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cs="Arial"/>
          <w:b w:val="0"/>
          <w:bCs w:val="0"/>
          <w:kern w:val="0"/>
          <w:sz w:val="24"/>
          <w:szCs w:val="24"/>
          <w:u w:val="none"/>
        </w:rPr>
        <w:id w:val="1243838311"/>
        <w:docPartObj>
          <w:docPartGallery w:val="Table of Contents"/>
          <w:docPartUnique/>
        </w:docPartObj>
      </w:sdtPr>
      <w:sdtEndPr>
        <w:rPr>
          <w:noProof/>
        </w:rPr>
      </w:sdtEndPr>
      <w:sdtContent>
        <w:p w14:paraId="30BCF528" w14:textId="77777777" w:rsidR="00B42CE8" w:rsidRPr="00C83A9B" w:rsidRDefault="008A59F7" w:rsidP="00C83A9B">
          <w:pPr>
            <w:pStyle w:val="TOCHeading"/>
            <w:outlineLvl w:val="9"/>
          </w:pPr>
          <w:r w:rsidRPr="00C83A9B">
            <w:t xml:space="preserve">Table of </w:t>
          </w:r>
          <w:r w:rsidR="00B42CE8" w:rsidRPr="00C83A9B">
            <w:t>Contents</w:t>
          </w:r>
        </w:p>
        <w:p w14:paraId="73E7EB09" w14:textId="77777777" w:rsidR="002B1C3D" w:rsidRDefault="00AF6CFA">
          <w:pPr>
            <w:pStyle w:val="TOC1"/>
            <w:rPr>
              <w:rFonts w:asciiTheme="minorHAnsi" w:eastAsiaTheme="minorEastAsia" w:hAnsiTheme="minorHAnsi" w:cstheme="minorBidi"/>
              <w:b w:val="0"/>
              <w:caps w:val="0"/>
              <w:sz w:val="22"/>
              <w:szCs w:val="22"/>
              <w:lang w:val="en-GB"/>
            </w:rPr>
          </w:pPr>
          <w:r>
            <w:rPr>
              <w:b w:val="0"/>
              <w:caps w:val="0"/>
            </w:rPr>
            <w:fldChar w:fldCharType="begin"/>
          </w:r>
          <w:r>
            <w:rPr>
              <w:b w:val="0"/>
              <w:caps w:val="0"/>
            </w:rPr>
            <w:instrText xml:space="preserve"> TOC \o "1-3" \h \z \u </w:instrText>
          </w:r>
          <w:r>
            <w:rPr>
              <w:b w:val="0"/>
              <w:caps w:val="0"/>
            </w:rPr>
            <w:fldChar w:fldCharType="separate"/>
          </w:r>
          <w:hyperlink w:anchor="_Toc520790284" w:history="1">
            <w:r w:rsidR="002B1C3D" w:rsidRPr="00E3042C">
              <w:rPr>
                <w:rStyle w:val="Hyperlink"/>
              </w:rPr>
              <w:t>List of Figures</w:t>
            </w:r>
            <w:r w:rsidR="002B1C3D">
              <w:rPr>
                <w:webHidden/>
              </w:rPr>
              <w:tab/>
            </w:r>
            <w:r w:rsidR="002B1C3D">
              <w:rPr>
                <w:webHidden/>
              </w:rPr>
              <w:fldChar w:fldCharType="begin"/>
            </w:r>
            <w:r w:rsidR="002B1C3D">
              <w:rPr>
                <w:webHidden/>
              </w:rPr>
              <w:instrText xml:space="preserve"> PAGEREF _Toc520790284 \h </w:instrText>
            </w:r>
            <w:r w:rsidR="002B1C3D">
              <w:rPr>
                <w:webHidden/>
              </w:rPr>
            </w:r>
            <w:r w:rsidR="002B1C3D">
              <w:rPr>
                <w:webHidden/>
              </w:rPr>
              <w:fldChar w:fldCharType="separate"/>
            </w:r>
            <w:r w:rsidR="00100B6E">
              <w:rPr>
                <w:webHidden/>
              </w:rPr>
              <w:t>5</w:t>
            </w:r>
            <w:r w:rsidR="002B1C3D">
              <w:rPr>
                <w:webHidden/>
              </w:rPr>
              <w:fldChar w:fldCharType="end"/>
            </w:r>
          </w:hyperlink>
        </w:p>
        <w:p w14:paraId="2330B33B" w14:textId="77777777" w:rsidR="002B1C3D" w:rsidRDefault="002B1C3D">
          <w:pPr>
            <w:pStyle w:val="TOC1"/>
            <w:rPr>
              <w:rFonts w:asciiTheme="minorHAnsi" w:eastAsiaTheme="minorEastAsia" w:hAnsiTheme="minorHAnsi" w:cstheme="minorBidi"/>
              <w:b w:val="0"/>
              <w:caps w:val="0"/>
              <w:sz w:val="22"/>
              <w:szCs w:val="22"/>
              <w:lang w:val="en-GB"/>
            </w:rPr>
          </w:pPr>
          <w:hyperlink w:anchor="_Toc520790285" w:history="1">
            <w:r w:rsidRPr="00E3042C">
              <w:rPr>
                <w:rStyle w:val="Hyperlink"/>
              </w:rPr>
              <w:t>List of Tables</w:t>
            </w:r>
            <w:r>
              <w:rPr>
                <w:webHidden/>
              </w:rPr>
              <w:tab/>
            </w:r>
            <w:r>
              <w:rPr>
                <w:webHidden/>
              </w:rPr>
              <w:fldChar w:fldCharType="begin"/>
            </w:r>
            <w:r>
              <w:rPr>
                <w:webHidden/>
              </w:rPr>
              <w:instrText xml:space="preserve"> PAGEREF _Toc520790285 \h </w:instrText>
            </w:r>
            <w:r>
              <w:rPr>
                <w:webHidden/>
              </w:rPr>
            </w:r>
            <w:r>
              <w:rPr>
                <w:webHidden/>
              </w:rPr>
              <w:fldChar w:fldCharType="separate"/>
            </w:r>
            <w:r w:rsidR="00100B6E">
              <w:rPr>
                <w:webHidden/>
              </w:rPr>
              <w:t>8</w:t>
            </w:r>
            <w:r>
              <w:rPr>
                <w:webHidden/>
              </w:rPr>
              <w:fldChar w:fldCharType="end"/>
            </w:r>
          </w:hyperlink>
        </w:p>
        <w:p w14:paraId="1E5894C2" w14:textId="77777777" w:rsidR="002B1C3D" w:rsidRDefault="002B1C3D">
          <w:pPr>
            <w:pStyle w:val="TOC1"/>
            <w:rPr>
              <w:rFonts w:asciiTheme="minorHAnsi" w:eastAsiaTheme="minorEastAsia" w:hAnsiTheme="minorHAnsi" w:cstheme="minorBidi"/>
              <w:b w:val="0"/>
              <w:caps w:val="0"/>
              <w:sz w:val="22"/>
              <w:szCs w:val="22"/>
              <w:lang w:val="en-GB"/>
            </w:rPr>
          </w:pPr>
          <w:hyperlink w:anchor="_Toc520790286" w:history="1">
            <w:r w:rsidRPr="00E3042C">
              <w:rPr>
                <w:rStyle w:val="Hyperlink"/>
              </w:rPr>
              <w:t>List of Abbreviations</w:t>
            </w:r>
            <w:r>
              <w:rPr>
                <w:webHidden/>
              </w:rPr>
              <w:tab/>
            </w:r>
            <w:r>
              <w:rPr>
                <w:webHidden/>
              </w:rPr>
              <w:fldChar w:fldCharType="begin"/>
            </w:r>
            <w:r>
              <w:rPr>
                <w:webHidden/>
              </w:rPr>
              <w:instrText xml:space="preserve"> PAGEREF _Toc520790286 \h </w:instrText>
            </w:r>
            <w:r>
              <w:rPr>
                <w:webHidden/>
              </w:rPr>
            </w:r>
            <w:r>
              <w:rPr>
                <w:webHidden/>
              </w:rPr>
              <w:fldChar w:fldCharType="separate"/>
            </w:r>
            <w:r w:rsidR="00100B6E">
              <w:rPr>
                <w:webHidden/>
              </w:rPr>
              <w:t>9</w:t>
            </w:r>
            <w:r>
              <w:rPr>
                <w:webHidden/>
              </w:rPr>
              <w:fldChar w:fldCharType="end"/>
            </w:r>
          </w:hyperlink>
        </w:p>
        <w:p w14:paraId="474FA467" w14:textId="77777777" w:rsidR="002B1C3D" w:rsidRDefault="002B1C3D">
          <w:pPr>
            <w:pStyle w:val="TOC1"/>
            <w:rPr>
              <w:rFonts w:asciiTheme="minorHAnsi" w:eastAsiaTheme="minorEastAsia" w:hAnsiTheme="minorHAnsi" w:cstheme="minorBidi"/>
              <w:b w:val="0"/>
              <w:caps w:val="0"/>
              <w:sz w:val="22"/>
              <w:szCs w:val="22"/>
              <w:lang w:val="en-GB"/>
            </w:rPr>
          </w:pPr>
          <w:hyperlink w:anchor="_Toc520790287" w:history="1">
            <w:r w:rsidRPr="00E3042C">
              <w:rPr>
                <w:rStyle w:val="Hyperlink"/>
              </w:rPr>
              <w:t>Acknowledgements</w:t>
            </w:r>
            <w:r>
              <w:rPr>
                <w:webHidden/>
              </w:rPr>
              <w:tab/>
            </w:r>
            <w:r>
              <w:rPr>
                <w:webHidden/>
              </w:rPr>
              <w:fldChar w:fldCharType="begin"/>
            </w:r>
            <w:r>
              <w:rPr>
                <w:webHidden/>
              </w:rPr>
              <w:instrText xml:space="preserve"> PAGEREF _Toc520790287 \h </w:instrText>
            </w:r>
            <w:r>
              <w:rPr>
                <w:webHidden/>
              </w:rPr>
            </w:r>
            <w:r>
              <w:rPr>
                <w:webHidden/>
              </w:rPr>
              <w:fldChar w:fldCharType="separate"/>
            </w:r>
            <w:r w:rsidR="00100B6E">
              <w:rPr>
                <w:webHidden/>
              </w:rPr>
              <w:t>10</w:t>
            </w:r>
            <w:r>
              <w:rPr>
                <w:webHidden/>
              </w:rPr>
              <w:fldChar w:fldCharType="end"/>
            </w:r>
          </w:hyperlink>
        </w:p>
        <w:p w14:paraId="5562D9A9" w14:textId="77777777" w:rsidR="002B1C3D" w:rsidRDefault="002B1C3D">
          <w:pPr>
            <w:pStyle w:val="TOC1"/>
            <w:rPr>
              <w:rFonts w:asciiTheme="minorHAnsi" w:eastAsiaTheme="minorEastAsia" w:hAnsiTheme="minorHAnsi" w:cstheme="minorBidi"/>
              <w:b w:val="0"/>
              <w:caps w:val="0"/>
              <w:sz w:val="22"/>
              <w:szCs w:val="22"/>
              <w:lang w:val="en-GB"/>
            </w:rPr>
          </w:pPr>
          <w:hyperlink w:anchor="_Toc520790288" w:history="1">
            <w:r w:rsidRPr="00E3042C">
              <w:rPr>
                <w:rStyle w:val="Hyperlink"/>
              </w:rPr>
              <w:t>Contributions</w:t>
            </w:r>
            <w:r>
              <w:rPr>
                <w:webHidden/>
              </w:rPr>
              <w:tab/>
            </w:r>
            <w:r>
              <w:rPr>
                <w:webHidden/>
              </w:rPr>
              <w:fldChar w:fldCharType="begin"/>
            </w:r>
            <w:r>
              <w:rPr>
                <w:webHidden/>
              </w:rPr>
              <w:instrText xml:space="preserve"> PAGEREF _Toc520790288 \h </w:instrText>
            </w:r>
            <w:r>
              <w:rPr>
                <w:webHidden/>
              </w:rPr>
            </w:r>
            <w:r>
              <w:rPr>
                <w:webHidden/>
              </w:rPr>
              <w:fldChar w:fldCharType="separate"/>
            </w:r>
            <w:r w:rsidR="00100B6E">
              <w:rPr>
                <w:webHidden/>
              </w:rPr>
              <w:t>11</w:t>
            </w:r>
            <w:r>
              <w:rPr>
                <w:webHidden/>
              </w:rPr>
              <w:fldChar w:fldCharType="end"/>
            </w:r>
          </w:hyperlink>
        </w:p>
        <w:p w14:paraId="4C4504DB" w14:textId="77777777" w:rsidR="002B1C3D" w:rsidRDefault="002B1C3D">
          <w:pPr>
            <w:pStyle w:val="TOC1"/>
            <w:rPr>
              <w:rFonts w:asciiTheme="minorHAnsi" w:eastAsiaTheme="minorEastAsia" w:hAnsiTheme="minorHAnsi" w:cstheme="minorBidi"/>
              <w:b w:val="0"/>
              <w:caps w:val="0"/>
              <w:sz w:val="22"/>
              <w:szCs w:val="22"/>
              <w:lang w:val="en-GB"/>
            </w:rPr>
          </w:pPr>
          <w:hyperlink w:anchor="_Toc520790289" w:history="1">
            <w:r w:rsidRPr="00E3042C">
              <w:rPr>
                <w:rStyle w:val="Hyperlink"/>
              </w:rPr>
              <w:t>Summary</w:t>
            </w:r>
            <w:r>
              <w:rPr>
                <w:webHidden/>
              </w:rPr>
              <w:tab/>
            </w:r>
            <w:r>
              <w:rPr>
                <w:webHidden/>
              </w:rPr>
              <w:fldChar w:fldCharType="begin"/>
            </w:r>
            <w:r>
              <w:rPr>
                <w:webHidden/>
              </w:rPr>
              <w:instrText xml:space="preserve"> PAGEREF _Toc520790289 \h </w:instrText>
            </w:r>
            <w:r>
              <w:rPr>
                <w:webHidden/>
              </w:rPr>
            </w:r>
            <w:r>
              <w:rPr>
                <w:webHidden/>
              </w:rPr>
              <w:fldChar w:fldCharType="separate"/>
            </w:r>
            <w:r w:rsidR="00100B6E">
              <w:rPr>
                <w:webHidden/>
              </w:rPr>
              <w:t>12</w:t>
            </w:r>
            <w:r>
              <w:rPr>
                <w:webHidden/>
              </w:rPr>
              <w:fldChar w:fldCharType="end"/>
            </w:r>
          </w:hyperlink>
        </w:p>
        <w:p w14:paraId="0ED824F2" w14:textId="77777777" w:rsidR="002B1C3D" w:rsidRDefault="002B1C3D">
          <w:pPr>
            <w:pStyle w:val="TOC1"/>
            <w:rPr>
              <w:rFonts w:asciiTheme="minorHAnsi" w:eastAsiaTheme="minorEastAsia" w:hAnsiTheme="minorHAnsi" w:cstheme="minorBidi"/>
              <w:b w:val="0"/>
              <w:caps w:val="0"/>
              <w:sz w:val="22"/>
              <w:szCs w:val="22"/>
              <w:lang w:val="en-GB"/>
            </w:rPr>
          </w:pPr>
          <w:hyperlink w:anchor="_Toc520790290" w:history="1">
            <w:r w:rsidRPr="00E3042C">
              <w:rPr>
                <w:rStyle w:val="Hyperlink"/>
              </w:rPr>
              <w:t>Publications</w:t>
            </w:r>
            <w:r>
              <w:rPr>
                <w:webHidden/>
              </w:rPr>
              <w:tab/>
            </w:r>
            <w:r>
              <w:rPr>
                <w:webHidden/>
              </w:rPr>
              <w:fldChar w:fldCharType="begin"/>
            </w:r>
            <w:r>
              <w:rPr>
                <w:webHidden/>
              </w:rPr>
              <w:instrText xml:space="preserve"> PAGEREF _Toc520790290 \h </w:instrText>
            </w:r>
            <w:r>
              <w:rPr>
                <w:webHidden/>
              </w:rPr>
            </w:r>
            <w:r>
              <w:rPr>
                <w:webHidden/>
              </w:rPr>
              <w:fldChar w:fldCharType="separate"/>
            </w:r>
            <w:r w:rsidR="00100B6E">
              <w:rPr>
                <w:webHidden/>
              </w:rPr>
              <w:t>13</w:t>
            </w:r>
            <w:r>
              <w:rPr>
                <w:webHidden/>
              </w:rPr>
              <w:fldChar w:fldCharType="end"/>
            </w:r>
          </w:hyperlink>
        </w:p>
        <w:p w14:paraId="150E1429" w14:textId="77777777" w:rsidR="002B1C3D" w:rsidRDefault="002B1C3D">
          <w:pPr>
            <w:pStyle w:val="TOC1"/>
            <w:rPr>
              <w:rFonts w:asciiTheme="minorHAnsi" w:eastAsiaTheme="minorEastAsia" w:hAnsiTheme="minorHAnsi" w:cstheme="minorBidi"/>
              <w:b w:val="0"/>
              <w:caps w:val="0"/>
              <w:sz w:val="22"/>
              <w:szCs w:val="22"/>
              <w:lang w:val="en-GB"/>
            </w:rPr>
          </w:pPr>
          <w:hyperlink w:anchor="_Toc520790291" w:history="1">
            <w:r w:rsidRPr="00E3042C">
              <w:rPr>
                <w:rStyle w:val="Hyperlink"/>
              </w:rPr>
              <w:t>Grants</w:t>
            </w:r>
            <w:r>
              <w:rPr>
                <w:webHidden/>
              </w:rPr>
              <w:tab/>
            </w:r>
            <w:r>
              <w:rPr>
                <w:webHidden/>
              </w:rPr>
              <w:fldChar w:fldCharType="begin"/>
            </w:r>
            <w:r>
              <w:rPr>
                <w:webHidden/>
              </w:rPr>
              <w:instrText xml:space="preserve"> PAGEREF _Toc520790291 \h </w:instrText>
            </w:r>
            <w:r>
              <w:rPr>
                <w:webHidden/>
              </w:rPr>
            </w:r>
            <w:r>
              <w:rPr>
                <w:webHidden/>
              </w:rPr>
              <w:fldChar w:fldCharType="separate"/>
            </w:r>
            <w:r w:rsidR="00100B6E">
              <w:rPr>
                <w:webHidden/>
              </w:rPr>
              <w:t>13</w:t>
            </w:r>
            <w:r>
              <w:rPr>
                <w:webHidden/>
              </w:rPr>
              <w:fldChar w:fldCharType="end"/>
            </w:r>
          </w:hyperlink>
        </w:p>
        <w:p w14:paraId="58281DDE" w14:textId="77777777" w:rsidR="002B1C3D" w:rsidRDefault="002B1C3D">
          <w:pPr>
            <w:pStyle w:val="TOC1"/>
            <w:rPr>
              <w:rFonts w:asciiTheme="minorHAnsi" w:eastAsiaTheme="minorEastAsia" w:hAnsiTheme="minorHAnsi" w:cstheme="minorBidi"/>
              <w:b w:val="0"/>
              <w:caps w:val="0"/>
              <w:sz w:val="22"/>
              <w:szCs w:val="22"/>
              <w:lang w:val="en-GB"/>
            </w:rPr>
          </w:pPr>
          <w:hyperlink w:anchor="_Toc520790292" w:history="1">
            <w:r w:rsidRPr="00E3042C">
              <w:rPr>
                <w:rStyle w:val="Hyperlink"/>
                <w:rFonts w:cs="Arial"/>
                <w14:scene3d>
                  <w14:camera w14:prst="orthographicFront"/>
                  <w14:lightRig w14:rig="threePt" w14:dir="t">
                    <w14:rot w14:lat="0" w14:lon="0" w14:rev="0"/>
                  </w14:lightRig>
                </w14:scene3d>
              </w:rPr>
              <w:t>1</w:t>
            </w:r>
            <w:r>
              <w:rPr>
                <w:rFonts w:asciiTheme="minorHAnsi" w:eastAsiaTheme="minorEastAsia" w:hAnsiTheme="minorHAnsi" w:cstheme="minorBidi"/>
                <w:b w:val="0"/>
                <w:caps w:val="0"/>
                <w:sz w:val="22"/>
                <w:szCs w:val="22"/>
                <w:lang w:val="en-GB"/>
              </w:rPr>
              <w:tab/>
            </w:r>
            <w:r w:rsidRPr="00E3042C">
              <w:rPr>
                <w:rStyle w:val="Hyperlink"/>
                <w:rFonts w:cs="Arial"/>
              </w:rPr>
              <w:t>Introduction</w:t>
            </w:r>
            <w:r>
              <w:rPr>
                <w:webHidden/>
              </w:rPr>
              <w:tab/>
            </w:r>
            <w:r>
              <w:rPr>
                <w:webHidden/>
              </w:rPr>
              <w:fldChar w:fldCharType="begin"/>
            </w:r>
            <w:r>
              <w:rPr>
                <w:webHidden/>
              </w:rPr>
              <w:instrText xml:space="preserve"> PAGEREF _Toc520790292 \h </w:instrText>
            </w:r>
            <w:r>
              <w:rPr>
                <w:webHidden/>
              </w:rPr>
            </w:r>
            <w:r>
              <w:rPr>
                <w:webHidden/>
              </w:rPr>
              <w:fldChar w:fldCharType="separate"/>
            </w:r>
            <w:r w:rsidR="00100B6E">
              <w:rPr>
                <w:webHidden/>
              </w:rPr>
              <w:t>14</w:t>
            </w:r>
            <w:r>
              <w:rPr>
                <w:webHidden/>
              </w:rPr>
              <w:fldChar w:fldCharType="end"/>
            </w:r>
          </w:hyperlink>
        </w:p>
        <w:p w14:paraId="160EB79A" w14:textId="77777777" w:rsidR="002B1C3D" w:rsidRDefault="002B1C3D">
          <w:pPr>
            <w:pStyle w:val="TOC2"/>
            <w:rPr>
              <w:rFonts w:asciiTheme="minorHAnsi" w:eastAsiaTheme="minorEastAsia" w:hAnsiTheme="minorHAnsi" w:cstheme="minorBidi"/>
              <w:b w:val="0"/>
              <w:i w:val="0"/>
              <w:noProof/>
              <w:sz w:val="22"/>
              <w:szCs w:val="22"/>
              <w:lang w:val="en-GB"/>
            </w:rPr>
          </w:pPr>
          <w:hyperlink w:anchor="_Toc520790293" w:history="1">
            <w:r w:rsidRPr="00E3042C">
              <w:rPr>
                <w:rStyle w:val="Hyperlink"/>
                <w:noProof/>
                <w14:scene3d>
                  <w14:camera w14:prst="orthographicFront"/>
                  <w14:lightRig w14:rig="threePt" w14:dir="t">
                    <w14:rot w14:lat="0" w14:lon="0" w14:rev="0"/>
                  </w14:lightRig>
                </w14:scene3d>
              </w:rPr>
              <w:t>1.1</w:t>
            </w:r>
            <w:r>
              <w:rPr>
                <w:rFonts w:asciiTheme="minorHAnsi" w:eastAsiaTheme="minorEastAsia" w:hAnsiTheme="minorHAnsi" w:cstheme="minorBidi"/>
                <w:b w:val="0"/>
                <w:i w:val="0"/>
                <w:noProof/>
                <w:sz w:val="22"/>
                <w:szCs w:val="22"/>
                <w:lang w:val="en-GB"/>
              </w:rPr>
              <w:tab/>
            </w:r>
            <w:r w:rsidRPr="00E3042C">
              <w:rPr>
                <w:rStyle w:val="Hyperlink"/>
                <w:noProof/>
              </w:rPr>
              <w:t>Vitamin D Production and Metabolism</w:t>
            </w:r>
            <w:r>
              <w:rPr>
                <w:noProof/>
                <w:webHidden/>
              </w:rPr>
              <w:tab/>
            </w:r>
            <w:r>
              <w:rPr>
                <w:noProof/>
                <w:webHidden/>
              </w:rPr>
              <w:fldChar w:fldCharType="begin"/>
            </w:r>
            <w:r>
              <w:rPr>
                <w:noProof/>
                <w:webHidden/>
              </w:rPr>
              <w:instrText xml:space="preserve"> PAGEREF _Toc520790293 \h </w:instrText>
            </w:r>
            <w:r>
              <w:rPr>
                <w:noProof/>
                <w:webHidden/>
              </w:rPr>
            </w:r>
            <w:r>
              <w:rPr>
                <w:noProof/>
                <w:webHidden/>
              </w:rPr>
              <w:fldChar w:fldCharType="separate"/>
            </w:r>
            <w:r w:rsidR="00100B6E">
              <w:rPr>
                <w:noProof/>
                <w:webHidden/>
              </w:rPr>
              <w:t>14</w:t>
            </w:r>
            <w:r>
              <w:rPr>
                <w:noProof/>
                <w:webHidden/>
              </w:rPr>
              <w:fldChar w:fldCharType="end"/>
            </w:r>
          </w:hyperlink>
        </w:p>
        <w:p w14:paraId="4DA63C47"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294" w:history="1">
            <w:r w:rsidRPr="00E3042C">
              <w:rPr>
                <w:rStyle w:val="Hyperlink"/>
                <w:rFonts w:cs="Arial"/>
                <w:noProof/>
                <w14:scene3d>
                  <w14:camera w14:prst="orthographicFront"/>
                  <w14:lightRig w14:rig="threePt" w14:dir="t">
                    <w14:rot w14:lat="0" w14:lon="0" w14:rev="0"/>
                  </w14:lightRig>
                </w14:scene3d>
              </w:rPr>
              <w:t>1.1.1</w:t>
            </w:r>
            <w:r>
              <w:rPr>
                <w:rFonts w:asciiTheme="minorHAnsi" w:eastAsiaTheme="minorEastAsia" w:hAnsiTheme="minorHAnsi" w:cstheme="minorBidi"/>
                <w:noProof/>
                <w:sz w:val="22"/>
                <w:szCs w:val="22"/>
                <w:lang w:val="en-GB"/>
              </w:rPr>
              <w:tab/>
            </w:r>
            <w:r w:rsidRPr="00E3042C">
              <w:rPr>
                <w:rStyle w:val="Hyperlink"/>
                <w:rFonts w:cs="Arial"/>
                <w:noProof/>
              </w:rPr>
              <w:t>Photoproduction of Vitamin D</w:t>
            </w:r>
            <w:r>
              <w:rPr>
                <w:noProof/>
                <w:webHidden/>
              </w:rPr>
              <w:tab/>
            </w:r>
            <w:r>
              <w:rPr>
                <w:noProof/>
                <w:webHidden/>
              </w:rPr>
              <w:fldChar w:fldCharType="begin"/>
            </w:r>
            <w:r>
              <w:rPr>
                <w:noProof/>
                <w:webHidden/>
              </w:rPr>
              <w:instrText xml:space="preserve"> PAGEREF _Toc520790294 \h </w:instrText>
            </w:r>
            <w:r>
              <w:rPr>
                <w:noProof/>
                <w:webHidden/>
              </w:rPr>
            </w:r>
            <w:r>
              <w:rPr>
                <w:noProof/>
                <w:webHidden/>
              </w:rPr>
              <w:fldChar w:fldCharType="separate"/>
            </w:r>
            <w:r w:rsidR="00100B6E">
              <w:rPr>
                <w:noProof/>
                <w:webHidden/>
              </w:rPr>
              <w:t>15</w:t>
            </w:r>
            <w:r>
              <w:rPr>
                <w:noProof/>
                <w:webHidden/>
              </w:rPr>
              <w:fldChar w:fldCharType="end"/>
            </w:r>
          </w:hyperlink>
        </w:p>
        <w:p w14:paraId="7D634582"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295" w:history="1">
            <w:r w:rsidRPr="00E3042C">
              <w:rPr>
                <w:rStyle w:val="Hyperlink"/>
                <w:rFonts w:cs="Arial"/>
                <w:noProof/>
                <w14:scene3d>
                  <w14:camera w14:prst="orthographicFront"/>
                  <w14:lightRig w14:rig="threePt" w14:dir="t">
                    <w14:rot w14:lat="0" w14:lon="0" w14:rev="0"/>
                  </w14:lightRig>
                </w14:scene3d>
              </w:rPr>
              <w:t>1.1.2</w:t>
            </w:r>
            <w:r>
              <w:rPr>
                <w:rFonts w:asciiTheme="minorHAnsi" w:eastAsiaTheme="minorEastAsia" w:hAnsiTheme="minorHAnsi" w:cstheme="minorBidi"/>
                <w:noProof/>
                <w:sz w:val="22"/>
                <w:szCs w:val="22"/>
                <w:lang w:val="en-GB"/>
              </w:rPr>
              <w:tab/>
            </w:r>
            <w:r w:rsidRPr="00E3042C">
              <w:rPr>
                <w:rStyle w:val="Hyperlink"/>
                <w:rFonts w:cs="Arial"/>
                <w:noProof/>
              </w:rPr>
              <w:t>Sources of Vitamin D</w:t>
            </w:r>
            <w:r>
              <w:rPr>
                <w:noProof/>
                <w:webHidden/>
              </w:rPr>
              <w:tab/>
            </w:r>
            <w:r>
              <w:rPr>
                <w:noProof/>
                <w:webHidden/>
              </w:rPr>
              <w:fldChar w:fldCharType="begin"/>
            </w:r>
            <w:r>
              <w:rPr>
                <w:noProof/>
                <w:webHidden/>
              </w:rPr>
              <w:instrText xml:space="preserve"> PAGEREF _Toc520790295 \h </w:instrText>
            </w:r>
            <w:r>
              <w:rPr>
                <w:noProof/>
                <w:webHidden/>
              </w:rPr>
            </w:r>
            <w:r>
              <w:rPr>
                <w:noProof/>
                <w:webHidden/>
              </w:rPr>
              <w:fldChar w:fldCharType="separate"/>
            </w:r>
            <w:r w:rsidR="00100B6E">
              <w:rPr>
                <w:noProof/>
                <w:webHidden/>
              </w:rPr>
              <w:t>15</w:t>
            </w:r>
            <w:r>
              <w:rPr>
                <w:noProof/>
                <w:webHidden/>
              </w:rPr>
              <w:fldChar w:fldCharType="end"/>
            </w:r>
          </w:hyperlink>
        </w:p>
        <w:p w14:paraId="646E84A2"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296" w:history="1">
            <w:r w:rsidRPr="00E3042C">
              <w:rPr>
                <w:rStyle w:val="Hyperlink"/>
                <w:rFonts w:cs="Arial"/>
                <w:noProof/>
                <w:lang w:val="en"/>
                <w14:scene3d>
                  <w14:camera w14:prst="orthographicFront"/>
                  <w14:lightRig w14:rig="threePt" w14:dir="t">
                    <w14:rot w14:lat="0" w14:lon="0" w14:rev="0"/>
                  </w14:lightRig>
                </w14:scene3d>
              </w:rPr>
              <w:t>1.1.3</w:t>
            </w:r>
            <w:r>
              <w:rPr>
                <w:rFonts w:asciiTheme="minorHAnsi" w:eastAsiaTheme="minorEastAsia" w:hAnsiTheme="minorHAnsi" w:cstheme="minorBidi"/>
                <w:noProof/>
                <w:sz w:val="22"/>
                <w:szCs w:val="22"/>
                <w:lang w:val="en-GB"/>
              </w:rPr>
              <w:tab/>
            </w:r>
            <w:r w:rsidRPr="00E3042C">
              <w:rPr>
                <w:rStyle w:val="Hyperlink"/>
                <w:rFonts w:cs="Arial"/>
                <w:noProof/>
              </w:rPr>
              <w:t>Dietary Uptake of Vitamin D</w:t>
            </w:r>
            <w:r>
              <w:rPr>
                <w:noProof/>
                <w:webHidden/>
              </w:rPr>
              <w:tab/>
            </w:r>
            <w:r>
              <w:rPr>
                <w:noProof/>
                <w:webHidden/>
              </w:rPr>
              <w:fldChar w:fldCharType="begin"/>
            </w:r>
            <w:r>
              <w:rPr>
                <w:noProof/>
                <w:webHidden/>
              </w:rPr>
              <w:instrText xml:space="preserve"> PAGEREF _Toc520790296 \h </w:instrText>
            </w:r>
            <w:r>
              <w:rPr>
                <w:noProof/>
                <w:webHidden/>
              </w:rPr>
            </w:r>
            <w:r>
              <w:rPr>
                <w:noProof/>
                <w:webHidden/>
              </w:rPr>
              <w:fldChar w:fldCharType="separate"/>
            </w:r>
            <w:r w:rsidR="00100B6E">
              <w:rPr>
                <w:noProof/>
                <w:webHidden/>
              </w:rPr>
              <w:t>16</w:t>
            </w:r>
            <w:r>
              <w:rPr>
                <w:noProof/>
                <w:webHidden/>
              </w:rPr>
              <w:fldChar w:fldCharType="end"/>
            </w:r>
          </w:hyperlink>
        </w:p>
        <w:p w14:paraId="7EE33727"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297" w:history="1">
            <w:r w:rsidRPr="00E3042C">
              <w:rPr>
                <w:rStyle w:val="Hyperlink"/>
                <w:rFonts w:cs="Arial"/>
                <w:noProof/>
                <w14:scene3d>
                  <w14:camera w14:prst="orthographicFront"/>
                  <w14:lightRig w14:rig="threePt" w14:dir="t">
                    <w14:rot w14:lat="0" w14:lon="0" w14:rev="0"/>
                  </w14:lightRig>
                </w14:scene3d>
              </w:rPr>
              <w:t>1.1.4</w:t>
            </w:r>
            <w:r>
              <w:rPr>
                <w:rFonts w:asciiTheme="minorHAnsi" w:eastAsiaTheme="minorEastAsia" w:hAnsiTheme="minorHAnsi" w:cstheme="minorBidi"/>
                <w:noProof/>
                <w:sz w:val="22"/>
                <w:szCs w:val="22"/>
                <w:lang w:val="en-GB"/>
              </w:rPr>
              <w:tab/>
            </w:r>
            <w:r w:rsidRPr="00E3042C">
              <w:rPr>
                <w:rStyle w:val="Hyperlink"/>
                <w:rFonts w:cs="Arial"/>
                <w:noProof/>
              </w:rPr>
              <w:t>Transport</w:t>
            </w:r>
            <w:r>
              <w:rPr>
                <w:noProof/>
                <w:webHidden/>
              </w:rPr>
              <w:tab/>
            </w:r>
            <w:r>
              <w:rPr>
                <w:noProof/>
                <w:webHidden/>
              </w:rPr>
              <w:fldChar w:fldCharType="begin"/>
            </w:r>
            <w:r>
              <w:rPr>
                <w:noProof/>
                <w:webHidden/>
              </w:rPr>
              <w:instrText xml:space="preserve"> PAGEREF _Toc520790297 \h </w:instrText>
            </w:r>
            <w:r>
              <w:rPr>
                <w:noProof/>
                <w:webHidden/>
              </w:rPr>
            </w:r>
            <w:r>
              <w:rPr>
                <w:noProof/>
                <w:webHidden/>
              </w:rPr>
              <w:fldChar w:fldCharType="separate"/>
            </w:r>
            <w:r w:rsidR="00100B6E">
              <w:rPr>
                <w:noProof/>
                <w:webHidden/>
              </w:rPr>
              <w:t>16</w:t>
            </w:r>
            <w:r>
              <w:rPr>
                <w:noProof/>
                <w:webHidden/>
              </w:rPr>
              <w:fldChar w:fldCharType="end"/>
            </w:r>
          </w:hyperlink>
        </w:p>
        <w:p w14:paraId="6DC7E07B"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298" w:history="1">
            <w:r w:rsidRPr="00E3042C">
              <w:rPr>
                <w:rStyle w:val="Hyperlink"/>
                <w:rFonts w:cs="Arial"/>
                <w:noProof/>
                <w14:scene3d>
                  <w14:camera w14:prst="orthographicFront"/>
                  <w14:lightRig w14:rig="threePt" w14:dir="t">
                    <w14:rot w14:lat="0" w14:lon="0" w14:rev="0"/>
                  </w14:lightRig>
                </w14:scene3d>
              </w:rPr>
              <w:t>1.1.5</w:t>
            </w:r>
            <w:r>
              <w:rPr>
                <w:rFonts w:asciiTheme="minorHAnsi" w:eastAsiaTheme="minorEastAsia" w:hAnsiTheme="minorHAnsi" w:cstheme="minorBidi"/>
                <w:noProof/>
                <w:sz w:val="22"/>
                <w:szCs w:val="22"/>
                <w:lang w:val="en-GB"/>
              </w:rPr>
              <w:tab/>
            </w:r>
            <w:r w:rsidRPr="00E3042C">
              <w:rPr>
                <w:rStyle w:val="Hyperlink"/>
                <w:rFonts w:cs="Arial"/>
                <w:noProof/>
              </w:rPr>
              <w:t>Distribution</w:t>
            </w:r>
            <w:r>
              <w:rPr>
                <w:noProof/>
                <w:webHidden/>
              </w:rPr>
              <w:tab/>
            </w:r>
            <w:r>
              <w:rPr>
                <w:noProof/>
                <w:webHidden/>
              </w:rPr>
              <w:fldChar w:fldCharType="begin"/>
            </w:r>
            <w:r>
              <w:rPr>
                <w:noProof/>
                <w:webHidden/>
              </w:rPr>
              <w:instrText xml:space="preserve"> PAGEREF _Toc520790298 \h </w:instrText>
            </w:r>
            <w:r>
              <w:rPr>
                <w:noProof/>
                <w:webHidden/>
              </w:rPr>
            </w:r>
            <w:r>
              <w:rPr>
                <w:noProof/>
                <w:webHidden/>
              </w:rPr>
              <w:fldChar w:fldCharType="separate"/>
            </w:r>
            <w:r w:rsidR="00100B6E">
              <w:rPr>
                <w:noProof/>
                <w:webHidden/>
              </w:rPr>
              <w:t>16</w:t>
            </w:r>
            <w:r>
              <w:rPr>
                <w:noProof/>
                <w:webHidden/>
              </w:rPr>
              <w:fldChar w:fldCharType="end"/>
            </w:r>
          </w:hyperlink>
        </w:p>
        <w:p w14:paraId="27FBBEB4"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299" w:history="1">
            <w:r w:rsidRPr="00E3042C">
              <w:rPr>
                <w:rStyle w:val="Hyperlink"/>
                <w:rFonts w:cs="Arial"/>
                <w:noProof/>
                <w14:scene3d>
                  <w14:camera w14:prst="orthographicFront"/>
                  <w14:lightRig w14:rig="threePt" w14:dir="t">
                    <w14:rot w14:lat="0" w14:lon="0" w14:rev="0"/>
                  </w14:lightRig>
                </w14:scene3d>
              </w:rPr>
              <w:t>1.1.6</w:t>
            </w:r>
            <w:r>
              <w:rPr>
                <w:rFonts w:asciiTheme="minorHAnsi" w:eastAsiaTheme="minorEastAsia" w:hAnsiTheme="minorHAnsi" w:cstheme="minorBidi"/>
                <w:noProof/>
                <w:sz w:val="22"/>
                <w:szCs w:val="22"/>
                <w:lang w:val="en-GB"/>
              </w:rPr>
              <w:tab/>
            </w:r>
            <w:r w:rsidRPr="00E3042C">
              <w:rPr>
                <w:rStyle w:val="Hyperlink"/>
                <w:rFonts w:cs="Arial"/>
                <w:noProof/>
              </w:rPr>
              <w:t>25-Hydroxylation</w:t>
            </w:r>
            <w:r>
              <w:rPr>
                <w:noProof/>
                <w:webHidden/>
              </w:rPr>
              <w:tab/>
            </w:r>
            <w:r>
              <w:rPr>
                <w:noProof/>
                <w:webHidden/>
              </w:rPr>
              <w:fldChar w:fldCharType="begin"/>
            </w:r>
            <w:r>
              <w:rPr>
                <w:noProof/>
                <w:webHidden/>
              </w:rPr>
              <w:instrText xml:space="preserve"> PAGEREF _Toc520790299 \h </w:instrText>
            </w:r>
            <w:r>
              <w:rPr>
                <w:noProof/>
                <w:webHidden/>
              </w:rPr>
            </w:r>
            <w:r>
              <w:rPr>
                <w:noProof/>
                <w:webHidden/>
              </w:rPr>
              <w:fldChar w:fldCharType="separate"/>
            </w:r>
            <w:r w:rsidR="00100B6E">
              <w:rPr>
                <w:noProof/>
                <w:webHidden/>
              </w:rPr>
              <w:t>17</w:t>
            </w:r>
            <w:r>
              <w:rPr>
                <w:noProof/>
                <w:webHidden/>
              </w:rPr>
              <w:fldChar w:fldCharType="end"/>
            </w:r>
          </w:hyperlink>
        </w:p>
        <w:p w14:paraId="7FCFC824"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00" w:history="1">
            <w:r w:rsidRPr="00E3042C">
              <w:rPr>
                <w:rStyle w:val="Hyperlink"/>
                <w:rFonts w:cs="Arial"/>
                <w:noProof/>
                <w:lang w:val="en"/>
                <w14:scene3d>
                  <w14:camera w14:prst="orthographicFront"/>
                  <w14:lightRig w14:rig="threePt" w14:dir="t">
                    <w14:rot w14:lat="0" w14:lon="0" w14:rev="0"/>
                  </w14:lightRig>
                </w14:scene3d>
              </w:rPr>
              <w:t>1.1.7</w:t>
            </w:r>
            <w:r>
              <w:rPr>
                <w:rFonts w:asciiTheme="minorHAnsi" w:eastAsiaTheme="minorEastAsia" w:hAnsiTheme="minorHAnsi" w:cstheme="minorBidi"/>
                <w:noProof/>
                <w:sz w:val="22"/>
                <w:szCs w:val="22"/>
                <w:lang w:val="en-GB"/>
              </w:rPr>
              <w:tab/>
            </w:r>
            <w:r w:rsidRPr="00E3042C">
              <w:rPr>
                <w:rStyle w:val="Hyperlink"/>
                <w:rFonts w:cs="Arial"/>
                <w:noProof/>
              </w:rPr>
              <w:t>1α-Hydroxylation</w:t>
            </w:r>
            <w:r>
              <w:rPr>
                <w:noProof/>
                <w:webHidden/>
              </w:rPr>
              <w:tab/>
            </w:r>
            <w:r>
              <w:rPr>
                <w:noProof/>
                <w:webHidden/>
              </w:rPr>
              <w:fldChar w:fldCharType="begin"/>
            </w:r>
            <w:r>
              <w:rPr>
                <w:noProof/>
                <w:webHidden/>
              </w:rPr>
              <w:instrText xml:space="preserve"> PAGEREF _Toc520790300 \h </w:instrText>
            </w:r>
            <w:r>
              <w:rPr>
                <w:noProof/>
                <w:webHidden/>
              </w:rPr>
            </w:r>
            <w:r>
              <w:rPr>
                <w:noProof/>
                <w:webHidden/>
              </w:rPr>
              <w:fldChar w:fldCharType="separate"/>
            </w:r>
            <w:r w:rsidR="00100B6E">
              <w:rPr>
                <w:noProof/>
                <w:webHidden/>
              </w:rPr>
              <w:t>18</w:t>
            </w:r>
            <w:r>
              <w:rPr>
                <w:noProof/>
                <w:webHidden/>
              </w:rPr>
              <w:fldChar w:fldCharType="end"/>
            </w:r>
          </w:hyperlink>
        </w:p>
        <w:p w14:paraId="613E1B97"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01" w:history="1">
            <w:r w:rsidRPr="00E3042C">
              <w:rPr>
                <w:rStyle w:val="Hyperlink"/>
                <w:rFonts w:cs="Arial"/>
                <w:noProof/>
                <w14:scene3d>
                  <w14:camera w14:prst="orthographicFront"/>
                  <w14:lightRig w14:rig="threePt" w14:dir="t">
                    <w14:rot w14:lat="0" w14:lon="0" w14:rev="0"/>
                  </w14:lightRig>
                </w14:scene3d>
              </w:rPr>
              <w:t>1.1.8</w:t>
            </w:r>
            <w:r>
              <w:rPr>
                <w:rFonts w:asciiTheme="minorHAnsi" w:eastAsiaTheme="minorEastAsia" w:hAnsiTheme="minorHAnsi" w:cstheme="minorBidi"/>
                <w:noProof/>
                <w:sz w:val="22"/>
                <w:szCs w:val="22"/>
                <w:lang w:val="en-GB"/>
              </w:rPr>
              <w:tab/>
            </w:r>
            <w:r w:rsidRPr="00E3042C">
              <w:rPr>
                <w:rStyle w:val="Hyperlink"/>
                <w:rFonts w:cs="Arial"/>
                <w:noProof/>
              </w:rPr>
              <w:t>24-Hydroxylation</w:t>
            </w:r>
            <w:r>
              <w:rPr>
                <w:noProof/>
                <w:webHidden/>
              </w:rPr>
              <w:tab/>
            </w:r>
            <w:r>
              <w:rPr>
                <w:noProof/>
                <w:webHidden/>
              </w:rPr>
              <w:fldChar w:fldCharType="begin"/>
            </w:r>
            <w:r>
              <w:rPr>
                <w:noProof/>
                <w:webHidden/>
              </w:rPr>
              <w:instrText xml:space="preserve"> PAGEREF _Toc520790301 \h </w:instrText>
            </w:r>
            <w:r>
              <w:rPr>
                <w:noProof/>
                <w:webHidden/>
              </w:rPr>
            </w:r>
            <w:r>
              <w:rPr>
                <w:noProof/>
                <w:webHidden/>
              </w:rPr>
              <w:fldChar w:fldCharType="separate"/>
            </w:r>
            <w:r w:rsidR="00100B6E">
              <w:rPr>
                <w:noProof/>
                <w:webHidden/>
              </w:rPr>
              <w:t>18</w:t>
            </w:r>
            <w:r>
              <w:rPr>
                <w:noProof/>
                <w:webHidden/>
              </w:rPr>
              <w:fldChar w:fldCharType="end"/>
            </w:r>
          </w:hyperlink>
        </w:p>
        <w:p w14:paraId="26B55C47"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02" w:history="1">
            <w:r w:rsidRPr="00E3042C">
              <w:rPr>
                <w:rStyle w:val="Hyperlink"/>
                <w:rFonts w:cs="Arial"/>
                <w:noProof/>
                <w14:scene3d>
                  <w14:camera w14:prst="orthographicFront"/>
                  <w14:lightRig w14:rig="threePt" w14:dir="t">
                    <w14:rot w14:lat="0" w14:lon="0" w14:rev="0"/>
                  </w14:lightRig>
                </w14:scene3d>
              </w:rPr>
              <w:t>1.1.9</w:t>
            </w:r>
            <w:r>
              <w:rPr>
                <w:rFonts w:asciiTheme="minorHAnsi" w:eastAsiaTheme="minorEastAsia" w:hAnsiTheme="minorHAnsi" w:cstheme="minorBidi"/>
                <w:noProof/>
                <w:sz w:val="22"/>
                <w:szCs w:val="22"/>
                <w:lang w:val="en-GB"/>
              </w:rPr>
              <w:tab/>
            </w:r>
            <w:r w:rsidRPr="00E3042C">
              <w:rPr>
                <w:rStyle w:val="Hyperlink"/>
                <w:rFonts w:cs="Arial"/>
                <w:noProof/>
              </w:rPr>
              <w:t>3-Epimerisation</w:t>
            </w:r>
            <w:r>
              <w:rPr>
                <w:noProof/>
                <w:webHidden/>
              </w:rPr>
              <w:tab/>
            </w:r>
            <w:r>
              <w:rPr>
                <w:noProof/>
                <w:webHidden/>
              </w:rPr>
              <w:fldChar w:fldCharType="begin"/>
            </w:r>
            <w:r>
              <w:rPr>
                <w:noProof/>
                <w:webHidden/>
              </w:rPr>
              <w:instrText xml:space="preserve"> PAGEREF _Toc520790302 \h </w:instrText>
            </w:r>
            <w:r>
              <w:rPr>
                <w:noProof/>
                <w:webHidden/>
              </w:rPr>
            </w:r>
            <w:r>
              <w:rPr>
                <w:noProof/>
                <w:webHidden/>
              </w:rPr>
              <w:fldChar w:fldCharType="separate"/>
            </w:r>
            <w:r w:rsidR="00100B6E">
              <w:rPr>
                <w:noProof/>
                <w:webHidden/>
              </w:rPr>
              <w:t>19</w:t>
            </w:r>
            <w:r>
              <w:rPr>
                <w:noProof/>
                <w:webHidden/>
              </w:rPr>
              <w:fldChar w:fldCharType="end"/>
            </w:r>
          </w:hyperlink>
        </w:p>
        <w:p w14:paraId="16A1E344" w14:textId="77777777" w:rsidR="002B1C3D" w:rsidRDefault="002B1C3D">
          <w:pPr>
            <w:pStyle w:val="TOC2"/>
            <w:rPr>
              <w:rFonts w:asciiTheme="minorHAnsi" w:eastAsiaTheme="minorEastAsia" w:hAnsiTheme="minorHAnsi" w:cstheme="minorBidi"/>
              <w:b w:val="0"/>
              <w:i w:val="0"/>
              <w:noProof/>
              <w:sz w:val="22"/>
              <w:szCs w:val="22"/>
              <w:lang w:val="en-GB"/>
            </w:rPr>
          </w:pPr>
          <w:hyperlink w:anchor="_Toc520790303" w:history="1">
            <w:r w:rsidRPr="00E3042C">
              <w:rPr>
                <w:rStyle w:val="Hyperlink"/>
                <w:noProof/>
                <w14:scene3d>
                  <w14:camera w14:prst="orthographicFront"/>
                  <w14:lightRig w14:rig="threePt" w14:dir="t">
                    <w14:rot w14:lat="0" w14:lon="0" w14:rev="0"/>
                  </w14:lightRig>
                </w14:scene3d>
              </w:rPr>
              <w:t>1.2</w:t>
            </w:r>
            <w:r>
              <w:rPr>
                <w:rFonts w:asciiTheme="minorHAnsi" w:eastAsiaTheme="minorEastAsia" w:hAnsiTheme="minorHAnsi" w:cstheme="minorBidi"/>
                <w:b w:val="0"/>
                <w:i w:val="0"/>
                <w:noProof/>
                <w:sz w:val="22"/>
                <w:szCs w:val="22"/>
                <w:lang w:val="en-GB"/>
              </w:rPr>
              <w:tab/>
            </w:r>
            <w:r w:rsidRPr="00E3042C">
              <w:rPr>
                <w:rStyle w:val="Hyperlink"/>
                <w:noProof/>
              </w:rPr>
              <w:t>The Binding Proteins</w:t>
            </w:r>
            <w:r>
              <w:rPr>
                <w:noProof/>
                <w:webHidden/>
              </w:rPr>
              <w:tab/>
            </w:r>
            <w:r>
              <w:rPr>
                <w:noProof/>
                <w:webHidden/>
              </w:rPr>
              <w:fldChar w:fldCharType="begin"/>
            </w:r>
            <w:r>
              <w:rPr>
                <w:noProof/>
                <w:webHidden/>
              </w:rPr>
              <w:instrText xml:space="preserve"> PAGEREF _Toc520790303 \h </w:instrText>
            </w:r>
            <w:r>
              <w:rPr>
                <w:noProof/>
                <w:webHidden/>
              </w:rPr>
            </w:r>
            <w:r>
              <w:rPr>
                <w:noProof/>
                <w:webHidden/>
              </w:rPr>
              <w:fldChar w:fldCharType="separate"/>
            </w:r>
            <w:r w:rsidR="00100B6E">
              <w:rPr>
                <w:noProof/>
                <w:webHidden/>
              </w:rPr>
              <w:t>21</w:t>
            </w:r>
            <w:r>
              <w:rPr>
                <w:noProof/>
                <w:webHidden/>
              </w:rPr>
              <w:fldChar w:fldCharType="end"/>
            </w:r>
          </w:hyperlink>
        </w:p>
        <w:p w14:paraId="5B986884"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04" w:history="1">
            <w:r w:rsidRPr="00E3042C">
              <w:rPr>
                <w:rStyle w:val="Hyperlink"/>
                <w:rFonts w:cs="Arial"/>
                <w:noProof/>
                <w14:scene3d>
                  <w14:camera w14:prst="orthographicFront"/>
                  <w14:lightRig w14:rig="threePt" w14:dir="t">
                    <w14:rot w14:lat="0" w14:lon="0" w14:rev="0"/>
                  </w14:lightRig>
                </w14:scene3d>
              </w:rPr>
              <w:t>1.2.1</w:t>
            </w:r>
            <w:r>
              <w:rPr>
                <w:rFonts w:asciiTheme="minorHAnsi" w:eastAsiaTheme="minorEastAsia" w:hAnsiTheme="minorHAnsi" w:cstheme="minorBidi"/>
                <w:noProof/>
                <w:sz w:val="22"/>
                <w:szCs w:val="22"/>
                <w:lang w:val="en-GB"/>
              </w:rPr>
              <w:tab/>
            </w:r>
            <w:r w:rsidRPr="00E3042C">
              <w:rPr>
                <w:rStyle w:val="Hyperlink"/>
                <w:rFonts w:cs="Arial"/>
                <w:noProof/>
              </w:rPr>
              <w:t>VDBP</w:t>
            </w:r>
            <w:r>
              <w:rPr>
                <w:noProof/>
                <w:webHidden/>
              </w:rPr>
              <w:tab/>
            </w:r>
            <w:r>
              <w:rPr>
                <w:noProof/>
                <w:webHidden/>
              </w:rPr>
              <w:fldChar w:fldCharType="begin"/>
            </w:r>
            <w:r>
              <w:rPr>
                <w:noProof/>
                <w:webHidden/>
              </w:rPr>
              <w:instrText xml:space="preserve"> PAGEREF _Toc520790304 \h </w:instrText>
            </w:r>
            <w:r>
              <w:rPr>
                <w:noProof/>
                <w:webHidden/>
              </w:rPr>
            </w:r>
            <w:r>
              <w:rPr>
                <w:noProof/>
                <w:webHidden/>
              </w:rPr>
              <w:fldChar w:fldCharType="separate"/>
            </w:r>
            <w:r w:rsidR="00100B6E">
              <w:rPr>
                <w:noProof/>
                <w:webHidden/>
              </w:rPr>
              <w:t>21</w:t>
            </w:r>
            <w:r>
              <w:rPr>
                <w:noProof/>
                <w:webHidden/>
              </w:rPr>
              <w:fldChar w:fldCharType="end"/>
            </w:r>
          </w:hyperlink>
        </w:p>
        <w:p w14:paraId="00EE6E5E"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05" w:history="1">
            <w:r w:rsidRPr="00E3042C">
              <w:rPr>
                <w:rStyle w:val="Hyperlink"/>
                <w:rFonts w:cs="Arial"/>
                <w:noProof/>
                <w14:scene3d>
                  <w14:camera w14:prst="orthographicFront"/>
                  <w14:lightRig w14:rig="threePt" w14:dir="t">
                    <w14:rot w14:lat="0" w14:lon="0" w14:rev="0"/>
                  </w14:lightRig>
                </w14:scene3d>
              </w:rPr>
              <w:t>1.2.2</w:t>
            </w:r>
            <w:r>
              <w:rPr>
                <w:rFonts w:asciiTheme="minorHAnsi" w:eastAsiaTheme="minorEastAsia" w:hAnsiTheme="minorHAnsi" w:cstheme="minorBidi"/>
                <w:noProof/>
                <w:sz w:val="22"/>
                <w:szCs w:val="22"/>
                <w:lang w:val="en-GB"/>
              </w:rPr>
              <w:tab/>
            </w:r>
            <w:r w:rsidRPr="00E3042C">
              <w:rPr>
                <w:rStyle w:val="Hyperlink"/>
                <w:rFonts w:cs="Arial"/>
                <w:noProof/>
              </w:rPr>
              <w:t>Albumin</w:t>
            </w:r>
            <w:r>
              <w:rPr>
                <w:noProof/>
                <w:webHidden/>
              </w:rPr>
              <w:tab/>
            </w:r>
            <w:r>
              <w:rPr>
                <w:noProof/>
                <w:webHidden/>
              </w:rPr>
              <w:fldChar w:fldCharType="begin"/>
            </w:r>
            <w:r>
              <w:rPr>
                <w:noProof/>
                <w:webHidden/>
              </w:rPr>
              <w:instrText xml:space="preserve"> PAGEREF _Toc520790305 \h </w:instrText>
            </w:r>
            <w:r>
              <w:rPr>
                <w:noProof/>
                <w:webHidden/>
              </w:rPr>
            </w:r>
            <w:r>
              <w:rPr>
                <w:noProof/>
                <w:webHidden/>
              </w:rPr>
              <w:fldChar w:fldCharType="separate"/>
            </w:r>
            <w:r w:rsidR="00100B6E">
              <w:rPr>
                <w:noProof/>
                <w:webHidden/>
              </w:rPr>
              <w:t>22</w:t>
            </w:r>
            <w:r>
              <w:rPr>
                <w:noProof/>
                <w:webHidden/>
              </w:rPr>
              <w:fldChar w:fldCharType="end"/>
            </w:r>
          </w:hyperlink>
        </w:p>
        <w:p w14:paraId="560CBA87"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06" w:history="1">
            <w:r w:rsidRPr="00E3042C">
              <w:rPr>
                <w:rStyle w:val="Hyperlink"/>
                <w:rFonts w:cs="Arial"/>
                <w:noProof/>
                <w14:scene3d>
                  <w14:camera w14:prst="orthographicFront"/>
                  <w14:lightRig w14:rig="threePt" w14:dir="t">
                    <w14:rot w14:lat="0" w14:lon="0" w14:rev="0"/>
                  </w14:lightRig>
                </w14:scene3d>
              </w:rPr>
              <w:t>1.2.3</w:t>
            </w:r>
            <w:r>
              <w:rPr>
                <w:rFonts w:asciiTheme="minorHAnsi" w:eastAsiaTheme="minorEastAsia" w:hAnsiTheme="minorHAnsi" w:cstheme="minorBidi"/>
                <w:noProof/>
                <w:sz w:val="22"/>
                <w:szCs w:val="22"/>
                <w:lang w:val="en-GB"/>
              </w:rPr>
              <w:tab/>
            </w:r>
            <w:r w:rsidRPr="00E3042C">
              <w:rPr>
                <w:rStyle w:val="Hyperlink"/>
                <w:rFonts w:cs="Arial"/>
                <w:noProof/>
              </w:rPr>
              <w:t>The Effect of Binding Protein Levels on 25OHD</w:t>
            </w:r>
            <w:r>
              <w:rPr>
                <w:noProof/>
                <w:webHidden/>
              </w:rPr>
              <w:tab/>
            </w:r>
            <w:r>
              <w:rPr>
                <w:noProof/>
                <w:webHidden/>
              </w:rPr>
              <w:fldChar w:fldCharType="begin"/>
            </w:r>
            <w:r>
              <w:rPr>
                <w:noProof/>
                <w:webHidden/>
              </w:rPr>
              <w:instrText xml:space="preserve"> PAGEREF _Toc520790306 \h </w:instrText>
            </w:r>
            <w:r>
              <w:rPr>
                <w:noProof/>
                <w:webHidden/>
              </w:rPr>
            </w:r>
            <w:r>
              <w:rPr>
                <w:noProof/>
                <w:webHidden/>
              </w:rPr>
              <w:fldChar w:fldCharType="separate"/>
            </w:r>
            <w:r w:rsidR="00100B6E">
              <w:rPr>
                <w:noProof/>
                <w:webHidden/>
              </w:rPr>
              <w:t>22</w:t>
            </w:r>
            <w:r>
              <w:rPr>
                <w:noProof/>
                <w:webHidden/>
              </w:rPr>
              <w:fldChar w:fldCharType="end"/>
            </w:r>
          </w:hyperlink>
        </w:p>
        <w:p w14:paraId="415CB798" w14:textId="77777777" w:rsidR="002B1C3D" w:rsidRDefault="002B1C3D">
          <w:pPr>
            <w:pStyle w:val="TOC2"/>
            <w:rPr>
              <w:rFonts w:asciiTheme="minorHAnsi" w:eastAsiaTheme="minorEastAsia" w:hAnsiTheme="minorHAnsi" w:cstheme="minorBidi"/>
              <w:b w:val="0"/>
              <w:i w:val="0"/>
              <w:noProof/>
              <w:sz w:val="22"/>
              <w:szCs w:val="22"/>
              <w:lang w:val="en-GB"/>
            </w:rPr>
          </w:pPr>
          <w:hyperlink w:anchor="_Toc520790307" w:history="1">
            <w:r w:rsidRPr="00E3042C">
              <w:rPr>
                <w:rStyle w:val="Hyperlink"/>
                <w:noProof/>
                <w14:scene3d>
                  <w14:camera w14:prst="orthographicFront"/>
                  <w14:lightRig w14:rig="threePt" w14:dir="t">
                    <w14:rot w14:lat="0" w14:lon="0" w14:rev="0"/>
                  </w14:lightRig>
                </w14:scene3d>
              </w:rPr>
              <w:t>1.3</w:t>
            </w:r>
            <w:r>
              <w:rPr>
                <w:rFonts w:asciiTheme="minorHAnsi" w:eastAsiaTheme="minorEastAsia" w:hAnsiTheme="minorHAnsi" w:cstheme="minorBidi"/>
                <w:b w:val="0"/>
                <w:i w:val="0"/>
                <w:noProof/>
                <w:sz w:val="22"/>
                <w:szCs w:val="22"/>
                <w:lang w:val="en-GB"/>
              </w:rPr>
              <w:tab/>
            </w:r>
            <w:r w:rsidRPr="00E3042C">
              <w:rPr>
                <w:rStyle w:val="Hyperlink"/>
                <w:noProof/>
              </w:rPr>
              <w:t>Cellular Uptake</w:t>
            </w:r>
            <w:r>
              <w:rPr>
                <w:noProof/>
                <w:webHidden/>
              </w:rPr>
              <w:tab/>
            </w:r>
            <w:r>
              <w:rPr>
                <w:noProof/>
                <w:webHidden/>
              </w:rPr>
              <w:fldChar w:fldCharType="begin"/>
            </w:r>
            <w:r>
              <w:rPr>
                <w:noProof/>
                <w:webHidden/>
              </w:rPr>
              <w:instrText xml:space="preserve"> PAGEREF _Toc520790307 \h </w:instrText>
            </w:r>
            <w:r>
              <w:rPr>
                <w:noProof/>
                <w:webHidden/>
              </w:rPr>
            </w:r>
            <w:r>
              <w:rPr>
                <w:noProof/>
                <w:webHidden/>
              </w:rPr>
              <w:fldChar w:fldCharType="separate"/>
            </w:r>
            <w:r w:rsidR="00100B6E">
              <w:rPr>
                <w:noProof/>
                <w:webHidden/>
              </w:rPr>
              <w:t>23</w:t>
            </w:r>
            <w:r>
              <w:rPr>
                <w:noProof/>
                <w:webHidden/>
              </w:rPr>
              <w:fldChar w:fldCharType="end"/>
            </w:r>
          </w:hyperlink>
        </w:p>
        <w:p w14:paraId="1CFC0C66"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08" w:history="1">
            <w:r w:rsidRPr="00E3042C">
              <w:rPr>
                <w:rStyle w:val="Hyperlink"/>
                <w:rFonts w:cs="Arial"/>
                <w:noProof/>
                <w14:scene3d>
                  <w14:camera w14:prst="orthographicFront"/>
                  <w14:lightRig w14:rig="threePt" w14:dir="t">
                    <w14:rot w14:lat="0" w14:lon="0" w14:rev="0"/>
                  </w14:lightRig>
                </w14:scene3d>
              </w:rPr>
              <w:t>1.3.1</w:t>
            </w:r>
            <w:r>
              <w:rPr>
                <w:rFonts w:asciiTheme="minorHAnsi" w:eastAsiaTheme="minorEastAsia" w:hAnsiTheme="minorHAnsi" w:cstheme="minorBidi"/>
                <w:noProof/>
                <w:sz w:val="22"/>
                <w:szCs w:val="22"/>
                <w:lang w:val="en-GB"/>
              </w:rPr>
              <w:tab/>
            </w:r>
            <w:r w:rsidRPr="00E3042C">
              <w:rPr>
                <w:rStyle w:val="Hyperlink"/>
                <w:rFonts w:cs="Arial"/>
                <w:noProof/>
              </w:rPr>
              <w:t>Megalin</w:t>
            </w:r>
            <w:r>
              <w:rPr>
                <w:noProof/>
                <w:webHidden/>
              </w:rPr>
              <w:tab/>
            </w:r>
            <w:r>
              <w:rPr>
                <w:noProof/>
                <w:webHidden/>
              </w:rPr>
              <w:fldChar w:fldCharType="begin"/>
            </w:r>
            <w:r>
              <w:rPr>
                <w:noProof/>
                <w:webHidden/>
              </w:rPr>
              <w:instrText xml:space="preserve"> PAGEREF _Toc520790308 \h </w:instrText>
            </w:r>
            <w:r>
              <w:rPr>
                <w:noProof/>
                <w:webHidden/>
              </w:rPr>
            </w:r>
            <w:r>
              <w:rPr>
                <w:noProof/>
                <w:webHidden/>
              </w:rPr>
              <w:fldChar w:fldCharType="separate"/>
            </w:r>
            <w:r w:rsidR="00100B6E">
              <w:rPr>
                <w:noProof/>
                <w:webHidden/>
              </w:rPr>
              <w:t>23</w:t>
            </w:r>
            <w:r>
              <w:rPr>
                <w:noProof/>
                <w:webHidden/>
              </w:rPr>
              <w:fldChar w:fldCharType="end"/>
            </w:r>
          </w:hyperlink>
        </w:p>
        <w:p w14:paraId="0C747827"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09" w:history="1">
            <w:r w:rsidRPr="00E3042C">
              <w:rPr>
                <w:rStyle w:val="Hyperlink"/>
                <w:rFonts w:cs="Arial"/>
                <w:noProof/>
                <w14:scene3d>
                  <w14:camera w14:prst="orthographicFront"/>
                  <w14:lightRig w14:rig="threePt" w14:dir="t">
                    <w14:rot w14:lat="0" w14:lon="0" w14:rev="0"/>
                  </w14:lightRig>
                </w14:scene3d>
              </w:rPr>
              <w:t>1.3.2</w:t>
            </w:r>
            <w:r>
              <w:rPr>
                <w:rFonts w:asciiTheme="minorHAnsi" w:eastAsiaTheme="minorEastAsia" w:hAnsiTheme="minorHAnsi" w:cstheme="minorBidi"/>
                <w:noProof/>
                <w:sz w:val="22"/>
                <w:szCs w:val="22"/>
                <w:lang w:val="en-GB"/>
              </w:rPr>
              <w:tab/>
            </w:r>
            <w:r w:rsidRPr="00E3042C">
              <w:rPr>
                <w:rStyle w:val="Hyperlink"/>
                <w:rFonts w:cs="Arial"/>
                <w:noProof/>
              </w:rPr>
              <w:t>Cubulin</w:t>
            </w:r>
            <w:r>
              <w:rPr>
                <w:noProof/>
                <w:webHidden/>
              </w:rPr>
              <w:tab/>
            </w:r>
            <w:r>
              <w:rPr>
                <w:noProof/>
                <w:webHidden/>
              </w:rPr>
              <w:fldChar w:fldCharType="begin"/>
            </w:r>
            <w:r>
              <w:rPr>
                <w:noProof/>
                <w:webHidden/>
              </w:rPr>
              <w:instrText xml:space="preserve"> PAGEREF _Toc520790309 \h </w:instrText>
            </w:r>
            <w:r>
              <w:rPr>
                <w:noProof/>
                <w:webHidden/>
              </w:rPr>
            </w:r>
            <w:r>
              <w:rPr>
                <w:noProof/>
                <w:webHidden/>
              </w:rPr>
              <w:fldChar w:fldCharType="separate"/>
            </w:r>
            <w:r w:rsidR="00100B6E">
              <w:rPr>
                <w:noProof/>
                <w:webHidden/>
              </w:rPr>
              <w:t>23</w:t>
            </w:r>
            <w:r>
              <w:rPr>
                <w:noProof/>
                <w:webHidden/>
              </w:rPr>
              <w:fldChar w:fldCharType="end"/>
            </w:r>
          </w:hyperlink>
        </w:p>
        <w:p w14:paraId="6B323480"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10" w:history="1">
            <w:r w:rsidRPr="00E3042C">
              <w:rPr>
                <w:rStyle w:val="Hyperlink"/>
                <w:rFonts w:cs="Arial"/>
                <w:noProof/>
                <w14:scene3d>
                  <w14:camera w14:prst="orthographicFront"/>
                  <w14:lightRig w14:rig="threePt" w14:dir="t">
                    <w14:rot w14:lat="0" w14:lon="0" w14:rev="0"/>
                  </w14:lightRig>
                </w14:scene3d>
              </w:rPr>
              <w:t>1.3.3</w:t>
            </w:r>
            <w:r>
              <w:rPr>
                <w:rFonts w:asciiTheme="minorHAnsi" w:eastAsiaTheme="minorEastAsia" w:hAnsiTheme="minorHAnsi" w:cstheme="minorBidi"/>
                <w:noProof/>
                <w:sz w:val="22"/>
                <w:szCs w:val="22"/>
                <w:lang w:val="en-GB"/>
              </w:rPr>
              <w:tab/>
            </w:r>
            <w:r w:rsidRPr="00E3042C">
              <w:rPr>
                <w:rStyle w:val="Hyperlink"/>
                <w:rFonts w:cs="Arial"/>
                <w:noProof/>
              </w:rPr>
              <w:t>Passive Diffusion</w:t>
            </w:r>
            <w:r>
              <w:rPr>
                <w:noProof/>
                <w:webHidden/>
              </w:rPr>
              <w:tab/>
            </w:r>
            <w:r>
              <w:rPr>
                <w:noProof/>
                <w:webHidden/>
              </w:rPr>
              <w:fldChar w:fldCharType="begin"/>
            </w:r>
            <w:r>
              <w:rPr>
                <w:noProof/>
                <w:webHidden/>
              </w:rPr>
              <w:instrText xml:space="preserve"> PAGEREF _Toc520790310 \h </w:instrText>
            </w:r>
            <w:r>
              <w:rPr>
                <w:noProof/>
                <w:webHidden/>
              </w:rPr>
            </w:r>
            <w:r>
              <w:rPr>
                <w:noProof/>
                <w:webHidden/>
              </w:rPr>
              <w:fldChar w:fldCharType="separate"/>
            </w:r>
            <w:r w:rsidR="00100B6E">
              <w:rPr>
                <w:noProof/>
                <w:webHidden/>
              </w:rPr>
              <w:t>23</w:t>
            </w:r>
            <w:r>
              <w:rPr>
                <w:noProof/>
                <w:webHidden/>
              </w:rPr>
              <w:fldChar w:fldCharType="end"/>
            </w:r>
          </w:hyperlink>
        </w:p>
        <w:p w14:paraId="00150585" w14:textId="77777777" w:rsidR="002B1C3D" w:rsidRDefault="002B1C3D">
          <w:pPr>
            <w:pStyle w:val="TOC2"/>
            <w:rPr>
              <w:rFonts w:asciiTheme="minorHAnsi" w:eastAsiaTheme="minorEastAsia" w:hAnsiTheme="minorHAnsi" w:cstheme="minorBidi"/>
              <w:b w:val="0"/>
              <w:i w:val="0"/>
              <w:noProof/>
              <w:sz w:val="22"/>
              <w:szCs w:val="22"/>
              <w:lang w:val="en-GB"/>
            </w:rPr>
          </w:pPr>
          <w:hyperlink w:anchor="_Toc520790311" w:history="1">
            <w:r w:rsidRPr="00E3042C">
              <w:rPr>
                <w:rStyle w:val="Hyperlink"/>
                <w:noProof/>
                <w14:scene3d>
                  <w14:camera w14:prst="orthographicFront"/>
                  <w14:lightRig w14:rig="threePt" w14:dir="t">
                    <w14:rot w14:lat="0" w14:lon="0" w14:rev="0"/>
                  </w14:lightRig>
                </w14:scene3d>
              </w:rPr>
              <w:t>1.4</w:t>
            </w:r>
            <w:r>
              <w:rPr>
                <w:rFonts w:asciiTheme="minorHAnsi" w:eastAsiaTheme="minorEastAsia" w:hAnsiTheme="minorHAnsi" w:cstheme="minorBidi"/>
                <w:b w:val="0"/>
                <w:i w:val="0"/>
                <w:noProof/>
                <w:sz w:val="22"/>
                <w:szCs w:val="22"/>
                <w:lang w:val="en-GB"/>
              </w:rPr>
              <w:tab/>
            </w:r>
            <w:r w:rsidRPr="00E3042C">
              <w:rPr>
                <w:rStyle w:val="Hyperlink"/>
                <w:noProof/>
              </w:rPr>
              <w:t>Actions of Vitamin D</w:t>
            </w:r>
            <w:r>
              <w:rPr>
                <w:noProof/>
                <w:webHidden/>
              </w:rPr>
              <w:tab/>
            </w:r>
            <w:r>
              <w:rPr>
                <w:noProof/>
                <w:webHidden/>
              </w:rPr>
              <w:fldChar w:fldCharType="begin"/>
            </w:r>
            <w:r>
              <w:rPr>
                <w:noProof/>
                <w:webHidden/>
              </w:rPr>
              <w:instrText xml:space="preserve"> PAGEREF _Toc520790311 \h </w:instrText>
            </w:r>
            <w:r>
              <w:rPr>
                <w:noProof/>
                <w:webHidden/>
              </w:rPr>
            </w:r>
            <w:r>
              <w:rPr>
                <w:noProof/>
                <w:webHidden/>
              </w:rPr>
              <w:fldChar w:fldCharType="separate"/>
            </w:r>
            <w:r w:rsidR="00100B6E">
              <w:rPr>
                <w:noProof/>
                <w:webHidden/>
              </w:rPr>
              <w:t>25</w:t>
            </w:r>
            <w:r>
              <w:rPr>
                <w:noProof/>
                <w:webHidden/>
              </w:rPr>
              <w:fldChar w:fldCharType="end"/>
            </w:r>
          </w:hyperlink>
        </w:p>
        <w:p w14:paraId="41816BE6"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12" w:history="1">
            <w:r w:rsidRPr="00E3042C">
              <w:rPr>
                <w:rStyle w:val="Hyperlink"/>
                <w:rFonts w:cs="Arial"/>
                <w:noProof/>
                <w14:scene3d>
                  <w14:camera w14:prst="orthographicFront"/>
                  <w14:lightRig w14:rig="threePt" w14:dir="t">
                    <w14:rot w14:lat="0" w14:lon="0" w14:rev="0"/>
                  </w14:lightRig>
                </w14:scene3d>
              </w:rPr>
              <w:t>1.4.1</w:t>
            </w:r>
            <w:r>
              <w:rPr>
                <w:rFonts w:asciiTheme="minorHAnsi" w:eastAsiaTheme="minorEastAsia" w:hAnsiTheme="minorHAnsi" w:cstheme="minorBidi"/>
                <w:noProof/>
                <w:sz w:val="22"/>
                <w:szCs w:val="22"/>
                <w:lang w:val="en-GB"/>
              </w:rPr>
              <w:tab/>
            </w:r>
            <w:r w:rsidRPr="00E3042C">
              <w:rPr>
                <w:rStyle w:val="Hyperlink"/>
                <w:rFonts w:cs="Arial"/>
                <w:noProof/>
              </w:rPr>
              <w:t>Genomic Actions</w:t>
            </w:r>
            <w:r>
              <w:rPr>
                <w:noProof/>
                <w:webHidden/>
              </w:rPr>
              <w:tab/>
            </w:r>
            <w:r>
              <w:rPr>
                <w:noProof/>
                <w:webHidden/>
              </w:rPr>
              <w:fldChar w:fldCharType="begin"/>
            </w:r>
            <w:r>
              <w:rPr>
                <w:noProof/>
                <w:webHidden/>
              </w:rPr>
              <w:instrText xml:space="preserve"> PAGEREF _Toc520790312 \h </w:instrText>
            </w:r>
            <w:r>
              <w:rPr>
                <w:noProof/>
                <w:webHidden/>
              </w:rPr>
            </w:r>
            <w:r>
              <w:rPr>
                <w:noProof/>
                <w:webHidden/>
              </w:rPr>
              <w:fldChar w:fldCharType="separate"/>
            </w:r>
            <w:r w:rsidR="00100B6E">
              <w:rPr>
                <w:noProof/>
                <w:webHidden/>
              </w:rPr>
              <w:t>25</w:t>
            </w:r>
            <w:r>
              <w:rPr>
                <w:noProof/>
                <w:webHidden/>
              </w:rPr>
              <w:fldChar w:fldCharType="end"/>
            </w:r>
          </w:hyperlink>
        </w:p>
        <w:p w14:paraId="1D153352"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13" w:history="1">
            <w:r w:rsidRPr="00E3042C">
              <w:rPr>
                <w:rStyle w:val="Hyperlink"/>
                <w:rFonts w:cs="Arial"/>
                <w:noProof/>
                <w14:scene3d>
                  <w14:camera w14:prst="orthographicFront"/>
                  <w14:lightRig w14:rig="threePt" w14:dir="t">
                    <w14:rot w14:lat="0" w14:lon="0" w14:rev="0"/>
                  </w14:lightRig>
                </w14:scene3d>
              </w:rPr>
              <w:t>1.4.2</w:t>
            </w:r>
            <w:r>
              <w:rPr>
                <w:rFonts w:asciiTheme="minorHAnsi" w:eastAsiaTheme="minorEastAsia" w:hAnsiTheme="minorHAnsi" w:cstheme="minorBidi"/>
                <w:noProof/>
                <w:sz w:val="22"/>
                <w:szCs w:val="22"/>
                <w:lang w:val="en-GB"/>
              </w:rPr>
              <w:tab/>
            </w:r>
            <w:r w:rsidRPr="00E3042C">
              <w:rPr>
                <w:rStyle w:val="Hyperlink"/>
                <w:rFonts w:cs="Arial"/>
                <w:noProof/>
              </w:rPr>
              <w:t>Calcium Homeostasis</w:t>
            </w:r>
            <w:r>
              <w:rPr>
                <w:noProof/>
                <w:webHidden/>
              </w:rPr>
              <w:tab/>
            </w:r>
            <w:r>
              <w:rPr>
                <w:noProof/>
                <w:webHidden/>
              </w:rPr>
              <w:fldChar w:fldCharType="begin"/>
            </w:r>
            <w:r>
              <w:rPr>
                <w:noProof/>
                <w:webHidden/>
              </w:rPr>
              <w:instrText xml:space="preserve"> PAGEREF _Toc520790313 \h </w:instrText>
            </w:r>
            <w:r>
              <w:rPr>
                <w:noProof/>
                <w:webHidden/>
              </w:rPr>
            </w:r>
            <w:r>
              <w:rPr>
                <w:noProof/>
                <w:webHidden/>
              </w:rPr>
              <w:fldChar w:fldCharType="separate"/>
            </w:r>
            <w:r w:rsidR="00100B6E">
              <w:rPr>
                <w:noProof/>
                <w:webHidden/>
              </w:rPr>
              <w:t>26</w:t>
            </w:r>
            <w:r>
              <w:rPr>
                <w:noProof/>
                <w:webHidden/>
              </w:rPr>
              <w:fldChar w:fldCharType="end"/>
            </w:r>
          </w:hyperlink>
        </w:p>
        <w:p w14:paraId="515E8CF5"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14" w:history="1">
            <w:r w:rsidRPr="00E3042C">
              <w:rPr>
                <w:rStyle w:val="Hyperlink"/>
                <w:rFonts w:cs="Arial"/>
                <w:noProof/>
                <w14:scene3d>
                  <w14:camera w14:prst="orthographicFront"/>
                  <w14:lightRig w14:rig="threePt" w14:dir="t">
                    <w14:rot w14:lat="0" w14:lon="0" w14:rev="0"/>
                  </w14:lightRig>
                </w14:scene3d>
              </w:rPr>
              <w:t>1.4.3</w:t>
            </w:r>
            <w:r>
              <w:rPr>
                <w:rFonts w:asciiTheme="minorHAnsi" w:eastAsiaTheme="minorEastAsia" w:hAnsiTheme="minorHAnsi" w:cstheme="minorBidi"/>
                <w:noProof/>
                <w:sz w:val="22"/>
                <w:szCs w:val="22"/>
                <w:lang w:val="en-GB"/>
              </w:rPr>
              <w:tab/>
            </w:r>
            <w:r w:rsidRPr="00E3042C">
              <w:rPr>
                <w:rStyle w:val="Hyperlink"/>
                <w:rFonts w:cs="Arial"/>
                <w:noProof/>
              </w:rPr>
              <w:t>PTH Regulation</w:t>
            </w:r>
            <w:r>
              <w:rPr>
                <w:noProof/>
                <w:webHidden/>
              </w:rPr>
              <w:tab/>
            </w:r>
            <w:r>
              <w:rPr>
                <w:noProof/>
                <w:webHidden/>
              </w:rPr>
              <w:fldChar w:fldCharType="begin"/>
            </w:r>
            <w:r>
              <w:rPr>
                <w:noProof/>
                <w:webHidden/>
              </w:rPr>
              <w:instrText xml:space="preserve"> PAGEREF _Toc520790314 \h </w:instrText>
            </w:r>
            <w:r>
              <w:rPr>
                <w:noProof/>
                <w:webHidden/>
              </w:rPr>
            </w:r>
            <w:r>
              <w:rPr>
                <w:noProof/>
                <w:webHidden/>
              </w:rPr>
              <w:fldChar w:fldCharType="separate"/>
            </w:r>
            <w:r w:rsidR="00100B6E">
              <w:rPr>
                <w:noProof/>
                <w:webHidden/>
              </w:rPr>
              <w:t>27</w:t>
            </w:r>
            <w:r>
              <w:rPr>
                <w:noProof/>
                <w:webHidden/>
              </w:rPr>
              <w:fldChar w:fldCharType="end"/>
            </w:r>
          </w:hyperlink>
        </w:p>
        <w:p w14:paraId="33526760"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15" w:history="1">
            <w:r w:rsidRPr="00E3042C">
              <w:rPr>
                <w:rStyle w:val="Hyperlink"/>
                <w:rFonts w:cs="Arial"/>
                <w:noProof/>
                <w14:scene3d>
                  <w14:camera w14:prst="orthographicFront"/>
                  <w14:lightRig w14:rig="threePt" w14:dir="t">
                    <w14:rot w14:lat="0" w14:lon="0" w14:rev="0"/>
                  </w14:lightRig>
                </w14:scene3d>
              </w:rPr>
              <w:t>1.4.4</w:t>
            </w:r>
            <w:r>
              <w:rPr>
                <w:rFonts w:asciiTheme="minorHAnsi" w:eastAsiaTheme="minorEastAsia" w:hAnsiTheme="minorHAnsi" w:cstheme="minorBidi"/>
                <w:noProof/>
                <w:sz w:val="22"/>
                <w:szCs w:val="22"/>
                <w:lang w:val="en-GB"/>
              </w:rPr>
              <w:tab/>
            </w:r>
            <w:r w:rsidRPr="00E3042C">
              <w:rPr>
                <w:rStyle w:val="Hyperlink"/>
                <w:rFonts w:cs="Arial"/>
                <w:noProof/>
              </w:rPr>
              <w:t>Phosphate Homeostasis</w:t>
            </w:r>
            <w:r>
              <w:rPr>
                <w:noProof/>
                <w:webHidden/>
              </w:rPr>
              <w:tab/>
            </w:r>
            <w:r>
              <w:rPr>
                <w:noProof/>
                <w:webHidden/>
              </w:rPr>
              <w:fldChar w:fldCharType="begin"/>
            </w:r>
            <w:r>
              <w:rPr>
                <w:noProof/>
                <w:webHidden/>
              </w:rPr>
              <w:instrText xml:space="preserve"> PAGEREF _Toc520790315 \h </w:instrText>
            </w:r>
            <w:r>
              <w:rPr>
                <w:noProof/>
                <w:webHidden/>
              </w:rPr>
            </w:r>
            <w:r>
              <w:rPr>
                <w:noProof/>
                <w:webHidden/>
              </w:rPr>
              <w:fldChar w:fldCharType="separate"/>
            </w:r>
            <w:r w:rsidR="00100B6E">
              <w:rPr>
                <w:noProof/>
                <w:webHidden/>
              </w:rPr>
              <w:t>27</w:t>
            </w:r>
            <w:r>
              <w:rPr>
                <w:noProof/>
                <w:webHidden/>
              </w:rPr>
              <w:fldChar w:fldCharType="end"/>
            </w:r>
          </w:hyperlink>
        </w:p>
        <w:p w14:paraId="7B549594"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16" w:history="1">
            <w:r w:rsidRPr="00E3042C">
              <w:rPr>
                <w:rStyle w:val="Hyperlink"/>
                <w:rFonts w:cs="Arial"/>
                <w:noProof/>
                <w14:scene3d>
                  <w14:camera w14:prst="orthographicFront"/>
                  <w14:lightRig w14:rig="threePt" w14:dir="t">
                    <w14:rot w14:lat="0" w14:lon="0" w14:rev="0"/>
                  </w14:lightRig>
                </w14:scene3d>
              </w:rPr>
              <w:t>1.4.5</w:t>
            </w:r>
            <w:r>
              <w:rPr>
                <w:rFonts w:asciiTheme="minorHAnsi" w:eastAsiaTheme="minorEastAsia" w:hAnsiTheme="minorHAnsi" w:cstheme="minorBidi"/>
                <w:noProof/>
                <w:sz w:val="22"/>
                <w:szCs w:val="22"/>
                <w:lang w:val="en-GB"/>
              </w:rPr>
              <w:tab/>
            </w:r>
            <w:r w:rsidRPr="00E3042C">
              <w:rPr>
                <w:rStyle w:val="Hyperlink"/>
                <w:rFonts w:cs="Arial"/>
                <w:noProof/>
              </w:rPr>
              <w:t>Immune Function</w:t>
            </w:r>
            <w:r>
              <w:rPr>
                <w:noProof/>
                <w:webHidden/>
              </w:rPr>
              <w:tab/>
            </w:r>
            <w:r>
              <w:rPr>
                <w:noProof/>
                <w:webHidden/>
              </w:rPr>
              <w:fldChar w:fldCharType="begin"/>
            </w:r>
            <w:r>
              <w:rPr>
                <w:noProof/>
                <w:webHidden/>
              </w:rPr>
              <w:instrText xml:space="preserve"> PAGEREF _Toc520790316 \h </w:instrText>
            </w:r>
            <w:r>
              <w:rPr>
                <w:noProof/>
                <w:webHidden/>
              </w:rPr>
            </w:r>
            <w:r>
              <w:rPr>
                <w:noProof/>
                <w:webHidden/>
              </w:rPr>
              <w:fldChar w:fldCharType="separate"/>
            </w:r>
            <w:r w:rsidR="00100B6E">
              <w:rPr>
                <w:noProof/>
                <w:webHidden/>
              </w:rPr>
              <w:t>27</w:t>
            </w:r>
            <w:r>
              <w:rPr>
                <w:noProof/>
                <w:webHidden/>
              </w:rPr>
              <w:fldChar w:fldCharType="end"/>
            </w:r>
          </w:hyperlink>
        </w:p>
        <w:p w14:paraId="76FB4872"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17" w:history="1">
            <w:r w:rsidRPr="00E3042C">
              <w:rPr>
                <w:rStyle w:val="Hyperlink"/>
                <w:rFonts w:cs="Arial"/>
                <w:noProof/>
                <w14:scene3d>
                  <w14:camera w14:prst="orthographicFront"/>
                  <w14:lightRig w14:rig="threePt" w14:dir="t">
                    <w14:rot w14:lat="0" w14:lon="0" w14:rev="0"/>
                  </w14:lightRig>
                </w14:scene3d>
              </w:rPr>
              <w:t>1.4.6</w:t>
            </w:r>
            <w:r>
              <w:rPr>
                <w:rFonts w:asciiTheme="minorHAnsi" w:eastAsiaTheme="minorEastAsia" w:hAnsiTheme="minorHAnsi" w:cstheme="minorBidi"/>
                <w:noProof/>
                <w:sz w:val="22"/>
                <w:szCs w:val="22"/>
                <w:lang w:val="en-GB"/>
              </w:rPr>
              <w:tab/>
            </w:r>
            <w:r w:rsidRPr="00E3042C">
              <w:rPr>
                <w:rStyle w:val="Hyperlink"/>
                <w:rFonts w:cs="Arial"/>
                <w:noProof/>
              </w:rPr>
              <w:t>Cancer</w:t>
            </w:r>
            <w:r>
              <w:rPr>
                <w:noProof/>
                <w:webHidden/>
              </w:rPr>
              <w:tab/>
            </w:r>
            <w:r>
              <w:rPr>
                <w:noProof/>
                <w:webHidden/>
              </w:rPr>
              <w:fldChar w:fldCharType="begin"/>
            </w:r>
            <w:r>
              <w:rPr>
                <w:noProof/>
                <w:webHidden/>
              </w:rPr>
              <w:instrText xml:space="preserve"> PAGEREF _Toc520790317 \h </w:instrText>
            </w:r>
            <w:r>
              <w:rPr>
                <w:noProof/>
                <w:webHidden/>
              </w:rPr>
            </w:r>
            <w:r>
              <w:rPr>
                <w:noProof/>
                <w:webHidden/>
              </w:rPr>
              <w:fldChar w:fldCharType="separate"/>
            </w:r>
            <w:r w:rsidR="00100B6E">
              <w:rPr>
                <w:noProof/>
                <w:webHidden/>
              </w:rPr>
              <w:t>27</w:t>
            </w:r>
            <w:r>
              <w:rPr>
                <w:noProof/>
                <w:webHidden/>
              </w:rPr>
              <w:fldChar w:fldCharType="end"/>
            </w:r>
          </w:hyperlink>
        </w:p>
        <w:p w14:paraId="21173D05" w14:textId="77777777" w:rsidR="002B1C3D" w:rsidRDefault="002B1C3D">
          <w:pPr>
            <w:pStyle w:val="TOC2"/>
            <w:rPr>
              <w:rFonts w:asciiTheme="minorHAnsi" w:eastAsiaTheme="minorEastAsia" w:hAnsiTheme="minorHAnsi" w:cstheme="minorBidi"/>
              <w:b w:val="0"/>
              <w:i w:val="0"/>
              <w:noProof/>
              <w:sz w:val="22"/>
              <w:szCs w:val="22"/>
              <w:lang w:val="en-GB"/>
            </w:rPr>
          </w:pPr>
          <w:hyperlink w:anchor="_Toc520790318" w:history="1">
            <w:r w:rsidRPr="00E3042C">
              <w:rPr>
                <w:rStyle w:val="Hyperlink"/>
                <w:noProof/>
                <w14:scene3d>
                  <w14:camera w14:prst="orthographicFront"/>
                  <w14:lightRig w14:rig="threePt" w14:dir="t">
                    <w14:rot w14:lat="0" w14:lon="0" w14:rev="0"/>
                  </w14:lightRig>
                </w14:scene3d>
              </w:rPr>
              <w:t>1.5</w:t>
            </w:r>
            <w:r>
              <w:rPr>
                <w:rFonts w:asciiTheme="minorHAnsi" w:eastAsiaTheme="minorEastAsia" w:hAnsiTheme="minorHAnsi" w:cstheme="minorBidi"/>
                <w:b w:val="0"/>
                <w:i w:val="0"/>
                <w:noProof/>
                <w:sz w:val="22"/>
                <w:szCs w:val="22"/>
                <w:lang w:val="en-GB"/>
              </w:rPr>
              <w:tab/>
            </w:r>
            <w:r w:rsidRPr="00E3042C">
              <w:rPr>
                <w:rStyle w:val="Hyperlink"/>
                <w:noProof/>
              </w:rPr>
              <w:t>Vitamin D as an Acute Phase Reactant</w:t>
            </w:r>
            <w:r>
              <w:rPr>
                <w:noProof/>
                <w:webHidden/>
              </w:rPr>
              <w:tab/>
            </w:r>
            <w:r>
              <w:rPr>
                <w:noProof/>
                <w:webHidden/>
              </w:rPr>
              <w:fldChar w:fldCharType="begin"/>
            </w:r>
            <w:r>
              <w:rPr>
                <w:noProof/>
                <w:webHidden/>
              </w:rPr>
              <w:instrText xml:space="preserve"> PAGEREF _Toc520790318 \h </w:instrText>
            </w:r>
            <w:r>
              <w:rPr>
                <w:noProof/>
                <w:webHidden/>
              </w:rPr>
            </w:r>
            <w:r>
              <w:rPr>
                <w:noProof/>
                <w:webHidden/>
              </w:rPr>
              <w:fldChar w:fldCharType="separate"/>
            </w:r>
            <w:r w:rsidR="00100B6E">
              <w:rPr>
                <w:noProof/>
                <w:webHidden/>
              </w:rPr>
              <w:t>28</w:t>
            </w:r>
            <w:r>
              <w:rPr>
                <w:noProof/>
                <w:webHidden/>
              </w:rPr>
              <w:fldChar w:fldCharType="end"/>
            </w:r>
          </w:hyperlink>
        </w:p>
        <w:p w14:paraId="138CA92F" w14:textId="77777777" w:rsidR="002B1C3D" w:rsidRDefault="002B1C3D">
          <w:pPr>
            <w:pStyle w:val="TOC2"/>
            <w:rPr>
              <w:rFonts w:asciiTheme="minorHAnsi" w:eastAsiaTheme="minorEastAsia" w:hAnsiTheme="minorHAnsi" w:cstheme="minorBidi"/>
              <w:b w:val="0"/>
              <w:i w:val="0"/>
              <w:noProof/>
              <w:sz w:val="22"/>
              <w:szCs w:val="22"/>
              <w:lang w:val="en-GB"/>
            </w:rPr>
          </w:pPr>
          <w:hyperlink w:anchor="_Toc520790319" w:history="1">
            <w:r w:rsidRPr="00E3042C">
              <w:rPr>
                <w:rStyle w:val="Hyperlink"/>
                <w:noProof/>
                <w14:scene3d>
                  <w14:camera w14:prst="orthographicFront"/>
                  <w14:lightRig w14:rig="threePt" w14:dir="t">
                    <w14:rot w14:lat="0" w14:lon="0" w14:rev="0"/>
                  </w14:lightRig>
                </w14:scene3d>
              </w:rPr>
              <w:t>1.6</w:t>
            </w:r>
            <w:r>
              <w:rPr>
                <w:rFonts w:asciiTheme="minorHAnsi" w:eastAsiaTheme="minorEastAsia" w:hAnsiTheme="minorHAnsi" w:cstheme="minorBidi"/>
                <w:b w:val="0"/>
                <w:i w:val="0"/>
                <w:noProof/>
                <w:sz w:val="22"/>
                <w:szCs w:val="22"/>
                <w:lang w:val="en-GB"/>
              </w:rPr>
              <w:tab/>
            </w:r>
            <w:r w:rsidRPr="00E3042C">
              <w:rPr>
                <w:rStyle w:val="Hyperlink"/>
                <w:noProof/>
              </w:rPr>
              <w:t>Measurement of Vitamin D and Thresholds of Adequacy</w:t>
            </w:r>
            <w:r>
              <w:rPr>
                <w:noProof/>
                <w:webHidden/>
              </w:rPr>
              <w:tab/>
            </w:r>
            <w:r>
              <w:rPr>
                <w:noProof/>
                <w:webHidden/>
              </w:rPr>
              <w:fldChar w:fldCharType="begin"/>
            </w:r>
            <w:r>
              <w:rPr>
                <w:noProof/>
                <w:webHidden/>
              </w:rPr>
              <w:instrText xml:space="preserve"> PAGEREF _Toc520790319 \h </w:instrText>
            </w:r>
            <w:r>
              <w:rPr>
                <w:noProof/>
                <w:webHidden/>
              </w:rPr>
            </w:r>
            <w:r>
              <w:rPr>
                <w:noProof/>
                <w:webHidden/>
              </w:rPr>
              <w:fldChar w:fldCharType="separate"/>
            </w:r>
            <w:r w:rsidR="00100B6E">
              <w:rPr>
                <w:noProof/>
                <w:webHidden/>
              </w:rPr>
              <w:t>28</w:t>
            </w:r>
            <w:r>
              <w:rPr>
                <w:noProof/>
                <w:webHidden/>
              </w:rPr>
              <w:fldChar w:fldCharType="end"/>
            </w:r>
          </w:hyperlink>
        </w:p>
        <w:p w14:paraId="164324AD" w14:textId="77777777" w:rsidR="002B1C3D" w:rsidRDefault="002B1C3D">
          <w:pPr>
            <w:pStyle w:val="TOC2"/>
            <w:rPr>
              <w:rFonts w:asciiTheme="minorHAnsi" w:eastAsiaTheme="minorEastAsia" w:hAnsiTheme="minorHAnsi" w:cstheme="minorBidi"/>
              <w:b w:val="0"/>
              <w:i w:val="0"/>
              <w:noProof/>
              <w:sz w:val="22"/>
              <w:szCs w:val="22"/>
              <w:lang w:val="en-GB"/>
            </w:rPr>
          </w:pPr>
          <w:hyperlink w:anchor="_Toc520790320" w:history="1">
            <w:r w:rsidRPr="00E3042C">
              <w:rPr>
                <w:rStyle w:val="Hyperlink"/>
                <w:noProof/>
                <w14:scene3d>
                  <w14:camera w14:prst="orthographicFront"/>
                  <w14:lightRig w14:rig="threePt" w14:dir="t">
                    <w14:rot w14:lat="0" w14:lon="0" w14:rev="0"/>
                  </w14:lightRig>
                </w14:scene3d>
              </w:rPr>
              <w:t>1.7</w:t>
            </w:r>
            <w:r>
              <w:rPr>
                <w:rFonts w:asciiTheme="minorHAnsi" w:eastAsiaTheme="minorEastAsia" w:hAnsiTheme="minorHAnsi" w:cstheme="minorBidi"/>
                <w:b w:val="0"/>
                <w:i w:val="0"/>
                <w:noProof/>
                <w:sz w:val="22"/>
                <w:szCs w:val="22"/>
                <w:lang w:val="en-GB"/>
              </w:rPr>
              <w:tab/>
            </w:r>
            <w:r w:rsidRPr="00E3042C">
              <w:rPr>
                <w:rStyle w:val="Hyperlink"/>
                <w:noProof/>
              </w:rPr>
              <w:t>The Free Hormone Hypothesis and Free Hormone Measurement.</w:t>
            </w:r>
            <w:r>
              <w:rPr>
                <w:noProof/>
                <w:webHidden/>
              </w:rPr>
              <w:tab/>
            </w:r>
            <w:r>
              <w:rPr>
                <w:noProof/>
                <w:webHidden/>
              </w:rPr>
              <w:fldChar w:fldCharType="begin"/>
            </w:r>
            <w:r>
              <w:rPr>
                <w:noProof/>
                <w:webHidden/>
              </w:rPr>
              <w:instrText xml:space="preserve"> PAGEREF _Toc520790320 \h </w:instrText>
            </w:r>
            <w:r>
              <w:rPr>
                <w:noProof/>
                <w:webHidden/>
              </w:rPr>
            </w:r>
            <w:r>
              <w:rPr>
                <w:noProof/>
                <w:webHidden/>
              </w:rPr>
              <w:fldChar w:fldCharType="separate"/>
            </w:r>
            <w:r w:rsidR="00100B6E">
              <w:rPr>
                <w:noProof/>
                <w:webHidden/>
              </w:rPr>
              <w:t>30</w:t>
            </w:r>
            <w:r>
              <w:rPr>
                <w:noProof/>
                <w:webHidden/>
              </w:rPr>
              <w:fldChar w:fldCharType="end"/>
            </w:r>
          </w:hyperlink>
        </w:p>
        <w:p w14:paraId="28E2C7F5"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21" w:history="1">
            <w:r w:rsidRPr="00E3042C">
              <w:rPr>
                <w:rStyle w:val="Hyperlink"/>
                <w:rFonts w:cs="Arial"/>
                <w:noProof/>
                <w14:scene3d>
                  <w14:camera w14:prst="orthographicFront"/>
                  <w14:lightRig w14:rig="threePt" w14:dir="t">
                    <w14:rot w14:lat="0" w14:lon="0" w14:rev="0"/>
                  </w14:lightRig>
                </w14:scene3d>
              </w:rPr>
              <w:t>1.7.1</w:t>
            </w:r>
            <w:r>
              <w:rPr>
                <w:rFonts w:asciiTheme="minorHAnsi" w:eastAsiaTheme="minorEastAsia" w:hAnsiTheme="minorHAnsi" w:cstheme="minorBidi"/>
                <w:noProof/>
                <w:sz w:val="22"/>
                <w:szCs w:val="22"/>
                <w:lang w:val="en-GB"/>
              </w:rPr>
              <w:tab/>
            </w:r>
            <w:r w:rsidRPr="00E3042C">
              <w:rPr>
                <w:rStyle w:val="Hyperlink"/>
                <w:rFonts w:cs="Arial"/>
                <w:noProof/>
              </w:rPr>
              <w:t>Glucocorticoids</w:t>
            </w:r>
            <w:r>
              <w:rPr>
                <w:noProof/>
                <w:webHidden/>
              </w:rPr>
              <w:tab/>
            </w:r>
            <w:r>
              <w:rPr>
                <w:noProof/>
                <w:webHidden/>
              </w:rPr>
              <w:fldChar w:fldCharType="begin"/>
            </w:r>
            <w:r>
              <w:rPr>
                <w:noProof/>
                <w:webHidden/>
              </w:rPr>
              <w:instrText xml:space="preserve"> PAGEREF _Toc520790321 \h </w:instrText>
            </w:r>
            <w:r>
              <w:rPr>
                <w:noProof/>
                <w:webHidden/>
              </w:rPr>
            </w:r>
            <w:r>
              <w:rPr>
                <w:noProof/>
                <w:webHidden/>
              </w:rPr>
              <w:fldChar w:fldCharType="separate"/>
            </w:r>
            <w:r w:rsidR="00100B6E">
              <w:rPr>
                <w:noProof/>
                <w:webHidden/>
              </w:rPr>
              <w:t>30</w:t>
            </w:r>
            <w:r>
              <w:rPr>
                <w:noProof/>
                <w:webHidden/>
              </w:rPr>
              <w:fldChar w:fldCharType="end"/>
            </w:r>
          </w:hyperlink>
        </w:p>
        <w:p w14:paraId="1F1DC3F1"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22" w:history="1">
            <w:r w:rsidRPr="00E3042C">
              <w:rPr>
                <w:rStyle w:val="Hyperlink"/>
                <w:rFonts w:cs="Arial"/>
                <w:noProof/>
                <w14:scene3d>
                  <w14:camera w14:prst="orthographicFront"/>
                  <w14:lightRig w14:rig="threePt" w14:dir="t">
                    <w14:rot w14:lat="0" w14:lon="0" w14:rev="0"/>
                  </w14:lightRig>
                </w14:scene3d>
              </w:rPr>
              <w:t>1.7.2</w:t>
            </w:r>
            <w:r>
              <w:rPr>
                <w:rFonts w:asciiTheme="minorHAnsi" w:eastAsiaTheme="minorEastAsia" w:hAnsiTheme="minorHAnsi" w:cstheme="minorBidi"/>
                <w:noProof/>
                <w:sz w:val="22"/>
                <w:szCs w:val="22"/>
                <w:lang w:val="en-GB"/>
              </w:rPr>
              <w:tab/>
            </w:r>
            <w:r w:rsidRPr="00E3042C">
              <w:rPr>
                <w:rStyle w:val="Hyperlink"/>
                <w:rFonts w:cs="Arial"/>
                <w:noProof/>
              </w:rPr>
              <w:t>Thyroid Hormones</w:t>
            </w:r>
            <w:r>
              <w:rPr>
                <w:noProof/>
                <w:webHidden/>
              </w:rPr>
              <w:tab/>
            </w:r>
            <w:r>
              <w:rPr>
                <w:noProof/>
                <w:webHidden/>
              </w:rPr>
              <w:fldChar w:fldCharType="begin"/>
            </w:r>
            <w:r>
              <w:rPr>
                <w:noProof/>
                <w:webHidden/>
              </w:rPr>
              <w:instrText xml:space="preserve"> PAGEREF _Toc520790322 \h </w:instrText>
            </w:r>
            <w:r>
              <w:rPr>
                <w:noProof/>
                <w:webHidden/>
              </w:rPr>
            </w:r>
            <w:r>
              <w:rPr>
                <w:noProof/>
                <w:webHidden/>
              </w:rPr>
              <w:fldChar w:fldCharType="separate"/>
            </w:r>
            <w:r w:rsidR="00100B6E">
              <w:rPr>
                <w:noProof/>
                <w:webHidden/>
              </w:rPr>
              <w:t>30</w:t>
            </w:r>
            <w:r>
              <w:rPr>
                <w:noProof/>
                <w:webHidden/>
              </w:rPr>
              <w:fldChar w:fldCharType="end"/>
            </w:r>
          </w:hyperlink>
        </w:p>
        <w:p w14:paraId="53F2C865"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23" w:history="1">
            <w:r w:rsidRPr="00E3042C">
              <w:rPr>
                <w:rStyle w:val="Hyperlink"/>
                <w:rFonts w:cs="Arial"/>
                <w:noProof/>
                <w14:scene3d>
                  <w14:camera w14:prst="orthographicFront"/>
                  <w14:lightRig w14:rig="threePt" w14:dir="t">
                    <w14:rot w14:lat="0" w14:lon="0" w14:rev="0"/>
                  </w14:lightRig>
                </w14:scene3d>
              </w:rPr>
              <w:t>1.7.3</w:t>
            </w:r>
            <w:r>
              <w:rPr>
                <w:rFonts w:asciiTheme="minorHAnsi" w:eastAsiaTheme="minorEastAsia" w:hAnsiTheme="minorHAnsi" w:cstheme="minorBidi"/>
                <w:noProof/>
                <w:sz w:val="22"/>
                <w:szCs w:val="22"/>
                <w:lang w:val="en-GB"/>
              </w:rPr>
              <w:tab/>
            </w:r>
            <w:r w:rsidRPr="00E3042C">
              <w:rPr>
                <w:rStyle w:val="Hyperlink"/>
                <w:rFonts w:cs="Arial"/>
                <w:noProof/>
              </w:rPr>
              <w:t>Sex Hormones</w:t>
            </w:r>
            <w:r>
              <w:rPr>
                <w:noProof/>
                <w:webHidden/>
              </w:rPr>
              <w:tab/>
            </w:r>
            <w:r>
              <w:rPr>
                <w:noProof/>
                <w:webHidden/>
              </w:rPr>
              <w:fldChar w:fldCharType="begin"/>
            </w:r>
            <w:r>
              <w:rPr>
                <w:noProof/>
                <w:webHidden/>
              </w:rPr>
              <w:instrText xml:space="preserve"> PAGEREF _Toc520790323 \h </w:instrText>
            </w:r>
            <w:r>
              <w:rPr>
                <w:noProof/>
                <w:webHidden/>
              </w:rPr>
            </w:r>
            <w:r>
              <w:rPr>
                <w:noProof/>
                <w:webHidden/>
              </w:rPr>
              <w:fldChar w:fldCharType="separate"/>
            </w:r>
            <w:r w:rsidR="00100B6E">
              <w:rPr>
                <w:noProof/>
                <w:webHidden/>
              </w:rPr>
              <w:t>30</w:t>
            </w:r>
            <w:r>
              <w:rPr>
                <w:noProof/>
                <w:webHidden/>
              </w:rPr>
              <w:fldChar w:fldCharType="end"/>
            </w:r>
          </w:hyperlink>
        </w:p>
        <w:p w14:paraId="23FEAE59" w14:textId="77777777" w:rsidR="002B1C3D" w:rsidRDefault="002B1C3D">
          <w:pPr>
            <w:pStyle w:val="TOC2"/>
            <w:rPr>
              <w:rFonts w:asciiTheme="minorHAnsi" w:eastAsiaTheme="minorEastAsia" w:hAnsiTheme="minorHAnsi" w:cstheme="minorBidi"/>
              <w:b w:val="0"/>
              <w:i w:val="0"/>
              <w:noProof/>
              <w:sz w:val="22"/>
              <w:szCs w:val="22"/>
              <w:lang w:val="en-GB"/>
            </w:rPr>
          </w:pPr>
          <w:hyperlink w:anchor="_Toc520790324" w:history="1">
            <w:r w:rsidRPr="00E3042C">
              <w:rPr>
                <w:rStyle w:val="Hyperlink"/>
                <w:noProof/>
                <w14:scene3d>
                  <w14:camera w14:prst="orthographicFront"/>
                  <w14:lightRig w14:rig="threePt" w14:dir="t">
                    <w14:rot w14:lat="0" w14:lon="0" w14:rev="0"/>
                  </w14:lightRig>
                </w14:scene3d>
              </w:rPr>
              <w:t>1.8</w:t>
            </w:r>
            <w:r>
              <w:rPr>
                <w:rFonts w:asciiTheme="minorHAnsi" w:eastAsiaTheme="minorEastAsia" w:hAnsiTheme="minorHAnsi" w:cstheme="minorBidi"/>
                <w:b w:val="0"/>
                <w:i w:val="0"/>
                <w:noProof/>
                <w:sz w:val="22"/>
                <w:szCs w:val="22"/>
                <w:lang w:val="en-GB"/>
              </w:rPr>
              <w:tab/>
            </w:r>
            <w:r w:rsidRPr="00E3042C">
              <w:rPr>
                <w:rStyle w:val="Hyperlink"/>
                <w:noProof/>
              </w:rPr>
              <w:t>Methods of Measuring Free 25OHD</w:t>
            </w:r>
            <w:r>
              <w:rPr>
                <w:noProof/>
                <w:webHidden/>
              </w:rPr>
              <w:tab/>
            </w:r>
            <w:r>
              <w:rPr>
                <w:noProof/>
                <w:webHidden/>
              </w:rPr>
              <w:fldChar w:fldCharType="begin"/>
            </w:r>
            <w:r>
              <w:rPr>
                <w:noProof/>
                <w:webHidden/>
              </w:rPr>
              <w:instrText xml:space="preserve"> PAGEREF _Toc520790324 \h </w:instrText>
            </w:r>
            <w:r>
              <w:rPr>
                <w:noProof/>
                <w:webHidden/>
              </w:rPr>
            </w:r>
            <w:r>
              <w:rPr>
                <w:noProof/>
                <w:webHidden/>
              </w:rPr>
              <w:fldChar w:fldCharType="separate"/>
            </w:r>
            <w:r w:rsidR="00100B6E">
              <w:rPr>
                <w:noProof/>
                <w:webHidden/>
              </w:rPr>
              <w:t>31</w:t>
            </w:r>
            <w:r>
              <w:rPr>
                <w:noProof/>
                <w:webHidden/>
              </w:rPr>
              <w:fldChar w:fldCharType="end"/>
            </w:r>
          </w:hyperlink>
        </w:p>
        <w:p w14:paraId="7C735622"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25" w:history="1">
            <w:r w:rsidRPr="00E3042C">
              <w:rPr>
                <w:rStyle w:val="Hyperlink"/>
                <w:rFonts w:cs="Arial"/>
                <w:noProof/>
                <w14:scene3d>
                  <w14:camera w14:prst="orthographicFront"/>
                  <w14:lightRig w14:rig="threePt" w14:dir="t">
                    <w14:rot w14:lat="0" w14:lon="0" w14:rev="0"/>
                  </w14:lightRig>
                </w14:scene3d>
              </w:rPr>
              <w:t>1.8.1</w:t>
            </w:r>
            <w:r>
              <w:rPr>
                <w:rFonts w:asciiTheme="minorHAnsi" w:eastAsiaTheme="minorEastAsia" w:hAnsiTheme="minorHAnsi" w:cstheme="minorBidi"/>
                <w:noProof/>
                <w:sz w:val="22"/>
                <w:szCs w:val="22"/>
                <w:lang w:val="en-GB"/>
              </w:rPr>
              <w:tab/>
            </w:r>
            <w:r w:rsidRPr="00E3042C">
              <w:rPr>
                <w:rStyle w:val="Hyperlink"/>
                <w:rFonts w:cs="Arial"/>
                <w:noProof/>
              </w:rPr>
              <w:t>Equilibrium Dialysis</w:t>
            </w:r>
            <w:r>
              <w:rPr>
                <w:noProof/>
                <w:webHidden/>
              </w:rPr>
              <w:tab/>
            </w:r>
            <w:r>
              <w:rPr>
                <w:noProof/>
                <w:webHidden/>
              </w:rPr>
              <w:fldChar w:fldCharType="begin"/>
            </w:r>
            <w:r>
              <w:rPr>
                <w:noProof/>
                <w:webHidden/>
              </w:rPr>
              <w:instrText xml:space="preserve"> PAGEREF _Toc520790325 \h </w:instrText>
            </w:r>
            <w:r>
              <w:rPr>
                <w:noProof/>
                <w:webHidden/>
              </w:rPr>
            </w:r>
            <w:r>
              <w:rPr>
                <w:noProof/>
                <w:webHidden/>
              </w:rPr>
              <w:fldChar w:fldCharType="separate"/>
            </w:r>
            <w:r w:rsidR="00100B6E">
              <w:rPr>
                <w:noProof/>
                <w:webHidden/>
              </w:rPr>
              <w:t>31</w:t>
            </w:r>
            <w:r>
              <w:rPr>
                <w:noProof/>
                <w:webHidden/>
              </w:rPr>
              <w:fldChar w:fldCharType="end"/>
            </w:r>
          </w:hyperlink>
        </w:p>
        <w:p w14:paraId="6FBC5354"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26" w:history="1">
            <w:r w:rsidRPr="00E3042C">
              <w:rPr>
                <w:rStyle w:val="Hyperlink"/>
                <w:rFonts w:cs="Arial"/>
                <w:noProof/>
                <w14:scene3d>
                  <w14:camera w14:prst="orthographicFront"/>
                  <w14:lightRig w14:rig="threePt" w14:dir="t">
                    <w14:rot w14:lat="0" w14:lon="0" w14:rev="0"/>
                  </w14:lightRig>
                </w14:scene3d>
              </w:rPr>
              <w:t>1.8.2</w:t>
            </w:r>
            <w:r>
              <w:rPr>
                <w:rFonts w:asciiTheme="minorHAnsi" w:eastAsiaTheme="minorEastAsia" w:hAnsiTheme="minorHAnsi" w:cstheme="minorBidi"/>
                <w:noProof/>
                <w:sz w:val="22"/>
                <w:szCs w:val="22"/>
                <w:lang w:val="en-GB"/>
              </w:rPr>
              <w:tab/>
            </w:r>
            <w:r w:rsidRPr="00E3042C">
              <w:rPr>
                <w:rStyle w:val="Hyperlink"/>
                <w:rFonts w:cs="Arial"/>
                <w:noProof/>
              </w:rPr>
              <w:t>Centrifugal Ultrafiltration</w:t>
            </w:r>
            <w:r>
              <w:rPr>
                <w:noProof/>
                <w:webHidden/>
              </w:rPr>
              <w:tab/>
            </w:r>
            <w:r>
              <w:rPr>
                <w:noProof/>
                <w:webHidden/>
              </w:rPr>
              <w:fldChar w:fldCharType="begin"/>
            </w:r>
            <w:r>
              <w:rPr>
                <w:noProof/>
                <w:webHidden/>
              </w:rPr>
              <w:instrText xml:space="preserve"> PAGEREF _Toc520790326 \h </w:instrText>
            </w:r>
            <w:r>
              <w:rPr>
                <w:noProof/>
                <w:webHidden/>
              </w:rPr>
            </w:r>
            <w:r>
              <w:rPr>
                <w:noProof/>
                <w:webHidden/>
              </w:rPr>
              <w:fldChar w:fldCharType="separate"/>
            </w:r>
            <w:r w:rsidR="00100B6E">
              <w:rPr>
                <w:noProof/>
                <w:webHidden/>
              </w:rPr>
              <w:t>31</w:t>
            </w:r>
            <w:r>
              <w:rPr>
                <w:noProof/>
                <w:webHidden/>
              </w:rPr>
              <w:fldChar w:fldCharType="end"/>
            </w:r>
          </w:hyperlink>
        </w:p>
        <w:p w14:paraId="26D5BCD2"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27" w:history="1">
            <w:r w:rsidRPr="00E3042C">
              <w:rPr>
                <w:rStyle w:val="Hyperlink"/>
                <w:rFonts w:cs="Arial"/>
                <w:noProof/>
                <w14:scene3d>
                  <w14:camera w14:prst="orthographicFront"/>
                  <w14:lightRig w14:rig="threePt" w14:dir="t">
                    <w14:rot w14:lat="0" w14:lon="0" w14:rev="0"/>
                  </w14:lightRig>
                </w14:scene3d>
              </w:rPr>
              <w:t>1.8.3</w:t>
            </w:r>
            <w:r>
              <w:rPr>
                <w:rFonts w:asciiTheme="minorHAnsi" w:eastAsiaTheme="minorEastAsia" w:hAnsiTheme="minorHAnsi" w:cstheme="minorBidi"/>
                <w:noProof/>
                <w:sz w:val="22"/>
                <w:szCs w:val="22"/>
                <w:lang w:val="en-GB"/>
              </w:rPr>
              <w:tab/>
            </w:r>
            <w:r w:rsidRPr="00E3042C">
              <w:rPr>
                <w:rStyle w:val="Hyperlink"/>
                <w:rFonts w:cs="Arial"/>
                <w:noProof/>
              </w:rPr>
              <w:t>Calculation</w:t>
            </w:r>
            <w:r>
              <w:rPr>
                <w:noProof/>
                <w:webHidden/>
              </w:rPr>
              <w:tab/>
            </w:r>
            <w:r>
              <w:rPr>
                <w:noProof/>
                <w:webHidden/>
              </w:rPr>
              <w:fldChar w:fldCharType="begin"/>
            </w:r>
            <w:r>
              <w:rPr>
                <w:noProof/>
                <w:webHidden/>
              </w:rPr>
              <w:instrText xml:space="preserve"> PAGEREF _Toc520790327 \h </w:instrText>
            </w:r>
            <w:r>
              <w:rPr>
                <w:noProof/>
                <w:webHidden/>
              </w:rPr>
            </w:r>
            <w:r>
              <w:rPr>
                <w:noProof/>
                <w:webHidden/>
              </w:rPr>
              <w:fldChar w:fldCharType="separate"/>
            </w:r>
            <w:r w:rsidR="00100B6E">
              <w:rPr>
                <w:noProof/>
                <w:webHidden/>
              </w:rPr>
              <w:t>32</w:t>
            </w:r>
            <w:r>
              <w:rPr>
                <w:noProof/>
                <w:webHidden/>
              </w:rPr>
              <w:fldChar w:fldCharType="end"/>
            </w:r>
          </w:hyperlink>
        </w:p>
        <w:p w14:paraId="70B98F24"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28" w:history="1">
            <w:r w:rsidRPr="00E3042C">
              <w:rPr>
                <w:rStyle w:val="Hyperlink"/>
                <w:rFonts w:cs="Arial"/>
                <w:noProof/>
                <w14:scene3d>
                  <w14:camera w14:prst="orthographicFront"/>
                  <w14:lightRig w14:rig="threePt" w14:dir="t">
                    <w14:rot w14:lat="0" w14:lon="0" w14:rev="0"/>
                  </w14:lightRig>
                </w14:scene3d>
              </w:rPr>
              <w:t>1.8.4</w:t>
            </w:r>
            <w:r>
              <w:rPr>
                <w:rFonts w:asciiTheme="minorHAnsi" w:eastAsiaTheme="minorEastAsia" w:hAnsiTheme="minorHAnsi" w:cstheme="minorBidi"/>
                <w:noProof/>
                <w:sz w:val="22"/>
                <w:szCs w:val="22"/>
                <w:lang w:val="en-GB"/>
              </w:rPr>
              <w:tab/>
            </w:r>
            <w:r w:rsidRPr="00E3042C">
              <w:rPr>
                <w:rStyle w:val="Hyperlink"/>
                <w:rFonts w:cs="Arial"/>
                <w:noProof/>
              </w:rPr>
              <w:t>Salivary 25OHD</w:t>
            </w:r>
            <w:r>
              <w:rPr>
                <w:noProof/>
                <w:webHidden/>
              </w:rPr>
              <w:tab/>
            </w:r>
            <w:r>
              <w:rPr>
                <w:noProof/>
                <w:webHidden/>
              </w:rPr>
              <w:fldChar w:fldCharType="begin"/>
            </w:r>
            <w:r>
              <w:rPr>
                <w:noProof/>
                <w:webHidden/>
              </w:rPr>
              <w:instrText xml:space="preserve"> PAGEREF _Toc520790328 \h </w:instrText>
            </w:r>
            <w:r>
              <w:rPr>
                <w:noProof/>
                <w:webHidden/>
              </w:rPr>
            </w:r>
            <w:r>
              <w:rPr>
                <w:noProof/>
                <w:webHidden/>
              </w:rPr>
              <w:fldChar w:fldCharType="separate"/>
            </w:r>
            <w:r w:rsidR="00100B6E">
              <w:rPr>
                <w:noProof/>
                <w:webHidden/>
              </w:rPr>
              <w:t>32</w:t>
            </w:r>
            <w:r>
              <w:rPr>
                <w:noProof/>
                <w:webHidden/>
              </w:rPr>
              <w:fldChar w:fldCharType="end"/>
            </w:r>
          </w:hyperlink>
        </w:p>
        <w:p w14:paraId="19B54387"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29" w:history="1">
            <w:r w:rsidRPr="00E3042C">
              <w:rPr>
                <w:rStyle w:val="Hyperlink"/>
                <w:rFonts w:cs="Arial"/>
                <w:noProof/>
                <w14:scene3d>
                  <w14:camera w14:prst="orthographicFront"/>
                  <w14:lightRig w14:rig="threePt" w14:dir="t">
                    <w14:rot w14:lat="0" w14:lon="0" w14:rev="0"/>
                  </w14:lightRig>
                </w14:scene3d>
              </w:rPr>
              <w:t>1.8.5</w:t>
            </w:r>
            <w:r>
              <w:rPr>
                <w:rFonts w:asciiTheme="minorHAnsi" w:eastAsiaTheme="minorEastAsia" w:hAnsiTheme="minorHAnsi" w:cstheme="minorBidi"/>
                <w:noProof/>
                <w:sz w:val="22"/>
                <w:szCs w:val="22"/>
                <w:lang w:val="en-GB"/>
              </w:rPr>
              <w:tab/>
            </w:r>
            <w:r w:rsidRPr="00E3042C">
              <w:rPr>
                <w:rStyle w:val="Hyperlink"/>
                <w:rFonts w:cs="Arial"/>
                <w:noProof/>
              </w:rPr>
              <w:t>Immunoassay</w:t>
            </w:r>
            <w:r>
              <w:rPr>
                <w:noProof/>
                <w:webHidden/>
              </w:rPr>
              <w:tab/>
            </w:r>
            <w:r>
              <w:rPr>
                <w:noProof/>
                <w:webHidden/>
              </w:rPr>
              <w:fldChar w:fldCharType="begin"/>
            </w:r>
            <w:r>
              <w:rPr>
                <w:noProof/>
                <w:webHidden/>
              </w:rPr>
              <w:instrText xml:space="preserve"> PAGEREF _Toc520790329 \h </w:instrText>
            </w:r>
            <w:r>
              <w:rPr>
                <w:noProof/>
                <w:webHidden/>
              </w:rPr>
            </w:r>
            <w:r>
              <w:rPr>
                <w:noProof/>
                <w:webHidden/>
              </w:rPr>
              <w:fldChar w:fldCharType="separate"/>
            </w:r>
            <w:r w:rsidR="00100B6E">
              <w:rPr>
                <w:noProof/>
                <w:webHidden/>
              </w:rPr>
              <w:t>33</w:t>
            </w:r>
            <w:r>
              <w:rPr>
                <w:noProof/>
                <w:webHidden/>
              </w:rPr>
              <w:fldChar w:fldCharType="end"/>
            </w:r>
          </w:hyperlink>
        </w:p>
        <w:p w14:paraId="59EC57CD" w14:textId="77777777" w:rsidR="002B1C3D" w:rsidRDefault="002B1C3D">
          <w:pPr>
            <w:pStyle w:val="TOC2"/>
            <w:rPr>
              <w:rFonts w:asciiTheme="minorHAnsi" w:eastAsiaTheme="minorEastAsia" w:hAnsiTheme="minorHAnsi" w:cstheme="minorBidi"/>
              <w:b w:val="0"/>
              <w:i w:val="0"/>
              <w:noProof/>
              <w:sz w:val="22"/>
              <w:szCs w:val="22"/>
              <w:lang w:val="en-GB"/>
            </w:rPr>
          </w:pPr>
          <w:hyperlink w:anchor="_Toc520790330" w:history="1">
            <w:r w:rsidRPr="00E3042C">
              <w:rPr>
                <w:rStyle w:val="Hyperlink"/>
                <w:noProof/>
                <w14:scene3d>
                  <w14:camera w14:prst="orthographicFront"/>
                  <w14:lightRig w14:rig="threePt" w14:dir="t">
                    <w14:rot w14:lat="0" w14:lon="0" w14:rev="0"/>
                  </w14:lightRig>
                </w14:scene3d>
              </w:rPr>
              <w:t>1.9</w:t>
            </w:r>
            <w:r>
              <w:rPr>
                <w:rFonts w:asciiTheme="minorHAnsi" w:eastAsiaTheme="minorEastAsia" w:hAnsiTheme="minorHAnsi" w:cstheme="minorBidi"/>
                <w:b w:val="0"/>
                <w:i w:val="0"/>
                <w:noProof/>
                <w:sz w:val="22"/>
                <w:szCs w:val="22"/>
                <w:lang w:val="en-GB"/>
              </w:rPr>
              <w:tab/>
            </w:r>
            <w:r w:rsidRPr="00E3042C">
              <w:rPr>
                <w:rStyle w:val="Hyperlink"/>
                <w:noProof/>
              </w:rPr>
              <w:t>Initial results of measuring free 25OHD</w:t>
            </w:r>
            <w:r>
              <w:rPr>
                <w:noProof/>
                <w:webHidden/>
              </w:rPr>
              <w:tab/>
            </w:r>
            <w:r>
              <w:rPr>
                <w:noProof/>
                <w:webHidden/>
              </w:rPr>
              <w:fldChar w:fldCharType="begin"/>
            </w:r>
            <w:r>
              <w:rPr>
                <w:noProof/>
                <w:webHidden/>
              </w:rPr>
              <w:instrText xml:space="preserve"> PAGEREF _Toc520790330 \h </w:instrText>
            </w:r>
            <w:r>
              <w:rPr>
                <w:noProof/>
                <w:webHidden/>
              </w:rPr>
            </w:r>
            <w:r>
              <w:rPr>
                <w:noProof/>
                <w:webHidden/>
              </w:rPr>
              <w:fldChar w:fldCharType="separate"/>
            </w:r>
            <w:r w:rsidR="00100B6E">
              <w:rPr>
                <w:noProof/>
                <w:webHidden/>
              </w:rPr>
              <w:t>33</w:t>
            </w:r>
            <w:r>
              <w:rPr>
                <w:noProof/>
                <w:webHidden/>
              </w:rPr>
              <w:fldChar w:fldCharType="end"/>
            </w:r>
          </w:hyperlink>
        </w:p>
        <w:p w14:paraId="5AF1316E" w14:textId="77777777" w:rsidR="002B1C3D" w:rsidRDefault="002B1C3D">
          <w:pPr>
            <w:pStyle w:val="TOC2"/>
            <w:rPr>
              <w:rFonts w:asciiTheme="minorHAnsi" w:eastAsiaTheme="minorEastAsia" w:hAnsiTheme="minorHAnsi" w:cstheme="minorBidi"/>
              <w:b w:val="0"/>
              <w:i w:val="0"/>
              <w:noProof/>
              <w:sz w:val="22"/>
              <w:szCs w:val="22"/>
              <w:lang w:val="en-GB"/>
            </w:rPr>
          </w:pPr>
          <w:hyperlink w:anchor="_Toc520790331" w:history="1">
            <w:r w:rsidRPr="00E3042C">
              <w:rPr>
                <w:rStyle w:val="Hyperlink"/>
                <w:noProof/>
                <w14:scene3d>
                  <w14:camera w14:prst="orthographicFront"/>
                  <w14:lightRig w14:rig="threePt" w14:dir="t">
                    <w14:rot w14:lat="0" w14:lon="0" w14:rev="0"/>
                  </w14:lightRig>
                </w14:scene3d>
              </w:rPr>
              <w:t>1.10</w:t>
            </w:r>
            <w:r>
              <w:rPr>
                <w:rFonts w:asciiTheme="minorHAnsi" w:eastAsiaTheme="minorEastAsia" w:hAnsiTheme="minorHAnsi" w:cstheme="minorBidi"/>
                <w:b w:val="0"/>
                <w:i w:val="0"/>
                <w:noProof/>
                <w:sz w:val="22"/>
                <w:szCs w:val="22"/>
                <w:lang w:val="en-GB"/>
              </w:rPr>
              <w:tab/>
            </w:r>
            <w:r w:rsidRPr="00E3042C">
              <w:rPr>
                <w:rStyle w:val="Hyperlink"/>
                <w:noProof/>
              </w:rPr>
              <w:t>Thesis Aims</w:t>
            </w:r>
            <w:r>
              <w:rPr>
                <w:noProof/>
                <w:webHidden/>
              </w:rPr>
              <w:tab/>
            </w:r>
            <w:r>
              <w:rPr>
                <w:noProof/>
                <w:webHidden/>
              </w:rPr>
              <w:fldChar w:fldCharType="begin"/>
            </w:r>
            <w:r>
              <w:rPr>
                <w:noProof/>
                <w:webHidden/>
              </w:rPr>
              <w:instrText xml:space="preserve"> PAGEREF _Toc520790331 \h </w:instrText>
            </w:r>
            <w:r>
              <w:rPr>
                <w:noProof/>
                <w:webHidden/>
              </w:rPr>
            </w:r>
            <w:r>
              <w:rPr>
                <w:noProof/>
                <w:webHidden/>
              </w:rPr>
              <w:fldChar w:fldCharType="separate"/>
            </w:r>
            <w:r w:rsidR="00100B6E">
              <w:rPr>
                <w:noProof/>
                <w:webHidden/>
              </w:rPr>
              <w:t>35</w:t>
            </w:r>
            <w:r>
              <w:rPr>
                <w:noProof/>
                <w:webHidden/>
              </w:rPr>
              <w:fldChar w:fldCharType="end"/>
            </w:r>
          </w:hyperlink>
        </w:p>
        <w:p w14:paraId="7202409E" w14:textId="77777777" w:rsidR="002B1C3D" w:rsidRDefault="002B1C3D">
          <w:pPr>
            <w:pStyle w:val="TOC1"/>
            <w:rPr>
              <w:rFonts w:asciiTheme="minorHAnsi" w:eastAsiaTheme="minorEastAsia" w:hAnsiTheme="minorHAnsi" w:cstheme="minorBidi"/>
              <w:b w:val="0"/>
              <w:caps w:val="0"/>
              <w:sz w:val="22"/>
              <w:szCs w:val="22"/>
              <w:lang w:val="en-GB"/>
            </w:rPr>
          </w:pPr>
          <w:hyperlink w:anchor="_Toc520790332" w:history="1">
            <w:r w:rsidRPr="00E3042C">
              <w:rPr>
                <w:rStyle w:val="Hyperlink"/>
                <w14:scene3d>
                  <w14:camera w14:prst="orthographicFront"/>
                  <w14:lightRig w14:rig="threePt" w14:dir="t">
                    <w14:rot w14:lat="0" w14:lon="0" w14:rev="0"/>
                  </w14:lightRig>
                </w14:scene3d>
              </w:rPr>
              <w:t>2</w:t>
            </w:r>
            <w:r>
              <w:rPr>
                <w:rFonts w:asciiTheme="minorHAnsi" w:eastAsiaTheme="minorEastAsia" w:hAnsiTheme="minorHAnsi" w:cstheme="minorBidi"/>
                <w:b w:val="0"/>
                <w:caps w:val="0"/>
                <w:sz w:val="22"/>
                <w:szCs w:val="22"/>
                <w:lang w:val="en-GB"/>
              </w:rPr>
              <w:tab/>
            </w:r>
            <w:r w:rsidRPr="00E3042C">
              <w:rPr>
                <w:rStyle w:val="Hyperlink"/>
              </w:rPr>
              <w:t>Salivary 25OHD</w:t>
            </w:r>
            <w:r w:rsidRPr="00E3042C">
              <w:rPr>
                <w:rStyle w:val="Hyperlink"/>
                <w:vertAlign w:val="subscript"/>
              </w:rPr>
              <w:t>3</w:t>
            </w:r>
            <w:r w:rsidRPr="00E3042C">
              <w:rPr>
                <w:rStyle w:val="Hyperlink"/>
              </w:rPr>
              <w:t xml:space="preserve"> Method Development</w:t>
            </w:r>
            <w:r>
              <w:rPr>
                <w:webHidden/>
              </w:rPr>
              <w:tab/>
            </w:r>
            <w:r>
              <w:rPr>
                <w:webHidden/>
              </w:rPr>
              <w:fldChar w:fldCharType="begin"/>
            </w:r>
            <w:r>
              <w:rPr>
                <w:webHidden/>
              </w:rPr>
              <w:instrText xml:space="preserve"> PAGEREF _Toc520790332 \h </w:instrText>
            </w:r>
            <w:r>
              <w:rPr>
                <w:webHidden/>
              </w:rPr>
            </w:r>
            <w:r>
              <w:rPr>
                <w:webHidden/>
              </w:rPr>
              <w:fldChar w:fldCharType="separate"/>
            </w:r>
            <w:r w:rsidR="00100B6E">
              <w:rPr>
                <w:webHidden/>
              </w:rPr>
              <w:t>36</w:t>
            </w:r>
            <w:r>
              <w:rPr>
                <w:webHidden/>
              </w:rPr>
              <w:fldChar w:fldCharType="end"/>
            </w:r>
          </w:hyperlink>
        </w:p>
        <w:p w14:paraId="5B75F0AC" w14:textId="77777777" w:rsidR="002B1C3D" w:rsidRDefault="002B1C3D">
          <w:pPr>
            <w:pStyle w:val="TOC2"/>
            <w:rPr>
              <w:rFonts w:asciiTheme="minorHAnsi" w:eastAsiaTheme="minorEastAsia" w:hAnsiTheme="minorHAnsi" w:cstheme="minorBidi"/>
              <w:b w:val="0"/>
              <w:i w:val="0"/>
              <w:noProof/>
              <w:sz w:val="22"/>
              <w:szCs w:val="22"/>
              <w:lang w:val="en-GB"/>
            </w:rPr>
          </w:pPr>
          <w:hyperlink w:anchor="_Toc520790333" w:history="1">
            <w:r w:rsidRPr="00E3042C">
              <w:rPr>
                <w:rStyle w:val="Hyperlink"/>
                <w:noProof/>
                <w14:scene3d>
                  <w14:camera w14:prst="orthographicFront"/>
                  <w14:lightRig w14:rig="threePt" w14:dir="t">
                    <w14:rot w14:lat="0" w14:lon="0" w14:rev="0"/>
                  </w14:lightRig>
                </w14:scene3d>
              </w:rPr>
              <w:t>2.1</w:t>
            </w:r>
            <w:r>
              <w:rPr>
                <w:rFonts w:asciiTheme="minorHAnsi" w:eastAsiaTheme="minorEastAsia" w:hAnsiTheme="minorHAnsi" w:cstheme="minorBidi"/>
                <w:b w:val="0"/>
                <w:i w:val="0"/>
                <w:noProof/>
                <w:sz w:val="22"/>
                <w:szCs w:val="22"/>
                <w:lang w:val="en-GB"/>
              </w:rPr>
              <w:tab/>
            </w:r>
            <w:r w:rsidRPr="00E3042C">
              <w:rPr>
                <w:rStyle w:val="Hyperlink"/>
                <w:noProof/>
              </w:rPr>
              <w:t>Background</w:t>
            </w:r>
            <w:r>
              <w:rPr>
                <w:noProof/>
                <w:webHidden/>
              </w:rPr>
              <w:tab/>
            </w:r>
            <w:r>
              <w:rPr>
                <w:noProof/>
                <w:webHidden/>
              </w:rPr>
              <w:fldChar w:fldCharType="begin"/>
            </w:r>
            <w:r>
              <w:rPr>
                <w:noProof/>
                <w:webHidden/>
              </w:rPr>
              <w:instrText xml:space="preserve"> PAGEREF _Toc520790333 \h </w:instrText>
            </w:r>
            <w:r>
              <w:rPr>
                <w:noProof/>
                <w:webHidden/>
              </w:rPr>
            </w:r>
            <w:r>
              <w:rPr>
                <w:noProof/>
                <w:webHidden/>
              </w:rPr>
              <w:fldChar w:fldCharType="separate"/>
            </w:r>
            <w:r w:rsidR="00100B6E">
              <w:rPr>
                <w:noProof/>
                <w:webHidden/>
              </w:rPr>
              <w:t>36</w:t>
            </w:r>
            <w:r>
              <w:rPr>
                <w:noProof/>
                <w:webHidden/>
              </w:rPr>
              <w:fldChar w:fldCharType="end"/>
            </w:r>
          </w:hyperlink>
        </w:p>
        <w:p w14:paraId="569ED950" w14:textId="77777777" w:rsidR="002B1C3D" w:rsidRDefault="002B1C3D">
          <w:pPr>
            <w:pStyle w:val="TOC2"/>
            <w:rPr>
              <w:rFonts w:asciiTheme="minorHAnsi" w:eastAsiaTheme="minorEastAsia" w:hAnsiTheme="minorHAnsi" w:cstheme="minorBidi"/>
              <w:b w:val="0"/>
              <w:i w:val="0"/>
              <w:noProof/>
              <w:sz w:val="22"/>
              <w:szCs w:val="22"/>
              <w:lang w:val="en-GB"/>
            </w:rPr>
          </w:pPr>
          <w:hyperlink w:anchor="_Toc520790334" w:history="1">
            <w:r w:rsidRPr="00E3042C">
              <w:rPr>
                <w:rStyle w:val="Hyperlink"/>
                <w:noProof/>
                <w14:scene3d>
                  <w14:camera w14:prst="orthographicFront"/>
                  <w14:lightRig w14:rig="threePt" w14:dir="t">
                    <w14:rot w14:lat="0" w14:lon="0" w14:rev="0"/>
                  </w14:lightRig>
                </w14:scene3d>
              </w:rPr>
              <w:t>2.2</w:t>
            </w:r>
            <w:r>
              <w:rPr>
                <w:rFonts w:asciiTheme="minorHAnsi" w:eastAsiaTheme="minorEastAsia" w:hAnsiTheme="minorHAnsi" w:cstheme="minorBidi"/>
                <w:b w:val="0"/>
                <w:i w:val="0"/>
                <w:noProof/>
                <w:sz w:val="22"/>
                <w:szCs w:val="22"/>
                <w:lang w:val="en-GB"/>
              </w:rPr>
              <w:tab/>
            </w:r>
            <w:r w:rsidRPr="00E3042C">
              <w:rPr>
                <w:rStyle w:val="Hyperlink"/>
                <w:noProof/>
              </w:rPr>
              <w:t>Materials for Method Development</w:t>
            </w:r>
            <w:r>
              <w:rPr>
                <w:noProof/>
                <w:webHidden/>
              </w:rPr>
              <w:tab/>
            </w:r>
            <w:r>
              <w:rPr>
                <w:noProof/>
                <w:webHidden/>
              </w:rPr>
              <w:fldChar w:fldCharType="begin"/>
            </w:r>
            <w:r>
              <w:rPr>
                <w:noProof/>
                <w:webHidden/>
              </w:rPr>
              <w:instrText xml:space="preserve"> PAGEREF _Toc520790334 \h </w:instrText>
            </w:r>
            <w:r>
              <w:rPr>
                <w:noProof/>
                <w:webHidden/>
              </w:rPr>
            </w:r>
            <w:r>
              <w:rPr>
                <w:noProof/>
                <w:webHidden/>
              </w:rPr>
              <w:fldChar w:fldCharType="separate"/>
            </w:r>
            <w:r w:rsidR="00100B6E">
              <w:rPr>
                <w:noProof/>
                <w:webHidden/>
              </w:rPr>
              <w:t>37</w:t>
            </w:r>
            <w:r>
              <w:rPr>
                <w:noProof/>
                <w:webHidden/>
              </w:rPr>
              <w:fldChar w:fldCharType="end"/>
            </w:r>
          </w:hyperlink>
        </w:p>
        <w:p w14:paraId="2703C24F"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35" w:history="1">
            <w:r w:rsidRPr="00E3042C">
              <w:rPr>
                <w:rStyle w:val="Hyperlink"/>
                <w:rFonts w:cs="Arial"/>
                <w:noProof/>
                <w14:scene3d>
                  <w14:camera w14:prst="orthographicFront"/>
                  <w14:lightRig w14:rig="threePt" w14:dir="t">
                    <w14:rot w14:lat="0" w14:lon="0" w14:rev="0"/>
                  </w14:lightRig>
                </w14:scene3d>
              </w:rPr>
              <w:t>2.2.1</w:t>
            </w:r>
            <w:r>
              <w:rPr>
                <w:rFonts w:asciiTheme="minorHAnsi" w:eastAsiaTheme="minorEastAsia" w:hAnsiTheme="minorHAnsi" w:cstheme="minorBidi"/>
                <w:noProof/>
                <w:sz w:val="22"/>
                <w:szCs w:val="22"/>
                <w:lang w:val="en-GB"/>
              </w:rPr>
              <w:tab/>
            </w:r>
            <w:r w:rsidRPr="00E3042C">
              <w:rPr>
                <w:rStyle w:val="Hyperlink"/>
                <w:rFonts w:cs="Arial"/>
                <w:noProof/>
              </w:rPr>
              <w:t>Equipment for LC-MS/MS</w:t>
            </w:r>
            <w:r>
              <w:rPr>
                <w:noProof/>
                <w:webHidden/>
              </w:rPr>
              <w:tab/>
            </w:r>
            <w:r>
              <w:rPr>
                <w:noProof/>
                <w:webHidden/>
              </w:rPr>
              <w:fldChar w:fldCharType="begin"/>
            </w:r>
            <w:r>
              <w:rPr>
                <w:noProof/>
                <w:webHidden/>
              </w:rPr>
              <w:instrText xml:space="preserve"> PAGEREF _Toc520790335 \h </w:instrText>
            </w:r>
            <w:r>
              <w:rPr>
                <w:noProof/>
                <w:webHidden/>
              </w:rPr>
            </w:r>
            <w:r>
              <w:rPr>
                <w:noProof/>
                <w:webHidden/>
              </w:rPr>
              <w:fldChar w:fldCharType="separate"/>
            </w:r>
            <w:r w:rsidR="00100B6E">
              <w:rPr>
                <w:noProof/>
                <w:webHidden/>
              </w:rPr>
              <w:t>37</w:t>
            </w:r>
            <w:r>
              <w:rPr>
                <w:noProof/>
                <w:webHidden/>
              </w:rPr>
              <w:fldChar w:fldCharType="end"/>
            </w:r>
          </w:hyperlink>
        </w:p>
        <w:p w14:paraId="564207EC"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36" w:history="1">
            <w:r w:rsidRPr="00E3042C">
              <w:rPr>
                <w:rStyle w:val="Hyperlink"/>
                <w:rFonts w:cs="Arial"/>
                <w:noProof/>
                <w14:scene3d>
                  <w14:camera w14:prst="orthographicFront"/>
                  <w14:lightRig w14:rig="threePt" w14:dir="t">
                    <w14:rot w14:lat="0" w14:lon="0" w14:rev="0"/>
                  </w14:lightRig>
                </w14:scene3d>
              </w:rPr>
              <w:t>2.2.2</w:t>
            </w:r>
            <w:r>
              <w:rPr>
                <w:rFonts w:asciiTheme="minorHAnsi" w:eastAsiaTheme="minorEastAsia" w:hAnsiTheme="minorHAnsi" w:cstheme="minorBidi"/>
                <w:noProof/>
                <w:sz w:val="22"/>
                <w:szCs w:val="22"/>
                <w:lang w:val="en-GB"/>
              </w:rPr>
              <w:tab/>
            </w:r>
            <w:r w:rsidRPr="00E3042C">
              <w:rPr>
                <w:rStyle w:val="Hyperlink"/>
                <w:rFonts w:cs="Arial"/>
                <w:noProof/>
              </w:rPr>
              <w:t>Reagents for LC-MS/MS</w:t>
            </w:r>
            <w:r>
              <w:rPr>
                <w:noProof/>
                <w:webHidden/>
              </w:rPr>
              <w:tab/>
            </w:r>
            <w:r>
              <w:rPr>
                <w:noProof/>
                <w:webHidden/>
              </w:rPr>
              <w:fldChar w:fldCharType="begin"/>
            </w:r>
            <w:r>
              <w:rPr>
                <w:noProof/>
                <w:webHidden/>
              </w:rPr>
              <w:instrText xml:space="preserve"> PAGEREF _Toc520790336 \h </w:instrText>
            </w:r>
            <w:r>
              <w:rPr>
                <w:noProof/>
                <w:webHidden/>
              </w:rPr>
            </w:r>
            <w:r>
              <w:rPr>
                <w:noProof/>
                <w:webHidden/>
              </w:rPr>
              <w:fldChar w:fldCharType="separate"/>
            </w:r>
            <w:r w:rsidR="00100B6E">
              <w:rPr>
                <w:noProof/>
                <w:webHidden/>
              </w:rPr>
              <w:t>37</w:t>
            </w:r>
            <w:r>
              <w:rPr>
                <w:noProof/>
                <w:webHidden/>
              </w:rPr>
              <w:fldChar w:fldCharType="end"/>
            </w:r>
          </w:hyperlink>
        </w:p>
        <w:p w14:paraId="3E36BD8E"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37" w:history="1">
            <w:r w:rsidRPr="00E3042C">
              <w:rPr>
                <w:rStyle w:val="Hyperlink"/>
                <w:rFonts w:cs="Arial"/>
                <w:noProof/>
                <w14:scene3d>
                  <w14:camera w14:prst="orthographicFront"/>
                  <w14:lightRig w14:rig="threePt" w14:dir="t">
                    <w14:rot w14:lat="0" w14:lon="0" w14:rev="0"/>
                  </w14:lightRig>
                </w14:scene3d>
              </w:rPr>
              <w:t>2.2.3</w:t>
            </w:r>
            <w:r>
              <w:rPr>
                <w:rFonts w:asciiTheme="minorHAnsi" w:eastAsiaTheme="minorEastAsia" w:hAnsiTheme="minorHAnsi" w:cstheme="minorBidi"/>
                <w:noProof/>
                <w:sz w:val="22"/>
                <w:szCs w:val="22"/>
                <w:lang w:val="en-GB"/>
              </w:rPr>
              <w:tab/>
            </w:r>
            <w:r w:rsidRPr="00E3042C">
              <w:rPr>
                <w:rStyle w:val="Hyperlink"/>
                <w:rFonts w:cs="Arial"/>
                <w:noProof/>
              </w:rPr>
              <w:t>Sample Preparation and Extraction Equipment</w:t>
            </w:r>
            <w:r>
              <w:rPr>
                <w:noProof/>
                <w:webHidden/>
              </w:rPr>
              <w:tab/>
            </w:r>
            <w:r>
              <w:rPr>
                <w:noProof/>
                <w:webHidden/>
              </w:rPr>
              <w:fldChar w:fldCharType="begin"/>
            </w:r>
            <w:r>
              <w:rPr>
                <w:noProof/>
                <w:webHidden/>
              </w:rPr>
              <w:instrText xml:space="preserve"> PAGEREF _Toc520790337 \h </w:instrText>
            </w:r>
            <w:r>
              <w:rPr>
                <w:noProof/>
                <w:webHidden/>
              </w:rPr>
            </w:r>
            <w:r>
              <w:rPr>
                <w:noProof/>
                <w:webHidden/>
              </w:rPr>
              <w:fldChar w:fldCharType="separate"/>
            </w:r>
            <w:r w:rsidR="00100B6E">
              <w:rPr>
                <w:noProof/>
                <w:webHidden/>
              </w:rPr>
              <w:t>37</w:t>
            </w:r>
            <w:r>
              <w:rPr>
                <w:noProof/>
                <w:webHidden/>
              </w:rPr>
              <w:fldChar w:fldCharType="end"/>
            </w:r>
          </w:hyperlink>
        </w:p>
        <w:p w14:paraId="5512BBBD"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38" w:history="1">
            <w:r w:rsidRPr="00E3042C">
              <w:rPr>
                <w:rStyle w:val="Hyperlink"/>
                <w:rFonts w:cs="Arial"/>
                <w:noProof/>
                <w14:scene3d>
                  <w14:camera w14:prst="orthographicFront"/>
                  <w14:lightRig w14:rig="threePt" w14:dir="t">
                    <w14:rot w14:lat="0" w14:lon="0" w14:rev="0"/>
                  </w14:lightRig>
                </w14:scene3d>
              </w:rPr>
              <w:t>2.2.4</w:t>
            </w:r>
            <w:r>
              <w:rPr>
                <w:rFonts w:asciiTheme="minorHAnsi" w:eastAsiaTheme="minorEastAsia" w:hAnsiTheme="minorHAnsi" w:cstheme="minorBidi"/>
                <w:noProof/>
                <w:sz w:val="22"/>
                <w:szCs w:val="22"/>
                <w:lang w:val="en-GB"/>
              </w:rPr>
              <w:tab/>
            </w:r>
            <w:r w:rsidRPr="00E3042C">
              <w:rPr>
                <w:rStyle w:val="Hyperlink"/>
                <w:rFonts w:cs="Arial"/>
                <w:noProof/>
              </w:rPr>
              <w:t>Reagents for Sample Preparation</w:t>
            </w:r>
            <w:r>
              <w:rPr>
                <w:noProof/>
                <w:webHidden/>
              </w:rPr>
              <w:tab/>
            </w:r>
            <w:r>
              <w:rPr>
                <w:noProof/>
                <w:webHidden/>
              </w:rPr>
              <w:fldChar w:fldCharType="begin"/>
            </w:r>
            <w:r>
              <w:rPr>
                <w:noProof/>
                <w:webHidden/>
              </w:rPr>
              <w:instrText xml:space="preserve"> PAGEREF _Toc520790338 \h </w:instrText>
            </w:r>
            <w:r>
              <w:rPr>
                <w:noProof/>
                <w:webHidden/>
              </w:rPr>
            </w:r>
            <w:r>
              <w:rPr>
                <w:noProof/>
                <w:webHidden/>
              </w:rPr>
              <w:fldChar w:fldCharType="separate"/>
            </w:r>
            <w:r w:rsidR="00100B6E">
              <w:rPr>
                <w:noProof/>
                <w:webHidden/>
              </w:rPr>
              <w:t>38</w:t>
            </w:r>
            <w:r>
              <w:rPr>
                <w:noProof/>
                <w:webHidden/>
              </w:rPr>
              <w:fldChar w:fldCharType="end"/>
            </w:r>
          </w:hyperlink>
        </w:p>
        <w:p w14:paraId="4AB9229E"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39" w:history="1">
            <w:r w:rsidRPr="00E3042C">
              <w:rPr>
                <w:rStyle w:val="Hyperlink"/>
                <w:noProof/>
                <w14:scene3d>
                  <w14:camera w14:prst="orthographicFront"/>
                  <w14:lightRig w14:rig="threePt" w14:dir="t">
                    <w14:rot w14:lat="0" w14:lon="0" w14:rev="0"/>
                  </w14:lightRig>
                </w14:scene3d>
              </w:rPr>
              <w:t>2.2.5</w:t>
            </w:r>
            <w:r>
              <w:rPr>
                <w:rFonts w:asciiTheme="minorHAnsi" w:eastAsiaTheme="minorEastAsia" w:hAnsiTheme="minorHAnsi" w:cstheme="minorBidi"/>
                <w:noProof/>
                <w:sz w:val="22"/>
                <w:szCs w:val="22"/>
                <w:lang w:val="en-GB"/>
              </w:rPr>
              <w:tab/>
            </w:r>
            <w:r w:rsidRPr="00E3042C">
              <w:rPr>
                <w:rStyle w:val="Hyperlink"/>
                <w:noProof/>
              </w:rPr>
              <w:t>Statistical analysis</w:t>
            </w:r>
            <w:r>
              <w:rPr>
                <w:noProof/>
                <w:webHidden/>
              </w:rPr>
              <w:tab/>
            </w:r>
            <w:r>
              <w:rPr>
                <w:noProof/>
                <w:webHidden/>
              </w:rPr>
              <w:fldChar w:fldCharType="begin"/>
            </w:r>
            <w:r>
              <w:rPr>
                <w:noProof/>
                <w:webHidden/>
              </w:rPr>
              <w:instrText xml:space="preserve"> PAGEREF _Toc520790339 \h </w:instrText>
            </w:r>
            <w:r>
              <w:rPr>
                <w:noProof/>
                <w:webHidden/>
              </w:rPr>
            </w:r>
            <w:r>
              <w:rPr>
                <w:noProof/>
                <w:webHidden/>
              </w:rPr>
              <w:fldChar w:fldCharType="separate"/>
            </w:r>
            <w:r w:rsidR="00100B6E">
              <w:rPr>
                <w:noProof/>
                <w:webHidden/>
              </w:rPr>
              <w:t>38</w:t>
            </w:r>
            <w:r>
              <w:rPr>
                <w:noProof/>
                <w:webHidden/>
              </w:rPr>
              <w:fldChar w:fldCharType="end"/>
            </w:r>
          </w:hyperlink>
        </w:p>
        <w:p w14:paraId="3B71E2E3" w14:textId="77777777" w:rsidR="002B1C3D" w:rsidRDefault="002B1C3D">
          <w:pPr>
            <w:pStyle w:val="TOC2"/>
            <w:rPr>
              <w:rFonts w:asciiTheme="minorHAnsi" w:eastAsiaTheme="minorEastAsia" w:hAnsiTheme="minorHAnsi" w:cstheme="minorBidi"/>
              <w:b w:val="0"/>
              <w:i w:val="0"/>
              <w:noProof/>
              <w:sz w:val="22"/>
              <w:szCs w:val="22"/>
              <w:lang w:val="en-GB"/>
            </w:rPr>
          </w:pPr>
          <w:hyperlink w:anchor="_Toc520790340" w:history="1">
            <w:r w:rsidRPr="00E3042C">
              <w:rPr>
                <w:rStyle w:val="Hyperlink"/>
                <w:noProof/>
                <w14:scene3d>
                  <w14:camera w14:prst="orthographicFront"/>
                  <w14:lightRig w14:rig="threePt" w14:dir="t">
                    <w14:rot w14:lat="0" w14:lon="0" w14:rev="0"/>
                  </w14:lightRig>
                </w14:scene3d>
              </w:rPr>
              <w:t>2.3</w:t>
            </w:r>
            <w:r>
              <w:rPr>
                <w:rFonts w:asciiTheme="minorHAnsi" w:eastAsiaTheme="minorEastAsia" w:hAnsiTheme="minorHAnsi" w:cstheme="minorBidi"/>
                <w:b w:val="0"/>
                <w:i w:val="0"/>
                <w:noProof/>
                <w:sz w:val="22"/>
                <w:szCs w:val="22"/>
                <w:lang w:val="en-GB"/>
              </w:rPr>
              <w:tab/>
            </w:r>
            <w:r w:rsidRPr="00E3042C">
              <w:rPr>
                <w:rStyle w:val="Hyperlink"/>
                <w:noProof/>
              </w:rPr>
              <w:t>Salivary 25OHD method development</w:t>
            </w:r>
            <w:r>
              <w:rPr>
                <w:noProof/>
                <w:webHidden/>
              </w:rPr>
              <w:tab/>
            </w:r>
            <w:r>
              <w:rPr>
                <w:noProof/>
                <w:webHidden/>
              </w:rPr>
              <w:fldChar w:fldCharType="begin"/>
            </w:r>
            <w:r>
              <w:rPr>
                <w:noProof/>
                <w:webHidden/>
              </w:rPr>
              <w:instrText xml:space="preserve"> PAGEREF _Toc520790340 \h </w:instrText>
            </w:r>
            <w:r>
              <w:rPr>
                <w:noProof/>
                <w:webHidden/>
              </w:rPr>
            </w:r>
            <w:r>
              <w:rPr>
                <w:noProof/>
                <w:webHidden/>
              </w:rPr>
              <w:fldChar w:fldCharType="separate"/>
            </w:r>
            <w:r w:rsidR="00100B6E">
              <w:rPr>
                <w:noProof/>
                <w:webHidden/>
              </w:rPr>
              <w:t>39</w:t>
            </w:r>
            <w:r>
              <w:rPr>
                <w:noProof/>
                <w:webHidden/>
              </w:rPr>
              <w:fldChar w:fldCharType="end"/>
            </w:r>
          </w:hyperlink>
        </w:p>
        <w:p w14:paraId="1B19EFFD"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41" w:history="1">
            <w:r w:rsidRPr="00E3042C">
              <w:rPr>
                <w:rStyle w:val="Hyperlink"/>
                <w:noProof/>
                <w14:scene3d>
                  <w14:camera w14:prst="orthographicFront"/>
                  <w14:lightRig w14:rig="threePt" w14:dir="t">
                    <w14:rot w14:lat="0" w14:lon="0" w14:rev="0"/>
                  </w14:lightRig>
                </w14:scene3d>
              </w:rPr>
              <w:t>2.3.1</w:t>
            </w:r>
            <w:r>
              <w:rPr>
                <w:rFonts w:asciiTheme="minorHAnsi" w:eastAsiaTheme="minorEastAsia" w:hAnsiTheme="minorHAnsi" w:cstheme="minorBidi"/>
                <w:noProof/>
                <w:sz w:val="22"/>
                <w:szCs w:val="22"/>
                <w:lang w:val="en-GB"/>
              </w:rPr>
              <w:tab/>
            </w:r>
            <w:r w:rsidRPr="00E3042C">
              <w:rPr>
                <w:rStyle w:val="Hyperlink"/>
                <w:noProof/>
              </w:rPr>
              <w:t>Isotopic dilution</w:t>
            </w:r>
            <w:r>
              <w:rPr>
                <w:noProof/>
                <w:webHidden/>
              </w:rPr>
              <w:tab/>
            </w:r>
            <w:r>
              <w:rPr>
                <w:noProof/>
                <w:webHidden/>
              </w:rPr>
              <w:fldChar w:fldCharType="begin"/>
            </w:r>
            <w:r>
              <w:rPr>
                <w:noProof/>
                <w:webHidden/>
              </w:rPr>
              <w:instrText xml:space="preserve"> PAGEREF _Toc520790341 \h </w:instrText>
            </w:r>
            <w:r>
              <w:rPr>
                <w:noProof/>
                <w:webHidden/>
              </w:rPr>
            </w:r>
            <w:r>
              <w:rPr>
                <w:noProof/>
                <w:webHidden/>
              </w:rPr>
              <w:fldChar w:fldCharType="separate"/>
            </w:r>
            <w:r w:rsidR="00100B6E">
              <w:rPr>
                <w:noProof/>
                <w:webHidden/>
              </w:rPr>
              <w:t>39</w:t>
            </w:r>
            <w:r>
              <w:rPr>
                <w:noProof/>
                <w:webHidden/>
              </w:rPr>
              <w:fldChar w:fldCharType="end"/>
            </w:r>
          </w:hyperlink>
        </w:p>
        <w:p w14:paraId="4D18885D"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42" w:history="1">
            <w:r w:rsidRPr="00E3042C">
              <w:rPr>
                <w:rStyle w:val="Hyperlink"/>
                <w:noProof/>
                <w14:scene3d>
                  <w14:camera w14:prst="orthographicFront"/>
                  <w14:lightRig w14:rig="threePt" w14:dir="t">
                    <w14:rot w14:lat="0" w14:lon="0" w14:rev="0"/>
                  </w14:lightRig>
                </w14:scene3d>
              </w:rPr>
              <w:t>2.3.2</w:t>
            </w:r>
            <w:r>
              <w:rPr>
                <w:rFonts w:asciiTheme="minorHAnsi" w:eastAsiaTheme="minorEastAsia" w:hAnsiTheme="minorHAnsi" w:cstheme="minorBidi"/>
                <w:noProof/>
                <w:sz w:val="22"/>
                <w:szCs w:val="22"/>
                <w:lang w:val="en-GB"/>
              </w:rPr>
              <w:tab/>
            </w:r>
            <w:r w:rsidRPr="00E3042C">
              <w:rPr>
                <w:rStyle w:val="Hyperlink"/>
                <w:noProof/>
              </w:rPr>
              <w:t>Initial tuning of the mass spectrometer</w:t>
            </w:r>
            <w:r>
              <w:rPr>
                <w:noProof/>
                <w:webHidden/>
              </w:rPr>
              <w:tab/>
            </w:r>
            <w:r>
              <w:rPr>
                <w:noProof/>
                <w:webHidden/>
              </w:rPr>
              <w:fldChar w:fldCharType="begin"/>
            </w:r>
            <w:r>
              <w:rPr>
                <w:noProof/>
                <w:webHidden/>
              </w:rPr>
              <w:instrText xml:space="preserve"> PAGEREF _Toc520790342 \h </w:instrText>
            </w:r>
            <w:r>
              <w:rPr>
                <w:noProof/>
                <w:webHidden/>
              </w:rPr>
            </w:r>
            <w:r>
              <w:rPr>
                <w:noProof/>
                <w:webHidden/>
              </w:rPr>
              <w:fldChar w:fldCharType="separate"/>
            </w:r>
            <w:r w:rsidR="00100B6E">
              <w:rPr>
                <w:noProof/>
                <w:webHidden/>
              </w:rPr>
              <w:t>39</w:t>
            </w:r>
            <w:r>
              <w:rPr>
                <w:noProof/>
                <w:webHidden/>
              </w:rPr>
              <w:fldChar w:fldCharType="end"/>
            </w:r>
          </w:hyperlink>
        </w:p>
        <w:p w14:paraId="41342E41"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43" w:history="1">
            <w:r w:rsidRPr="00E3042C">
              <w:rPr>
                <w:rStyle w:val="Hyperlink"/>
                <w:noProof/>
                <w14:scene3d>
                  <w14:camera w14:prst="orthographicFront"/>
                  <w14:lightRig w14:rig="threePt" w14:dir="t">
                    <w14:rot w14:lat="0" w14:lon="0" w14:rev="0"/>
                  </w14:lightRig>
                </w14:scene3d>
              </w:rPr>
              <w:t>2.3.3</w:t>
            </w:r>
            <w:r>
              <w:rPr>
                <w:rFonts w:asciiTheme="minorHAnsi" w:eastAsiaTheme="minorEastAsia" w:hAnsiTheme="minorHAnsi" w:cstheme="minorBidi"/>
                <w:noProof/>
                <w:sz w:val="22"/>
                <w:szCs w:val="22"/>
                <w:lang w:val="en-GB"/>
              </w:rPr>
              <w:tab/>
            </w:r>
            <w:r w:rsidRPr="00E3042C">
              <w:rPr>
                <w:rStyle w:val="Hyperlink"/>
                <w:noProof/>
              </w:rPr>
              <w:t>Chromatography development</w:t>
            </w:r>
            <w:r>
              <w:rPr>
                <w:noProof/>
                <w:webHidden/>
              </w:rPr>
              <w:tab/>
            </w:r>
            <w:r>
              <w:rPr>
                <w:noProof/>
                <w:webHidden/>
              </w:rPr>
              <w:fldChar w:fldCharType="begin"/>
            </w:r>
            <w:r>
              <w:rPr>
                <w:noProof/>
                <w:webHidden/>
              </w:rPr>
              <w:instrText xml:space="preserve"> PAGEREF _Toc520790343 \h </w:instrText>
            </w:r>
            <w:r>
              <w:rPr>
                <w:noProof/>
                <w:webHidden/>
              </w:rPr>
            </w:r>
            <w:r>
              <w:rPr>
                <w:noProof/>
                <w:webHidden/>
              </w:rPr>
              <w:fldChar w:fldCharType="separate"/>
            </w:r>
            <w:r w:rsidR="00100B6E">
              <w:rPr>
                <w:noProof/>
                <w:webHidden/>
              </w:rPr>
              <w:t>41</w:t>
            </w:r>
            <w:r>
              <w:rPr>
                <w:noProof/>
                <w:webHidden/>
              </w:rPr>
              <w:fldChar w:fldCharType="end"/>
            </w:r>
          </w:hyperlink>
        </w:p>
        <w:p w14:paraId="09DF3E9F"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44" w:history="1">
            <w:r w:rsidRPr="00E3042C">
              <w:rPr>
                <w:rStyle w:val="Hyperlink"/>
                <w:noProof/>
                <w14:scene3d>
                  <w14:camera w14:prst="orthographicFront"/>
                  <w14:lightRig w14:rig="threePt" w14:dir="t">
                    <w14:rot w14:lat="0" w14:lon="0" w14:rev="0"/>
                  </w14:lightRig>
                </w14:scene3d>
              </w:rPr>
              <w:t>2.3.4</w:t>
            </w:r>
            <w:r>
              <w:rPr>
                <w:rFonts w:asciiTheme="minorHAnsi" w:eastAsiaTheme="minorEastAsia" w:hAnsiTheme="minorHAnsi" w:cstheme="minorBidi"/>
                <w:noProof/>
                <w:sz w:val="22"/>
                <w:szCs w:val="22"/>
                <w:lang w:val="en-GB"/>
              </w:rPr>
              <w:tab/>
            </w:r>
            <w:r w:rsidRPr="00E3042C">
              <w:rPr>
                <w:rStyle w:val="Hyperlink"/>
                <w:noProof/>
              </w:rPr>
              <w:t>Sample preparation and extraction</w:t>
            </w:r>
            <w:r>
              <w:rPr>
                <w:noProof/>
                <w:webHidden/>
              </w:rPr>
              <w:tab/>
            </w:r>
            <w:r>
              <w:rPr>
                <w:noProof/>
                <w:webHidden/>
              </w:rPr>
              <w:fldChar w:fldCharType="begin"/>
            </w:r>
            <w:r>
              <w:rPr>
                <w:noProof/>
                <w:webHidden/>
              </w:rPr>
              <w:instrText xml:space="preserve"> PAGEREF _Toc520790344 \h </w:instrText>
            </w:r>
            <w:r>
              <w:rPr>
                <w:noProof/>
                <w:webHidden/>
              </w:rPr>
            </w:r>
            <w:r>
              <w:rPr>
                <w:noProof/>
                <w:webHidden/>
              </w:rPr>
              <w:fldChar w:fldCharType="separate"/>
            </w:r>
            <w:r w:rsidR="00100B6E">
              <w:rPr>
                <w:noProof/>
                <w:webHidden/>
              </w:rPr>
              <w:t>43</w:t>
            </w:r>
            <w:r>
              <w:rPr>
                <w:noProof/>
                <w:webHidden/>
              </w:rPr>
              <w:fldChar w:fldCharType="end"/>
            </w:r>
          </w:hyperlink>
        </w:p>
        <w:p w14:paraId="5472066B"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45" w:history="1">
            <w:r w:rsidRPr="00E3042C">
              <w:rPr>
                <w:rStyle w:val="Hyperlink"/>
                <w:noProof/>
                <w14:scene3d>
                  <w14:camera w14:prst="orthographicFront"/>
                  <w14:lightRig w14:rig="threePt" w14:dir="t">
                    <w14:rot w14:lat="0" w14:lon="0" w14:rev="0"/>
                  </w14:lightRig>
                </w14:scene3d>
              </w:rPr>
              <w:t>2.3.5</w:t>
            </w:r>
            <w:r>
              <w:rPr>
                <w:rFonts w:asciiTheme="minorHAnsi" w:eastAsiaTheme="minorEastAsia" w:hAnsiTheme="minorHAnsi" w:cstheme="minorBidi"/>
                <w:noProof/>
                <w:sz w:val="22"/>
                <w:szCs w:val="22"/>
                <w:lang w:val="en-GB"/>
              </w:rPr>
              <w:tab/>
            </w:r>
            <w:r w:rsidRPr="00E3042C">
              <w:rPr>
                <w:rStyle w:val="Hyperlink"/>
                <w:noProof/>
              </w:rPr>
              <w:t>Method Validation</w:t>
            </w:r>
            <w:r>
              <w:rPr>
                <w:noProof/>
                <w:webHidden/>
              </w:rPr>
              <w:tab/>
            </w:r>
            <w:r>
              <w:rPr>
                <w:noProof/>
                <w:webHidden/>
              </w:rPr>
              <w:fldChar w:fldCharType="begin"/>
            </w:r>
            <w:r>
              <w:rPr>
                <w:noProof/>
                <w:webHidden/>
              </w:rPr>
              <w:instrText xml:space="preserve"> PAGEREF _Toc520790345 \h </w:instrText>
            </w:r>
            <w:r>
              <w:rPr>
                <w:noProof/>
                <w:webHidden/>
              </w:rPr>
            </w:r>
            <w:r>
              <w:rPr>
                <w:noProof/>
                <w:webHidden/>
              </w:rPr>
              <w:fldChar w:fldCharType="separate"/>
            </w:r>
            <w:r w:rsidR="00100B6E">
              <w:rPr>
                <w:noProof/>
                <w:webHidden/>
              </w:rPr>
              <w:t>49</w:t>
            </w:r>
            <w:r>
              <w:rPr>
                <w:noProof/>
                <w:webHidden/>
              </w:rPr>
              <w:fldChar w:fldCharType="end"/>
            </w:r>
          </w:hyperlink>
        </w:p>
        <w:p w14:paraId="356D1A9A" w14:textId="77777777" w:rsidR="002B1C3D" w:rsidRDefault="002B1C3D">
          <w:pPr>
            <w:pStyle w:val="TOC2"/>
            <w:rPr>
              <w:rFonts w:asciiTheme="minorHAnsi" w:eastAsiaTheme="minorEastAsia" w:hAnsiTheme="minorHAnsi" w:cstheme="minorBidi"/>
              <w:b w:val="0"/>
              <w:i w:val="0"/>
              <w:noProof/>
              <w:sz w:val="22"/>
              <w:szCs w:val="22"/>
              <w:lang w:val="en-GB"/>
            </w:rPr>
          </w:pPr>
          <w:hyperlink w:anchor="_Toc520790346" w:history="1">
            <w:r w:rsidRPr="00E3042C">
              <w:rPr>
                <w:rStyle w:val="Hyperlink"/>
                <w:noProof/>
                <w14:scene3d>
                  <w14:camera w14:prst="orthographicFront"/>
                  <w14:lightRig w14:rig="threePt" w14:dir="t">
                    <w14:rot w14:lat="0" w14:lon="0" w14:rev="0"/>
                  </w14:lightRig>
                </w14:scene3d>
              </w:rPr>
              <w:t>2.4</w:t>
            </w:r>
            <w:r>
              <w:rPr>
                <w:rFonts w:asciiTheme="minorHAnsi" w:eastAsiaTheme="minorEastAsia" w:hAnsiTheme="minorHAnsi" w:cstheme="minorBidi"/>
                <w:b w:val="0"/>
                <w:i w:val="0"/>
                <w:noProof/>
                <w:sz w:val="22"/>
                <w:szCs w:val="22"/>
                <w:lang w:val="en-GB"/>
              </w:rPr>
              <w:tab/>
            </w:r>
            <w:r w:rsidRPr="00E3042C">
              <w:rPr>
                <w:rStyle w:val="Hyperlink"/>
                <w:noProof/>
              </w:rPr>
              <w:t>Results</w:t>
            </w:r>
            <w:r>
              <w:rPr>
                <w:noProof/>
                <w:webHidden/>
              </w:rPr>
              <w:tab/>
            </w:r>
            <w:r>
              <w:rPr>
                <w:noProof/>
                <w:webHidden/>
              </w:rPr>
              <w:fldChar w:fldCharType="begin"/>
            </w:r>
            <w:r>
              <w:rPr>
                <w:noProof/>
                <w:webHidden/>
              </w:rPr>
              <w:instrText xml:space="preserve"> PAGEREF _Toc520790346 \h </w:instrText>
            </w:r>
            <w:r>
              <w:rPr>
                <w:noProof/>
                <w:webHidden/>
              </w:rPr>
            </w:r>
            <w:r>
              <w:rPr>
                <w:noProof/>
                <w:webHidden/>
              </w:rPr>
              <w:fldChar w:fldCharType="separate"/>
            </w:r>
            <w:r w:rsidR="00100B6E">
              <w:rPr>
                <w:noProof/>
                <w:webHidden/>
              </w:rPr>
              <w:t>50</w:t>
            </w:r>
            <w:r>
              <w:rPr>
                <w:noProof/>
                <w:webHidden/>
              </w:rPr>
              <w:fldChar w:fldCharType="end"/>
            </w:r>
          </w:hyperlink>
        </w:p>
        <w:p w14:paraId="35A256B8"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47" w:history="1">
            <w:r w:rsidRPr="00E3042C">
              <w:rPr>
                <w:rStyle w:val="Hyperlink"/>
                <w:noProof/>
                <w14:scene3d>
                  <w14:camera w14:prst="orthographicFront"/>
                  <w14:lightRig w14:rig="threePt" w14:dir="t">
                    <w14:rot w14:lat="0" w14:lon="0" w14:rev="0"/>
                  </w14:lightRig>
                </w14:scene3d>
              </w:rPr>
              <w:t>2.4.1</w:t>
            </w:r>
            <w:r>
              <w:rPr>
                <w:rFonts w:asciiTheme="minorHAnsi" w:eastAsiaTheme="minorEastAsia" w:hAnsiTheme="minorHAnsi" w:cstheme="minorBidi"/>
                <w:noProof/>
                <w:sz w:val="22"/>
                <w:szCs w:val="22"/>
                <w:lang w:val="en-GB"/>
              </w:rPr>
              <w:tab/>
            </w:r>
            <w:r w:rsidRPr="00E3042C">
              <w:rPr>
                <w:rStyle w:val="Hyperlink"/>
                <w:noProof/>
              </w:rPr>
              <w:t>Method development of underivatised samples</w:t>
            </w:r>
            <w:r>
              <w:rPr>
                <w:noProof/>
                <w:webHidden/>
              </w:rPr>
              <w:tab/>
            </w:r>
            <w:r>
              <w:rPr>
                <w:noProof/>
                <w:webHidden/>
              </w:rPr>
              <w:fldChar w:fldCharType="begin"/>
            </w:r>
            <w:r>
              <w:rPr>
                <w:noProof/>
                <w:webHidden/>
              </w:rPr>
              <w:instrText xml:space="preserve"> PAGEREF _Toc520790347 \h </w:instrText>
            </w:r>
            <w:r>
              <w:rPr>
                <w:noProof/>
                <w:webHidden/>
              </w:rPr>
            </w:r>
            <w:r>
              <w:rPr>
                <w:noProof/>
                <w:webHidden/>
              </w:rPr>
              <w:fldChar w:fldCharType="separate"/>
            </w:r>
            <w:r w:rsidR="00100B6E">
              <w:rPr>
                <w:noProof/>
                <w:webHidden/>
              </w:rPr>
              <w:t>50</w:t>
            </w:r>
            <w:r>
              <w:rPr>
                <w:noProof/>
                <w:webHidden/>
              </w:rPr>
              <w:fldChar w:fldCharType="end"/>
            </w:r>
          </w:hyperlink>
        </w:p>
        <w:p w14:paraId="2FE5A357"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48" w:history="1">
            <w:r w:rsidRPr="00E3042C">
              <w:rPr>
                <w:rStyle w:val="Hyperlink"/>
                <w:noProof/>
                <w14:scene3d>
                  <w14:camera w14:prst="orthographicFront"/>
                  <w14:lightRig w14:rig="threePt" w14:dir="t">
                    <w14:rot w14:lat="0" w14:lon="0" w14:rev="0"/>
                  </w14:lightRig>
                </w14:scene3d>
              </w:rPr>
              <w:t>2.4.2</w:t>
            </w:r>
            <w:r>
              <w:rPr>
                <w:rFonts w:asciiTheme="minorHAnsi" w:eastAsiaTheme="minorEastAsia" w:hAnsiTheme="minorHAnsi" w:cstheme="minorBidi"/>
                <w:noProof/>
                <w:sz w:val="22"/>
                <w:szCs w:val="22"/>
                <w:lang w:val="en-GB"/>
              </w:rPr>
              <w:tab/>
            </w:r>
            <w:r w:rsidRPr="00E3042C">
              <w:rPr>
                <w:rStyle w:val="Hyperlink"/>
                <w:noProof/>
              </w:rPr>
              <w:t>Method development of samples derivatised with PTAD</w:t>
            </w:r>
            <w:r>
              <w:rPr>
                <w:noProof/>
                <w:webHidden/>
              </w:rPr>
              <w:tab/>
            </w:r>
            <w:r>
              <w:rPr>
                <w:noProof/>
                <w:webHidden/>
              </w:rPr>
              <w:fldChar w:fldCharType="begin"/>
            </w:r>
            <w:r>
              <w:rPr>
                <w:noProof/>
                <w:webHidden/>
              </w:rPr>
              <w:instrText xml:space="preserve"> PAGEREF _Toc520790348 \h </w:instrText>
            </w:r>
            <w:r>
              <w:rPr>
                <w:noProof/>
                <w:webHidden/>
              </w:rPr>
            </w:r>
            <w:r>
              <w:rPr>
                <w:noProof/>
                <w:webHidden/>
              </w:rPr>
              <w:fldChar w:fldCharType="separate"/>
            </w:r>
            <w:r w:rsidR="00100B6E">
              <w:rPr>
                <w:noProof/>
                <w:webHidden/>
              </w:rPr>
              <w:t>56</w:t>
            </w:r>
            <w:r>
              <w:rPr>
                <w:noProof/>
                <w:webHidden/>
              </w:rPr>
              <w:fldChar w:fldCharType="end"/>
            </w:r>
          </w:hyperlink>
        </w:p>
        <w:p w14:paraId="17B819EC"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49" w:history="1">
            <w:r w:rsidRPr="00E3042C">
              <w:rPr>
                <w:rStyle w:val="Hyperlink"/>
                <w:noProof/>
                <w14:scene3d>
                  <w14:camera w14:prst="orthographicFront"/>
                  <w14:lightRig w14:rig="threePt" w14:dir="t">
                    <w14:rot w14:lat="0" w14:lon="0" w14:rev="0"/>
                  </w14:lightRig>
                </w14:scene3d>
              </w:rPr>
              <w:t>2.4.3</w:t>
            </w:r>
            <w:r>
              <w:rPr>
                <w:rFonts w:asciiTheme="minorHAnsi" w:eastAsiaTheme="minorEastAsia" w:hAnsiTheme="minorHAnsi" w:cstheme="minorBidi"/>
                <w:noProof/>
                <w:sz w:val="22"/>
                <w:szCs w:val="22"/>
                <w:lang w:val="en-GB"/>
              </w:rPr>
              <w:tab/>
            </w:r>
            <w:r w:rsidRPr="00E3042C">
              <w:rPr>
                <w:rStyle w:val="Hyperlink"/>
                <w:noProof/>
              </w:rPr>
              <w:t>Method development of samples derivatised with Amplifex diene</w:t>
            </w:r>
            <w:r>
              <w:rPr>
                <w:noProof/>
                <w:webHidden/>
              </w:rPr>
              <w:tab/>
            </w:r>
            <w:r>
              <w:rPr>
                <w:noProof/>
                <w:webHidden/>
              </w:rPr>
              <w:fldChar w:fldCharType="begin"/>
            </w:r>
            <w:r>
              <w:rPr>
                <w:noProof/>
                <w:webHidden/>
              </w:rPr>
              <w:instrText xml:space="preserve"> PAGEREF _Toc520790349 \h </w:instrText>
            </w:r>
            <w:r>
              <w:rPr>
                <w:noProof/>
                <w:webHidden/>
              </w:rPr>
            </w:r>
            <w:r>
              <w:rPr>
                <w:noProof/>
                <w:webHidden/>
              </w:rPr>
              <w:fldChar w:fldCharType="separate"/>
            </w:r>
            <w:r w:rsidR="00100B6E">
              <w:rPr>
                <w:noProof/>
                <w:webHidden/>
              </w:rPr>
              <w:t>60</w:t>
            </w:r>
            <w:r>
              <w:rPr>
                <w:noProof/>
                <w:webHidden/>
              </w:rPr>
              <w:fldChar w:fldCharType="end"/>
            </w:r>
          </w:hyperlink>
        </w:p>
        <w:p w14:paraId="0CC739FF" w14:textId="77777777" w:rsidR="002B1C3D" w:rsidRDefault="002B1C3D">
          <w:pPr>
            <w:pStyle w:val="TOC2"/>
            <w:rPr>
              <w:rFonts w:asciiTheme="minorHAnsi" w:eastAsiaTheme="minorEastAsia" w:hAnsiTheme="minorHAnsi" w:cstheme="minorBidi"/>
              <w:b w:val="0"/>
              <w:i w:val="0"/>
              <w:noProof/>
              <w:sz w:val="22"/>
              <w:szCs w:val="22"/>
              <w:lang w:val="en-GB"/>
            </w:rPr>
          </w:pPr>
          <w:hyperlink w:anchor="_Toc520790350" w:history="1">
            <w:r w:rsidRPr="00E3042C">
              <w:rPr>
                <w:rStyle w:val="Hyperlink"/>
                <w:noProof/>
                <w14:scene3d>
                  <w14:camera w14:prst="orthographicFront"/>
                  <w14:lightRig w14:rig="threePt" w14:dir="t">
                    <w14:rot w14:lat="0" w14:lon="0" w14:rev="0"/>
                  </w14:lightRig>
                </w14:scene3d>
              </w:rPr>
              <w:t>2.5</w:t>
            </w:r>
            <w:r>
              <w:rPr>
                <w:rFonts w:asciiTheme="minorHAnsi" w:eastAsiaTheme="minorEastAsia" w:hAnsiTheme="minorHAnsi" w:cstheme="minorBidi"/>
                <w:b w:val="0"/>
                <w:i w:val="0"/>
                <w:noProof/>
                <w:sz w:val="22"/>
                <w:szCs w:val="22"/>
                <w:lang w:val="en-GB"/>
              </w:rPr>
              <w:tab/>
            </w:r>
            <w:r w:rsidRPr="00E3042C">
              <w:rPr>
                <w:rStyle w:val="Hyperlink"/>
                <w:noProof/>
              </w:rPr>
              <w:t>Discussion</w:t>
            </w:r>
            <w:r>
              <w:rPr>
                <w:noProof/>
                <w:webHidden/>
              </w:rPr>
              <w:tab/>
            </w:r>
            <w:r>
              <w:rPr>
                <w:noProof/>
                <w:webHidden/>
              </w:rPr>
              <w:fldChar w:fldCharType="begin"/>
            </w:r>
            <w:r>
              <w:rPr>
                <w:noProof/>
                <w:webHidden/>
              </w:rPr>
              <w:instrText xml:space="preserve"> PAGEREF _Toc520790350 \h </w:instrText>
            </w:r>
            <w:r>
              <w:rPr>
                <w:noProof/>
                <w:webHidden/>
              </w:rPr>
            </w:r>
            <w:r>
              <w:rPr>
                <w:noProof/>
                <w:webHidden/>
              </w:rPr>
              <w:fldChar w:fldCharType="separate"/>
            </w:r>
            <w:r w:rsidR="00100B6E">
              <w:rPr>
                <w:noProof/>
                <w:webHidden/>
              </w:rPr>
              <w:t>64</w:t>
            </w:r>
            <w:r>
              <w:rPr>
                <w:noProof/>
                <w:webHidden/>
              </w:rPr>
              <w:fldChar w:fldCharType="end"/>
            </w:r>
          </w:hyperlink>
        </w:p>
        <w:p w14:paraId="52089525" w14:textId="77777777" w:rsidR="002B1C3D" w:rsidRDefault="002B1C3D">
          <w:pPr>
            <w:pStyle w:val="TOC1"/>
            <w:rPr>
              <w:rFonts w:asciiTheme="minorHAnsi" w:eastAsiaTheme="minorEastAsia" w:hAnsiTheme="minorHAnsi" w:cstheme="minorBidi"/>
              <w:b w:val="0"/>
              <w:caps w:val="0"/>
              <w:sz w:val="22"/>
              <w:szCs w:val="22"/>
              <w:lang w:val="en-GB"/>
            </w:rPr>
          </w:pPr>
          <w:hyperlink w:anchor="_Toc520790351" w:history="1">
            <w:r w:rsidRPr="00E3042C">
              <w:rPr>
                <w:rStyle w:val="Hyperlink"/>
                <w14:scene3d>
                  <w14:camera w14:prst="orthographicFront"/>
                  <w14:lightRig w14:rig="threePt" w14:dir="t">
                    <w14:rot w14:lat="0" w14:lon="0" w14:rev="0"/>
                  </w14:lightRig>
                </w14:scene3d>
              </w:rPr>
              <w:t>3</w:t>
            </w:r>
            <w:r>
              <w:rPr>
                <w:rFonts w:asciiTheme="minorHAnsi" w:eastAsiaTheme="minorEastAsia" w:hAnsiTheme="minorHAnsi" w:cstheme="minorBidi"/>
                <w:b w:val="0"/>
                <w:caps w:val="0"/>
                <w:sz w:val="22"/>
                <w:szCs w:val="22"/>
                <w:lang w:val="en-GB"/>
              </w:rPr>
              <w:tab/>
            </w:r>
            <w:r w:rsidRPr="00E3042C">
              <w:rPr>
                <w:rStyle w:val="Hyperlink"/>
              </w:rPr>
              <w:t>Measurement of VDBP and albumin in saliva</w:t>
            </w:r>
            <w:r>
              <w:rPr>
                <w:webHidden/>
              </w:rPr>
              <w:tab/>
            </w:r>
            <w:r>
              <w:rPr>
                <w:webHidden/>
              </w:rPr>
              <w:fldChar w:fldCharType="begin"/>
            </w:r>
            <w:r>
              <w:rPr>
                <w:webHidden/>
              </w:rPr>
              <w:instrText xml:space="preserve"> PAGEREF _Toc520790351 \h </w:instrText>
            </w:r>
            <w:r>
              <w:rPr>
                <w:webHidden/>
              </w:rPr>
            </w:r>
            <w:r>
              <w:rPr>
                <w:webHidden/>
              </w:rPr>
              <w:fldChar w:fldCharType="separate"/>
            </w:r>
            <w:r w:rsidR="00100B6E">
              <w:rPr>
                <w:webHidden/>
              </w:rPr>
              <w:t>66</w:t>
            </w:r>
            <w:r>
              <w:rPr>
                <w:webHidden/>
              </w:rPr>
              <w:fldChar w:fldCharType="end"/>
            </w:r>
          </w:hyperlink>
        </w:p>
        <w:p w14:paraId="2E4E9E69" w14:textId="77777777" w:rsidR="002B1C3D" w:rsidRDefault="002B1C3D">
          <w:pPr>
            <w:pStyle w:val="TOC2"/>
            <w:rPr>
              <w:rFonts w:asciiTheme="minorHAnsi" w:eastAsiaTheme="minorEastAsia" w:hAnsiTheme="minorHAnsi" w:cstheme="minorBidi"/>
              <w:b w:val="0"/>
              <w:i w:val="0"/>
              <w:noProof/>
              <w:sz w:val="22"/>
              <w:szCs w:val="22"/>
              <w:lang w:val="en-GB"/>
            </w:rPr>
          </w:pPr>
          <w:hyperlink w:anchor="_Toc520790352" w:history="1">
            <w:r w:rsidRPr="00E3042C">
              <w:rPr>
                <w:rStyle w:val="Hyperlink"/>
                <w:noProof/>
                <w14:scene3d>
                  <w14:camera w14:prst="orthographicFront"/>
                  <w14:lightRig w14:rig="threePt" w14:dir="t">
                    <w14:rot w14:lat="0" w14:lon="0" w14:rev="0"/>
                  </w14:lightRig>
                </w14:scene3d>
              </w:rPr>
              <w:t>3.1</w:t>
            </w:r>
            <w:r>
              <w:rPr>
                <w:rFonts w:asciiTheme="minorHAnsi" w:eastAsiaTheme="minorEastAsia" w:hAnsiTheme="minorHAnsi" w:cstheme="minorBidi"/>
                <w:b w:val="0"/>
                <w:i w:val="0"/>
                <w:noProof/>
                <w:sz w:val="22"/>
                <w:szCs w:val="22"/>
                <w:lang w:val="en-GB"/>
              </w:rPr>
              <w:tab/>
            </w:r>
            <w:r w:rsidRPr="00E3042C">
              <w:rPr>
                <w:rStyle w:val="Hyperlink"/>
                <w:noProof/>
              </w:rPr>
              <w:t>Background</w:t>
            </w:r>
            <w:r>
              <w:rPr>
                <w:noProof/>
                <w:webHidden/>
              </w:rPr>
              <w:tab/>
            </w:r>
            <w:r>
              <w:rPr>
                <w:noProof/>
                <w:webHidden/>
              </w:rPr>
              <w:fldChar w:fldCharType="begin"/>
            </w:r>
            <w:r>
              <w:rPr>
                <w:noProof/>
                <w:webHidden/>
              </w:rPr>
              <w:instrText xml:space="preserve"> PAGEREF _Toc520790352 \h </w:instrText>
            </w:r>
            <w:r>
              <w:rPr>
                <w:noProof/>
                <w:webHidden/>
              </w:rPr>
            </w:r>
            <w:r>
              <w:rPr>
                <w:noProof/>
                <w:webHidden/>
              </w:rPr>
              <w:fldChar w:fldCharType="separate"/>
            </w:r>
            <w:r w:rsidR="00100B6E">
              <w:rPr>
                <w:noProof/>
                <w:webHidden/>
              </w:rPr>
              <w:t>66</w:t>
            </w:r>
            <w:r>
              <w:rPr>
                <w:noProof/>
                <w:webHidden/>
              </w:rPr>
              <w:fldChar w:fldCharType="end"/>
            </w:r>
          </w:hyperlink>
        </w:p>
        <w:p w14:paraId="191FE030" w14:textId="77777777" w:rsidR="002B1C3D" w:rsidRDefault="002B1C3D">
          <w:pPr>
            <w:pStyle w:val="TOC2"/>
            <w:rPr>
              <w:rFonts w:asciiTheme="minorHAnsi" w:eastAsiaTheme="minorEastAsia" w:hAnsiTheme="minorHAnsi" w:cstheme="minorBidi"/>
              <w:b w:val="0"/>
              <w:i w:val="0"/>
              <w:noProof/>
              <w:sz w:val="22"/>
              <w:szCs w:val="22"/>
              <w:lang w:val="en-GB"/>
            </w:rPr>
          </w:pPr>
          <w:hyperlink w:anchor="_Toc520790353" w:history="1">
            <w:r w:rsidRPr="00E3042C">
              <w:rPr>
                <w:rStyle w:val="Hyperlink"/>
                <w:noProof/>
                <w14:scene3d>
                  <w14:camera w14:prst="orthographicFront"/>
                  <w14:lightRig w14:rig="threePt" w14:dir="t">
                    <w14:rot w14:lat="0" w14:lon="0" w14:rev="0"/>
                  </w14:lightRig>
                </w14:scene3d>
              </w:rPr>
              <w:t>3.2</w:t>
            </w:r>
            <w:r>
              <w:rPr>
                <w:rFonts w:asciiTheme="minorHAnsi" w:eastAsiaTheme="minorEastAsia" w:hAnsiTheme="minorHAnsi" w:cstheme="minorBidi"/>
                <w:b w:val="0"/>
                <w:i w:val="0"/>
                <w:noProof/>
                <w:sz w:val="22"/>
                <w:szCs w:val="22"/>
                <w:lang w:val="en-GB"/>
              </w:rPr>
              <w:tab/>
            </w:r>
            <w:r w:rsidRPr="00E3042C">
              <w:rPr>
                <w:rStyle w:val="Hyperlink"/>
                <w:noProof/>
              </w:rPr>
              <w:t>Method</w:t>
            </w:r>
            <w:r>
              <w:rPr>
                <w:noProof/>
                <w:webHidden/>
              </w:rPr>
              <w:tab/>
            </w:r>
            <w:r>
              <w:rPr>
                <w:noProof/>
                <w:webHidden/>
              </w:rPr>
              <w:fldChar w:fldCharType="begin"/>
            </w:r>
            <w:r>
              <w:rPr>
                <w:noProof/>
                <w:webHidden/>
              </w:rPr>
              <w:instrText xml:space="preserve"> PAGEREF _Toc520790353 \h </w:instrText>
            </w:r>
            <w:r>
              <w:rPr>
                <w:noProof/>
                <w:webHidden/>
              </w:rPr>
            </w:r>
            <w:r>
              <w:rPr>
                <w:noProof/>
                <w:webHidden/>
              </w:rPr>
              <w:fldChar w:fldCharType="separate"/>
            </w:r>
            <w:r w:rsidR="00100B6E">
              <w:rPr>
                <w:noProof/>
                <w:webHidden/>
              </w:rPr>
              <w:t>67</w:t>
            </w:r>
            <w:r>
              <w:rPr>
                <w:noProof/>
                <w:webHidden/>
              </w:rPr>
              <w:fldChar w:fldCharType="end"/>
            </w:r>
          </w:hyperlink>
        </w:p>
        <w:p w14:paraId="76E85432" w14:textId="77777777" w:rsidR="002B1C3D" w:rsidRDefault="002B1C3D">
          <w:pPr>
            <w:pStyle w:val="TOC2"/>
            <w:rPr>
              <w:rFonts w:asciiTheme="minorHAnsi" w:eastAsiaTheme="minorEastAsia" w:hAnsiTheme="minorHAnsi" w:cstheme="minorBidi"/>
              <w:b w:val="0"/>
              <w:i w:val="0"/>
              <w:noProof/>
              <w:sz w:val="22"/>
              <w:szCs w:val="22"/>
              <w:lang w:val="en-GB"/>
            </w:rPr>
          </w:pPr>
          <w:hyperlink w:anchor="_Toc520790354" w:history="1">
            <w:r w:rsidRPr="00E3042C">
              <w:rPr>
                <w:rStyle w:val="Hyperlink"/>
                <w:noProof/>
                <w14:scene3d>
                  <w14:camera w14:prst="orthographicFront"/>
                  <w14:lightRig w14:rig="threePt" w14:dir="t">
                    <w14:rot w14:lat="0" w14:lon="0" w14:rev="0"/>
                  </w14:lightRig>
                </w14:scene3d>
              </w:rPr>
              <w:t>3.3</w:t>
            </w:r>
            <w:r>
              <w:rPr>
                <w:rFonts w:asciiTheme="minorHAnsi" w:eastAsiaTheme="minorEastAsia" w:hAnsiTheme="minorHAnsi" w:cstheme="minorBidi"/>
                <w:b w:val="0"/>
                <w:i w:val="0"/>
                <w:noProof/>
                <w:sz w:val="22"/>
                <w:szCs w:val="22"/>
                <w:lang w:val="en-GB"/>
              </w:rPr>
              <w:tab/>
            </w:r>
            <w:r w:rsidRPr="00E3042C">
              <w:rPr>
                <w:rStyle w:val="Hyperlink"/>
                <w:noProof/>
              </w:rPr>
              <w:t>Results</w:t>
            </w:r>
            <w:r>
              <w:rPr>
                <w:noProof/>
                <w:webHidden/>
              </w:rPr>
              <w:tab/>
            </w:r>
            <w:r>
              <w:rPr>
                <w:noProof/>
                <w:webHidden/>
              </w:rPr>
              <w:fldChar w:fldCharType="begin"/>
            </w:r>
            <w:r>
              <w:rPr>
                <w:noProof/>
                <w:webHidden/>
              </w:rPr>
              <w:instrText xml:space="preserve"> PAGEREF _Toc520790354 \h </w:instrText>
            </w:r>
            <w:r>
              <w:rPr>
                <w:noProof/>
                <w:webHidden/>
              </w:rPr>
            </w:r>
            <w:r>
              <w:rPr>
                <w:noProof/>
                <w:webHidden/>
              </w:rPr>
              <w:fldChar w:fldCharType="separate"/>
            </w:r>
            <w:r w:rsidR="00100B6E">
              <w:rPr>
                <w:noProof/>
                <w:webHidden/>
              </w:rPr>
              <w:t>68</w:t>
            </w:r>
            <w:r>
              <w:rPr>
                <w:noProof/>
                <w:webHidden/>
              </w:rPr>
              <w:fldChar w:fldCharType="end"/>
            </w:r>
          </w:hyperlink>
        </w:p>
        <w:p w14:paraId="49F2FC4C" w14:textId="77777777" w:rsidR="002B1C3D" w:rsidRDefault="002B1C3D">
          <w:pPr>
            <w:pStyle w:val="TOC2"/>
            <w:rPr>
              <w:rFonts w:asciiTheme="minorHAnsi" w:eastAsiaTheme="minorEastAsia" w:hAnsiTheme="minorHAnsi" w:cstheme="minorBidi"/>
              <w:b w:val="0"/>
              <w:i w:val="0"/>
              <w:noProof/>
              <w:sz w:val="22"/>
              <w:szCs w:val="22"/>
              <w:lang w:val="en-GB"/>
            </w:rPr>
          </w:pPr>
          <w:hyperlink w:anchor="_Toc520790355" w:history="1">
            <w:r w:rsidRPr="00E3042C">
              <w:rPr>
                <w:rStyle w:val="Hyperlink"/>
                <w:noProof/>
                <w14:scene3d>
                  <w14:camera w14:prst="orthographicFront"/>
                  <w14:lightRig w14:rig="threePt" w14:dir="t">
                    <w14:rot w14:lat="0" w14:lon="0" w14:rev="0"/>
                  </w14:lightRig>
                </w14:scene3d>
              </w:rPr>
              <w:t>3.4</w:t>
            </w:r>
            <w:r>
              <w:rPr>
                <w:rFonts w:asciiTheme="minorHAnsi" w:eastAsiaTheme="minorEastAsia" w:hAnsiTheme="minorHAnsi" w:cstheme="minorBidi"/>
                <w:b w:val="0"/>
                <w:i w:val="0"/>
                <w:noProof/>
                <w:sz w:val="22"/>
                <w:szCs w:val="22"/>
                <w:lang w:val="en-GB"/>
              </w:rPr>
              <w:tab/>
            </w:r>
            <w:r w:rsidRPr="00E3042C">
              <w:rPr>
                <w:rStyle w:val="Hyperlink"/>
                <w:noProof/>
              </w:rPr>
              <w:t>Discussion</w:t>
            </w:r>
            <w:r>
              <w:rPr>
                <w:noProof/>
                <w:webHidden/>
              </w:rPr>
              <w:tab/>
            </w:r>
            <w:r>
              <w:rPr>
                <w:noProof/>
                <w:webHidden/>
              </w:rPr>
              <w:fldChar w:fldCharType="begin"/>
            </w:r>
            <w:r>
              <w:rPr>
                <w:noProof/>
                <w:webHidden/>
              </w:rPr>
              <w:instrText xml:space="preserve"> PAGEREF _Toc520790355 \h </w:instrText>
            </w:r>
            <w:r>
              <w:rPr>
                <w:noProof/>
                <w:webHidden/>
              </w:rPr>
            </w:r>
            <w:r>
              <w:rPr>
                <w:noProof/>
                <w:webHidden/>
              </w:rPr>
              <w:fldChar w:fldCharType="separate"/>
            </w:r>
            <w:r w:rsidR="00100B6E">
              <w:rPr>
                <w:noProof/>
                <w:webHidden/>
              </w:rPr>
              <w:t>69</w:t>
            </w:r>
            <w:r>
              <w:rPr>
                <w:noProof/>
                <w:webHidden/>
              </w:rPr>
              <w:fldChar w:fldCharType="end"/>
            </w:r>
          </w:hyperlink>
        </w:p>
        <w:p w14:paraId="09C5CC73" w14:textId="77777777" w:rsidR="002B1C3D" w:rsidRDefault="002B1C3D">
          <w:pPr>
            <w:pStyle w:val="TOC1"/>
            <w:rPr>
              <w:rFonts w:asciiTheme="minorHAnsi" w:eastAsiaTheme="minorEastAsia" w:hAnsiTheme="minorHAnsi" w:cstheme="minorBidi"/>
              <w:b w:val="0"/>
              <w:caps w:val="0"/>
              <w:sz w:val="22"/>
              <w:szCs w:val="22"/>
              <w:lang w:val="en-GB"/>
            </w:rPr>
          </w:pPr>
          <w:hyperlink w:anchor="_Toc520790356" w:history="1">
            <w:r w:rsidRPr="00E3042C">
              <w:rPr>
                <w:rStyle w:val="Hyperlink"/>
                <w:rFonts w:cs="Arial"/>
                <w:lang w:val="en-GB"/>
                <w14:scene3d>
                  <w14:camera w14:prst="orthographicFront"/>
                  <w14:lightRig w14:rig="threePt" w14:dir="t">
                    <w14:rot w14:lat="0" w14:lon="0" w14:rev="0"/>
                  </w14:lightRig>
                </w14:scene3d>
              </w:rPr>
              <w:t>4</w:t>
            </w:r>
            <w:r>
              <w:rPr>
                <w:rFonts w:asciiTheme="minorHAnsi" w:eastAsiaTheme="minorEastAsia" w:hAnsiTheme="minorHAnsi" w:cstheme="minorBidi"/>
                <w:b w:val="0"/>
                <w:caps w:val="0"/>
                <w:sz w:val="22"/>
                <w:szCs w:val="22"/>
                <w:lang w:val="en-GB"/>
              </w:rPr>
              <w:tab/>
            </w:r>
            <w:r w:rsidRPr="00E3042C">
              <w:rPr>
                <w:rStyle w:val="Hyperlink"/>
                <w:rFonts w:cs="Arial"/>
                <w:lang w:val="en-GB"/>
              </w:rPr>
              <w:t>The effect of an acute inflammatory challenge on vitamin D status</w:t>
            </w:r>
            <w:r>
              <w:rPr>
                <w:webHidden/>
              </w:rPr>
              <w:tab/>
            </w:r>
            <w:r>
              <w:rPr>
                <w:webHidden/>
              </w:rPr>
              <w:fldChar w:fldCharType="begin"/>
            </w:r>
            <w:r>
              <w:rPr>
                <w:webHidden/>
              </w:rPr>
              <w:instrText xml:space="preserve"> PAGEREF _Toc520790356 \h </w:instrText>
            </w:r>
            <w:r>
              <w:rPr>
                <w:webHidden/>
              </w:rPr>
            </w:r>
            <w:r>
              <w:rPr>
                <w:webHidden/>
              </w:rPr>
              <w:fldChar w:fldCharType="separate"/>
            </w:r>
            <w:r w:rsidR="00100B6E">
              <w:rPr>
                <w:webHidden/>
              </w:rPr>
              <w:t>70</w:t>
            </w:r>
            <w:r>
              <w:rPr>
                <w:webHidden/>
              </w:rPr>
              <w:fldChar w:fldCharType="end"/>
            </w:r>
          </w:hyperlink>
        </w:p>
        <w:p w14:paraId="04410D48" w14:textId="77777777" w:rsidR="002B1C3D" w:rsidRDefault="002B1C3D">
          <w:pPr>
            <w:pStyle w:val="TOC2"/>
            <w:rPr>
              <w:rFonts w:asciiTheme="minorHAnsi" w:eastAsiaTheme="minorEastAsia" w:hAnsiTheme="minorHAnsi" w:cstheme="minorBidi"/>
              <w:b w:val="0"/>
              <w:i w:val="0"/>
              <w:noProof/>
              <w:sz w:val="22"/>
              <w:szCs w:val="22"/>
              <w:lang w:val="en-GB"/>
            </w:rPr>
          </w:pPr>
          <w:hyperlink w:anchor="_Toc520790357" w:history="1">
            <w:r w:rsidRPr="00E3042C">
              <w:rPr>
                <w:rStyle w:val="Hyperlink"/>
                <w:noProof/>
                <w:lang w:val="en-GB"/>
                <w14:scene3d>
                  <w14:camera w14:prst="orthographicFront"/>
                  <w14:lightRig w14:rig="threePt" w14:dir="t">
                    <w14:rot w14:lat="0" w14:lon="0" w14:rev="0"/>
                  </w14:lightRig>
                </w14:scene3d>
              </w:rPr>
              <w:t>4.1</w:t>
            </w:r>
            <w:r>
              <w:rPr>
                <w:rFonts w:asciiTheme="minorHAnsi" w:eastAsiaTheme="minorEastAsia" w:hAnsiTheme="minorHAnsi" w:cstheme="minorBidi"/>
                <w:b w:val="0"/>
                <w:i w:val="0"/>
                <w:noProof/>
                <w:sz w:val="22"/>
                <w:szCs w:val="22"/>
                <w:lang w:val="en-GB"/>
              </w:rPr>
              <w:tab/>
            </w:r>
            <w:r w:rsidRPr="00E3042C">
              <w:rPr>
                <w:rStyle w:val="Hyperlink"/>
                <w:noProof/>
                <w:lang w:val="en-GB"/>
              </w:rPr>
              <w:t>Background</w:t>
            </w:r>
            <w:r>
              <w:rPr>
                <w:noProof/>
                <w:webHidden/>
              </w:rPr>
              <w:tab/>
            </w:r>
            <w:r>
              <w:rPr>
                <w:noProof/>
                <w:webHidden/>
              </w:rPr>
              <w:fldChar w:fldCharType="begin"/>
            </w:r>
            <w:r>
              <w:rPr>
                <w:noProof/>
                <w:webHidden/>
              </w:rPr>
              <w:instrText xml:space="preserve"> PAGEREF _Toc520790357 \h </w:instrText>
            </w:r>
            <w:r>
              <w:rPr>
                <w:noProof/>
                <w:webHidden/>
              </w:rPr>
            </w:r>
            <w:r>
              <w:rPr>
                <w:noProof/>
                <w:webHidden/>
              </w:rPr>
              <w:fldChar w:fldCharType="separate"/>
            </w:r>
            <w:r w:rsidR="00100B6E">
              <w:rPr>
                <w:noProof/>
                <w:webHidden/>
              </w:rPr>
              <w:t>70</w:t>
            </w:r>
            <w:r>
              <w:rPr>
                <w:noProof/>
                <w:webHidden/>
              </w:rPr>
              <w:fldChar w:fldCharType="end"/>
            </w:r>
          </w:hyperlink>
        </w:p>
        <w:p w14:paraId="4EA72ACB" w14:textId="77777777" w:rsidR="002B1C3D" w:rsidRDefault="002B1C3D">
          <w:pPr>
            <w:pStyle w:val="TOC2"/>
            <w:rPr>
              <w:rFonts w:asciiTheme="minorHAnsi" w:eastAsiaTheme="minorEastAsia" w:hAnsiTheme="minorHAnsi" w:cstheme="minorBidi"/>
              <w:b w:val="0"/>
              <w:i w:val="0"/>
              <w:noProof/>
              <w:sz w:val="22"/>
              <w:szCs w:val="22"/>
              <w:lang w:val="en-GB"/>
            </w:rPr>
          </w:pPr>
          <w:hyperlink w:anchor="_Toc520790358" w:history="1">
            <w:r w:rsidRPr="00E3042C">
              <w:rPr>
                <w:rStyle w:val="Hyperlink"/>
                <w:noProof/>
                <w:lang w:val="en-GB"/>
                <w14:scene3d>
                  <w14:camera w14:prst="orthographicFront"/>
                  <w14:lightRig w14:rig="threePt" w14:dir="t">
                    <w14:rot w14:lat="0" w14:lon="0" w14:rev="0"/>
                  </w14:lightRig>
                </w14:scene3d>
              </w:rPr>
              <w:t>4.2</w:t>
            </w:r>
            <w:r>
              <w:rPr>
                <w:rFonts w:asciiTheme="minorHAnsi" w:eastAsiaTheme="minorEastAsia" w:hAnsiTheme="minorHAnsi" w:cstheme="minorBidi"/>
                <w:b w:val="0"/>
                <w:i w:val="0"/>
                <w:noProof/>
                <w:sz w:val="22"/>
                <w:szCs w:val="22"/>
                <w:lang w:val="en-GB"/>
              </w:rPr>
              <w:tab/>
            </w:r>
            <w:r w:rsidRPr="00E3042C">
              <w:rPr>
                <w:rStyle w:val="Hyperlink"/>
                <w:noProof/>
                <w:lang w:val="en-GB"/>
              </w:rPr>
              <w:t>Aims</w:t>
            </w:r>
            <w:r>
              <w:rPr>
                <w:noProof/>
                <w:webHidden/>
              </w:rPr>
              <w:tab/>
            </w:r>
            <w:r>
              <w:rPr>
                <w:noProof/>
                <w:webHidden/>
              </w:rPr>
              <w:fldChar w:fldCharType="begin"/>
            </w:r>
            <w:r>
              <w:rPr>
                <w:noProof/>
                <w:webHidden/>
              </w:rPr>
              <w:instrText xml:space="preserve"> PAGEREF _Toc520790358 \h </w:instrText>
            </w:r>
            <w:r>
              <w:rPr>
                <w:noProof/>
                <w:webHidden/>
              </w:rPr>
            </w:r>
            <w:r>
              <w:rPr>
                <w:noProof/>
                <w:webHidden/>
              </w:rPr>
              <w:fldChar w:fldCharType="separate"/>
            </w:r>
            <w:r w:rsidR="00100B6E">
              <w:rPr>
                <w:noProof/>
                <w:webHidden/>
              </w:rPr>
              <w:t>72</w:t>
            </w:r>
            <w:r>
              <w:rPr>
                <w:noProof/>
                <w:webHidden/>
              </w:rPr>
              <w:fldChar w:fldCharType="end"/>
            </w:r>
          </w:hyperlink>
        </w:p>
        <w:p w14:paraId="7E218AF4" w14:textId="77777777" w:rsidR="002B1C3D" w:rsidRDefault="002B1C3D">
          <w:pPr>
            <w:pStyle w:val="TOC2"/>
            <w:rPr>
              <w:rFonts w:asciiTheme="minorHAnsi" w:eastAsiaTheme="minorEastAsia" w:hAnsiTheme="minorHAnsi" w:cstheme="minorBidi"/>
              <w:b w:val="0"/>
              <w:i w:val="0"/>
              <w:noProof/>
              <w:sz w:val="22"/>
              <w:szCs w:val="22"/>
              <w:lang w:val="en-GB"/>
            </w:rPr>
          </w:pPr>
          <w:hyperlink w:anchor="_Toc520790359" w:history="1">
            <w:r w:rsidRPr="00E3042C">
              <w:rPr>
                <w:rStyle w:val="Hyperlink"/>
                <w:noProof/>
                <w14:scene3d>
                  <w14:camera w14:prst="orthographicFront"/>
                  <w14:lightRig w14:rig="threePt" w14:dir="t">
                    <w14:rot w14:lat="0" w14:lon="0" w14:rev="0"/>
                  </w14:lightRig>
                </w14:scene3d>
              </w:rPr>
              <w:t>4.3</w:t>
            </w:r>
            <w:r>
              <w:rPr>
                <w:rFonts w:asciiTheme="minorHAnsi" w:eastAsiaTheme="minorEastAsia" w:hAnsiTheme="minorHAnsi" w:cstheme="minorBidi"/>
                <w:b w:val="0"/>
                <w:i w:val="0"/>
                <w:noProof/>
                <w:sz w:val="22"/>
                <w:szCs w:val="22"/>
                <w:lang w:val="en-GB"/>
              </w:rPr>
              <w:tab/>
            </w:r>
            <w:r w:rsidRPr="00E3042C">
              <w:rPr>
                <w:rStyle w:val="Hyperlink"/>
                <w:noProof/>
              </w:rPr>
              <w:t>Study design</w:t>
            </w:r>
            <w:r>
              <w:rPr>
                <w:noProof/>
                <w:webHidden/>
              </w:rPr>
              <w:tab/>
            </w:r>
            <w:r>
              <w:rPr>
                <w:noProof/>
                <w:webHidden/>
              </w:rPr>
              <w:fldChar w:fldCharType="begin"/>
            </w:r>
            <w:r>
              <w:rPr>
                <w:noProof/>
                <w:webHidden/>
              </w:rPr>
              <w:instrText xml:space="preserve"> PAGEREF _Toc520790359 \h </w:instrText>
            </w:r>
            <w:r>
              <w:rPr>
                <w:noProof/>
                <w:webHidden/>
              </w:rPr>
            </w:r>
            <w:r>
              <w:rPr>
                <w:noProof/>
                <w:webHidden/>
              </w:rPr>
              <w:fldChar w:fldCharType="separate"/>
            </w:r>
            <w:r w:rsidR="00100B6E">
              <w:rPr>
                <w:noProof/>
                <w:webHidden/>
              </w:rPr>
              <w:t>72</w:t>
            </w:r>
            <w:r>
              <w:rPr>
                <w:noProof/>
                <w:webHidden/>
              </w:rPr>
              <w:fldChar w:fldCharType="end"/>
            </w:r>
          </w:hyperlink>
        </w:p>
        <w:p w14:paraId="67DCB158"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60" w:history="1">
            <w:r w:rsidRPr="00E3042C">
              <w:rPr>
                <w:rStyle w:val="Hyperlink"/>
                <w:rFonts w:cs="Arial"/>
                <w:noProof/>
                <w14:scene3d>
                  <w14:camera w14:prst="orthographicFront"/>
                  <w14:lightRig w14:rig="threePt" w14:dir="t">
                    <w14:rot w14:lat="0" w14:lon="0" w14:rev="0"/>
                  </w14:lightRig>
                </w14:scene3d>
              </w:rPr>
              <w:t>4.3.1</w:t>
            </w:r>
            <w:r>
              <w:rPr>
                <w:rFonts w:asciiTheme="minorHAnsi" w:eastAsiaTheme="minorEastAsia" w:hAnsiTheme="minorHAnsi" w:cstheme="minorBidi"/>
                <w:noProof/>
                <w:sz w:val="22"/>
                <w:szCs w:val="22"/>
                <w:lang w:val="en-GB"/>
              </w:rPr>
              <w:tab/>
            </w:r>
            <w:r w:rsidRPr="00E3042C">
              <w:rPr>
                <w:rStyle w:val="Hyperlink"/>
                <w:rFonts w:cs="Arial"/>
                <w:noProof/>
              </w:rPr>
              <w:t>Methodology</w:t>
            </w:r>
            <w:r>
              <w:rPr>
                <w:noProof/>
                <w:webHidden/>
              </w:rPr>
              <w:tab/>
            </w:r>
            <w:r>
              <w:rPr>
                <w:noProof/>
                <w:webHidden/>
              </w:rPr>
              <w:fldChar w:fldCharType="begin"/>
            </w:r>
            <w:r>
              <w:rPr>
                <w:noProof/>
                <w:webHidden/>
              </w:rPr>
              <w:instrText xml:space="preserve"> PAGEREF _Toc520790360 \h </w:instrText>
            </w:r>
            <w:r>
              <w:rPr>
                <w:noProof/>
                <w:webHidden/>
              </w:rPr>
            </w:r>
            <w:r>
              <w:rPr>
                <w:noProof/>
                <w:webHidden/>
              </w:rPr>
              <w:fldChar w:fldCharType="separate"/>
            </w:r>
            <w:r w:rsidR="00100B6E">
              <w:rPr>
                <w:noProof/>
                <w:webHidden/>
              </w:rPr>
              <w:t>72</w:t>
            </w:r>
            <w:r>
              <w:rPr>
                <w:noProof/>
                <w:webHidden/>
              </w:rPr>
              <w:fldChar w:fldCharType="end"/>
            </w:r>
          </w:hyperlink>
        </w:p>
        <w:p w14:paraId="188C5CCE"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61" w:history="1">
            <w:r w:rsidRPr="00E3042C">
              <w:rPr>
                <w:rStyle w:val="Hyperlink"/>
                <w:noProof/>
                <w14:scene3d>
                  <w14:camera w14:prst="orthographicFront"/>
                  <w14:lightRig w14:rig="threePt" w14:dir="t">
                    <w14:rot w14:lat="0" w14:lon="0" w14:rev="0"/>
                  </w14:lightRig>
                </w14:scene3d>
              </w:rPr>
              <w:t>4.3.2</w:t>
            </w:r>
            <w:r>
              <w:rPr>
                <w:rFonts w:asciiTheme="minorHAnsi" w:eastAsiaTheme="minorEastAsia" w:hAnsiTheme="minorHAnsi" w:cstheme="minorBidi"/>
                <w:noProof/>
                <w:sz w:val="22"/>
                <w:szCs w:val="22"/>
                <w:lang w:val="en-GB"/>
              </w:rPr>
              <w:tab/>
            </w:r>
            <w:r w:rsidRPr="00E3042C">
              <w:rPr>
                <w:rStyle w:val="Hyperlink"/>
                <w:noProof/>
              </w:rPr>
              <w:t>Biochemical Measurements</w:t>
            </w:r>
            <w:r>
              <w:rPr>
                <w:noProof/>
                <w:webHidden/>
              </w:rPr>
              <w:tab/>
            </w:r>
            <w:r>
              <w:rPr>
                <w:noProof/>
                <w:webHidden/>
              </w:rPr>
              <w:fldChar w:fldCharType="begin"/>
            </w:r>
            <w:r>
              <w:rPr>
                <w:noProof/>
                <w:webHidden/>
              </w:rPr>
              <w:instrText xml:space="preserve"> PAGEREF _Toc520790361 \h </w:instrText>
            </w:r>
            <w:r>
              <w:rPr>
                <w:noProof/>
                <w:webHidden/>
              </w:rPr>
            </w:r>
            <w:r>
              <w:rPr>
                <w:noProof/>
                <w:webHidden/>
              </w:rPr>
              <w:fldChar w:fldCharType="separate"/>
            </w:r>
            <w:r w:rsidR="00100B6E">
              <w:rPr>
                <w:noProof/>
                <w:webHidden/>
              </w:rPr>
              <w:t>74</w:t>
            </w:r>
            <w:r>
              <w:rPr>
                <w:noProof/>
                <w:webHidden/>
              </w:rPr>
              <w:fldChar w:fldCharType="end"/>
            </w:r>
          </w:hyperlink>
        </w:p>
        <w:p w14:paraId="5BD10A86"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62" w:history="1">
            <w:r w:rsidRPr="00E3042C">
              <w:rPr>
                <w:rStyle w:val="Hyperlink"/>
                <w:rFonts w:cs="Arial"/>
                <w:noProof/>
                <w14:scene3d>
                  <w14:camera w14:prst="orthographicFront"/>
                  <w14:lightRig w14:rig="threePt" w14:dir="t">
                    <w14:rot w14:lat="0" w14:lon="0" w14:rev="0"/>
                  </w14:lightRig>
                </w14:scene3d>
              </w:rPr>
              <w:t>4.3.3</w:t>
            </w:r>
            <w:r>
              <w:rPr>
                <w:rFonts w:asciiTheme="minorHAnsi" w:eastAsiaTheme="minorEastAsia" w:hAnsiTheme="minorHAnsi" w:cstheme="minorBidi"/>
                <w:noProof/>
                <w:sz w:val="22"/>
                <w:szCs w:val="22"/>
                <w:lang w:val="en-GB"/>
              </w:rPr>
              <w:tab/>
            </w:r>
            <w:r w:rsidRPr="00E3042C">
              <w:rPr>
                <w:rStyle w:val="Hyperlink"/>
                <w:rFonts w:cs="Arial"/>
                <w:noProof/>
              </w:rPr>
              <w:t>Statistical Analysis</w:t>
            </w:r>
            <w:r>
              <w:rPr>
                <w:noProof/>
                <w:webHidden/>
              </w:rPr>
              <w:tab/>
            </w:r>
            <w:r>
              <w:rPr>
                <w:noProof/>
                <w:webHidden/>
              </w:rPr>
              <w:fldChar w:fldCharType="begin"/>
            </w:r>
            <w:r>
              <w:rPr>
                <w:noProof/>
                <w:webHidden/>
              </w:rPr>
              <w:instrText xml:space="preserve"> PAGEREF _Toc520790362 \h </w:instrText>
            </w:r>
            <w:r>
              <w:rPr>
                <w:noProof/>
                <w:webHidden/>
              </w:rPr>
            </w:r>
            <w:r>
              <w:rPr>
                <w:noProof/>
                <w:webHidden/>
              </w:rPr>
              <w:fldChar w:fldCharType="separate"/>
            </w:r>
            <w:r w:rsidR="00100B6E">
              <w:rPr>
                <w:noProof/>
                <w:webHidden/>
              </w:rPr>
              <w:t>80</w:t>
            </w:r>
            <w:r>
              <w:rPr>
                <w:noProof/>
                <w:webHidden/>
              </w:rPr>
              <w:fldChar w:fldCharType="end"/>
            </w:r>
          </w:hyperlink>
        </w:p>
        <w:p w14:paraId="7D8D9FA7"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63" w:history="1">
            <w:r w:rsidRPr="00E3042C">
              <w:rPr>
                <w:rStyle w:val="Hyperlink"/>
                <w:rFonts w:cs="Arial"/>
                <w:noProof/>
                <w14:scene3d>
                  <w14:camera w14:prst="orthographicFront"/>
                  <w14:lightRig w14:rig="threePt" w14:dir="t">
                    <w14:rot w14:lat="0" w14:lon="0" w14:rev="0"/>
                  </w14:lightRig>
                </w14:scene3d>
              </w:rPr>
              <w:t>4.3.4</w:t>
            </w:r>
            <w:r>
              <w:rPr>
                <w:rFonts w:asciiTheme="minorHAnsi" w:eastAsiaTheme="minorEastAsia" w:hAnsiTheme="minorHAnsi" w:cstheme="minorBidi"/>
                <w:noProof/>
                <w:sz w:val="22"/>
                <w:szCs w:val="22"/>
                <w:lang w:val="en-GB"/>
              </w:rPr>
              <w:tab/>
            </w:r>
            <w:r w:rsidRPr="00E3042C">
              <w:rPr>
                <w:rStyle w:val="Hyperlink"/>
                <w:rFonts w:cs="Arial"/>
                <w:noProof/>
              </w:rPr>
              <w:t>Inclusion Criteria</w:t>
            </w:r>
            <w:r>
              <w:rPr>
                <w:noProof/>
                <w:webHidden/>
              </w:rPr>
              <w:tab/>
            </w:r>
            <w:r>
              <w:rPr>
                <w:noProof/>
                <w:webHidden/>
              </w:rPr>
              <w:fldChar w:fldCharType="begin"/>
            </w:r>
            <w:r>
              <w:rPr>
                <w:noProof/>
                <w:webHidden/>
              </w:rPr>
              <w:instrText xml:space="preserve"> PAGEREF _Toc520790363 \h </w:instrText>
            </w:r>
            <w:r>
              <w:rPr>
                <w:noProof/>
                <w:webHidden/>
              </w:rPr>
            </w:r>
            <w:r>
              <w:rPr>
                <w:noProof/>
                <w:webHidden/>
              </w:rPr>
              <w:fldChar w:fldCharType="separate"/>
            </w:r>
            <w:r w:rsidR="00100B6E">
              <w:rPr>
                <w:noProof/>
                <w:webHidden/>
              </w:rPr>
              <w:t>80</w:t>
            </w:r>
            <w:r>
              <w:rPr>
                <w:noProof/>
                <w:webHidden/>
              </w:rPr>
              <w:fldChar w:fldCharType="end"/>
            </w:r>
          </w:hyperlink>
        </w:p>
        <w:p w14:paraId="3D32B5DD"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64" w:history="1">
            <w:r w:rsidRPr="00E3042C">
              <w:rPr>
                <w:rStyle w:val="Hyperlink"/>
                <w:rFonts w:cs="Arial"/>
                <w:noProof/>
                <w14:scene3d>
                  <w14:camera w14:prst="orthographicFront"/>
                  <w14:lightRig w14:rig="threePt" w14:dir="t">
                    <w14:rot w14:lat="0" w14:lon="0" w14:rev="0"/>
                  </w14:lightRig>
                </w14:scene3d>
              </w:rPr>
              <w:t>4.3.5</w:t>
            </w:r>
            <w:r>
              <w:rPr>
                <w:rFonts w:asciiTheme="minorHAnsi" w:eastAsiaTheme="minorEastAsia" w:hAnsiTheme="minorHAnsi" w:cstheme="minorBidi"/>
                <w:noProof/>
                <w:sz w:val="22"/>
                <w:szCs w:val="22"/>
                <w:lang w:val="en-GB"/>
              </w:rPr>
              <w:tab/>
            </w:r>
            <w:r w:rsidRPr="00E3042C">
              <w:rPr>
                <w:rStyle w:val="Hyperlink"/>
                <w:rFonts w:cs="Arial"/>
                <w:noProof/>
              </w:rPr>
              <w:t>Exclusion Criteria</w:t>
            </w:r>
            <w:r>
              <w:rPr>
                <w:noProof/>
                <w:webHidden/>
              </w:rPr>
              <w:tab/>
            </w:r>
            <w:r>
              <w:rPr>
                <w:noProof/>
                <w:webHidden/>
              </w:rPr>
              <w:fldChar w:fldCharType="begin"/>
            </w:r>
            <w:r>
              <w:rPr>
                <w:noProof/>
                <w:webHidden/>
              </w:rPr>
              <w:instrText xml:space="preserve"> PAGEREF _Toc520790364 \h </w:instrText>
            </w:r>
            <w:r>
              <w:rPr>
                <w:noProof/>
                <w:webHidden/>
              </w:rPr>
            </w:r>
            <w:r>
              <w:rPr>
                <w:noProof/>
                <w:webHidden/>
              </w:rPr>
              <w:fldChar w:fldCharType="separate"/>
            </w:r>
            <w:r w:rsidR="00100B6E">
              <w:rPr>
                <w:noProof/>
                <w:webHidden/>
              </w:rPr>
              <w:t>80</w:t>
            </w:r>
            <w:r>
              <w:rPr>
                <w:noProof/>
                <w:webHidden/>
              </w:rPr>
              <w:fldChar w:fldCharType="end"/>
            </w:r>
          </w:hyperlink>
        </w:p>
        <w:p w14:paraId="5D77C436" w14:textId="77777777" w:rsidR="002B1C3D" w:rsidRDefault="002B1C3D">
          <w:pPr>
            <w:pStyle w:val="TOC2"/>
            <w:rPr>
              <w:rFonts w:asciiTheme="minorHAnsi" w:eastAsiaTheme="minorEastAsia" w:hAnsiTheme="minorHAnsi" w:cstheme="minorBidi"/>
              <w:b w:val="0"/>
              <w:i w:val="0"/>
              <w:noProof/>
              <w:sz w:val="22"/>
              <w:szCs w:val="22"/>
              <w:lang w:val="en-GB"/>
            </w:rPr>
          </w:pPr>
          <w:hyperlink w:anchor="_Toc520790365" w:history="1">
            <w:r w:rsidRPr="00E3042C">
              <w:rPr>
                <w:rStyle w:val="Hyperlink"/>
                <w:noProof/>
                <w14:scene3d>
                  <w14:camera w14:prst="orthographicFront"/>
                  <w14:lightRig w14:rig="threePt" w14:dir="t">
                    <w14:rot w14:lat="0" w14:lon="0" w14:rev="0"/>
                  </w14:lightRig>
                </w14:scene3d>
              </w:rPr>
              <w:t>4.4</w:t>
            </w:r>
            <w:r>
              <w:rPr>
                <w:rFonts w:asciiTheme="minorHAnsi" w:eastAsiaTheme="minorEastAsia" w:hAnsiTheme="minorHAnsi" w:cstheme="minorBidi"/>
                <w:b w:val="0"/>
                <w:i w:val="0"/>
                <w:noProof/>
                <w:sz w:val="22"/>
                <w:szCs w:val="22"/>
                <w:lang w:val="en-GB"/>
              </w:rPr>
              <w:tab/>
            </w:r>
            <w:r w:rsidRPr="00E3042C">
              <w:rPr>
                <w:rStyle w:val="Hyperlink"/>
                <w:noProof/>
              </w:rPr>
              <w:t>Results</w:t>
            </w:r>
            <w:r>
              <w:rPr>
                <w:noProof/>
                <w:webHidden/>
              </w:rPr>
              <w:tab/>
            </w:r>
            <w:r>
              <w:rPr>
                <w:noProof/>
                <w:webHidden/>
              </w:rPr>
              <w:fldChar w:fldCharType="begin"/>
            </w:r>
            <w:r>
              <w:rPr>
                <w:noProof/>
                <w:webHidden/>
              </w:rPr>
              <w:instrText xml:space="preserve"> PAGEREF _Toc520790365 \h </w:instrText>
            </w:r>
            <w:r>
              <w:rPr>
                <w:noProof/>
                <w:webHidden/>
              </w:rPr>
            </w:r>
            <w:r>
              <w:rPr>
                <w:noProof/>
                <w:webHidden/>
              </w:rPr>
              <w:fldChar w:fldCharType="separate"/>
            </w:r>
            <w:r w:rsidR="00100B6E">
              <w:rPr>
                <w:noProof/>
                <w:webHidden/>
              </w:rPr>
              <w:t>81</w:t>
            </w:r>
            <w:r>
              <w:rPr>
                <w:noProof/>
                <w:webHidden/>
              </w:rPr>
              <w:fldChar w:fldCharType="end"/>
            </w:r>
          </w:hyperlink>
        </w:p>
        <w:p w14:paraId="56AF3F28"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66" w:history="1">
            <w:r w:rsidRPr="00E3042C">
              <w:rPr>
                <w:rStyle w:val="Hyperlink"/>
                <w:rFonts w:cs="Arial"/>
                <w:noProof/>
                <w14:scene3d>
                  <w14:camera w14:prst="orthographicFront"/>
                  <w14:lightRig w14:rig="threePt" w14:dir="t">
                    <w14:rot w14:lat="0" w14:lon="0" w14:rev="0"/>
                  </w14:lightRig>
                </w14:scene3d>
              </w:rPr>
              <w:t>4.4.1</w:t>
            </w:r>
            <w:r>
              <w:rPr>
                <w:rFonts w:asciiTheme="minorHAnsi" w:eastAsiaTheme="minorEastAsia" w:hAnsiTheme="minorHAnsi" w:cstheme="minorBidi"/>
                <w:noProof/>
                <w:sz w:val="22"/>
                <w:szCs w:val="22"/>
                <w:lang w:val="en-GB"/>
              </w:rPr>
              <w:tab/>
            </w:r>
            <w:r w:rsidRPr="00E3042C">
              <w:rPr>
                <w:rStyle w:val="Hyperlink"/>
                <w:rFonts w:cs="Arial"/>
                <w:noProof/>
              </w:rPr>
              <w:t>Total 25OHD</w:t>
            </w:r>
            <w:r w:rsidRPr="00E3042C">
              <w:rPr>
                <w:rStyle w:val="Hyperlink"/>
                <w:rFonts w:cs="Arial"/>
                <w:noProof/>
                <w:vertAlign w:val="subscript"/>
              </w:rPr>
              <w:t>3</w:t>
            </w:r>
            <w:r w:rsidRPr="00E3042C">
              <w:rPr>
                <w:rStyle w:val="Hyperlink"/>
                <w:rFonts w:cs="Arial"/>
                <w:noProof/>
              </w:rPr>
              <w:t xml:space="preserve"> by LC-MS/MS</w:t>
            </w:r>
            <w:r>
              <w:rPr>
                <w:noProof/>
                <w:webHidden/>
              </w:rPr>
              <w:tab/>
            </w:r>
            <w:r>
              <w:rPr>
                <w:noProof/>
                <w:webHidden/>
              </w:rPr>
              <w:fldChar w:fldCharType="begin"/>
            </w:r>
            <w:r>
              <w:rPr>
                <w:noProof/>
                <w:webHidden/>
              </w:rPr>
              <w:instrText xml:space="preserve"> PAGEREF _Toc520790366 \h </w:instrText>
            </w:r>
            <w:r>
              <w:rPr>
                <w:noProof/>
                <w:webHidden/>
              </w:rPr>
            </w:r>
            <w:r>
              <w:rPr>
                <w:noProof/>
                <w:webHidden/>
              </w:rPr>
              <w:fldChar w:fldCharType="separate"/>
            </w:r>
            <w:r w:rsidR="00100B6E">
              <w:rPr>
                <w:noProof/>
                <w:webHidden/>
              </w:rPr>
              <w:t>82</w:t>
            </w:r>
            <w:r>
              <w:rPr>
                <w:noProof/>
                <w:webHidden/>
              </w:rPr>
              <w:fldChar w:fldCharType="end"/>
            </w:r>
          </w:hyperlink>
        </w:p>
        <w:p w14:paraId="1C16BED2"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67" w:history="1">
            <w:r w:rsidRPr="00E3042C">
              <w:rPr>
                <w:rStyle w:val="Hyperlink"/>
                <w:rFonts w:cs="Arial"/>
                <w:noProof/>
                <w14:scene3d>
                  <w14:camera w14:prst="orthographicFront"/>
                  <w14:lightRig w14:rig="threePt" w14:dir="t">
                    <w14:rot w14:lat="0" w14:lon="0" w14:rev="0"/>
                  </w14:lightRig>
                </w14:scene3d>
              </w:rPr>
              <w:t>4.4.2</w:t>
            </w:r>
            <w:r>
              <w:rPr>
                <w:rFonts w:asciiTheme="minorHAnsi" w:eastAsiaTheme="minorEastAsia" w:hAnsiTheme="minorHAnsi" w:cstheme="minorBidi"/>
                <w:noProof/>
                <w:sz w:val="22"/>
                <w:szCs w:val="22"/>
                <w:lang w:val="en-GB"/>
              </w:rPr>
              <w:tab/>
            </w:r>
            <w:r w:rsidRPr="00E3042C">
              <w:rPr>
                <w:rStyle w:val="Hyperlink"/>
                <w:rFonts w:cs="Arial"/>
                <w:noProof/>
              </w:rPr>
              <w:t>Total 25OHD by Immunoassay</w:t>
            </w:r>
            <w:r>
              <w:rPr>
                <w:noProof/>
                <w:webHidden/>
              </w:rPr>
              <w:tab/>
            </w:r>
            <w:r>
              <w:rPr>
                <w:noProof/>
                <w:webHidden/>
              </w:rPr>
              <w:fldChar w:fldCharType="begin"/>
            </w:r>
            <w:r>
              <w:rPr>
                <w:noProof/>
                <w:webHidden/>
              </w:rPr>
              <w:instrText xml:space="preserve"> PAGEREF _Toc520790367 \h </w:instrText>
            </w:r>
            <w:r>
              <w:rPr>
                <w:noProof/>
                <w:webHidden/>
              </w:rPr>
            </w:r>
            <w:r>
              <w:rPr>
                <w:noProof/>
                <w:webHidden/>
              </w:rPr>
              <w:fldChar w:fldCharType="separate"/>
            </w:r>
            <w:r w:rsidR="00100B6E">
              <w:rPr>
                <w:noProof/>
                <w:webHidden/>
              </w:rPr>
              <w:t>84</w:t>
            </w:r>
            <w:r>
              <w:rPr>
                <w:noProof/>
                <w:webHidden/>
              </w:rPr>
              <w:fldChar w:fldCharType="end"/>
            </w:r>
          </w:hyperlink>
        </w:p>
        <w:p w14:paraId="2FA3373C"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68" w:history="1">
            <w:r w:rsidRPr="00E3042C">
              <w:rPr>
                <w:rStyle w:val="Hyperlink"/>
                <w:rFonts w:cs="Arial"/>
                <w:noProof/>
                <w14:scene3d>
                  <w14:camera w14:prst="orthographicFront"/>
                  <w14:lightRig w14:rig="threePt" w14:dir="t">
                    <w14:rot w14:lat="0" w14:lon="0" w14:rev="0"/>
                  </w14:lightRig>
                </w14:scene3d>
              </w:rPr>
              <w:t>4.4.3</w:t>
            </w:r>
            <w:r>
              <w:rPr>
                <w:rFonts w:asciiTheme="minorHAnsi" w:eastAsiaTheme="minorEastAsia" w:hAnsiTheme="minorHAnsi" w:cstheme="minorBidi"/>
                <w:noProof/>
                <w:sz w:val="22"/>
                <w:szCs w:val="22"/>
                <w:lang w:val="en-GB"/>
              </w:rPr>
              <w:tab/>
            </w:r>
            <w:r w:rsidRPr="00E3042C">
              <w:rPr>
                <w:rStyle w:val="Hyperlink"/>
                <w:rFonts w:cs="Arial"/>
                <w:noProof/>
              </w:rPr>
              <w:t>CRP</w:t>
            </w:r>
            <w:r>
              <w:rPr>
                <w:noProof/>
                <w:webHidden/>
              </w:rPr>
              <w:tab/>
            </w:r>
            <w:r>
              <w:rPr>
                <w:noProof/>
                <w:webHidden/>
              </w:rPr>
              <w:fldChar w:fldCharType="begin"/>
            </w:r>
            <w:r>
              <w:rPr>
                <w:noProof/>
                <w:webHidden/>
              </w:rPr>
              <w:instrText xml:space="preserve"> PAGEREF _Toc520790368 \h </w:instrText>
            </w:r>
            <w:r>
              <w:rPr>
                <w:noProof/>
                <w:webHidden/>
              </w:rPr>
            </w:r>
            <w:r>
              <w:rPr>
                <w:noProof/>
                <w:webHidden/>
              </w:rPr>
              <w:fldChar w:fldCharType="separate"/>
            </w:r>
            <w:r w:rsidR="00100B6E">
              <w:rPr>
                <w:noProof/>
                <w:webHidden/>
              </w:rPr>
              <w:t>86</w:t>
            </w:r>
            <w:r>
              <w:rPr>
                <w:noProof/>
                <w:webHidden/>
              </w:rPr>
              <w:fldChar w:fldCharType="end"/>
            </w:r>
          </w:hyperlink>
        </w:p>
        <w:p w14:paraId="238AD470"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69" w:history="1">
            <w:r w:rsidRPr="00E3042C">
              <w:rPr>
                <w:rStyle w:val="Hyperlink"/>
                <w:rFonts w:cs="Arial"/>
                <w:noProof/>
                <w14:scene3d>
                  <w14:camera w14:prst="orthographicFront"/>
                  <w14:lightRig w14:rig="threePt" w14:dir="t">
                    <w14:rot w14:lat="0" w14:lon="0" w14:rev="0"/>
                  </w14:lightRig>
                </w14:scene3d>
              </w:rPr>
              <w:t>4.4.5</w:t>
            </w:r>
            <w:r>
              <w:rPr>
                <w:rFonts w:asciiTheme="minorHAnsi" w:eastAsiaTheme="minorEastAsia" w:hAnsiTheme="minorHAnsi" w:cstheme="minorBidi"/>
                <w:noProof/>
                <w:sz w:val="22"/>
                <w:szCs w:val="22"/>
                <w:lang w:val="en-GB"/>
              </w:rPr>
              <w:tab/>
            </w:r>
            <w:r w:rsidRPr="00E3042C">
              <w:rPr>
                <w:rStyle w:val="Hyperlink"/>
                <w:rFonts w:cs="Arial"/>
                <w:noProof/>
              </w:rPr>
              <w:t>Albumin</w:t>
            </w:r>
            <w:r>
              <w:rPr>
                <w:noProof/>
                <w:webHidden/>
              </w:rPr>
              <w:tab/>
            </w:r>
            <w:r>
              <w:rPr>
                <w:noProof/>
                <w:webHidden/>
              </w:rPr>
              <w:fldChar w:fldCharType="begin"/>
            </w:r>
            <w:r>
              <w:rPr>
                <w:noProof/>
                <w:webHidden/>
              </w:rPr>
              <w:instrText xml:space="preserve"> PAGEREF _Toc520790369 \h </w:instrText>
            </w:r>
            <w:r>
              <w:rPr>
                <w:noProof/>
                <w:webHidden/>
              </w:rPr>
            </w:r>
            <w:r>
              <w:rPr>
                <w:noProof/>
                <w:webHidden/>
              </w:rPr>
              <w:fldChar w:fldCharType="separate"/>
            </w:r>
            <w:r w:rsidR="00100B6E">
              <w:rPr>
                <w:noProof/>
                <w:webHidden/>
              </w:rPr>
              <w:t>88</w:t>
            </w:r>
            <w:r>
              <w:rPr>
                <w:noProof/>
                <w:webHidden/>
              </w:rPr>
              <w:fldChar w:fldCharType="end"/>
            </w:r>
          </w:hyperlink>
        </w:p>
        <w:p w14:paraId="200485C9"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70" w:history="1">
            <w:r w:rsidRPr="00E3042C">
              <w:rPr>
                <w:rStyle w:val="Hyperlink"/>
                <w:rFonts w:cs="Arial"/>
                <w:noProof/>
                <w14:scene3d>
                  <w14:camera w14:prst="orthographicFront"/>
                  <w14:lightRig w14:rig="threePt" w14:dir="t">
                    <w14:rot w14:lat="0" w14:lon="0" w14:rev="0"/>
                  </w14:lightRig>
                </w14:scene3d>
              </w:rPr>
              <w:t>4.4.6</w:t>
            </w:r>
            <w:r>
              <w:rPr>
                <w:rFonts w:asciiTheme="minorHAnsi" w:eastAsiaTheme="minorEastAsia" w:hAnsiTheme="minorHAnsi" w:cstheme="minorBidi"/>
                <w:noProof/>
                <w:sz w:val="22"/>
                <w:szCs w:val="22"/>
                <w:lang w:val="en-GB"/>
              </w:rPr>
              <w:tab/>
            </w:r>
            <w:r w:rsidRPr="00E3042C">
              <w:rPr>
                <w:rStyle w:val="Hyperlink"/>
                <w:rFonts w:cs="Arial"/>
                <w:noProof/>
              </w:rPr>
              <w:t>VDBP</w:t>
            </w:r>
            <w:r>
              <w:rPr>
                <w:noProof/>
                <w:webHidden/>
              </w:rPr>
              <w:tab/>
            </w:r>
            <w:r>
              <w:rPr>
                <w:noProof/>
                <w:webHidden/>
              </w:rPr>
              <w:fldChar w:fldCharType="begin"/>
            </w:r>
            <w:r>
              <w:rPr>
                <w:noProof/>
                <w:webHidden/>
              </w:rPr>
              <w:instrText xml:space="preserve"> PAGEREF _Toc520790370 \h </w:instrText>
            </w:r>
            <w:r>
              <w:rPr>
                <w:noProof/>
                <w:webHidden/>
              </w:rPr>
            </w:r>
            <w:r>
              <w:rPr>
                <w:noProof/>
                <w:webHidden/>
              </w:rPr>
              <w:fldChar w:fldCharType="separate"/>
            </w:r>
            <w:r w:rsidR="00100B6E">
              <w:rPr>
                <w:noProof/>
                <w:webHidden/>
              </w:rPr>
              <w:t>90</w:t>
            </w:r>
            <w:r>
              <w:rPr>
                <w:noProof/>
                <w:webHidden/>
              </w:rPr>
              <w:fldChar w:fldCharType="end"/>
            </w:r>
          </w:hyperlink>
        </w:p>
        <w:p w14:paraId="688D333A"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71" w:history="1">
            <w:r w:rsidRPr="00E3042C">
              <w:rPr>
                <w:rStyle w:val="Hyperlink"/>
                <w:rFonts w:cs="Arial"/>
                <w:noProof/>
                <w14:scene3d>
                  <w14:camera w14:prst="orthographicFront"/>
                  <w14:lightRig w14:rig="threePt" w14:dir="t">
                    <w14:rot w14:lat="0" w14:lon="0" w14:rev="0"/>
                  </w14:lightRig>
                </w14:scene3d>
              </w:rPr>
              <w:t>4.4.7</w:t>
            </w:r>
            <w:r>
              <w:rPr>
                <w:rFonts w:asciiTheme="minorHAnsi" w:eastAsiaTheme="minorEastAsia" w:hAnsiTheme="minorHAnsi" w:cstheme="minorBidi"/>
                <w:noProof/>
                <w:sz w:val="22"/>
                <w:szCs w:val="22"/>
                <w:lang w:val="en-GB"/>
              </w:rPr>
              <w:tab/>
            </w:r>
            <w:r w:rsidRPr="00E3042C">
              <w:rPr>
                <w:rStyle w:val="Hyperlink"/>
                <w:rFonts w:cs="Arial"/>
                <w:noProof/>
              </w:rPr>
              <w:t>PINP</w:t>
            </w:r>
            <w:r>
              <w:rPr>
                <w:noProof/>
                <w:webHidden/>
              </w:rPr>
              <w:tab/>
            </w:r>
            <w:r>
              <w:rPr>
                <w:noProof/>
                <w:webHidden/>
              </w:rPr>
              <w:fldChar w:fldCharType="begin"/>
            </w:r>
            <w:r>
              <w:rPr>
                <w:noProof/>
                <w:webHidden/>
              </w:rPr>
              <w:instrText xml:space="preserve"> PAGEREF _Toc520790371 \h </w:instrText>
            </w:r>
            <w:r>
              <w:rPr>
                <w:noProof/>
                <w:webHidden/>
              </w:rPr>
            </w:r>
            <w:r>
              <w:rPr>
                <w:noProof/>
                <w:webHidden/>
              </w:rPr>
              <w:fldChar w:fldCharType="separate"/>
            </w:r>
            <w:r w:rsidR="00100B6E">
              <w:rPr>
                <w:noProof/>
                <w:webHidden/>
              </w:rPr>
              <w:t>92</w:t>
            </w:r>
            <w:r>
              <w:rPr>
                <w:noProof/>
                <w:webHidden/>
              </w:rPr>
              <w:fldChar w:fldCharType="end"/>
            </w:r>
          </w:hyperlink>
        </w:p>
        <w:p w14:paraId="0BF335A7"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72" w:history="1">
            <w:r w:rsidRPr="00E3042C">
              <w:rPr>
                <w:rStyle w:val="Hyperlink"/>
                <w:rFonts w:cs="Arial"/>
                <w:noProof/>
                <w14:scene3d>
                  <w14:camera w14:prst="orthographicFront"/>
                  <w14:lightRig w14:rig="threePt" w14:dir="t">
                    <w14:rot w14:lat="0" w14:lon="0" w14:rev="0"/>
                  </w14:lightRig>
                </w14:scene3d>
              </w:rPr>
              <w:t>4.4.8</w:t>
            </w:r>
            <w:r>
              <w:rPr>
                <w:rFonts w:asciiTheme="minorHAnsi" w:eastAsiaTheme="minorEastAsia" w:hAnsiTheme="minorHAnsi" w:cstheme="minorBidi"/>
                <w:noProof/>
                <w:sz w:val="22"/>
                <w:szCs w:val="22"/>
                <w:lang w:val="en-GB"/>
              </w:rPr>
              <w:tab/>
            </w:r>
            <w:r w:rsidRPr="00E3042C">
              <w:rPr>
                <w:rStyle w:val="Hyperlink"/>
                <w:rFonts w:cs="Arial"/>
                <w:noProof/>
              </w:rPr>
              <w:t>CTX</w:t>
            </w:r>
            <w:r>
              <w:rPr>
                <w:noProof/>
                <w:webHidden/>
              </w:rPr>
              <w:tab/>
            </w:r>
            <w:r>
              <w:rPr>
                <w:noProof/>
                <w:webHidden/>
              </w:rPr>
              <w:fldChar w:fldCharType="begin"/>
            </w:r>
            <w:r>
              <w:rPr>
                <w:noProof/>
                <w:webHidden/>
              </w:rPr>
              <w:instrText xml:space="preserve"> PAGEREF _Toc520790372 \h </w:instrText>
            </w:r>
            <w:r>
              <w:rPr>
                <w:noProof/>
                <w:webHidden/>
              </w:rPr>
            </w:r>
            <w:r>
              <w:rPr>
                <w:noProof/>
                <w:webHidden/>
              </w:rPr>
              <w:fldChar w:fldCharType="separate"/>
            </w:r>
            <w:r w:rsidR="00100B6E">
              <w:rPr>
                <w:noProof/>
                <w:webHidden/>
              </w:rPr>
              <w:t>94</w:t>
            </w:r>
            <w:r>
              <w:rPr>
                <w:noProof/>
                <w:webHidden/>
              </w:rPr>
              <w:fldChar w:fldCharType="end"/>
            </w:r>
          </w:hyperlink>
        </w:p>
        <w:p w14:paraId="0C5E0BA2" w14:textId="77777777" w:rsidR="002B1C3D" w:rsidRDefault="002B1C3D">
          <w:pPr>
            <w:pStyle w:val="TOC3"/>
            <w:tabs>
              <w:tab w:val="left" w:pos="1418"/>
            </w:tabs>
            <w:rPr>
              <w:rFonts w:asciiTheme="minorHAnsi" w:eastAsiaTheme="minorEastAsia" w:hAnsiTheme="minorHAnsi" w:cstheme="minorBidi"/>
              <w:noProof/>
              <w:sz w:val="22"/>
              <w:szCs w:val="22"/>
              <w:lang w:val="en-GB"/>
            </w:rPr>
          </w:pPr>
          <w:hyperlink w:anchor="_Toc520790373" w:history="1">
            <w:r w:rsidRPr="00E3042C">
              <w:rPr>
                <w:rStyle w:val="Hyperlink"/>
                <w:rFonts w:cs="Arial"/>
                <w:noProof/>
                <w14:scene3d>
                  <w14:camera w14:prst="orthographicFront"/>
                  <w14:lightRig w14:rig="threePt" w14:dir="t">
                    <w14:rot w14:lat="0" w14:lon="0" w14:rev="0"/>
                  </w14:lightRig>
                </w14:scene3d>
              </w:rPr>
              <w:t>4.4.9</w:t>
            </w:r>
            <w:r>
              <w:rPr>
                <w:rFonts w:asciiTheme="minorHAnsi" w:eastAsiaTheme="minorEastAsia" w:hAnsiTheme="minorHAnsi" w:cstheme="minorBidi"/>
                <w:noProof/>
                <w:sz w:val="22"/>
                <w:szCs w:val="22"/>
                <w:lang w:val="en-GB"/>
              </w:rPr>
              <w:tab/>
            </w:r>
            <w:r w:rsidRPr="00E3042C">
              <w:rPr>
                <w:rStyle w:val="Hyperlink"/>
                <w:rFonts w:cs="Arial"/>
                <w:noProof/>
              </w:rPr>
              <w:t>PTH</w:t>
            </w:r>
            <w:r>
              <w:rPr>
                <w:noProof/>
                <w:webHidden/>
              </w:rPr>
              <w:tab/>
            </w:r>
            <w:r>
              <w:rPr>
                <w:noProof/>
                <w:webHidden/>
              </w:rPr>
              <w:fldChar w:fldCharType="begin"/>
            </w:r>
            <w:r>
              <w:rPr>
                <w:noProof/>
                <w:webHidden/>
              </w:rPr>
              <w:instrText xml:space="preserve"> PAGEREF _Toc520790373 \h </w:instrText>
            </w:r>
            <w:r>
              <w:rPr>
                <w:noProof/>
                <w:webHidden/>
              </w:rPr>
            </w:r>
            <w:r>
              <w:rPr>
                <w:noProof/>
                <w:webHidden/>
              </w:rPr>
              <w:fldChar w:fldCharType="separate"/>
            </w:r>
            <w:r w:rsidR="00100B6E">
              <w:rPr>
                <w:noProof/>
                <w:webHidden/>
              </w:rPr>
              <w:t>96</w:t>
            </w:r>
            <w:r>
              <w:rPr>
                <w:noProof/>
                <w:webHidden/>
              </w:rPr>
              <w:fldChar w:fldCharType="end"/>
            </w:r>
          </w:hyperlink>
        </w:p>
        <w:p w14:paraId="0EF0EFAA" w14:textId="77777777" w:rsidR="002B1C3D" w:rsidRDefault="002B1C3D">
          <w:pPr>
            <w:pStyle w:val="TOC3"/>
            <w:tabs>
              <w:tab w:val="left" w:pos="1540"/>
            </w:tabs>
            <w:rPr>
              <w:rFonts w:asciiTheme="minorHAnsi" w:eastAsiaTheme="minorEastAsia" w:hAnsiTheme="minorHAnsi" w:cstheme="minorBidi"/>
              <w:noProof/>
              <w:sz w:val="22"/>
              <w:szCs w:val="22"/>
              <w:lang w:val="en-GB"/>
            </w:rPr>
          </w:pPr>
          <w:hyperlink w:anchor="_Toc520790374" w:history="1">
            <w:r w:rsidRPr="00E3042C">
              <w:rPr>
                <w:rStyle w:val="Hyperlink"/>
                <w:rFonts w:cs="Arial"/>
                <w:noProof/>
                <w14:scene3d>
                  <w14:camera w14:prst="orthographicFront"/>
                  <w14:lightRig w14:rig="threePt" w14:dir="t">
                    <w14:rot w14:lat="0" w14:lon="0" w14:rev="0"/>
                  </w14:lightRig>
                </w14:scene3d>
              </w:rPr>
              <w:t>4.4.10</w:t>
            </w:r>
            <w:r>
              <w:rPr>
                <w:rFonts w:asciiTheme="minorHAnsi" w:eastAsiaTheme="minorEastAsia" w:hAnsiTheme="minorHAnsi" w:cstheme="minorBidi"/>
                <w:noProof/>
                <w:sz w:val="22"/>
                <w:szCs w:val="22"/>
                <w:lang w:val="en-GB"/>
              </w:rPr>
              <w:tab/>
            </w:r>
            <w:r w:rsidRPr="00E3042C">
              <w:rPr>
                <w:rStyle w:val="Hyperlink"/>
                <w:rFonts w:cs="Arial"/>
                <w:noProof/>
              </w:rPr>
              <w:t>Directly measured free 25OHD by Immunoassay</w:t>
            </w:r>
            <w:r>
              <w:rPr>
                <w:noProof/>
                <w:webHidden/>
              </w:rPr>
              <w:tab/>
            </w:r>
            <w:r>
              <w:rPr>
                <w:noProof/>
                <w:webHidden/>
              </w:rPr>
              <w:fldChar w:fldCharType="begin"/>
            </w:r>
            <w:r>
              <w:rPr>
                <w:noProof/>
                <w:webHidden/>
              </w:rPr>
              <w:instrText xml:space="preserve"> PAGEREF _Toc520790374 \h </w:instrText>
            </w:r>
            <w:r>
              <w:rPr>
                <w:noProof/>
                <w:webHidden/>
              </w:rPr>
            </w:r>
            <w:r>
              <w:rPr>
                <w:noProof/>
                <w:webHidden/>
              </w:rPr>
              <w:fldChar w:fldCharType="separate"/>
            </w:r>
            <w:r w:rsidR="00100B6E">
              <w:rPr>
                <w:noProof/>
                <w:webHidden/>
              </w:rPr>
              <w:t>98</w:t>
            </w:r>
            <w:r>
              <w:rPr>
                <w:noProof/>
                <w:webHidden/>
              </w:rPr>
              <w:fldChar w:fldCharType="end"/>
            </w:r>
          </w:hyperlink>
        </w:p>
        <w:p w14:paraId="4C270DDF" w14:textId="77777777" w:rsidR="002B1C3D" w:rsidRDefault="002B1C3D">
          <w:pPr>
            <w:pStyle w:val="TOC3"/>
            <w:tabs>
              <w:tab w:val="left" w:pos="1540"/>
            </w:tabs>
            <w:rPr>
              <w:rFonts w:asciiTheme="minorHAnsi" w:eastAsiaTheme="minorEastAsia" w:hAnsiTheme="minorHAnsi" w:cstheme="minorBidi"/>
              <w:noProof/>
              <w:sz w:val="22"/>
              <w:szCs w:val="22"/>
              <w:lang w:val="en-GB"/>
            </w:rPr>
          </w:pPr>
          <w:hyperlink w:anchor="_Toc520790375" w:history="1">
            <w:r w:rsidRPr="00E3042C">
              <w:rPr>
                <w:rStyle w:val="Hyperlink"/>
                <w:rFonts w:cs="Arial"/>
                <w:noProof/>
                <w14:scene3d>
                  <w14:camera w14:prst="orthographicFront"/>
                  <w14:lightRig w14:rig="threePt" w14:dir="t">
                    <w14:rot w14:lat="0" w14:lon="0" w14:rev="0"/>
                  </w14:lightRig>
                </w14:scene3d>
              </w:rPr>
              <w:t>4.4.11</w:t>
            </w:r>
            <w:r>
              <w:rPr>
                <w:rFonts w:asciiTheme="minorHAnsi" w:eastAsiaTheme="minorEastAsia" w:hAnsiTheme="minorHAnsi" w:cstheme="minorBidi"/>
                <w:noProof/>
                <w:sz w:val="22"/>
                <w:szCs w:val="22"/>
                <w:lang w:val="en-GB"/>
              </w:rPr>
              <w:tab/>
            </w:r>
            <w:r w:rsidRPr="00E3042C">
              <w:rPr>
                <w:rStyle w:val="Hyperlink"/>
                <w:rFonts w:cs="Arial"/>
                <w:noProof/>
              </w:rPr>
              <w:t>Calculated Free 25OHD</w:t>
            </w:r>
            <w:r>
              <w:rPr>
                <w:noProof/>
                <w:webHidden/>
              </w:rPr>
              <w:tab/>
            </w:r>
            <w:r>
              <w:rPr>
                <w:noProof/>
                <w:webHidden/>
              </w:rPr>
              <w:fldChar w:fldCharType="begin"/>
            </w:r>
            <w:r>
              <w:rPr>
                <w:noProof/>
                <w:webHidden/>
              </w:rPr>
              <w:instrText xml:space="preserve"> PAGEREF _Toc520790375 \h </w:instrText>
            </w:r>
            <w:r>
              <w:rPr>
                <w:noProof/>
                <w:webHidden/>
              </w:rPr>
            </w:r>
            <w:r>
              <w:rPr>
                <w:noProof/>
                <w:webHidden/>
              </w:rPr>
              <w:fldChar w:fldCharType="separate"/>
            </w:r>
            <w:r w:rsidR="00100B6E">
              <w:rPr>
                <w:noProof/>
                <w:webHidden/>
              </w:rPr>
              <w:t>100</w:t>
            </w:r>
            <w:r>
              <w:rPr>
                <w:noProof/>
                <w:webHidden/>
              </w:rPr>
              <w:fldChar w:fldCharType="end"/>
            </w:r>
          </w:hyperlink>
        </w:p>
        <w:p w14:paraId="114BF7EF" w14:textId="77777777" w:rsidR="002B1C3D" w:rsidRDefault="002B1C3D">
          <w:pPr>
            <w:pStyle w:val="TOC3"/>
            <w:tabs>
              <w:tab w:val="left" w:pos="1540"/>
            </w:tabs>
            <w:rPr>
              <w:rFonts w:asciiTheme="minorHAnsi" w:eastAsiaTheme="minorEastAsia" w:hAnsiTheme="minorHAnsi" w:cstheme="minorBidi"/>
              <w:noProof/>
              <w:sz w:val="22"/>
              <w:szCs w:val="22"/>
              <w:lang w:val="en-GB"/>
            </w:rPr>
          </w:pPr>
          <w:hyperlink w:anchor="_Toc520790376" w:history="1">
            <w:r w:rsidRPr="00E3042C">
              <w:rPr>
                <w:rStyle w:val="Hyperlink"/>
                <w:noProof/>
                <w14:scene3d>
                  <w14:camera w14:prst="orthographicFront"/>
                  <w14:lightRig w14:rig="threePt" w14:dir="t">
                    <w14:rot w14:lat="0" w14:lon="0" w14:rev="0"/>
                  </w14:lightRig>
                </w14:scene3d>
              </w:rPr>
              <w:t>4.4.12</w:t>
            </w:r>
            <w:r>
              <w:rPr>
                <w:rFonts w:asciiTheme="minorHAnsi" w:eastAsiaTheme="minorEastAsia" w:hAnsiTheme="minorHAnsi" w:cstheme="minorBidi"/>
                <w:noProof/>
                <w:sz w:val="22"/>
                <w:szCs w:val="22"/>
                <w:lang w:val="en-GB"/>
              </w:rPr>
              <w:tab/>
            </w:r>
            <w:r w:rsidRPr="00E3042C">
              <w:rPr>
                <w:rStyle w:val="Hyperlink"/>
                <w:rFonts w:cs="Arial"/>
                <w:noProof/>
              </w:rPr>
              <w:t>1,25</w:t>
            </w:r>
            <w:r w:rsidRPr="00E3042C">
              <w:rPr>
                <w:rStyle w:val="Hyperlink"/>
                <w:noProof/>
              </w:rPr>
              <w:t>(OH)</w:t>
            </w:r>
            <w:r w:rsidRPr="00E3042C">
              <w:rPr>
                <w:rStyle w:val="Hyperlink"/>
                <w:noProof/>
                <w:vertAlign w:val="subscript"/>
              </w:rPr>
              <w:t>2</w:t>
            </w:r>
            <w:r w:rsidRPr="00E3042C">
              <w:rPr>
                <w:rStyle w:val="Hyperlink"/>
                <w:noProof/>
              </w:rPr>
              <w:t>D by Immunoassay</w:t>
            </w:r>
            <w:r>
              <w:rPr>
                <w:noProof/>
                <w:webHidden/>
              </w:rPr>
              <w:tab/>
            </w:r>
            <w:r>
              <w:rPr>
                <w:noProof/>
                <w:webHidden/>
              </w:rPr>
              <w:fldChar w:fldCharType="begin"/>
            </w:r>
            <w:r>
              <w:rPr>
                <w:noProof/>
                <w:webHidden/>
              </w:rPr>
              <w:instrText xml:space="preserve"> PAGEREF _Toc520790376 \h </w:instrText>
            </w:r>
            <w:r>
              <w:rPr>
                <w:noProof/>
                <w:webHidden/>
              </w:rPr>
            </w:r>
            <w:r>
              <w:rPr>
                <w:noProof/>
                <w:webHidden/>
              </w:rPr>
              <w:fldChar w:fldCharType="separate"/>
            </w:r>
            <w:r w:rsidR="00100B6E">
              <w:rPr>
                <w:noProof/>
                <w:webHidden/>
              </w:rPr>
              <w:t>102</w:t>
            </w:r>
            <w:r>
              <w:rPr>
                <w:noProof/>
                <w:webHidden/>
              </w:rPr>
              <w:fldChar w:fldCharType="end"/>
            </w:r>
          </w:hyperlink>
        </w:p>
        <w:p w14:paraId="2A735016" w14:textId="77777777" w:rsidR="002B1C3D" w:rsidRDefault="002B1C3D">
          <w:pPr>
            <w:pStyle w:val="TOC2"/>
            <w:rPr>
              <w:rFonts w:asciiTheme="minorHAnsi" w:eastAsiaTheme="minorEastAsia" w:hAnsiTheme="minorHAnsi" w:cstheme="minorBidi"/>
              <w:b w:val="0"/>
              <w:i w:val="0"/>
              <w:noProof/>
              <w:sz w:val="22"/>
              <w:szCs w:val="22"/>
              <w:lang w:val="en-GB"/>
            </w:rPr>
          </w:pPr>
          <w:hyperlink w:anchor="_Toc520790377" w:history="1">
            <w:r w:rsidRPr="00E3042C">
              <w:rPr>
                <w:rStyle w:val="Hyperlink"/>
                <w:noProof/>
                <w14:scene3d>
                  <w14:camera w14:prst="orthographicFront"/>
                  <w14:lightRig w14:rig="threePt" w14:dir="t">
                    <w14:rot w14:lat="0" w14:lon="0" w14:rev="0"/>
                  </w14:lightRig>
                </w14:scene3d>
              </w:rPr>
              <w:t>4.5</w:t>
            </w:r>
            <w:r>
              <w:rPr>
                <w:rFonts w:asciiTheme="minorHAnsi" w:eastAsiaTheme="minorEastAsia" w:hAnsiTheme="minorHAnsi" w:cstheme="minorBidi"/>
                <w:b w:val="0"/>
                <w:i w:val="0"/>
                <w:noProof/>
                <w:sz w:val="22"/>
                <w:szCs w:val="22"/>
                <w:lang w:val="en-GB"/>
              </w:rPr>
              <w:tab/>
            </w:r>
            <w:r w:rsidRPr="00E3042C">
              <w:rPr>
                <w:rStyle w:val="Hyperlink"/>
                <w:noProof/>
              </w:rPr>
              <w:t>Discussion</w:t>
            </w:r>
            <w:r>
              <w:rPr>
                <w:noProof/>
                <w:webHidden/>
              </w:rPr>
              <w:tab/>
            </w:r>
            <w:r>
              <w:rPr>
                <w:noProof/>
                <w:webHidden/>
              </w:rPr>
              <w:fldChar w:fldCharType="begin"/>
            </w:r>
            <w:r>
              <w:rPr>
                <w:noProof/>
                <w:webHidden/>
              </w:rPr>
              <w:instrText xml:space="preserve"> PAGEREF _Toc520790377 \h </w:instrText>
            </w:r>
            <w:r>
              <w:rPr>
                <w:noProof/>
                <w:webHidden/>
              </w:rPr>
            </w:r>
            <w:r>
              <w:rPr>
                <w:noProof/>
                <w:webHidden/>
              </w:rPr>
              <w:fldChar w:fldCharType="separate"/>
            </w:r>
            <w:r w:rsidR="00100B6E">
              <w:rPr>
                <w:noProof/>
                <w:webHidden/>
              </w:rPr>
              <w:t>104</w:t>
            </w:r>
            <w:r>
              <w:rPr>
                <w:noProof/>
                <w:webHidden/>
              </w:rPr>
              <w:fldChar w:fldCharType="end"/>
            </w:r>
          </w:hyperlink>
        </w:p>
        <w:p w14:paraId="24D421AD" w14:textId="77777777" w:rsidR="002B1C3D" w:rsidRDefault="002B1C3D">
          <w:pPr>
            <w:pStyle w:val="TOC1"/>
            <w:rPr>
              <w:rFonts w:asciiTheme="minorHAnsi" w:eastAsiaTheme="minorEastAsia" w:hAnsiTheme="minorHAnsi" w:cstheme="minorBidi"/>
              <w:b w:val="0"/>
              <w:caps w:val="0"/>
              <w:sz w:val="22"/>
              <w:szCs w:val="22"/>
              <w:lang w:val="en-GB"/>
            </w:rPr>
          </w:pPr>
          <w:hyperlink w:anchor="_Toc520790378" w:history="1">
            <w:r w:rsidRPr="00E3042C">
              <w:rPr>
                <w:rStyle w:val="Hyperlink"/>
                <w:rFonts w:cs="Arial"/>
                <w14:scene3d>
                  <w14:camera w14:prst="orthographicFront"/>
                  <w14:lightRig w14:rig="threePt" w14:dir="t">
                    <w14:rot w14:lat="0" w14:lon="0" w14:rev="0"/>
                  </w14:lightRig>
                </w14:scene3d>
              </w:rPr>
              <w:t>5</w:t>
            </w:r>
            <w:r>
              <w:rPr>
                <w:rFonts w:asciiTheme="minorHAnsi" w:eastAsiaTheme="minorEastAsia" w:hAnsiTheme="minorHAnsi" w:cstheme="minorBidi"/>
                <w:b w:val="0"/>
                <w:caps w:val="0"/>
                <w:sz w:val="22"/>
                <w:szCs w:val="22"/>
                <w:lang w:val="en-GB"/>
              </w:rPr>
              <w:tab/>
            </w:r>
            <w:r w:rsidRPr="00E3042C">
              <w:rPr>
                <w:rStyle w:val="Hyperlink"/>
                <w:rFonts w:cs="Arial"/>
              </w:rPr>
              <w:t>Discussion</w:t>
            </w:r>
            <w:r>
              <w:rPr>
                <w:webHidden/>
              </w:rPr>
              <w:tab/>
            </w:r>
            <w:r>
              <w:rPr>
                <w:webHidden/>
              </w:rPr>
              <w:fldChar w:fldCharType="begin"/>
            </w:r>
            <w:r>
              <w:rPr>
                <w:webHidden/>
              </w:rPr>
              <w:instrText xml:space="preserve"> PAGEREF _Toc520790378 \h </w:instrText>
            </w:r>
            <w:r>
              <w:rPr>
                <w:webHidden/>
              </w:rPr>
            </w:r>
            <w:r>
              <w:rPr>
                <w:webHidden/>
              </w:rPr>
              <w:fldChar w:fldCharType="separate"/>
            </w:r>
            <w:r w:rsidR="00100B6E">
              <w:rPr>
                <w:webHidden/>
              </w:rPr>
              <w:t>111</w:t>
            </w:r>
            <w:r>
              <w:rPr>
                <w:webHidden/>
              </w:rPr>
              <w:fldChar w:fldCharType="end"/>
            </w:r>
          </w:hyperlink>
        </w:p>
        <w:p w14:paraId="791CC0D6" w14:textId="77777777" w:rsidR="002B1C3D" w:rsidRDefault="002B1C3D">
          <w:pPr>
            <w:pStyle w:val="TOC2"/>
            <w:rPr>
              <w:rFonts w:asciiTheme="minorHAnsi" w:eastAsiaTheme="minorEastAsia" w:hAnsiTheme="minorHAnsi" w:cstheme="minorBidi"/>
              <w:b w:val="0"/>
              <w:i w:val="0"/>
              <w:noProof/>
              <w:sz w:val="22"/>
              <w:szCs w:val="22"/>
              <w:lang w:val="en-GB"/>
            </w:rPr>
          </w:pPr>
          <w:hyperlink w:anchor="_Toc520790379" w:history="1">
            <w:r w:rsidRPr="00E3042C">
              <w:rPr>
                <w:rStyle w:val="Hyperlink"/>
                <w:noProof/>
                <w14:scene3d>
                  <w14:camera w14:prst="orthographicFront"/>
                  <w14:lightRig w14:rig="threePt" w14:dir="t">
                    <w14:rot w14:lat="0" w14:lon="0" w14:rev="0"/>
                  </w14:lightRig>
                </w14:scene3d>
              </w:rPr>
              <w:t>5.1</w:t>
            </w:r>
            <w:r>
              <w:rPr>
                <w:rFonts w:asciiTheme="minorHAnsi" w:eastAsiaTheme="minorEastAsia" w:hAnsiTheme="minorHAnsi" w:cstheme="minorBidi"/>
                <w:b w:val="0"/>
                <w:i w:val="0"/>
                <w:noProof/>
                <w:sz w:val="22"/>
                <w:szCs w:val="22"/>
                <w:lang w:val="en-GB"/>
              </w:rPr>
              <w:tab/>
            </w:r>
            <w:r w:rsidRPr="00E3042C">
              <w:rPr>
                <w:rStyle w:val="Hyperlink"/>
                <w:noProof/>
              </w:rPr>
              <w:t>Main findings</w:t>
            </w:r>
            <w:r>
              <w:rPr>
                <w:noProof/>
                <w:webHidden/>
              </w:rPr>
              <w:tab/>
            </w:r>
            <w:r>
              <w:rPr>
                <w:noProof/>
                <w:webHidden/>
              </w:rPr>
              <w:fldChar w:fldCharType="begin"/>
            </w:r>
            <w:r>
              <w:rPr>
                <w:noProof/>
                <w:webHidden/>
              </w:rPr>
              <w:instrText xml:space="preserve"> PAGEREF _Toc520790379 \h </w:instrText>
            </w:r>
            <w:r>
              <w:rPr>
                <w:noProof/>
                <w:webHidden/>
              </w:rPr>
            </w:r>
            <w:r>
              <w:rPr>
                <w:noProof/>
                <w:webHidden/>
              </w:rPr>
              <w:fldChar w:fldCharType="separate"/>
            </w:r>
            <w:r w:rsidR="00100B6E">
              <w:rPr>
                <w:noProof/>
                <w:webHidden/>
              </w:rPr>
              <w:t>111</w:t>
            </w:r>
            <w:r>
              <w:rPr>
                <w:noProof/>
                <w:webHidden/>
              </w:rPr>
              <w:fldChar w:fldCharType="end"/>
            </w:r>
          </w:hyperlink>
        </w:p>
        <w:p w14:paraId="5F1ECD86" w14:textId="77777777" w:rsidR="002B1C3D" w:rsidRDefault="002B1C3D">
          <w:pPr>
            <w:pStyle w:val="TOC2"/>
            <w:rPr>
              <w:rFonts w:asciiTheme="minorHAnsi" w:eastAsiaTheme="minorEastAsia" w:hAnsiTheme="minorHAnsi" w:cstheme="minorBidi"/>
              <w:b w:val="0"/>
              <w:i w:val="0"/>
              <w:noProof/>
              <w:sz w:val="22"/>
              <w:szCs w:val="22"/>
              <w:lang w:val="en-GB"/>
            </w:rPr>
          </w:pPr>
          <w:hyperlink w:anchor="_Toc520790380" w:history="1">
            <w:r w:rsidRPr="00E3042C">
              <w:rPr>
                <w:rStyle w:val="Hyperlink"/>
                <w:noProof/>
                <w14:scene3d>
                  <w14:camera w14:prst="orthographicFront"/>
                  <w14:lightRig w14:rig="threePt" w14:dir="t">
                    <w14:rot w14:lat="0" w14:lon="0" w14:rev="0"/>
                  </w14:lightRig>
                </w14:scene3d>
              </w:rPr>
              <w:t>5.2</w:t>
            </w:r>
            <w:r>
              <w:rPr>
                <w:rFonts w:asciiTheme="minorHAnsi" w:eastAsiaTheme="minorEastAsia" w:hAnsiTheme="minorHAnsi" w:cstheme="minorBidi"/>
                <w:b w:val="0"/>
                <w:i w:val="0"/>
                <w:noProof/>
                <w:sz w:val="22"/>
                <w:szCs w:val="22"/>
                <w:lang w:val="en-GB"/>
              </w:rPr>
              <w:tab/>
            </w:r>
            <w:r w:rsidRPr="00E3042C">
              <w:rPr>
                <w:rStyle w:val="Hyperlink"/>
                <w:noProof/>
              </w:rPr>
              <w:t>How this study was unique</w:t>
            </w:r>
            <w:r>
              <w:rPr>
                <w:noProof/>
                <w:webHidden/>
              </w:rPr>
              <w:tab/>
            </w:r>
            <w:r>
              <w:rPr>
                <w:noProof/>
                <w:webHidden/>
              </w:rPr>
              <w:fldChar w:fldCharType="begin"/>
            </w:r>
            <w:r>
              <w:rPr>
                <w:noProof/>
                <w:webHidden/>
              </w:rPr>
              <w:instrText xml:space="preserve"> PAGEREF _Toc520790380 \h </w:instrText>
            </w:r>
            <w:r>
              <w:rPr>
                <w:noProof/>
                <w:webHidden/>
              </w:rPr>
            </w:r>
            <w:r>
              <w:rPr>
                <w:noProof/>
                <w:webHidden/>
              </w:rPr>
              <w:fldChar w:fldCharType="separate"/>
            </w:r>
            <w:r w:rsidR="00100B6E">
              <w:rPr>
                <w:noProof/>
                <w:webHidden/>
              </w:rPr>
              <w:t>112</w:t>
            </w:r>
            <w:r>
              <w:rPr>
                <w:noProof/>
                <w:webHidden/>
              </w:rPr>
              <w:fldChar w:fldCharType="end"/>
            </w:r>
          </w:hyperlink>
        </w:p>
        <w:p w14:paraId="3BBF6A37" w14:textId="77777777" w:rsidR="002B1C3D" w:rsidRDefault="002B1C3D">
          <w:pPr>
            <w:pStyle w:val="TOC2"/>
            <w:rPr>
              <w:rFonts w:asciiTheme="minorHAnsi" w:eastAsiaTheme="minorEastAsia" w:hAnsiTheme="minorHAnsi" w:cstheme="minorBidi"/>
              <w:b w:val="0"/>
              <w:i w:val="0"/>
              <w:noProof/>
              <w:sz w:val="22"/>
              <w:szCs w:val="22"/>
              <w:lang w:val="en-GB"/>
            </w:rPr>
          </w:pPr>
          <w:hyperlink w:anchor="_Toc520790381" w:history="1">
            <w:r w:rsidRPr="00E3042C">
              <w:rPr>
                <w:rStyle w:val="Hyperlink"/>
                <w:noProof/>
                <w14:scene3d>
                  <w14:camera w14:prst="orthographicFront"/>
                  <w14:lightRig w14:rig="threePt" w14:dir="t">
                    <w14:rot w14:lat="0" w14:lon="0" w14:rev="0"/>
                  </w14:lightRig>
                </w14:scene3d>
              </w:rPr>
              <w:t>5.3</w:t>
            </w:r>
            <w:r>
              <w:rPr>
                <w:rFonts w:asciiTheme="minorHAnsi" w:eastAsiaTheme="minorEastAsia" w:hAnsiTheme="minorHAnsi" w:cstheme="minorBidi"/>
                <w:b w:val="0"/>
                <w:i w:val="0"/>
                <w:noProof/>
                <w:sz w:val="22"/>
                <w:szCs w:val="22"/>
                <w:lang w:val="en-GB"/>
              </w:rPr>
              <w:tab/>
            </w:r>
            <w:r w:rsidRPr="00E3042C">
              <w:rPr>
                <w:rStyle w:val="Hyperlink"/>
                <w:noProof/>
              </w:rPr>
              <w:t>Strength</w:t>
            </w:r>
            <w:r w:rsidRPr="00E3042C">
              <w:rPr>
                <w:rStyle w:val="Hyperlink"/>
                <w:noProof/>
              </w:rPr>
              <w:t>s</w:t>
            </w:r>
            <w:r w:rsidRPr="00E3042C">
              <w:rPr>
                <w:rStyle w:val="Hyperlink"/>
                <w:noProof/>
              </w:rPr>
              <w:t xml:space="preserve"> and weaknesses</w:t>
            </w:r>
            <w:r>
              <w:rPr>
                <w:noProof/>
                <w:webHidden/>
              </w:rPr>
              <w:tab/>
            </w:r>
            <w:r>
              <w:rPr>
                <w:noProof/>
                <w:webHidden/>
              </w:rPr>
              <w:fldChar w:fldCharType="begin"/>
            </w:r>
            <w:r>
              <w:rPr>
                <w:noProof/>
                <w:webHidden/>
              </w:rPr>
              <w:instrText xml:space="preserve"> PAGEREF _Toc520790381 \h </w:instrText>
            </w:r>
            <w:r>
              <w:rPr>
                <w:noProof/>
                <w:webHidden/>
              </w:rPr>
            </w:r>
            <w:r>
              <w:rPr>
                <w:noProof/>
                <w:webHidden/>
              </w:rPr>
              <w:fldChar w:fldCharType="separate"/>
            </w:r>
            <w:r w:rsidR="00100B6E">
              <w:rPr>
                <w:noProof/>
                <w:webHidden/>
              </w:rPr>
              <w:t>112</w:t>
            </w:r>
            <w:r>
              <w:rPr>
                <w:noProof/>
                <w:webHidden/>
              </w:rPr>
              <w:fldChar w:fldCharType="end"/>
            </w:r>
          </w:hyperlink>
        </w:p>
        <w:p w14:paraId="395AA655" w14:textId="77777777" w:rsidR="002B1C3D" w:rsidRDefault="002B1C3D">
          <w:pPr>
            <w:pStyle w:val="TOC2"/>
            <w:rPr>
              <w:rFonts w:asciiTheme="minorHAnsi" w:eastAsiaTheme="minorEastAsia" w:hAnsiTheme="minorHAnsi" w:cstheme="minorBidi"/>
              <w:b w:val="0"/>
              <w:i w:val="0"/>
              <w:noProof/>
              <w:sz w:val="22"/>
              <w:szCs w:val="22"/>
              <w:lang w:val="en-GB"/>
            </w:rPr>
          </w:pPr>
          <w:hyperlink w:anchor="_Toc520790382" w:history="1">
            <w:r w:rsidRPr="00E3042C">
              <w:rPr>
                <w:rStyle w:val="Hyperlink"/>
                <w:noProof/>
                <w14:scene3d>
                  <w14:camera w14:prst="orthographicFront"/>
                  <w14:lightRig w14:rig="threePt" w14:dir="t">
                    <w14:rot w14:lat="0" w14:lon="0" w14:rev="0"/>
                  </w14:lightRig>
                </w14:scene3d>
              </w:rPr>
              <w:t>5.4</w:t>
            </w:r>
            <w:r>
              <w:rPr>
                <w:rFonts w:asciiTheme="minorHAnsi" w:eastAsiaTheme="minorEastAsia" w:hAnsiTheme="minorHAnsi" w:cstheme="minorBidi"/>
                <w:b w:val="0"/>
                <w:i w:val="0"/>
                <w:noProof/>
                <w:sz w:val="22"/>
                <w:szCs w:val="22"/>
                <w:lang w:val="en-GB"/>
              </w:rPr>
              <w:tab/>
            </w:r>
            <w:r w:rsidRPr="00E3042C">
              <w:rPr>
                <w:rStyle w:val="Hyperlink"/>
                <w:noProof/>
              </w:rPr>
              <w:t>Future work</w:t>
            </w:r>
            <w:r>
              <w:rPr>
                <w:noProof/>
                <w:webHidden/>
              </w:rPr>
              <w:tab/>
            </w:r>
            <w:r>
              <w:rPr>
                <w:noProof/>
                <w:webHidden/>
              </w:rPr>
              <w:fldChar w:fldCharType="begin"/>
            </w:r>
            <w:r>
              <w:rPr>
                <w:noProof/>
                <w:webHidden/>
              </w:rPr>
              <w:instrText xml:space="preserve"> PAGEREF _Toc520790382 \h </w:instrText>
            </w:r>
            <w:r>
              <w:rPr>
                <w:noProof/>
                <w:webHidden/>
              </w:rPr>
            </w:r>
            <w:r>
              <w:rPr>
                <w:noProof/>
                <w:webHidden/>
              </w:rPr>
              <w:fldChar w:fldCharType="separate"/>
            </w:r>
            <w:r w:rsidR="00100B6E">
              <w:rPr>
                <w:noProof/>
                <w:webHidden/>
              </w:rPr>
              <w:t>113</w:t>
            </w:r>
            <w:r>
              <w:rPr>
                <w:noProof/>
                <w:webHidden/>
              </w:rPr>
              <w:fldChar w:fldCharType="end"/>
            </w:r>
          </w:hyperlink>
        </w:p>
        <w:p w14:paraId="65ABE95D" w14:textId="77777777" w:rsidR="002B1C3D" w:rsidRDefault="002B1C3D">
          <w:pPr>
            <w:pStyle w:val="TOC2"/>
            <w:rPr>
              <w:rFonts w:asciiTheme="minorHAnsi" w:eastAsiaTheme="minorEastAsia" w:hAnsiTheme="minorHAnsi" w:cstheme="minorBidi"/>
              <w:b w:val="0"/>
              <w:i w:val="0"/>
              <w:noProof/>
              <w:sz w:val="22"/>
              <w:szCs w:val="22"/>
              <w:lang w:val="en-GB"/>
            </w:rPr>
          </w:pPr>
          <w:hyperlink w:anchor="_Toc520790383" w:history="1">
            <w:r w:rsidRPr="00E3042C">
              <w:rPr>
                <w:rStyle w:val="Hyperlink"/>
                <w:noProof/>
                <w14:scene3d>
                  <w14:camera w14:prst="orthographicFront"/>
                  <w14:lightRig w14:rig="threePt" w14:dir="t">
                    <w14:rot w14:lat="0" w14:lon="0" w14:rev="0"/>
                  </w14:lightRig>
                </w14:scene3d>
              </w:rPr>
              <w:t>5.5</w:t>
            </w:r>
            <w:r>
              <w:rPr>
                <w:rFonts w:asciiTheme="minorHAnsi" w:eastAsiaTheme="minorEastAsia" w:hAnsiTheme="minorHAnsi" w:cstheme="minorBidi"/>
                <w:b w:val="0"/>
                <w:i w:val="0"/>
                <w:noProof/>
                <w:sz w:val="22"/>
                <w:szCs w:val="22"/>
                <w:lang w:val="en-GB"/>
              </w:rPr>
              <w:tab/>
            </w:r>
            <w:r w:rsidRPr="00E3042C">
              <w:rPr>
                <w:rStyle w:val="Hyperlink"/>
                <w:noProof/>
              </w:rPr>
              <w:t>Conclusion</w:t>
            </w:r>
            <w:r>
              <w:rPr>
                <w:noProof/>
                <w:webHidden/>
              </w:rPr>
              <w:tab/>
            </w:r>
            <w:r>
              <w:rPr>
                <w:noProof/>
                <w:webHidden/>
              </w:rPr>
              <w:fldChar w:fldCharType="begin"/>
            </w:r>
            <w:r>
              <w:rPr>
                <w:noProof/>
                <w:webHidden/>
              </w:rPr>
              <w:instrText xml:space="preserve"> PAGEREF _Toc520790383 \h </w:instrText>
            </w:r>
            <w:r>
              <w:rPr>
                <w:noProof/>
                <w:webHidden/>
              </w:rPr>
            </w:r>
            <w:r>
              <w:rPr>
                <w:noProof/>
                <w:webHidden/>
              </w:rPr>
              <w:fldChar w:fldCharType="separate"/>
            </w:r>
            <w:r w:rsidR="00100B6E">
              <w:rPr>
                <w:noProof/>
                <w:webHidden/>
              </w:rPr>
              <w:t>113</w:t>
            </w:r>
            <w:r>
              <w:rPr>
                <w:noProof/>
                <w:webHidden/>
              </w:rPr>
              <w:fldChar w:fldCharType="end"/>
            </w:r>
          </w:hyperlink>
        </w:p>
        <w:p w14:paraId="0F247080" w14:textId="77777777" w:rsidR="002B1C3D" w:rsidRDefault="002B1C3D">
          <w:pPr>
            <w:pStyle w:val="TOC1"/>
            <w:rPr>
              <w:rFonts w:asciiTheme="minorHAnsi" w:eastAsiaTheme="minorEastAsia" w:hAnsiTheme="minorHAnsi" w:cstheme="minorBidi"/>
              <w:b w:val="0"/>
              <w:caps w:val="0"/>
              <w:sz w:val="22"/>
              <w:szCs w:val="22"/>
              <w:lang w:val="en-GB"/>
            </w:rPr>
          </w:pPr>
          <w:hyperlink w:anchor="_Toc520790384" w:history="1">
            <w:r w:rsidRPr="00E3042C">
              <w:rPr>
                <w:rStyle w:val="Hyperlink"/>
                <w:rFonts w:cs="Arial"/>
                <w14:scene3d>
                  <w14:camera w14:prst="orthographicFront"/>
                  <w14:lightRig w14:rig="threePt" w14:dir="t">
                    <w14:rot w14:lat="0" w14:lon="0" w14:rev="0"/>
                  </w14:lightRig>
                </w14:scene3d>
              </w:rPr>
              <w:t>6</w:t>
            </w:r>
            <w:r>
              <w:rPr>
                <w:rFonts w:asciiTheme="minorHAnsi" w:eastAsiaTheme="minorEastAsia" w:hAnsiTheme="minorHAnsi" w:cstheme="minorBidi"/>
                <w:b w:val="0"/>
                <w:caps w:val="0"/>
                <w:sz w:val="22"/>
                <w:szCs w:val="22"/>
                <w:lang w:val="en-GB"/>
              </w:rPr>
              <w:tab/>
            </w:r>
            <w:r w:rsidRPr="00E3042C">
              <w:rPr>
                <w:rStyle w:val="Hyperlink"/>
                <w:rFonts w:cs="Arial"/>
              </w:rPr>
              <w:t>References</w:t>
            </w:r>
            <w:r>
              <w:rPr>
                <w:webHidden/>
              </w:rPr>
              <w:tab/>
            </w:r>
            <w:r>
              <w:rPr>
                <w:webHidden/>
              </w:rPr>
              <w:fldChar w:fldCharType="begin"/>
            </w:r>
            <w:r>
              <w:rPr>
                <w:webHidden/>
              </w:rPr>
              <w:instrText xml:space="preserve"> PAGEREF _Toc520790384 \h </w:instrText>
            </w:r>
            <w:r>
              <w:rPr>
                <w:webHidden/>
              </w:rPr>
            </w:r>
            <w:r>
              <w:rPr>
                <w:webHidden/>
              </w:rPr>
              <w:fldChar w:fldCharType="separate"/>
            </w:r>
            <w:r w:rsidR="00100B6E">
              <w:rPr>
                <w:webHidden/>
              </w:rPr>
              <w:t>114</w:t>
            </w:r>
            <w:r>
              <w:rPr>
                <w:webHidden/>
              </w:rPr>
              <w:fldChar w:fldCharType="end"/>
            </w:r>
          </w:hyperlink>
        </w:p>
        <w:p w14:paraId="3E170F03" w14:textId="0D67891E" w:rsidR="00B42CE8" w:rsidRDefault="00AF6CFA">
          <w:r>
            <w:rPr>
              <w:b/>
              <w:caps/>
              <w:noProof/>
              <w:sz w:val="26"/>
            </w:rPr>
            <w:fldChar w:fldCharType="end"/>
          </w:r>
        </w:p>
      </w:sdtContent>
    </w:sdt>
    <w:p w14:paraId="15A7C95F" w14:textId="77777777" w:rsidR="001B36A7" w:rsidRDefault="001B36A7">
      <w:pPr>
        <w:spacing w:after="0" w:line="240" w:lineRule="auto"/>
        <w:jc w:val="left"/>
        <w:rPr>
          <w:b/>
          <w:bCs/>
          <w:kern w:val="32"/>
          <w:sz w:val="40"/>
          <w:szCs w:val="28"/>
          <w:u w:val="single"/>
        </w:rPr>
      </w:pPr>
      <w:r>
        <w:br w:type="page"/>
      </w:r>
    </w:p>
    <w:p w14:paraId="60E50ED6" w14:textId="77777777" w:rsidR="00814506" w:rsidRPr="000C272D" w:rsidRDefault="00216680" w:rsidP="003C0FC3">
      <w:pPr>
        <w:pStyle w:val="Heading"/>
      </w:pPr>
      <w:bookmarkStart w:id="0" w:name="_Toc520790284"/>
      <w:r w:rsidRPr="000C272D">
        <w:lastRenderedPageBreak/>
        <w:t>List</w:t>
      </w:r>
      <w:r w:rsidR="000E32E5" w:rsidRPr="000C272D">
        <w:t xml:space="preserve"> of Fig</w:t>
      </w:r>
      <w:r w:rsidR="00814506" w:rsidRPr="000C272D">
        <w:t>ures</w:t>
      </w:r>
      <w:bookmarkEnd w:id="0"/>
    </w:p>
    <w:p w14:paraId="4036AAF4" w14:textId="77777777" w:rsidR="002B1C3D" w:rsidRDefault="00814506">
      <w:pPr>
        <w:pStyle w:val="TableofFigures"/>
        <w:rPr>
          <w:rFonts w:eastAsiaTheme="minorEastAsia" w:cstheme="minorBidi"/>
          <w:b w:val="0"/>
          <w:bCs w:val="0"/>
          <w:noProof/>
          <w:sz w:val="22"/>
          <w:szCs w:val="22"/>
          <w:lang w:val="en-GB"/>
        </w:rPr>
      </w:pPr>
      <w:r w:rsidRPr="000C272D">
        <w:rPr>
          <w:rFonts w:ascii="Arial" w:hAnsi="Arial"/>
          <w:sz w:val="22"/>
        </w:rPr>
        <w:fldChar w:fldCharType="begin"/>
      </w:r>
      <w:r w:rsidRPr="000C272D">
        <w:rPr>
          <w:rFonts w:ascii="Arial" w:hAnsi="Arial"/>
          <w:sz w:val="22"/>
        </w:rPr>
        <w:instrText xml:space="preserve"> TOC \h \z \c "Figure" </w:instrText>
      </w:r>
      <w:r w:rsidRPr="000C272D">
        <w:rPr>
          <w:rFonts w:ascii="Arial" w:hAnsi="Arial"/>
          <w:sz w:val="22"/>
        </w:rPr>
        <w:fldChar w:fldCharType="separate"/>
      </w:r>
      <w:hyperlink w:anchor="_Toc520790846" w:history="1">
        <w:r w:rsidR="002B1C3D" w:rsidRPr="00565D60">
          <w:rPr>
            <w:rStyle w:val="Hyperlink"/>
            <w:noProof/>
          </w:rPr>
          <w:t>Figure 1.1: Production of vitamin D from ergosterol and 7-dehydrocholesterol. (Bikle, 2014)</w:t>
        </w:r>
        <w:r w:rsidR="002B1C3D">
          <w:rPr>
            <w:noProof/>
            <w:webHidden/>
          </w:rPr>
          <w:tab/>
        </w:r>
        <w:r w:rsidR="002B1C3D">
          <w:rPr>
            <w:noProof/>
            <w:webHidden/>
          </w:rPr>
          <w:fldChar w:fldCharType="begin"/>
        </w:r>
        <w:r w:rsidR="002B1C3D">
          <w:rPr>
            <w:noProof/>
            <w:webHidden/>
          </w:rPr>
          <w:instrText xml:space="preserve"> PAGEREF _Toc520790846 \h </w:instrText>
        </w:r>
        <w:r w:rsidR="002B1C3D">
          <w:rPr>
            <w:noProof/>
            <w:webHidden/>
          </w:rPr>
        </w:r>
        <w:r w:rsidR="002B1C3D">
          <w:rPr>
            <w:noProof/>
            <w:webHidden/>
          </w:rPr>
          <w:fldChar w:fldCharType="separate"/>
        </w:r>
        <w:r w:rsidR="00100B6E">
          <w:rPr>
            <w:noProof/>
            <w:webHidden/>
          </w:rPr>
          <w:t>14</w:t>
        </w:r>
        <w:r w:rsidR="002B1C3D">
          <w:rPr>
            <w:noProof/>
            <w:webHidden/>
          </w:rPr>
          <w:fldChar w:fldCharType="end"/>
        </w:r>
      </w:hyperlink>
    </w:p>
    <w:p w14:paraId="0C492B5C" w14:textId="77777777" w:rsidR="002B1C3D" w:rsidRDefault="002B1C3D">
      <w:pPr>
        <w:pStyle w:val="TableofFigures"/>
        <w:rPr>
          <w:rFonts w:eastAsiaTheme="minorEastAsia" w:cstheme="minorBidi"/>
          <w:b w:val="0"/>
          <w:bCs w:val="0"/>
          <w:noProof/>
          <w:sz w:val="22"/>
          <w:szCs w:val="22"/>
          <w:lang w:val="en-GB"/>
        </w:rPr>
      </w:pPr>
      <w:hyperlink w:anchor="_Toc520790847" w:history="1">
        <w:r w:rsidRPr="00565D60">
          <w:rPr>
            <w:rStyle w:val="Hyperlink"/>
            <w:noProof/>
            <w:lang w:val="fr-FR"/>
          </w:rPr>
          <w:t xml:space="preserve">Figure 1.2: C-3 epimerisation, </w:t>
        </w:r>
        <w:r w:rsidRPr="00565D60">
          <w:rPr>
            <w:rStyle w:val="Hyperlink"/>
            <w:noProof/>
          </w:rPr>
          <w:t>(Kamao et al., 2004)</w:t>
        </w:r>
        <w:r>
          <w:rPr>
            <w:noProof/>
            <w:webHidden/>
          </w:rPr>
          <w:tab/>
        </w:r>
        <w:r>
          <w:rPr>
            <w:noProof/>
            <w:webHidden/>
          </w:rPr>
          <w:fldChar w:fldCharType="begin"/>
        </w:r>
        <w:r>
          <w:rPr>
            <w:noProof/>
            <w:webHidden/>
          </w:rPr>
          <w:instrText xml:space="preserve"> PAGEREF _Toc520790847 \h </w:instrText>
        </w:r>
        <w:r>
          <w:rPr>
            <w:noProof/>
            <w:webHidden/>
          </w:rPr>
        </w:r>
        <w:r>
          <w:rPr>
            <w:noProof/>
            <w:webHidden/>
          </w:rPr>
          <w:fldChar w:fldCharType="separate"/>
        </w:r>
        <w:r w:rsidR="00100B6E">
          <w:rPr>
            <w:noProof/>
            <w:webHidden/>
          </w:rPr>
          <w:t>20</w:t>
        </w:r>
        <w:r>
          <w:rPr>
            <w:noProof/>
            <w:webHidden/>
          </w:rPr>
          <w:fldChar w:fldCharType="end"/>
        </w:r>
      </w:hyperlink>
    </w:p>
    <w:p w14:paraId="6E111E4B" w14:textId="77777777" w:rsidR="002B1C3D" w:rsidRDefault="002B1C3D">
      <w:pPr>
        <w:pStyle w:val="TableofFigures"/>
        <w:rPr>
          <w:rFonts w:eastAsiaTheme="minorEastAsia" w:cstheme="minorBidi"/>
          <w:b w:val="0"/>
          <w:bCs w:val="0"/>
          <w:noProof/>
          <w:sz w:val="22"/>
          <w:szCs w:val="22"/>
          <w:lang w:val="en-GB"/>
        </w:rPr>
      </w:pPr>
      <w:hyperlink w:anchor="_Toc520790848" w:history="1">
        <w:r w:rsidRPr="00565D60">
          <w:rPr>
            <w:rStyle w:val="Hyperlink"/>
            <w:noProof/>
          </w:rPr>
          <w:t>Figure 1.3: Binding affinities of C-3 epimers of vitamin D metabolites, (Kamao et al., 2004)</w:t>
        </w:r>
        <w:r>
          <w:rPr>
            <w:noProof/>
            <w:webHidden/>
          </w:rPr>
          <w:tab/>
        </w:r>
        <w:r>
          <w:rPr>
            <w:noProof/>
            <w:webHidden/>
          </w:rPr>
          <w:fldChar w:fldCharType="begin"/>
        </w:r>
        <w:r>
          <w:rPr>
            <w:noProof/>
            <w:webHidden/>
          </w:rPr>
          <w:instrText xml:space="preserve"> PAGEREF _Toc520790848 \h </w:instrText>
        </w:r>
        <w:r>
          <w:rPr>
            <w:noProof/>
            <w:webHidden/>
          </w:rPr>
        </w:r>
        <w:r>
          <w:rPr>
            <w:noProof/>
            <w:webHidden/>
          </w:rPr>
          <w:fldChar w:fldCharType="separate"/>
        </w:r>
        <w:r w:rsidR="00100B6E">
          <w:rPr>
            <w:noProof/>
            <w:webHidden/>
          </w:rPr>
          <w:t>20</w:t>
        </w:r>
        <w:r>
          <w:rPr>
            <w:noProof/>
            <w:webHidden/>
          </w:rPr>
          <w:fldChar w:fldCharType="end"/>
        </w:r>
      </w:hyperlink>
    </w:p>
    <w:p w14:paraId="21C41417" w14:textId="77777777" w:rsidR="002B1C3D" w:rsidRDefault="002B1C3D">
      <w:pPr>
        <w:pStyle w:val="TableofFigures"/>
        <w:rPr>
          <w:rFonts w:eastAsiaTheme="minorEastAsia" w:cstheme="minorBidi"/>
          <w:b w:val="0"/>
          <w:bCs w:val="0"/>
          <w:noProof/>
          <w:sz w:val="22"/>
          <w:szCs w:val="22"/>
          <w:lang w:val="en-GB"/>
        </w:rPr>
      </w:pPr>
      <w:hyperlink w:anchor="_Toc520790849" w:history="1">
        <w:r w:rsidRPr="00565D60">
          <w:rPr>
            <w:rStyle w:val="Hyperlink"/>
            <w:noProof/>
          </w:rPr>
          <w:t>Figure 1.4: Renal uptake of VDBP, (Chun et al., 2014).</w:t>
        </w:r>
        <w:r>
          <w:rPr>
            <w:noProof/>
            <w:webHidden/>
          </w:rPr>
          <w:tab/>
        </w:r>
        <w:r>
          <w:rPr>
            <w:noProof/>
            <w:webHidden/>
          </w:rPr>
          <w:fldChar w:fldCharType="begin"/>
        </w:r>
        <w:r>
          <w:rPr>
            <w:noProof/>
            <w:webHidden/>
          </w:rPr>
          <w:instrText xml:space="preserve"> PAGEREF _Toc520790849 \h </w:instrText>
        </w:r>
        <w:r>
          <w:rPr>
            <w:noProof/>
            <w:webHidden/>
          </w:rPr>
        </w:r>
        <w:r>
          <w:rPr>
            <w:noProof/>
            <w:webHidden/>
          </w:rPr>
          <w:fldChar w:fldCharType="separate"/>
        </w:r>
        <w:r w:rsidR="00100B6E">
          <w:rPr>
            <w:noProof/>
            <w:webHidden/>
          </w:rPr>
          <w:t>24</w:t>
        </w:r>
        <w:r>
          <w:rPr>
            <w:noProof/>
            <w:webHidden/>
          </w:rPr>
          <w:fldChar w:fldCharType="end"/>
        </w:r>
      </w:hyperlink>
    </w:p>
    <w:p w14:paraId="7A437F1C" w14:textId="77777777" w:rsidR="002B1C3D" w:rsidRDefault="002B1C3D">
      <w:pPr>
        <w:pStyle w:val="TableofFigures"/>
        <w:rPr>
          <w:rFonts w:eastAsiaTheme="minorEastAsia" w:cstheme="minorBidi"/>
          <w:b w:val="0"/>
          <w:bCs w:val="0"/>
          <w:noProof/>
          <w:sz w:val="22"/>
          <w:szCs w:val="22"/>
          <w:lang w:val="en-GB"/>
        </w:rPr>
      </w:pPr>
      <w:hyperlink w:anchor="_Toc520790850" w:history="1">
        <w:r w:rsidRPr="00565D60">
          <w:rPr>
            <w:rStyle w:val="Hyperlink"/>
            <w:noProof/>
          </w:rPr>
          <w:t>Figure 1.5: Interaction of 1,25(OH)</w:t>
        </w:r>
        <w:r w:rsidRPr="00565D60">
          <w:rPr>
            <w:rStyle w:val="Hyperlink"/>
            <w:noProof/>
            <w:vertAlign w:val="subscript"/>
          </w:rPr>
          <w:t>2</w:t>
        </w:r>
        <w:r w:rsidRPr="00565D60">
          <w:rPr>
            <w:rStyle w:val="Hyperlink"/>
            <w:noProof/>
          </w:rPr>
          <w:t>D with the VDR, (DeLuca, 2004).</w:t>
        </w:r>
        <w:r>
          <w:rPr>
            <w:noProof/>
            <w:webHidden/>
          </w:rPr>
          <w:tab/>
        </w:r>
        <w:r>
          <w:rPr>
            <w:noProof/>
            <w:webHidden/>
          </w:rPr>
          <w:fldChar w:fldCharType="begin"/>
        </w:r>
        <w:r>
          <w:rPr>
            <w:noProof/>
            <w:webHidden/>
          </w:rPr>
          <w:instrText xml:space="preserve"> PAGEREF _Toc520790850 \h </w:instrText>
        </w:r>
        <w:r>
          <w:rPr>
            <w:noProof/>
            <w:webHidden/>
          </w:rPr>
        </w:r>
        <w:r>
          <w:rPr>
            <w:noProof/>
            <w:webHidden/>
          </w:rPr>
          <w:fldChar w:fldCharType="separate"/>
        </w:r>
        <w:r w:rsidR="00100B6E">
          <w:rPr>
            <w:noProof/>
            <w:webHidden/>
          </w:rPr>
          <w:t>25</w:t>
        </w:r>
        <w:r>
          <w:rPr>
            <w:noProof/>
            <w:webHidden/>
          </w:rPr>
          <w:fldChar w:fldCharType="end"/>
        </w:r>
      </w:hyperlink>
    </w:p>
    <w:p w14:paraId="0A703D53" w14:textId="77777777" w:rsidR="002B1C3D" w:rsidRDefault="002B1C3D">
      <w:pPr>
        <w:pStyle w:val="TableofFigures"/>
        <w:rPr>
          <w:rFonts w:eastAsiaTheme="minorEastAsia" w:cstheme="minorBidi"/>
          <w:b w:val="0"/>
          <w:bCs w:val="0"/>
          <w:noProof/>
          <w:sz w:val="22"/>
          <w:szCs w:val="22"/>
          <w:lang w:val="en-GB"/>
        </w:rPr>
      </w:pPr>
      <w:hyperlink w:anchor="_Toc520790851" w:history="1">
        <w:r w:rsidRPr="00565D60">
          <w:rPr>
            <w:rStyle w:val="Hyperlink"/>
            <w:noProof/>
          </w:rPr>
          <w:t>Figure 1.6: The role of 1,25(OH)</w:t>
        </w:r>
        <w:r w:rsidRPr="00565D60">
          <w:rPr>
            <w:rStyle w:val="Hyperlink"/>
            <w:noProof/>
            <w:vertAlign w:val="subscript"/>
          </w:rPr>
          <w:t>2</w:t>
        </w:r>
        <w:r w:rsidRPr="00565D60">
          <w:rPr>
            <w:rStyle w:val="Hyperlink"/>
            <w:noProof/>
          </w:rPr>
          <w:t>D and PTH in regulating calcium levels in plasma, (DeLuca, 2004).</w:t>
        </w:r>
        <w:r>
          <w:rPr>
            <w:noProof/>
            <w:webHidden/>
          </w:rPr>
          <w:tab/>
        </w:r>
        <w:r>
          <w:rPr>
            <w:noProof/>
            <w:webHidden/>
          </w:rPr>
          <w:fldChar w:fldCharType="begin"/>
        </w:r>
        <w:r>
          <w:rPr>
            <w:noProof/>
            <w:webHidden/>
          </w:rPr>
          <w:instrText xml:space="preserve"> PAGEREF _Toc520790851 \h </w:instrText>
        </w:r>
        <w:r>
          <w:rPr>
            <w:noProof/>
            <w:webHidden/>
          </w:rPr>
        </w:r>
        <w:r>
          <w:rPr>
            <w:noProof/>
            <w:webHidden/>
          </w:rPr>
          <w:fldChar w:fldCharType="separate"/>
        </w:r>
        <w:r w:rsidR="00100B6E">
          <w:rPr>
            <w:noProof/>
            <w:webHidden/>
          </w:rPr>
          <w:t>26</w:t>
        </w:r>
        <w:r>
          <w:rPr>
            <w:noProof/>
            <w:webHidden/>
          </w:rPr>
          <w:fldChar w:fldCharType="end"/>
        </w:r>
      </w:hyperlink>
    </w:p>
    <w:p w14:paraId="0EED5F37" w14:textId="77777777" w:rsidR="002B1C3D" w:rsidRDefault="002B1C3D">
      <w:pPr>
        <w:pStyle w:val="TableofFigures"/>
        <w:rPr>
          <w:rFonts w:eastAsiaTheme="minorEastAsia" w:cstheme="minorBidi"/>
          <w:b w:val="0"/>
          <w:bCs w:val="0"/>
          <w:noProof/>
          <w:sz w:val="22"/>
          <w:szCs w:val="22"/>
          <w:lang w:val="en-GB"/>
        </w:rPr>
      </w:pPr>
      <w:hyperlink w:anchor="_Toc520790852" w:history="1">
        <w:r w:rsidRPr="00565D60">
          <w:rPr>
            <w:rStyle w:val="Hyperlink"/>
            <w:noProof/>
          </w:rPr>
          <w:t>Figure 2.1: Standard curve showing the standards (X), and QCs (O) when prepared in methanol without derivatisation and using A1 and B1 mobile phases.</w:t>
        </w:r>
        <w:r>
          <w:rPr>
            <w:noProof/>
            <w:webHidden/>
          </w:rPr>
          <w:tab/>
        </w:r>
        <w:r>
          <w:rPr>
            <w:noProof/>
            <w:webHidden/>
          </w:rPr>
          <w:fldChar w:fldCharType="begin"/>
        </w:r>
        <w:r>
          <w:rPr>
            <w:noProof/>
            <w:webHidden/>
          </w:rPr>
          <w:instrText xml:space="preserve"> PAGEREF _Toc520790852 \h </w:instrText>
        </w:r>
        <w:r>
          <w:rPr>
            <w:noProof/>
            <w:webHidden/>
          </w:rPr>
        </w:r>
        <w:r>
          <w:rPr>
            <w:noProof/>
            <w:webHidden/>
          </w:rPr>
          <w:fldChar w:fldCharType="separate"/>
        </w:r>
        <w:r w:rsidR="00100B6E">
          <w:rPr>
            <w:noProof/>
            <w:webHidden/>
          </w:rPr>
          <w:t>51</w:t>
        </w:r>
        <w:r>
          <w:rPr>
            <w:noProof/>
            <w:webHidden/>
          </w:rPr>
          <w:fldChar w:fldCharType="end"/>
        </w:r>
      </w:hyperlink>
    </w:p>
    <w:p w14:paraId="436A6E16" w14:textId="77777777" w:rsidR="002B1C3D" w:rsidRDefault="002B1C3D">
      <w:pPr>
        <w:pStyle w:val="TableofFigures"/>
        <w:rPr>
          <w:rFonts w:eastAsiaTheme="minorEastAsia" w:cstheme="minorBidi"/>
          <w:b w:val="0"/>
          <w:bCs w:val="0"/>
          <w:noProof/>
          <w:sz w:val="22"/>
          <w:szCs w:val="22"/>
          <w:lang w:val="en-GB"/>
        </w:rPr>
      </w:pPr>
      <w:hyperlink w:anchor="_Toc520790853" w:history="1">
        <w:r w:rsidRPr="00565D60">
          <w:rPr>
            <w:rStyle w:val="Hyperlink"/>
            <w:noProof/>
          </w:rPr>
          <w:t>Figure 2.2: Standard curve showing the standards (X), and QCs (O) when diluted in BSA/PBS without derivatisation and using A2 and B2 mobile phases.</w:t>
        </w:r>
        <w:r>
          <w:rPr>
            <w:noProof/>
            <w:webHidden/>
          </w:rPr>
          <w:tab/>
        </w:r>
        <w:r>
          <w:rPr>
            <w:noProof/>
            <w:webHidden/>
          </w:rPr>
          <w:fldChar w:fldCharType="begin"/>
        </w:r>
        <w:r>
          <w:rPr>
            <w:noProof/>
            <w:webHidden/>
          </w:rPr>
          <w:instrText xml:space="preserve"> PAGEREF _Toc520790853 \h </w:instrText>
        </w:r>
        <w:r>
          <w:rPr>
            <w:noProof/>
            <w:webHidden/>
          </w:rPr>
        </w:r>
        <w:r>
          <w:rPr>
            <w:noProof/>
            <w:webHidden/>
          </w:rPr>
          <w:fldChar w:fldCharType="separate"/>
        </w:r>
        <w:r w:rsidR="00100B6E">
          <w:rPr>
            <w:noProof/>
            <w:webHidden/>
          </w:rPr>
          <w:t>53</w:t>
        </w:r>
        <w:r>
          <w:rPr>
            <w:noProof/>
            <w:webHidden/>
          </w:rPr>
          <w:fldChar w:fldCharType="end"/>
        </w:r>
      </w:hyperlink>
    </w:p>
    <w:p w14:paraId="650E292B" w14:textId="77777777" w:rsidR="002B1C3D" w:rsidRDefault="002B1C3D">
      <w:pPr>
        <w:pStyle w:val="TableofFigures"/>
        <w:rPr>
          <w:rFonts w:eastAsiaTheme="minorEastAsia" w:cstheme="minorBidi"/>
          <w:b w:val="0"/>
          <w:bCs w:val="0"/>
          <w:noProof/>
          <w:sz w:val="22"/>
          <w:szCs w:val="22"/>
          <w:lang w:val="en-GB"/>
        </w:rPr>
      </w:pPr>
      <w:hyperlink w:anchor="_Toc520790854" w:history="1">
        <w:r w:rsidRPr="00565D60">
          <w:rPr>
            <w:rStyle w:val="Hyperlink"/>
            <w:noProof/>
          </w:rPr>
          <w:t>Figure 2.3: Standard curve showing the standards (X), QCs (O), and salivary samples (triangles) when diluted in water without derivatisation and using A2 and B2 mobile phases.</w:t>
        </w:r>
        <w:r>
          <w:rPr>
            <w:noProof/>
            <w:webHidden/>
          </w:rPr>
          <w:tab/>
        </w:r>
        <w:r>
          <w:rPr>
            <w:noProof/>
            <w:webHidden/>
          </w:rPr>
          <w:fldChar w:fldCharType="begin"/>
        </w:r>
        <w:r>
          <w:rPr>
            <w:noProof/>
            <w:webHidden/>
          </w:rPr>
          <w:instrText xml:space="preserve"> PAGEREF _Toc520790854 \h </w:instrText>
        </w:r>
        <w:r>
          <w:rPr>
            <w:noProof/>
            <w:webHidden/>
          </w:rPr>
        </w:r>
        <w:r>
          <w:rPr>
            <w:noProof/>
            <w:webHidden/>
          </w:rPr>
          <w:fldChar w:fldCharType="separate"/>
        </w:r>
        <w:r w:rsidR="00100B6E">
          <w:rPr>
            <w:noProof/>
            <w:webHidden/>
          </w:rPr>
          <w:t>55</w:t>
        </w:r>
        <w:r>
          <w:rPr>
            <w:noProof/>
            <w:webHidden/>
          </w:rPr>
          <w:fldChar w:fldCharType="end"/>
        </w:r>
      </w:hyperlink>
    </w:p>
    <w:p w14:paraId="6B4E3507" w14:textId="77777777" w:rsidR="002B1C3D" w:rsidRDefault="002B1C3D">
      <w:pPr>
        <w:pStyle w:val="TableofFigures"/>
        <w:rPr>
          <w:rFonts w:eastAsiaTheme="minorEastAsia" w:cstheme="minorBidi"/>
          <w:b w:val="0"/>
          <w:bCs w:val="0"/>
          <w:noProof/>
          <w:sz w:val="22"/>
          <w:szCs w:val="22"/>
          <w:lang w:val="en-GB"/>
        </w:rPr>
      </w:pPr>
      <w:hyperlink w:anchor="_Toc520790855" w:history="1">
        <w:r w:rsidRPr="00565D60">
          <w:rPr>
            <w:rStyle w:val="Hyperlink"/>
            <w:noProof/>
          </w:rPr>
          <w:t>Figure 2.4: Standard curve showing the standards (X), QCs (O), and salivary samples (triangles) when diluted in water after derivatisation with PTAD and using A2 and B2 mobile phases.</w:t>
        </w:r>
        <w:r>
          <w:rPr>
            <w:noProof/>
            <w:webHidden/>
          </w:rPr>
          <w:tab/>
        </w:r>
        <w:r>
          <w:rPr>
            <w:noProof/>
            <w:webHidden/>
          </w:rPr>
          <w:fldChar w:fldCharType="begin"/>
        </w:r>
        <w:r>
          <w:rPr>
            <w:noProof/>
            <w:webHidden/>
          </w:rPr>
          <w:instrText xml:space="preserve"> PAGEREF _Toc520790855 \h </w:instrText>
        </w:r>
        <w:r>
          <w:rPr>
            <w:noProof/>
            <w:webHidden/>
          </w:rPr>
        </w:r>
        <w:r>
          <w:rPr>
            <w:noProof/>
            <w:webHidden/>
          </w:rPr>
          <w:fldChar w:fldCharType="separate"/>
        </w:r>
        <w:r w:rsidR="00100B6E">
          <w:rPr>
            <w:noProof/>
            <w:webHidden/>
          </w:rPr>
          <w:t>57</w:t>
        </w:r>
        <w:r>
          <w:rPr>
            <w:noProof/>
            <w:webHidden/>
          </w:rPr>
          <w:fldChar w:fldCharType="end"/>
        </w:r>
      </w:hyperlink>
    </w:p>
    <w:p w14:paraId="325548A7" w14:textId="77777777" w:rsidR="002B1C3D" w:rsidRDefault="002B1C3D">
      <w:pPr>
        <w:pStyle w:val="TableofFigures"/>
        <w:rPr>
          <w:rFonts w:eastAsiaTheme="minorEastAsia" w:cstheme="minorBidi"/>
          <w:b w:val="0"/>
          <w:bCs w:val="0"/>
          <w:noProof/>
          <w:sz w:val="22"/>
          <w:szCs w:val="22"/>
          <w:lang w:val="en-GB"/>
        </w:rPr>
      </w:pPr>
      <w:hyperlink w:anchor="_Toc520790856" w:history="1">
        <w:r w:rsidRPr="00565D60">
          <w:rPr>
            <w:rStyle w:val="Hyperlink"/>
            <w:noProof/>
          </w:rPr>
          <w:t>Figure 2.5: Standard curve showing the standards (X), QCs (O) when diluted in water after derivatisation with PTAD and using A2 and B2 mobile phases.</w:t>
        </w:r>
        <w:r>
          <w:rPr>
            <w:noProof/>
            <w:webHidden/>
          </w:rPr>
          <w:tab/>
        </w:r>
        <w:r>
          <w:rPr>
            <w:noProof/>
            <w:webHidden/>
          </w:rPr>
          <w:fldChar w:fldCharType="begin"/>
        </w:r>
        <w:r>
          <w:rPr>
            <w:noProof/>
            <w:webHidden/>
          </w:rPr>
          <w:instrText xml:space="preserve"> PAGEREF _Toc520790856 \h </w:instrText>
        </w:r>
        <w:r>
          <w:rPr>
            <w:noProof/>
            <w:webHidden/>
          </w:rPr>
        </w:r>
        <w:r>
          <w:rPr>
            <w:noProof/>
            <w:webHidden/>
          </w:rPr>
          <w:fldChar w:fldCharType="separate"/>
        </w:r>
        <w:r w:rsidR="00100B6E">
          <w:rPr>
            <w:noProof/>
            <w:webHidden/>
          </w:rPr>
          <w:t>59</w:t>
        </w:r>
        <w:r>
          <w:rPr>
            <w:noProof/>
            <w:webHidden/>
          </w:rPr>
          <w:fldChar w:fldCharType="end"/>
        </w:r>
      </w:hyperlink>
    </w:p>
    <w:p w14:paraId="0CD0F2EE" w14:textId="77777777" w:rsidR="002B1C3D" w:rsidRDefault="002B1C3D">
      <w:pPr>
        <w:pStyle w:val="TableofFigures"/>
        <w:rPr>
          <w:rFonts w:eastAsiaTheme="minorEastAsia" w:cstheme="minorBidi"/>
          <w:b w:val="0"/>
          <w:bCs w:val="0"/>
          <w:noProof/>
          <w:sz w:val="22"/>
          <w:szCs w:val="22"/>
          <w:lang w:val="en-GB"/>
        </w:rPr>
      </w:pPr>
      <w:hyperlink w:anchor="_Toc520790857" w:history="1">
        <w:r w:rsidRPr="00565D60">
          <w:rPr>
            <w:rStyle w:val="Hyperlink"/>
            <w:noProof/>
          </w:rPr>
          <w:t>Figure 2.6: Chromatographic separation of 25OHD</w:t>
        </w:r>
        <w:r w:rsidRPr="00565D60">
          <w:rPr>
            <w:rStyle w:val="Hyperlink"/>
            <w:noProof/>
            <w:vertAlign w:val="subscript"/>
          </w:rPr>
          <w:t>2</w:t>
        </w:r>
        <w:r w:rsidRPr="00565D60">
          <w:rPr>
            <w:rStyle w:val="Hyperlink"/>
            <w:noProof/>
          </w:rPr>
          <w:t xml:space="preserve"> (D2) and 25OHD</w:t>
        </w:r>
        <w:r w:rsidRPr="00565D60">
          <w:rPr>
            <w:rStyle w:val="Hyperlink"/>
            <w:noProof/>
            <w:vertAlign w:val="subscript"/>
          </w:rPr>
          <w:t>3</w:t>
        </w:r>
        <w:r w:rsidRPr="00565D60">
          <w:rPr>
            <w:rStyle w:val="Hyperlink"/>
            <w:noProof/>
          </w:rPr>
          <w:t xml:space="preserve"> (D3) when derivatised with Amplifex diene</w:t>
        </w:r>
        <w:r>
          <w:rPr>
            <w:noProof/>
            <w:webHidden/>
          </w:rPr>
          <w:tab/>
        </w:r>
        <w:r>
          <w:rPr>
            <w:noProof/>
            <w:webHidden/>
          </w:rPr>
          <w:fldChar w:fldCharType="begin"/>
        </w:r>
        <w:r>
          <w:rPr>
            <w:noProof/>
            <w:webHidden/>
          </w:rPr>
          <w:instrText xml:space="preserve"> PAGEREF _Toc520790857 \h </w:instrText>
        </w:r>
        <w:r>
          <w:rPr>
            <w:noProof/>
            <w:webHidden/>
          </w:rPr>
        </w:r>
        <w:r>
          <w:rPr>
            <w:noProof/>
            <w:webHidden/>
          </w:rPr>
          <w:fldChar w:fldCharType="separate"/>
        </w:r>
        <w:r w:rsidR="00100B6E">
          <w:rPr>
            <w:noProof/>
            <w:webHidden/>
          </w:rPr>
          <w:t>61</w:t>
        </w:r>
        <w:r>
          <w:rPr>
            <w:noProof/>
            <w:webHidden/>
          </w:rPr>
          <w:fldChar w:fldCharType="end"/>
        </w:r>
      </w:hyperlink>
    </w:p>
    <w:p w14:paraId="47045A25" w14:textId="77777777" w:rsidR="002B1C3D" w:rsidRDefault="002B1C3D">
      <w:pPr>
        <w:pStyle w:val="TableofFigures"/>
        <w:rPr>
          <w:rFonts w:eastAsiaTheme="minorEastAsia" w:cstheme="minorBidi"/>
          <w:b w:val="0"/>
          <w:bCs w:val="0"/>
          <w:noProof/>
          <w:sz w:val="22"/>
          <w:szCs w:val="22"/>
          <w:lang w:val="en-GB"/>
        </w:rPr>
      </w:pPr>
      <w:hyperlink w:anchor="_Toc520790858" w:history="1">
        <w:r w:rsidRPr="00565D60">
          <w:rPr>
            <w:rStyle w:val="Hyperlink"/>
            <w:noProof/>
          </w:rPr>
          <w:t>Figure 2.7: Within run imprecision analysis with Amplifex diene</w:t>
        </w:r>
        <w:r>
          <w:rPr>
            <w:noProof/>
            <w:webHidden/>
          </w:rPr>
          <w:tab/>
        </w:r>
        <w:r>
          <w:rPr>
            <w:noProof/>
            <w:webHidden/>
          </w:rPr>
          <w:fldChar w:fldCharType="begin"/>
        </w:r>
        <w:r>
          <w:rPr>
            <w:noProof/>
            <w:webHidden/>
          </w:rPr>
          <w:instrText xml:space="preserve"> PAGEREF _Toc520790858 \h </w:instrText>
        </w:r>
        <w:r>
          <w:rPr>
            <w:noProof/>
            <w:webHidden/>
          </w:rPr>
        </w:r>
        <w:r>
          <w:rPr>
            <w:noProof/>
            <w:webHidden/>
          </w:rPr>
          <w:fldChar w:fldCharType="separate"/>
        </w:r>
        <w:r w:rsidR="00100B6E">
          <w:rPr>
            <w:noProof/>
            <w:webHidden/>
          </w:rPr>
          <w:t>63</w:t>
        </w:r>
        <w:r>
          <w:rPr>
            <w:noProof/>
            <w:webHidden/>
          </w:rPr>
          <w:fldChar w:fldCharType="end"/>
        </w:r>
      </w:hyperlink>
    </w:p>
    <w:p w14:paraId="0D031470" w14:textId="77777777" w:rsidR="002B1C3D" w:rsidRDefault="002B1C3D">
      <w:pPr>
        <w:pStyle w:val="TableofFigures"/>
        <w:rPr>
          <w:rFonts w:eastAsiaTheme="minorEastAsia" w:cstheme="minorBidi"/>
          <w:b w:val="0"/>
          <w:bCs w:val="0"/>
          <w:noProof/>
          <w:sz w:val="22"/>
          <w:szCs w:val="22"/>
          <w:lang w:val="en-GB"/>
        </w:rPr>
      </w:pPr>
      <w:hyperlink w:anchor="_Toc520790859" w:history="1">
        <w:r w:rsidRPr="00565D60">
          <w:rPr>
            <w:rStyle w:val="Hyperlink"/>
            <w:noProof/>
          </w:rPr>
          <w:t>Figure 3.1: LC-MS data from digest of a saliva sample. Prepared by Lewis Couchman.</w:t>
        </w:r>
        <w:r>
          <w:rPr>
            <w:noProof/>
            <w:webHidden/>
          </w:rPr>
          <w:tab/>
        </w:r>
        <w:r>
          <w:rPr>
            <w:noProof/>
            <w:webHidden/>
          </w:rPr>
          <w:fldChar w:fldCharType="begin"/>
        </w:r>
        <w:r>
          <w:rPr>
            <w:noProof/>
            <w:webHidden/>
          </w:rPr>
          <w:instrText xml:space="preserve"> PAGEREF _Toc520790859 \h </w:instrText>
        </w:r>
        <w:r>
          <w:rPr>
            <w:noProof/>
            <w:webHidden/>
          </w:rPr>
        </w:r>
        <w:r>
          <w:rPr>
            <w:noProof/>
            <w:webHidden/>
          </w:rPr>
          <w:fldChar w:fldCharType="separate"/>
        </w:r>
        <w:r w:rsidR="00100B6E">
          <w:rPr>
            <w:noProof/>
            <w:webHidden/>
          </w:rPr>
          <w:t>68</w:t>
        </w:r>
        <w:r>
          <w:rPr>
            <w:noProof/>
            <w:webHidden/>
          </w:rPr>
          <w:fldChar w:fldCharType="end"/>
        </w:r>
      </w:hyperlink>
    </w:p>
    <w:p w14:paraId="4A33BBBE" w14:textId="77777777" w:rsidR="002B1C3D" w:rsidRDefault="002B1C3D">
      <w:pPr>
        <w:pStyle w:val="TableofFigures"/>
        <w:rPr>
          <w:rFonts w:eastAsiaTheme="minorEastAsia" w:cstheme="minorBidi"/>
          <w:b w:val="0"/>
          <w:bCs w:val="0"/>
          <w:noProof/>
          <w:sz w:val="22"/>
          <w:szCs w:val="22"/>
          <w:lang w:val="en-GB"/>
        </w:rPr>
      </w:pPr>
      <w:hyperlink w:anchor="_Toc520790860" w:history="1">
        <w:r w:rsidRPr="00565D60">
          <w:rPr>
            <w:rStyle w:val="Hyperlink"/>
            <w:noProof/>
          </w:rPr>
          <w:t>Figure 4.1: Change in total 25OHD</w:t>
        </w:r>
        <w:r w:rsidRPr="00565D60">
          <w:rPr>
            <w:rStyle w:val="Hyperlink"/>
            <w:noProof/>
            <w:vertAlign w:val="subscript"/>
          </w:rPr>
          <w:t>3</w:t>
        </w:r>
        <w:r w:rsidRPr="00565D60">
          <w:rPr>
            <w:rStyle w:val="Hyperlink"/>
            <w:noProof/>
          </w:rPr>
          <w:t xml:space="preserve"> measured by LC-MS/MS. The points show the individual values of each participant and the line connecting them shows the relationship between the points of that participant.</w:t>
        </w:r>
        <w:r>
          <w:rPr>
            <w:noProof/>
            <w:webHidden/>
          </w:rPr>
          <w:tab/>
        </w:r>
        <w:r>
          <w:rPr>
            <w:noProof/>
            <w:webHidden/>
          </w:rPr>
          <w:fldChar w:fldCharType="begin"/>
        </w:r>
        <w:r>
          <w:rPr>
            <w:noProof/>
            <w:webHidden/>
          </w:rPr>
          <w:instrText xml:space="preserve"> PAGEREF _Toc520790860 \h </w:instrText>
        </w:r>
        <w:r>
          <w:rPr>
            <w:noProof/>
            <w:webHidden/>
          </w:rPr>
        </w:r>
        <w:r>
          <w:rPr>
            <w:noProof/>
            <w:webHidden/>
          </w:rPr>
          <w:fldChar w:fldCharType="separate"/>
        </w:r>
        <w:r w:rsidR="00100B6E">
          <w:rPr>
            <w:noProof/>
            <w:webHidden/>
          </w:rPr>
          <w:t>83</w:t>
        </w:r>
        <w:r>
          <w:rPr>
            <w:noProof/>
            <w:webHidden/>
          </w:rPr>
          <w:fldChar w:fldCharType="end"/>
        </w:r>
      </w:hyperlink>
    </w:p>
    <w:p w14:paraId="3DB6448F" w14:textId="77777777" w:rsidR="002B1C3D" w:rsidRDefault="002B1C3D">
      <w:pPr>
        <w:pStyle w:val="TableofFigures"/>
        <w:rPr>
          <w:rFonts w:eastAsiaTheme="minorEastAsia" w:cstheme="minorBidi"/>
          <w:b w:val="0"/>
          <w:bCs w:val="0"/>
          <w:noProof/>
          <w:sz w:val="22"/>
          <w:szCs w:val="22"/>
          <w:lang w:val="en-GB"/>
        </w:rPr>
      </w:pPr>
      <w:hyperlink w:anchor="_Toc520790861" w:history="1">
        <w:r w:rsidRPr="00565D60">
          <w:rPr>
            <w:rStyle w:val="Hyperlink"/>
            <w:noProof/>
          </w:rPr>
          <w:t>Figure 4.2: Mean total 25OHD</w:t>
        </w:r>
        <w:r w:rsidRPr="00565D60">
          <w:rPr>
            <w:rStyle w:val="Hyperlink"/>
            <w:noProof/>
            <w:vertAlign w:val="subscript"/>
          </w:rPr>
          <w:t>3</w:t>
        </w:r>
        <w:r w:rsidRPr="00565D60">
          <w:rPr>
            <w:rStyle w:val="Hyperlink"/>
            <w:noProof/>
          </w:rPr>
          <w:t xml:space="preserve"> (points) and 95% confidence intervals (error bars) by time point, measured by LC-MS/MS.</w:t>
        </w:r>
        <w:r>
          <w:rPr>
            <w:noProof/>
            <w:webHidden/>
          </w:rPr>
          <w:tab/>
        </w:r>
        <w:r>
          <w:rPr>
            <w:noProof/>
            <w:webHidden/>
          </w:rPr>
          <w:fldChar w:fldCharType="begin"/>
        </w:r>
        <w:r>
          <w:rPr>
            <w:noProof/>
            <w:webHidden/>
          </w:rPr>
          <w:instrText xml:space="preserve"> PAGEREF _Toc520790861 \h </w:instrText>
        </w:r>
        <w:r>
          <w:rPr>
            <w:noProof/>
            <w:webHidden/>
          </w:rPr>
        </w:r>
        <w:r>
          <w:rPr>
            <w:noProof/>
            <w:webHidden/>
          </w:rPr>
          <w:fldChar w:fldCharType="separate"/>
        </w:r>
        <w:r w:rsidR="00100B6E">
          <w:rPr>
            <w:noProof/>
            <w:webHidden/>
          </w:rPr>
          <w:t>83</w:t>
        </w:r>
        <w:r>
          <w:rPr>
            <w:noProof/>
            <w:webHidden/>
          </w:rPr>
          <w:fldChar w:fldCharType="end"/>
        </w:r>
      </w:hyperlink>
    </w:p>
    <w:p w14:paraId="1471084E" w14:textId="77777777" w:rsidR="002B1C3D" w:rsidRDefault="002B1C3D">
      <w:pPr>
        <w:pStyle w:val="TableofFigures"/>
        <w:rPr>
          <w:rFonts w:eastAsiaTheme="minorEastAsia" w:cstheme="minorBidi"/>
          <w:b w:val="0"/>
          <w:bCs w:val="0"/>
          <w:noProof/>
          <w:sz w:val="22"/>
          <w:szCs w:val="22"/>
          <w:lang w:val="en-GB"/>
        </w:rPr>
      </w:pPr>
      <w:hyperlink w:anchor="_Toc520790862" w:history="1">
        <w:r w:rsidRPr="00565D60">
          <w:rPr>
            <w:rStyle w:val="Hyperlink"/>
            <w:noProof/>
          </w:rPr>
          <w:t>Figure 4.3: Change in total 25OHD by time point. The points show the individual values of each participant and the line connecting them shows the relationship between the points of that participant.</w:t>
        </w:r>
        <w:r>
          <w:rPr>
            <w:noProof/>
            <w:webHidden/>
          </w:rPr>
          <w:tab/>
        </w:r>
        <w:r>
          <w:rPr>
            <w:noProof/>
            <w:webHidden/>
          </w:rPr>
          <w:fldChar w:fldCharType="begin"/>
        </w:r>
        <w:r>
          <w:rPr>
            <w:noProof/>
            <w:webHidden/>
          </w:rPr>
          <w:instrText xml:space="preserve"> PAGEREF _Toc520790862 \h </w:instrText>
        </w:r>
        <w:r>
          <w:rPr>
            <w:noProof/>
            <w:webHidden/>
          </w:rPr>
        </w:r>
        <w:r>
          <w:rPr>
            <w:noProof/>
            <w:webHidden/>
          </w:rPr>
          <w:fldChar w:fldCharType="separate"/>
        </w:r>
        <w:r w:rsidR="00100B6E">
          <w:rPr>
            <w:noProof/>
            <w:webHidden/>
          </w:rPr>
          <w:t>85</w:t>
        </w:r>
        <w:r>
          <w:rPr>
            <w:noProof/>
            <w:webHidden/>
          </w:rPr>
          <w:fldChar w:fldCharType="end"/>
        </w:r>
      </w:hyperlink>
    </w:p>
    <w:p w14:paraId="4F585075" w14:textId="77777777" w:rsidR="002B1C3D" w:rsidRDefault="002B1C3D">
      <w:pPr>
        <w:pStyle w:val="TableofFigures"/>
        <w:rPr>
          <w:rFonts w:eastAsiaTheme="minorEastAsia" w:cstheme="minorBidi"/>
          <w:b w:val="0"/>
          <w:bCs w:val="0"/>
          <w:noProof/>
          <w:sz w:val="22"/>
          <w:szCs w:val="22"/>
          <w:lang w:val="en-GB"/>
        </w:rPr>
      </w:pPr>
      <w:hyperlink w:anchor="_Toc520790863" w:history="1">
        <w:r w:rsidRPr="00565D60">
          <w:rPr>
            <w:rStyle w:val="Hyperlink"/>
            <w:noProof/>
          </w:rPr>
          <w:t>Figure 4.4: Mean total 25OHD (points) and 95% confidence intervals (error bars) by time point.</w:t>
        </w:r>
        <w:r>
          <w:rPr>
            <w:noProof/>
            <w:webHidden/>
          </w:rPr>
          <w:tab/>
        </w:r>
        <w:r>
          <w:rPr>
            <w:noProof/>
            <w:webHidden/>
          </w:rPr>
          <w:fldChar w:fldCharType="begin"/>
        </w:r>
        <w:r>
          <w:rPr>
            <w:noProof/>
            <w:webHidden/>
          </w:rPr>
          <w:instrText xml:space="preserve"> PAGEREF _Toc520790863 \h </w:instrText>
        </w:r>
        <w:r>
          <w:rPr>
            <w:noProof/>
            <w:webHidden/>
          </w:rPr>
        </w:r>
        <w:r>
          <w:rPr>
            <w:noProof/>
            <w:webHidden/>
          </w:rPr>
          <w:fldChar w:fldCharType="separate"/>
        </w:r>
        <w:r w:rsidR="00100B6E">
          <w:rPr>
            <w:noProof/>
            <w:webHidden/>
          </w:rPr>
          <w:t>85</w:t>
        </w:r>
        <w:r>
          <w:rPr>
            <w:noProof/>
            <w:webHidden/>
          </w:rPr>
          <w:fldChar w:fldCharType="end"/>
        </w:r>
      </w:hyperlink>
    </w:p>
    <w:p w14:paraId="0A137438" w14:textId="77777777" w:rsidR="002B1C3D" w:rsidRDefault="002B1C3D">
      <w:pPr>
        <w:pStyle w:val="TableofFigures"/>
        <w:rPr>
          <w:rFonts w:eastAsiaTheme="minorEastAsia" w:cstheme="minorBidi"/>
          <w:b w:val="0"/>
          <w:bCs w:val="0"/>
          <w:noProof/>
          <w:sz w:val="22"/>
          <w:szCs w:val="22"/>
          <w:lang w:val="en-GB"/>
        </w:rPr>
      </w:pPr>
      <w:hyperlink w:anchor="_Toc520790864" w:history="1">
        <w:r w:rsidRPr="00565D60">
          <w:rPr>
            <w:rStyle w:val="Hyperlink"/>
            <w:noProof/>
          </w:rPr>
          <w:t>Figure 4.5: Change in CRP by time point. The points show the individual values of each participant and the line connecting them shows the relationship between the points of that participant.</w:t>
        </w:r>
        <w:r>
          <w:rPr>
            <w:noProof/>
            <w:webHidden/>
          </w:rPr>
          <w:tab/>
        </w:r>
        <w:r>
          <w:rPr>
            <w:noProof/>
            <w:webHidden/>
          </w:rPr>
          <w:fldChar w:fldCharType="begin"/>
        </w:r>
        <w:r>
          <w:rPr>
            <w:noProof/>
            <w:webHidden/>
          </w:rPr>
          <w:instrText xml:space="preserve"> PAGEREF _Toc520790864 \h </w:instrText>
        </w:r>
        <w:r>
          <w:rPr>
            <w:noProof/>
            <w:webHidden/>
          </w:rPr>
        </w:r>
        <w:r>
          <w:rPr>
            <w:noProof/>
            <w:webHidden/>
          </w:rPr>
          <w:fldChar w:fldCharType="separate"/>
        </w:r>
        <w:r w:rsidR="00100B6E">
          <w:rPr>
            <w:noProof/>
            <w:webHidden/>
          </w:rPr>
          <w:t>87</w:t>
        </w:r>
        <w:r>
          <w:rPr>
            <w:noProof/>
            <w:webHidden/>
          </w:rPr>
          <w:fldChar w:fldCharType="end"/>
        </w:r>
      </w:hyperlink>
    </w:p>
    <w:p w14:paraId="275E4869" w14:textId="77777777" w:rsidR="002B1C3D" w:rsidRDefault="002B1C3D">
      <w:pPr>
        <w:pStyle w:val="TableofFigures"/>
        <w:rPr>
          <w:rFonts w:eastAsiaTheme="minorEastAsia" w:cstheme="minorBidi"/>
          <w:b w:val="0"/>
          <w:bCs w:val="0"/>
          <w:noProof/>
          <w:sz w:val="22"/>
          <w:szCs w:val="22"/>
          <w:lang w:val="en-GB"/>
        </w:rPr>
      </w:pPr>
      <w:hyperlink w:anchor="_Toc520790865" w:history="1">
        <w:r w:rsidRPr="00565D60">
          <w:rPr>
            <w:rStyle w:val="Hyperlink"/>
            <w:noProof/>
          </w:rPr>
          <w:t>Figure 4.6: Mean CRP (points) and 95% confidence intervals (error bars) by time point.</w:t>
        </w:r>
        <w:r>
          <w:rPr>
            <w:noProof/>
            <w:webHidden/>
          </w:rPr>
          <w:tab/>
        </w:r>
        <w:r>
          <w:rPr>
            <w:noProof/>
            <w:webHidden/>
          </w:rPr>
          <w:fldChar w:fldCharType="begin"/>
        </w:r>
        <w:r>
          <w:rPr>
            <w:noProof/>
            <w:webHidden/>
          </w:rPr>
          <w:instrText xml:space="preserve"> PAGEREF _Toc520790865 \h </w:instrText>
        </w:r>
        <w:r>
          <w:rPr>
            <w:noProof/>
            <w:webHidden/>
          </w:rPr>
        </w:r>
        <w:r>
          <w:rPr>
            <w:noProof/>
            <w:webHidden/>
          </w:rPr>
          <w:fldChar w:fldCharType="separate"/>
        </w:r>
        <w:r w:rsidR="00100B6E">
          <w:rPr>
            <w:noProof/>
            <w:webHidden/>
          </w:rPr>
          <w:t>87</w:t>
        </w:r>
        <w:r>
          <w:rPr>
            <w:noProof/>
            <w:webHidden/>
          </w:rPr>
          <w:fldChar w:fldCharType="end"/>
        </w:r>
      </w:hyperlink>
    </w:p>
    <w:p w14:paraId="670CA33B" w14:textId="77777777" w:rsidR="002B1C3D" w:rsidRDefault="002B1C3D">
      <w:pPr>
        <w:pStyle w:val="TableofFigures"/>
        <w:rPr>
          <w:rFonts w:eastAsiaTheme="minorEastAsia" w:cstheme="minorBidi"/>
          <w:b w:val="0"/>
          <w:bCs w:val="0"/>
          <w:noProof/>
          <w:sz w:val="22"/>
          <w:szCs w:val="22"/>
          <w:lang w:val="en-GB"/>
        </w:rPr>
      </w:pPr>
      <w:hyperlink w:anchor="_Toc520790866" w:history="1">
        <w:r w:rsidRPr="00565D60">
          <w:rPr>
            <w:rStyle w:val="Hyperlink"/>
            <w:noProof/>
          </w:rPr>
          <w:t>Figure 4.7: Change in albumin by time point. The points show the individual values of each participant and the line connecting them shows the relationship between the points of that participant.</w:t>
        </w:r>
        <w:r>
          <w:rPr>
            <w:noProof/>
            <w:webHidden/>
          </w:rPr>
          <w:tab/>
        </w:r>
        <w:r>
          <w:rPr>
            <w:noProof/>
            <w:webHidden/>
          </w:rPr>
          <w:fldChar w:fldCharType="begin"/>
        </w:r>
        <w:r>
          <w:rPr>
            <w:noProof/>
            <w:webHidden/>
          </w:rPr>
          <w:instrText xml:space="preserve"> PAGEREF _Toc520790866 \h </w:instrText>
        </w:r>
        <w:r>
          <w:rPr>
            <w:noProof/>
            <w:webHidden/>
          </w:rPr>
        </w:r>
        <w:r>
          <w:rPr>
            <w:noProof/>
            <w:webHidden/>
          </w:rPr>
          <w:fldChar w:fldCharType="separate"/>
        </w:r>
        <w:r w:rsidR="00100B6E">
          <w:rPr>
            <w:noProof/>
            <w:webHidden/>
          </w:rPr>
          <w:t>89</w:t>
        </w:r>
        <w:r>
          <w:rPr>
            <w:noProof/>
            <w:webHidden/>
          </w:rPr>
          <w:fldChar w:fldCharType="end"/>
        </w:r>
      </w:hyperlink>
    </w:p>
    <w:p w14:paraId="6ADF0C63" w14:textId="77777777" w:rsidR="002B1C3D" w:rsidRDefault="002B1C3D">
      <w:pPr>
        <w:pStyle w:val="TableofFigures"/>
        <w:rPr>
          <w:rFonts w:eastAsiaTheme="minorEastAsia" w:cstheme="minorBidi"/>
          <w:b w:val="0"/>
          <w:bCs w:val="0"/>
          <w:noProof/>
          <w:sz w:val="22"/>
          <w:szCs w:val="22"/>
          <w:lang w:val="en-GB"/>
        </w:rPr>
      </w:pPr>
      <w:hyperlink w:anchor="_Toc520790867" w:history="1">
        <w:r w:rsidRPr="00565D60">
          <w:rPr>
            <w:rStyle w:val="Hyperlink"/>
            <w:noProof/>
          </w:rPr>
          <w:t>Figure 4.8: Mean albumin (points) and 95% confidence intervals (error bars) by time point.</w:t>
        </w:r>
        <w:r>
          <w:rPr>
            <w:noProof/>
            <w:webHidden/>
          </w:rPr>
          <w:tab/>
        </w:r>
        <w:r>
          <w:rPr>
            <w:noProof/>
            <w:webHidden/>
          </w:rPr>
          <w:fldChar w:fldCharType="begin"/>
        </w:r>
        <w:r>
          <w:rPr>
            <w:noProof/>
            <w:webHidden/>
          </w:rPr>
          <w:instrText xml:space="preserve"> PAGEREF _Toc520790867 \h </w:instrText>
        </w:r>
        <w:r>
          <w:rPr>
            <w:noProof/>
            <w:webHidden/>
          </w:rPr>
        </w:r>
        <w:r>
          <w:rPr>
            <w:noProof/>
            <w:webHidden/>
          </w:rPr>
          <w:fldChar w:fldCharType="separate"/>
        </w:r>
        <w:r w:rsidR="00100B6E">
          <w:rPr>
            <w:noProof/>
            <w:webHidden/>
          </w:rPr>
          <w:t>89</w:t>
        </w:r>
        <w:r>
          <w:rPr>
            <w:noProof/>
            <w:webHidden/>
          </w:rPr>
          <w:fldChar w:fldCharType="end"/>
        </w:r>
      </w:hyperlink>
    </w:p>
    <w:p w14:paraId="09EB18C5" w14:textId="77777777" w:rsidR="002B1C3D" w:rsidRDefault="002B1C3D">
      <w:pPr>
        <w:pStyle w:val="TableofFigures"/>
        <w:rPr>
          <w:rFonts w:eastAsiaTheme="minorEastAsia" w:cstheme="minorBidi"/>
          <w:b w:val="0"/>
          <w:bCs w:val="0"/>
          <w:noProof/>
          <w:sz w:val="22"/>
          <w:szCs w:val="22"/>
          <w:lang w:val="en-GB"/>
        </w:rPr>
      </w:pPr>
      <w:hyperlink w:anchor="_Toc520790868" w:history="1">
        <w:r w:rsidRPr="00565D60">
          <w:rPr>
            <w:rStyle w:val="Hyperlink"/>
            <w:noProof/>
          </w:rPr>
          <w:t>Figure 4.9: Change in VDBP by time point. The points show the individual values of each participant and the line connecting them shows the relationship between the points of that participant.</w:t>
        </w:r>
        <w:r>
          <w:rPr>
            <w:noProof/>
            <w:webHidden/>
          </w:rPr>
          <w:tab/>
        </w:r>
        <w:r>
          <w:rPr>
            <w:noProof/>
            <w:webHidden/>
          </w:rPr>
          <w:fldChar w:fldCharType="begin"/>
        </w:r>
        <w:r>
          <w:rPr>
            <w:noProof/>
            <w:webHidden/>
          </w:rPr>
          <w:instrText xml:space="preserve"> PAGEREF _Toc520790868 \h </w:instrText>
        </w:r>
        <w:r>
          <w:rPr>
            <w:noProof/>
            <w:webHidden/>
          </w:rPr>
        </w:r>
        <w:r>
          <w:rPr>
            <w:noProof/>
            <w:webHidden/>
          </w:rPr>
          <w:fldChar w:fldCharType="separate"/>
        </w:r>
        <w:r w:rsidR="00100B6E">
          <w:rPr>
            <w:noProof/>
            <w:webHidden/>
          </w:rPr>
          <w:t>91</w:t>
        </w:r>
        <w:r>
          <w:rPr>
            <w:noProof/>
            <w:webHidden/>
          </w:rPr>
          <w:fldChar w:fldCharType="end"/>
        </w:r>
      </w:hyperlink>
    </w:p>
    <w:p w14:paraId="1B21F923" w14:textId="77777777" w:rsidR="002B1C3D" w:rsidRDefault="002B1C3D">
      <w:pPr>
        <w:pStyle w:val="TableofFigures"/>
        <w:rPr>
          <w:rFonts w:eastAsiaTheme="minorEastAsia" w:cstheme="minorBidi"/>
          <w:b w:val="0"/>
          <w:bCs w:val="0"/>
          <w:noProof/>
          <w:sz w:val="22"/>
          <w:szCs w:val="22"/>
          <w:lang w:val="en-GB"/>
        </w:rPr>
      </w:pPr>
      <w:hyperlink w:anchor="_Toc520790869" w:history="1">
        <w:r w:rsidRPr="00565D60">
          <w:rPr>
            <w:rStyle w:val="Hyperlink"/>
            <w:noProof/>
          </w:rPr>
          <w:t>Figure 4.10: Mean VDBP (points) and 95% confidence intervals (error bars) by time point.</w:t>
        </w:r>
        <w:r>
          <w:rPr>
            <w:noProof/>
            <w:webHidden/>
          </w:rPr>
          <w:tab/>
        </w:r>
        <w:r>
          <w:rPr>
            <w:noProof/>
            <w:webHidden/>
          </w:rPr>
          <w:fldChar w:fldCharType="begin"/>
        </w:r>
        <w:r>
          <w:rPr>
            <w:noProof/>
            <w:webHidden/>
          </w:rPr>
          <w:instrText xml:space="preserve"> PAGEREF _Toc520790869 \h </w:instrText>
        </w:r>
        <w:r>
          <w:rPr>
            <w:noProof/>
            <w:webHidden/>
          </w:rPr>
        </w:r>
        <w:r>
          <w:rPr>
            <w:noProof/>
            <w:webHidden/>
          </w:rPr>
          <w:fldChar w:fldCharType="separate"/>
        </w:r>
        <w:r w:rsidR="00100B6E">
          <w:rPr>
            <w:noProof/>
            <w:webHidden/>
          </w:rPr>
          <w:t>91</w:t>
        </w:r>
        <w:r>
          <w:rPr>
            <w:noProof/>
            <w:webHidden/>
          </w:rPr>
          <w:fldChar w:fldCharType="end"/>
        </w:r>
      </w:hyperlink>
    </w:p>
    <w:p w14:paraId="015F76B4" w14:textId="77777777" w:rsidR="002B1C3D" w:rsidRDefault="002B1C3D">
      <w:pPr>
        <w:pStyle w:val="TableofFigures"/>
        <w:rPr>
          <w:rFonts w:eastAsiaTheme="minorEastAsia" w:cstheme="minorBidi"/>
          <w:b w:val="0"/>
          <w:bCs w:val="0"/>
          <w:noProof/>
          <w:sz w:val="22"/>
          <w:szCs w:val="22"/>
          <w:lang w:val="en-GB"/>
        </w:rPr>
      </w:pPr>
      <w:hyperlink w:anchor="_Toc520790870" w:history="1">
        <w:r w:rsidRPr="00565D60">
          <w:rPr>
            <w:rStyle w:val="Hyperlink"/>
            <w:noProof/>
          </w:rPr>
          <w:t>Figure 4.11: Change in PINP by time point. The points show the individual values of each participant and the line connecting them shows the relationship between the points of that participant.</w:t>
        </w:r>
        <w:r>
          <w:rPr>
            <w:noProof/>
            <w:webHidden/>
          </w:rPr>
          <w:tab/>
        </w:r>
        <w:r>
          <w:rPr>
            <w:noProof/>
            <w:webHidden/>
          </w:rPr>
          <w:fldChar w:fldCharType="begin"/>
        </w:r>
        <w:r>
          <w:rPr>
            <w:noProof/>
            <w:webHidden/>
          </w:rPr>
          <w:instrText xml:space="preserve"> PAGEREF _Toc520790870 \h </w:instrText>
        </w:r>
        <w:r>
          <w:rPr>
            <w:noProof/>
            <w:webHidden/>
          </w:rPr>
        </w:r>
        <w:r>
          <w:rPr>
            <w:noProof/>
            <w:webHidden/>
          </w:rPr>
          <w:fldChar w:fldCharType="separate"/>
        </w:r>
        <w:r w:rsidR="00100B6E">
          <w:rPr>
            <w:noProof/>
            <w:webHidden/>
          </w:rPr>
          <w:t>93</w:t>
        </w:r>
        <w:r>
          <w:rPr>
            <w:noProof/>
            <w:webHidden/>
          </w:rPr>
          <w:fldChar w:fldCharType="end"/>
        </w:r>
      </w:hyperlink>
    </w:p>
    <w:p w14:paraId="465999B4" w14:textId="77777777" w:rsidR="002B1C3D" w:rsidRDefault="002B1C3D">
      <w:pPr>
        <w:pStyle w:val="TableofFigures"/>
        <w:rPr>
          <w:rFonts w:eastAsiaTheme="minorEastAsia" w:cstheme="minorBidi"/>
          <w:b w:val="0"/>
          <w:bCs w:val="0"/>
          <w:noProof/>
          <w:sz w:val="22"/>
          <w:szCs w:val="22"/>
          <w:lang w:val="en-GB"/>
        </w:rPr>
      </w:pPr>
      <w:hyperlink w:anchor="_Toc520790871" w:history="1">
        <w:r w:rsidRPr="00565D60">
          <w:rPr>
            <w:rStyle w:val="Hyperlink"/>
            <w:noProof/>
          </w:rPr>
          <w:t>Figure 4.12: Mean PINP (points) and 95% confidence intervals (error bars) by time point.</w:t>
        </w:r>
        <w:r>
          <w:rPr>
            <w:noProof/>
            <w:webHidden/>
          </w:rPr>
          <w:tab/>
        </w:r>
        <w:r>
          <w:rPr>
            <w:noProof/>
            <w:webHidden/>
          </w:rPr>
          <w:fldChar w:fldCharType="begin"/>
        </w:r>
        <w:r>
          <w:rPr>
            <w:noProof/>
            <w:webHidden/>
          </w:rPr>
          <w:instrText xml:space="preserve"> PAGEREF _Toc520790871 \h </w:instrText>
        </w:r>
        <w:r>
          <w:rPr>
            <w:noProof/>
            <w:webHidden/>
          </w:rPr>
        </w:r>
        <w:r>
          <w:rPr>
            <w:noProof/>
            <w:webHidden/>
          </w:rPr>
          <w:fldChar w:fldCharType="separate"/>
        </w:r>
        <w:r w:rsidR="00100B6E">
          <w:rPr>
            <w:noProof/>
            <w:webHidden/>
          </w:rPr>
          <w:t>93</w:t>
        </w:r>
        <w:r>
          <w:rPr>
            <w:noProof/>
            <w:webHidden/>
          </w:rPr>
          <w:fldChar w:fldCharType="end"/>
        </w:r>
      </w:hyperlink>
    </w:p>
    <w:p w14:paraId="766A5EB6" w14:textId="77777777" w:rsidR="002B1C3D" w:rsidRDefault="002B1C3D">
      <w:pPr>
        <w:pStyle w:val="TableofFigures"/>
        <w:rPr>
          <w:rFonts w:eastAsiaTheme="minorEastAsia" w:cstheme="minorBidi"/>
          <w:b w:val="0"/>
          <w:bCs w:val="0"/>
          <w:noProof/>
          <w:sz w:val="22"/>
          <w:szCs w:val="22"/>
          <w:lang w:val="en-GB"/>
        </w:rPr>
      </w:pPr>
      <w:hyperlink w:anchor="_Toc520790872" w:history="1">
        <w:r w:rsidRPr="00565D60">
          <w:rPr>
            <w:rStyle w:val="Hyperlink"/>
            <w:noProof/>
          </w:rPr>
          <w:t>Figure 4.13: Graph showing the change in CTX by time point. The points show the individual values of each participant and the line connecting them shows the relationship between the points of that participant.</w:t>
        </w:r>
        <w:r>
          <w:rPr>
            <w:noProof/>
            <w:webHidden/>
          </w:rPr>
          <w:tab/>
        </w:r>
        <w:r>
          <w:rPr>
            <w:noProof/>
            <w:webHidden/>
          </w:rPr>
          <w:fldChar w:fldCharType="begin"/>
        </w:r>
        <w:r>
          <w:rPr>
            <w:noProof/>
            <w:webHidden/>
          </w:rPr>
          <w:instrText xml:space="preserve"> PAGEREF _Toc520790872 \h </w:instrText>
        </w:r>
        <w:r>
          <w:rPr>
            <w:noProof/>
            <w:webHidden/>
          </w:rPr>
        </w:r>
        <w:r>
          <w:rPr>
            <w:noProof/>
            <w:webHidden/>
          </w:rPr>
          <w:fldChar w:fldCharType="separate"/>
        </w:r>
        <w:r w:rsidR="00100B6E">
          <w:rPr>
            <w:noProof/>
            <w:webHidden/>
          </w:rPr>
          <w:t>95</w:t>
        </w:r>
        <w:r>
          <w:rPr>
            <w:noProof/>
            <w:webHidden/>
          </w:rPr>
          <w:fldChar w:fldCharType="end"/>
        </w:r>
      </w:hyperlink>
    </w:p>
    <w:p w14:paraId="69C06CFE" w14:textId="77777777" w:rsidR="002B1C3D" w:rsidRDefault="002B1C3D">
      <w:pPr>
        <w:pStyle w:val="TableofFigures"/>
        <w:rPr>
          <w:rFonts w:eastAsiaTheme="minorEastAsia" w:cstheme="minorBidi"/>
          <w:b w:val="0"/>
          <w:bCs w:val="0"/>
          <w:noProof/>
          <w:sz w:val="22"/>
          <w:szCs w:val="22"/>
          <w:lang w:val="en-GB"/>
        </w:rPr>
      </w:pPr>
      <w:hyperlink w:anchor="_Toc520790873" w:history="1">
        <w:r w:rsidRPr="00565D60">
          <w:rPr>
            <w:rStyle w:val="Hyperlink"/>
            <w:noProof/>
          </w:rPr>
          <w:t>Figure 4.14: Graph showing the mean CTX (points) and 95% confidence intervals (error bars) by time point.</w:t>
        </w:r>
        <w:r>
          <w:rPr>
            <w:noProof/>
            <w:webHidden/>
          </w:rPr>
          <w:tab/>
        </w:r>
        <w:r>
          <w:rPr>
            <w:noProof/>
            <w:webHidden/>
          </w:rPr>
          <w:fldChar w:fldCharType="begin"/>
        </w:r>
        <w:r>
          <w:rPr>
            <w:noProof/>
            <w:webHidden/>
          </w:rPr>
          <w:instrText xml:space="preserve"> PAGEREF _Toc520790873 \h </w:instrText>
        </w:r>
        <w:r>
          <w:rPr>
            <w:noProof/>
            <w:webHidden/>
          </w:rPr>
        </w:r>
        <w:r>
          <w:rPr>
            <w:noProof/>
            <w:webHidden/>
          </w:rPr>
          <w:fldChar w:fldCharType="separate"/>
        </w:r>
        <w:r w:rsidR="00100B6E">
          <w:rPr>
            <w:noProof/>
            <w:webHidden/>
          </w:rPr>
          <w:t>95</w:t>
        </w:r>
        <w:r>
          <w:rPr>
            <w:noProof/>
            <w:webHidden/>
          </w:rPr>
          <w:fldChar w:fldCharType="end"/>
        </w:r>
      </w:hyperlink>
    </w:p>
    <w:p w14:paraId="1622364D" w14:textId="77777777" w:rsidR="002B1C3D" w:rsidRDefault="002B1C3D">
      <w:pPr>
        <w:pStyle w:val="TableofFigures"/>
        <w:rPr>
          <w:rFonts w:eastAsiaTheme="minorEastAsia" w:cstheme="minorBidi"/>
          <w:b w:val="0"/>
          <w:bCs w:val="0"/>
          <w:noProof/>
          <w:sz w:val="22"/>
          <w:szCs w:val="22"/>
          <w:lang w:val="en-GB"/>
        </w:rPr>
      </w:pPr>
      <w:hyperlink w:anchor="_Toc520790874" w:history="1">
        <w:r w:rsidRPr="00565D60">
          <w:rPr>
            <w:rStyle w:val="Hyperlink"/>
            <w:noProof/>
          </w:rPr>
          <w:t>Figure 4.15: Graph showing the change in PTH by time point. The points show the individual values of each participant and the line connecting them shows the relationship between the points of that participant.</w:t>
        </w:r>
        <w:r>
          <w:rPr>
            <w:noProof/>
            <w:webHidden/>
          </w:rPr>
          <w:tab/>
        </w:r>
        <w:r>
          <w:rPr>
            <w:noProof/>
            <w:webHidden/>
          </w:rPr>
          <w:fldChar w:fldCharType="begin"/>
        </w:r>
        <w:r>
          <w:rPr>
            <w:noProof/>
            <w:webHidden/>
          </w:rPr>
          <w:instrText xml:space="preserve"> PAGEREF _Toc520790874 \h </w:instrText>
        </w:r>
        <w:r>
          <w:rPr>
            <w:noProof/>
            <w:webHidden/>
          </w:rPr>
        </w:r>
        <w:r>
          <w:rPr>
            <w:noProof/>
            <w:webHidden/>
          </w:rPr>
          <w:fldChar w:fldCharType="separate"/>
        </w:r>
        <w:r w:rsidR="00100B6E">
          <w:rPr>
            <w:noProof/>
            <w:webHidden/>
          </w:rPr>
          <w:t>97</w:t>
        </w:r>
        <w:r>
          <w:rPr>
            <w:noProof/>
            <w:webHidden/>
          </w:rPr>
          <w:fldChar w:fldCharType="end"/>
        </w:r>
      </w:hyperlink>
    </w:p>
    <w:p w14:paraId="3989DC46" w14:textId="77777777" w:rsidR="002B1C3D" w:rsidRDefault="002B1C3D">
      <w:pPr>
        <w:pStyle w:val="TableofFigures"/>
        <w:rPr>
          <w:rFonts w:eastAsiaTheme="minorEastAsia" w:cstheme="minorBidi"/>
          <w:b w:val="0"/>
          <w:bCs w:val="0"/>
          <w:noProof/>
          <w:sz w:val="22"/>
          <w:szCs w:val="22"/>
          <w:lang w:val="en-GB"/>
        </w:rPr>
      </w:pPr>
      <w:hyperlink w:anchor="_Toc520790875" w:history="1">
        <w:r w:rsidRPr="00565D60">
          <w:rPr>
            <w:rStyle w:val="Hyperlink"/>
            <w:noProof/>
          </w:rPr>
          <w:t>Figure 4.16: Graph showing the mean PTH (points) and 95% confidence intervals (error bars) by time point.</w:t>
        </w:r>
        <w:r>
          <w:rPr>
            <w:noProof/>
            <w:webHidden/>
          </w:rPr>
          <w:tab/>
        </w:r>
        <w:r>
          <w:rPr>
            <w:noProof/>
            <w:webHidden/>
          </w:rPr>
          <w:fldChar w:fldCharType="begin"/>
        </w:r>
        <w:r>
          <w:rPr>
            <w:noProof/>
            <w:webHidden/>
          </w:rPr>
          <w:instrText xml:space="preserve"> PAGEREF _Toc520790875 \h </w:instrText>
        </w:r>
        <w:r>
          <w:rPr>
            <w:noProof/>
            <w:webHidden/>
          </w:rPr>
        </w:r>
        <w:r>
          <w:rPr>
            <w:noProof/>
            <w:webHidden/>
          </w:rPr>
          <w:fldChar w:fldCharType="separate"/>
        </w:r>
        <w:r w:rsidR="00100B6E">
          <w:rPr>
            <w:noProof/>
            <w:webHidden/>
          </w:rPr>
          <w:t>97</w:t>
        </w:r>
        <w:r>
          <w:rPr>
            <w:noProof/>
            <w:webHidden/>
          </w:rPr>
          <w:fldChar w:fldCharType="end"/>
        </w:r>
      </w:hyperlink>
    </w:p>
    <w:p w14:paraId="78D43B06" w14:textId="77777777" w:rsidR="002B1C3D" w:rsidRDefault="002B1C3D">
      <w:pPr>
        <w:pStyle w:val="TableofFigures"/>
        <w:rPr>
          <w:rFonts w:eastAsiaTheme="minorEastAsia" w:cstheme="minorBidi"/>
          <w:b w:val="0"/>
          <w:bCs w:val="0"/>
          <w:noProof/>
          <w:sz w:val="22"/>
          <w:szCs w:val="22"/>
          <w:lang w:val="en-GB"/>
        </w:rPr>
      </w:pPr>
      <w:hyperlink w:anchor="_Toc520790876" w:history="1">
        <w:r w:rsidRPr="00565D60">
          <w:rPr>
            <w:rStyle w:val="Hyperlink"/>
            <w:noProof/>
          </w:rPr>
          <w:t>Figure 4.17: Graph showing the change in directly measured free 25OHD by time point. The points show the individual values of each participant and the line connecting them shows the relationship between the points of that participant.</w:t>
        </w:r>
        <w:r>
          <w:rPr>
            <w:noProof/>
            <w:webHidden/>
          </w:rPr>
          <w:tab/>
        </w:r>
        <w:r>
          <w:rPr>
            <w:noProof/>
            <w:webHidden/>
          </w:rPr>
          <w:fldChar w:fldCharType="begin"/>
        </w:r>
        <w:r>
          <w:rPr>
            <w:noProof/>
            <w:webHidden/>
          </w:rPr>
          <w:instrText xml:space="preserve"> PAGEREF _Toc520790876 \h </w:instrText>
        </w:r>
        <w:r>
          <w:rPr>
            <w:noProof/>
            <w:webHidden/>
          </w:rPr>
        </w:r>
        <w:r>
          <w:rPr>
            <w:noProof/>
            <w:webHidden/>
          </w:rPr>
          <w:fldChar w:fldCharType="separate"/>
        </w:r>
        <w:r w:rsidR="00100B6E">
          <w:rPr>
            <w:noProof/>
            <w:webHidden/>
          </w:rPr>
          <w:t>99</w:t>
        </w:r>
        <w:r>
          <w:rPr>
            <w:noProof/>
            <w:webHidden/>
          </w:rPr>
          <w:fldChar w:fldCharType="end"/>
        </w:r>
      </w:hyperlink>
    </w:p>
    <w:p w14:paraId="00E94DF8" w14:textId="77777777" w:rsidR="002B1C3D" w:rsidRDefault="002B1C3D">
      <w:pPr>
        <w:pStyle w:val="TableofFigures"/>
        <w:rPr>
          <w:rFonts w:eastAsiaTheme="minorEastAsia" w:cstheme="minorBidi"/>
          <w:b w:val="0"/>
          <w:bCs w:val="0"/>
          <w:noProof/>
          <w:sz w:val="22"/>
          <w:szCs w:val="22"/>
          <w:lang w:val="en-GB"/>
        </w:rPr>
      </w:pPr>
      <w:hyperlink w:anchor="_Toc520790877" w:history="1">
        <w:r w:rsidRPr="00565D60">
          <w:rPr>
            <w:rStyle w:val="Hyperlink"/>
            <w:noProof/>
          </w:rPr>
          <w:t>Figure 4.18: Graph showing the mean directly measured free 25OHD (points) and 95% confidence intervals (error bars) by time point.</w:t>
        </w:r>
        <w:r>
          <w:rPr>
            <w:noProof/>
            <w:webHidden/>
          </w:rPr>
          <w:tab/>
        </w:r>
        <w:r>
          <w:rPr>
            <w:noProof/>
            <w:webHidden/>
          </w:rPr>
          <w:fldChar w:fldCharType="begin"/>
        </w:r>
        <w:r>
          <w:rPr>
            <w:noProof/>
            <w:webHidden/>
          </w:rPr>
          <w:instrText xml:space="preserve"> PAGEREF _Toc520790877 \h </w:instrText>
        </w:r>
        <w:r>
          <w:rPr>
            <w:noProof/>
            <w:webHidden/>
          </w:rPr>
        </w:r>
        <w:r>
          <w:rPr>
            <w:noProof/>
            <w:webHidden/>
          </w:rPr>
          <w:fldChar w:fldCharType="separate"/>
        </w:r>
        <w:r w:rsidR="00100B6E">
          <w:rPr>
            <w:noProof/>
            <w:webHidden/>
          </w:rPr>
          <w:t>99</w:t>
        </w:r>
        <w:r>
          <w:rPr>
            <w:noProof/>
            <w:webHidden/>
          </w:rPr>
          <w:fldChar w:fldCharType="end"/>
        </w:r>
      </w:hyperlink>
    </w:p>
    <w:p w14:paraId="1160CF14" w14:textId="77777777" w:rsidR="002B1C3D" w:rsidRDefault="002B1C3D">
      <w:pPr>
        <w:pStyle w:val="TableofFigures"/>
        <w:rPr>
          <w:rFonts w:eastAsiaTheme="minorEastAsia" w:cstheme="minorBidi"/>
          <w:b w:val="0"/>
          <w:bCs w:val="0"/>
          <w:noProof/>
          <w:sz w:val="22"/>
          <w:szCs w:val="22"/>
          <w:lang w:val="en-GB"/>
        </w:rPr>
      </w:pPr>
      <w:hyperlink w:anchor="_Toc520790878" w:history="1">
        <w:r w:rsidRPr="00565D60">
          <w:rPr>
            <w:rStyle w:val="Hyperlink"/>
            <w:noProof/>
          </w:rPr>
          <w:t>Figure 4.19: Graph showing the change in calculated free 25OHD by time point. The points show the individual values of each participant and the line connecting them shows the relationship between the points of that participant.</w:t>
        </w:r>
        <w:r>
          <w:rPr>
            <w:noProof/>
            <w:webHidden/>
          </w:rPr>
          <w:tab/>
        </w:r>
        <w:r>
          <w:rPr>
            <w:noProof/>
            <w:webHidden/>
          </w:rPr>
          <w:fldChar w:fldCharType="begin"/>
        </w:r>
        <w:r>
          <w:rPr>
            <w:noProof/>
            <w:webHidden/>
          </w:rPr>
          <w:instrText xml:space="preserve"> PAGEREF _Toc520790878 \h </w:instrText>
        </w:r>
        <w:r>
          <w:rPr>
            <w:noProof/>
            <w:webHidden/>
          </w:rPr>
        </w:r>
        <w:r>
          <w:rPr>
            <w:noProof/>
            <w:webHidden/>
          </w:rPr>
          <w:fldChar w:fldCharType="separate"/>
        </w:r>
        <w:r w:rsidR="00100B6E">
          <w:rPr>
            <w:noProof/>
            <w:webHidden/>
          </w:rPr>
          <w:t>101</w:t>
        </w:r>
        <w:r>
          <w:rPr>
            <w:noProof/>
            <w:webHidden/>
          </w:rPr>
          <w:fldChar w:fldCharType="end"/>
        </w:r>
      </w:hyperlink>
    </w:p>
    <w:p w14:paraId="49F4FDA5" w14:textId="77777777" w:rsidR="002B1C3D" w:rsidRDefault="002B1C3D">
      <w:pPr>
        <w:pStyle w:val="TableofFigures"/>
        <w:rPr>
          <w:rFonts w:eastAsiaTheme="minorEastAsia" w:cstheme="minorBidi"/>
          <w:b w:val="0"/>
          <w:bCs w:val="0"/>
          <w:noProof/>
          <w:sz w:val="22"/>
          <w:szCs w:val="22"/>
          <w:lang w:val="en-GB"/>
        </w:rPr>
      </w:pPr>
      <w:hyperlink w:anchor="_Toc520790879" w:history="1">
        <w:r w:rsidRPr="00565D60">
          <w:rPr>
            <w:rStyle w:val="Hyperlink"/>
            <w:noProof/>
          </w:rPr>
          <w:t>Figure 4.20: Graph showing the mean directly measured free 25OHD (points) and 95% confidence intervals (error bars) by time point.</w:t>
        </w:r>
        <w:r>
          <w:rPr>
            <w:noProof/>
            <w:webHidden/>
          </w:rPr>
          <w:tab/>
        </w:r>
        <w:r>
          <w:rPr>
            <w:noProof/>
            <w:webHidden/>
          </w:rPr>
          <w:fldChar w:fldCharType="begin"/>
        </w:r>
        <w:r>
          <w:rPr>
            <w:noProof/>
            <w:webHidden/>
          </w:rPr>
          <w:instrText xml:space="preserve"> PAGEREF _Toc520790879 \h </w:instrText>
        </w:r>
        <w:r>
          <w:rPr>
            <w:noProof/>
            <w:webHidden/>
          </w:rPr>
        </w:r>
        <w:r>
          <w:rPr>
            <w:noProof/>
            <w:webHidden/>
          </w:rPr>
          <w:fldChar w:fldCharType="separate"/>
        </w:r>
        <w:r w:rsidR="00100B6E">
          <w:rPr>
            <w:noProof/>
            <w:webHidden/>
          </w:rPr>
          <w:t>101</w:t>
        </w:r>
        <w:r>
          <w:rPr>
            <w:noProof/>
            <w:webHidden/>
          </w:rPr>
          <w:fldChar w:fldCharType="end"/>
        </w:r>
      </w:hyperlink>
    </w:p>
    <w:p w14:paraId="56B37DF1" w14:textId="77777777" w:rsidR="002B1C3D" w:rsidRDefault="002B1C3D">
      <w:pPr>
        <w:pStyle w:val="TableofFigures"/>
        <w:rPr>
          <w:rFonts w:eastAsiaTheme="minorEastAsia" w:cstheme="minorBidi"/>
          <w:b w:val="0"/>
          <w:bCs w:val="0"/>
          <w:noProof/>
          <w:sz w:val="22"/>
          <w:szCs w:val="22"/>
          <w:lang w:val="en-GB"/>
        </w:rPr>
      </w:pPr>
      <w:hyperlink w:anchor="_Toc520790880" w:history="1">
        <w:r w:rsidRPr="00565D60">
          <w:rPr>
            <w:rStyle w:val="Hyperlink"/>
            <w:noProof/>
          </w:rPr>
          <w:t>Figure 4.21: Graph showing the change in 1,25(OH)</w:t>
        </w:r>
        <w:r w:rsidRPr="00565D60">
          <w:rPr>
            <w:rStyle w:val="Hyperlink"/>
            <w:noProof/>
            <w:vertAlign w:val="subscript"/>
          </w:rPr>
          <w:t>2</w:t>
        </w:r>
        <w:r w:rsidRPr="00565D60">
          <w:rPr>
            <w:rStyle w:val="Hyperlink"/>
            <w:noProof/>
          </w:rPr>
          <w:t>D by time point. The points show the individual values of each participant and the line connecting them shows the relationship between the points of that participant.</w:t>
        </w:r>
        <w:r>
          <w:rPr>
            <w:noProof/>
            <w:webHidden/>
          </w:rPr>
          <w:tab/>
        </w:r>
        <w:r>
          <w:rPr>
            <w:noProof/>
            <w:webHidden/>
          </w:rPr>
          <w:fldChar w:fldCharType="begin"/>
        </w:r>
        <w:r>
          <w:rPr>
            <w:noProof/>
            <w:webHidden/>
          </w:rPr>
          <w:instrText xml:space="preserve"> PAGEREF _Toc520790880 \h </w:instrText>
        </w:r>
        <w:r>
          <w:rPr>
            <w:noProof/>
            <w:webHidden/>
          </w:rPr>
        </w:r>
        <w:r>
          <w:rPr>
            <w:noProof/>
            <w:webHidden/>
          </w:rPr>
          <w:fldChar w:fldCharType="separate"/>
        </w:r>
        <w:r w:rsidR="00100B6E">
          <w:rPr>
            <w:noProof/>
            <w:webHidden/>
          </w:rPr>
          <w:t>103</w:t>
        </w:r>
        <w:r>
          <w:rPr>
            <w:noProof/>
            <w:webHidden/>
          </w:rPr>
          <w:fldChar w:fldCharType="end"/>
        </w:r>
      </w:hyperlink>
    </w:p>
    <w:p w14:paraId="3EF3645D" w14:textId="77777777" w:rsidR="002B1C3D" w:rsidRDefault="002B1C3D">
      <w:pPr>
        <w:pStyle w:val="TableofFigures"/>
        <w:rPr>
          <w:rFonts w:eastAsiaTheme="minorEastAsia" w:cstheme="minorBidi"/>
          <w:b w:val="0"/>
          <w:bCs w:val="0"/>
          <w:noProof/>
          <w:sz w:val="22"/>
          <w:szCs w:val="22"/>
          <w:lang w:val="en-GB"/>
        </w:rPr>
      </w:pPr>
      <w:hyperlink w:anchor="_Toc520790881" w:history="1">
        <w:r w:rsidRPr="00565D60">
          <w:rPr>
            <w:rStyle w:val="Hyperlink"/>
            <w:noProof/>
          </w:rPr>
          <w:t>Figure 4.22: Graph showing the mean 1,25(OH)</w:t>
        </w:r>
        <w:r w:rsidRPr="00565D60">
          <w:rPr>
            <w:rStyle w:val="Hyperlink"/>
            <w:noProof/>
            <w:vertAlign w:val="subscript"/>
          </w:rPr>
          <w:t>2</w:t>
        </w:r>
        <w:r w:rsidRPr="00565D60">
          <w:rPr>
            <w:rStyle w:val="Hyperlink"/>
            <w:noProof/>
          </w:rPr>
          <w:t>D (points) and 95% confidence intervals (error bars) by time point.</w:t>
        </w:r>
        <w:r>
          <w:rPr>
            <w:noProof/>
            <w:webHidden/>
          </w:rPr>
          <w:tab/>
        </w:r>
        <w:r>
          <w:rPr>
            <w:noProof/>
            <w:webHidden/>
          </w:rPr>
          <w:fldChar w:fldCharType="begin"/>
        </w:r>
        <w:r>
          <w:rPr>
            <w:noProof/>
            <w:webHidden/>
          </w:rPr>
          <w:instrText xml:space="preserve"> PAGEREF _Toc520790881 \h </w:instrText>
        </w:r>
        <w:r>
          <w:rPr>
            <w:noProof/>
            <w:webHidden/>
          </w:rPr>
        </w:r>
        <w:r>
          <w:rPr>
            <w:noProof/>
            <w:webHidden/>
          </w:rPr>
          <w:fldChar w:fldCharType="separate"/>
        </w:r>
        <w:r w:rsidR="00100B6E">
          <w:rPr>
            <w:noProof/>
            <w:webHidden/>
          </w:rPr>
          <w:t>103</w:t>
        </w:r>
        <w:r>
          <w:rPr>
            <w:noProof/>
            <w:webHidden/>
          </w:rPr>
          <w:fldChar w:fldCharType="end"/>
        </w:r>
      </w:hyperlink>
    </w:p>
    <w:p w14:paraId="7B1FDA9F" w14:textId="11FB1CFA" w:rsidR="00D72FBC" w:rsidRPr="000C272D" w:rsidRDefault="00814506" w:rsidP="005D6EE8">
      <w:pPr>
        <w:rPr>
          <w:sz w:val="22"/>
        </w:rPr>
      </w:pPr>
      <w:r w:rsidRPr="000C272D">
        <w:rPr>
          <w:sz w:val="22"/>
        </w:rPr>
        <w:fldChar w:fldCharType="end"/>
      </w:r>
    </w:p>
    <w:p w14:paraId="1012EFB7" w14:textId="77777777" w:rsidR="00C54D95" w:rsidRPr="000C272D" w:rsidRDefault="00C54D95">
      <w:pPr>
        <w:spacing w:line="240" w:lineRule="auto"/>
        <w:jc w:val="left"/>
        <w:rPr>
          <w:b/>
          <w:bCs/>
          <w:kern w:val="32"/>
          <w:sz w:val="40"/>
          <w:szCs w:val="28"/>
          <w:u w:val="single"/>
        </w:rPr>
      </w:pPr>
      <w:r w:rsidRPr="000C272D">
        <w:br w:type="page"/>
      </w:r>
    </w:p>
    <w:p w14:paraId="53D03AED" w14:textId="77777777" w:rsidR="002B1C3D" w:rsidRDefault="00814506" w:rsidP="003C0FC3">
      <w:pPr>
        <w:pStyle w:val="Heading"/>
        <w:rPr>
          <w:noProof/>
        </w:rPr>
      </w:pPr>
      <w:bookmarkStart w:id="1" w:name="_Toc520790285"/>
      <w:r w:rsidRPr="000C272D">
        <w:lastRenderedPageBreak/>
        <w:t>List of Tables</w:t>
      </w:r>
      <w:bookmarkEnd w:id="1"/>
      <w:r w:rsidRPr="000C272D">
        <w:rPr>
          <w:rFonts w:asciiTheme="minorHAnsi" w:eastAsiaTheme="minorEastAsia" w:hAnsiTheme="minorHAnsi"/>
          <w:color w:val="5A5A5A" w:themeColor="text1" w:themeTint="A5"/>
          <w:spacing w:val="15"/>
          <w:szCs w:val="22"/>
        </w:rPr>
        <w:fldChar w:fldCharType="begin"/>
      </w:r>
      <w:r w:rsidRPr="000C272D">
        <w:instrText xml:space="preserve"> TOC \h \z \c "Table" </w:instrText>
      </w:r>
      <w:r w:rsidRPr="000C272D">
        <w:rPr>
          <w:rFonts w:asciiTheme="minorHAnsi" w:eastAsiaTheme="minorEastAsia" w:hAnsiTheme="minorHAnsi"/>
          <w:color w:val="5A5A5A" w:themeColor="text1" w:themeTint="A5"/>
          <w:spacing w:val="15"/>
          <w:szCs w:val="22"/>
        </w:rPr>
        <w:fldChar w:fldCharType="separate"/>
      </w:r>
    </w:p>
    <w:p w14:paraId="7671801E" w14:textId="77777777" w:rsidR="002B1C3D" w:rsidRDefault="002B1C3D">
      <w:pPr>
        <w:pStyle w:val="TableofFigures"/>
        <w:rPr>
          <w:rFonts w:eastAsiaTheme="minorEastAsia" w:cstheme="minorBidi"/>
          <w:b w:val="0"/>
          <w:bCs w:val="0"/>
          <w:noProof/>
          <w:sz w:val="22"/>
          <w:szCs w:val="22"/>
          <w:lang w:val="en-GB"/>
        </w:rPr>
      </w:pPr>
      <w:hyperlink w:anchor="_Toc520790882" w:history="1">
        <w:r w:rsidRPr="00746E99">
          <w:rPr>
            <w:rStyle w:val="Hyperlink"/>
            <w:noProof/>
          </w:rPr>
          <w:t>Table 1.1: Total vitamin D content in tissue (Heaney et al., 2009)</w:t>
        </w:r>
        <w:r>
          <w:rPr>
            <w:noProof/>
            <w:webHidden/>
          </w:rPr>
          <w:tab/>
        </w:r>
        <w:r>
          <w:rPr>
            <w:noProof/>
            <w:webHidden/>
          </w:rPr>
          <w:fldChar w:fldCharType="begin"/>
        </w:r>
        <w:r>
          <w:rPr>
            <w:noProof/>
            <w:webHidden/>
          </w:rPr>
          <w:instrText xml:space="preserve"> PAGEREF _Toc520790882 \h </w:instrText>
        </w:r>
        <w:r>
          <w:rPr>
            <w:noProof/>
            <w:webHidden/>
          </w:rPr>
        </w:r>
        <w:r>
          <w:rPr>
            <w:noProof/>
            <w:webHidden/>
          </w:rPr>
          <w:fldChar w:fldCharType="separate"/>
        </w:r>
        <w:r w:rsidR="00100B6E">
          <w:rPr>
            <w:noProof/>
            <w:webHidden/>
          </w:rPr>
          <w:t>16</w:t>
        </w:r>
        <w:r>
          <w:rPr>
            <w:noProof/>
            <w:webHidden/>
          </w:rPr>
          <w:fldChar w:fldCharType="end"/>
        </w:r>
      </w:hyperlink>
    </w:p>
    <w:p w14:paraId="7B4CFFEC" w14:textId="77777777" w:rsidR="002B1C3D" w:rsidRDefault="002B1C3D">
      <w:pPr>
        <w:pStyle w:val="TableofFigures"/>
        <w:rPr>
          <w:rFonts w:eastAsiaTheme="minorEastAsia" w:cstheme="minorBidi"/>
          <w:b w:val="0"/>
          <w:bCs w:val="0"/>
          <w:noProof/>
          <w:sz w:val="22"/>
          <w:szCs w:val="22"/>
          <w:lang w:val="en-GB"/>
        </w:rPr>
      </w:pPr>
      <w:hyperlink w:anchor="_Toc520790883" w:history="1">
        <w:r w:rsidRPr="00746E99">
          <w:rPr>
            <w:rStyle w:val="Hyperlink"/>
            <w:noProof/>
          </w:rPr>
          <w:t>Table 1.2: VDBP binding coefficients, adapted from Arnaud and Constans (1993).</w:t>
        </w:r>
        <w:r>
          <w:rPr>
            <w:noProof/>
            <w:webHidden/>
          </w:rPr>
          <w:tab/>
        </w:r>
        <w:r>
          <w:rPr>
            <w:noProof/>
            <w:webHidden/>
          </w:rPr>
          <w:fldChar w:fldCharType="begin"/>
        </w:r>
        <w:r>
          <w:rPr>
            <w:noProof/>
            <w:webHidden/>
          </w:rPr>
          <w:instrText xml:space="preserve"> PAGEREF _Toc520790883 \h </w:instrText>
        </w:r>
        <w:r>
          <w:rPr>
            <w:noProof/>
            <w:webHidden/>
          </w:rPr>
        </w:r>
        <w:r>
          <w:rPr>
            <w:noProof/>
            <w:webHidden/>
          </w:rPr>
          <w:fldChar w:fldCharType="separate"/>
        </w:r>
        <w:r w:rsidR="00100B6E">
          <w:rPr>
            <w:noProof/>
            <w:webHidden/>
          </w:rPr>
          <w:t>22</w:t>
        </w:r>
        <w:r>
          <w:rPr>
            <w:noProof/>
            <w:webHidden/>
          </w:rPr>
          <w:fldChar w:fldCharType="end"/>
        </w:r>
      </w:hyperlink>
    </w:p>
    <w:p w14:paraId="5402F8D8" w14:textId="77777777" w:rsidR="002B1C3D" w:rsidRDefault="002B1C3D">
      <w:pPr>
        <w:pStyle w:val="TableofFigures"/>
        <w:rPr>
          <w:rFonts w:eastAsiaTheme="minorEastAsia" w:cstheme="minorBidi"/>
          <w:b w:val="0"/>
          <w:bCs w:val="0"/>
          <w:noProof/>
          <w:sz w:val="22"/>
          <w:szCs w:val="22"/>
          <w:lang w:val="en-GB"/>
        </w:rPr>
      </w:pPr>
      <w:hyperlink w:anchor="_Toc520790884" w:history="1">
        <w:r w:rsidRPr="00746E99">
          <w:rPr>
            <w:rStyle w:val="Hyperlink"/>
            <w:noProof/>
          </w:rPr>
          <w:t>Table 2.1: HPLC gradient for underivatised samples. (Flow 0.450ml/min)</w:t>
        </w:r>
        <w:r>
          <w:rPr>
            <w:noProof/>
            <w:webHidden/>
          </w:rPr>
          <w:tab/>
        </w:r>
        <w:r>
          <w:rPr>
            <w:noProof/>
            <w:webHidden/>
          </w:rPr>
          <w:fldChar w:fldCharType="begin"/>
        </w:r>
        <w:r>
          <w:rPr>
            <w:noProof/>
            <w:webHidden/>
          </w:rPr>
          <w:instrText xml:space="preserve"> PAGEREF _Toc520790884 \h </w:instrText>
        </w:r>
        <w:r>
          <w:rPr>
            <w:noProof/>
            <w:webHidden/>
          </w:rPr>
        </w:r>
        <w:r>
          <w:rPr>
            <w:noProof/>
            <w:webHidden/>
          </w:rPr>
          <w:fldChar w:fldCharType="separate"/>
        </w:r>
        <w:r w:rsidR="00100B6E">
          <w:rPr>
            <w:noProof/>
            <w:webHidden/>
          </w:rPr>
          <w:t>41</w:t>
        </w:r>
        <w:r>
          <w:rPr>
            <w:noProof/>
            <w:webHidden/>
          </w:rPr>
          <w:fldChar w:fldCharType="end"/>
        </w:r>
      </w:hyperlink>
    </w:p>
    <w:p w14:paraId="111156E8" w14:textId="77777777" w:rsidR="002B1C3D" w:rsidRDefault="002B1C3D">
      <w:pPr>
        <w:pStyle w:val="TableofFigures"/>
        <w:rPr>
          <w:rFonts w:eastAsiaTheme="minorEastAsia" w:cstheme="minorBidi"/>
          <w:b w:val="0"/>
          <w:bCs w:val="0"/>
          <w:noProof/>
          <w:sz w:val="22"/>
          <w:szCs w:val="22"/>
          <w:lang w:val="en-GB"/>
        </w:rPr>
      </w:pPr>
      <w:hyperlink w:anchor="_Toc520790885" w:history="1">
        <w:r w:rsidRPr="00746E99">
          <w:rPr>
            <w:rStyle w:val="Hyperlink"/>
            <w:noProof/>
          </w:rPr>
          <w:t>Table 2.2: HPLC gradient for PTAD derivatised samples: (Flow rate: 0.450ml/min)</w:t>
        </w:r>
        <w:r>
          <w:rPr>
            <w:noProof/>
            <w:webHidden/>
          </w:rPr>
          <w:tab/>
        </w:r>
        <w:r>
          <w:rPr>
            <w:noProof/>
            <w:webHidden/>
          </w:rPr>
          <w:fldChar w:fldCharType="begin"/>
        </w:r>
        <w:r>
          <w:rPr>
            <w:noProof/>
            <w:webHidden/>
          </w:rPr>
          <w:instrText xml:space="preserve"> PAGEREF _Toc520790885 \h </w:instrText>
        </w:r>
        <w:r>
          <w:rPr>
            <w:noProof/>
            <w:webHidden/>
          </w:rPr>
        </w:r>
        <w:r>
          <w:rPr>
            <w:noProof/>
            <w:webHidden/>
          </w:rPr>
          <w:fldChar w:fldCharType="separate"/>
        </w:r>
        <w:r w:rsidR="00100B6E">
          <w:rPr>
            <w:noProof/>
            <w:webHidden/>
          </w:rPr>
          <w:t>42</w:t>
        </w:r>
        <w:r>
          <w:rPr>
            <w:noProof/>
            <w:webHidden/>
          </w:rPr>
          <w:fldChar w:fldCharType="end"/>
        </w:r>
      </w:hyperlink>
    </w:p>
    <w:p w14:paraId="613FACFD" w14:textId="77777777" w:rsidR="002B1C3D" w:rsidRDefault="002B1C3D">
      <w:pPr>
        <w:pStyle w:val="TableofFigures"/>
        <w:rPr>
          <w:rFonts w:eastAsiaTheme="minorEastAsia" w:cstheme="minorBidi"/>
          <w:b w:val="0"/>
          <w:bCs w:val="0"/>
          <w:noProof/>
          <w:sz w:val="22"/>
          <w:szCs w:val="22"/>
          <w:lang w:val="en-GB"/>
        </w:rPr>
      </w:pPr>
      <w:hyperlink w:anchor="_Toc520790886" w:history="1">
        <w:r w:rsidRPr="00746E99">
          <w:rPr>
            <w:rStyle w:val="Hyperlink"/>
            <w:noProof/>
          </w:rPr>
          <w:t>Table 2.3: HPLC gradient for Amplifex derivatised samples: (Flow rate 0.400ml/min)</w:t>
        </w:r>
        <w:r>
          <w:rPr>
            <w:noProof/>
            <w:webHidden/>
          </w:rPr>
          <w:tab/>
        </w:r>
        <w:r>
          <w:rPr>
            <w:noProof/>
            <w:webHidden/>
          </w:rPr>
          <w:fldChar w:fldCharType="begin"/>
        </w:r>
        <w:r>
          <w:rPr>
            <w:noProof/>
            <w:webHidden/>
          </w:rPr>
          <w:instrText xml:space="preserve"> PAGEREF _Toc520790886 \h </w:instrText>
        </w:r>
        <w:r>
          <w:rPr>
            <w:noProof/>
            <w:webHidden/>
          </w:rPr>
        </w:r>
        <w:r>
          <w:rPr>
            <w:noProof/>
            <w:webHidden/>
          </w:rPr>
          <w:fldChar w:fldCharType="separate"/>
        </w:r>
        <w:r w:rsidR="00100B6E">
          <w:rPr>
            <w:noProof/>
            <w:webHidden/>
          </w:rPr>
          <w:t>42</w:t>
        </w:r>
        <w:r>
          <w:rPr>
            <w:noProof/>
            <w:webHidden/>
          </w:rPr>
          <w:fldChar w:fldCharType="end"/>
        </w:r>
      </w:hyperlink>
    </w:p>
    <w:p w14:paraId="62DC5447" w14:textId="77777777" w:rsidR="002B1C3D" w:rsidRDefault="002B1C3D">
      <w:pPr>
        <w:pStyle w:val="TableofFigures"/>
        <w:rPr>
          <w:rFonts w:eastAsiaTheme="minorEastAsia" w:cstheme="minorBidi"/>
          <w:b w:val="0"/>
          <w:bCs w:val="0"/>
          <w:noProof/>
          <w:sz w:val="22"/>
          <w:szCs w:val="22"/>
          <w:lang w:val="en-GB"/>
        </w:rPr>
      </w:pPr>
      <w:hyperlink w:anchor="_Toc520790887" w:history="1">
        <w:r w:rsidRPr="00746E99">
          <w:rPr>
            <w:rStyle w:val="Hyperlink"/>
            <w:noProof/>
          </w:rPr>
          <w:t>Table 2.4: Standard and QC concentrations for underivatised samples after dilution with 66% methanol or PBS/BSA.</w:t>
        </w:r>
        <w:r>
          <w:rPr>
            <w:noProof/>
            <w:webHidden/>
          </w:rPr>
          <w:tab/>
        </w:r>
        <w:r>
          <w:rPr>
            <w:noProof/>
            <w:webHidden/>
          </w:rPr>
          <w:fldChar w:fldCharType="begin"/>
        </w:r>
        <w:r>
          <w:rPr>
            <w:noProof/>
            <w:webHidden/>
          </w:rPr>
          <w:instrText xml:space="preserve"> PAGEREF _Toc520790887 \h </w:instrText>
        </w:r>
        <w:r>
          <w:rPr>
            <w:noProof/>
            <w:webHidden/>
          </w:rPr>
        </w:r>
        <w:r>
          <w:rPr>
            <w:noProof/>
            <w:webHidden/>
          </w:rPr>
          <w:fldChar w:fldCharType="separate"/>
        </w:r>
        <w:r w:rsidR="00100B6E">
          <w:rPr>
            <w:noProof/>
            <w:webHidden/>
          </w:rPr>
          <w:t>43</w:t>
        </w:r>
        <w:r>
          <w:rPr>
            <w:noProof/>
            <w:webHidden/>
          </w:rPr>
          <w:fldChar w:fldCharType="end"/>
        </w:r>
      </w:hyperlink>
    </w:p>
    <w:p w14:paraId="399A16FD" w14:textId="77777777" w:rsidR="002B1C3D" w:rsidRDefault="002B1C3D">
      <w:pPr>
        <w:pStyle w:val="TableofFigures"/>
        <w:rPr>
          <w:rFonts w:eastAsiaTheme="minorEastAsia" w:cstheme="minorBidi"/>
          <w:b w:val="0"/>
          <w:bCs w:val="0"/>
          <w:noProof/>
          <w:sz w:val="22"/>
          <w:szCs w:val="22"/>
          <w:lang w:val="en-GB"/>
        </w:rPr>
      </w:pPr>
      <w:hyperlink w:anchor="_Toc520790888" w:history="1">
        <w:r w:rsidRPr="00746E99">
          <w:rPr>
            <w:rStyle w:val="Hyperlink"/>
            <w:noProof/>
          </w:rPr>
          <w:t>Table 2.5: Standard and QC concentrations for underivatised samples after dilution with water.</w:t>
        </w:r>
        <w:r>
          <w:rPr>
            <w:noProof/>
            <w:webHidden/>
          </w:rPr>
          <w:tab/>
        </w:r>
        <w:r>
          <w:rPr>
            <w:noProof/>
            <w:webHidden/>
          </w:rPr>
          <w:fldChar w:fldCharType="begin"/>
        </w:r>
        <w:r>
          <w:rPr>
            <w:noProof/>
            <w:webHidden/>
          </w:rPr>
          <w:instrText xml:space="preserve"> PAGEREF _Toc520790888 \h </w:instrText>
        </w:r>
        <w:r>
          <w:rPr>
            <w:noProof/>
            <w:webHidden/>
          </w:rPr>
        </w:r>
        <w:r>
          <w:rPr>
            <w:noProof/>
            <w:webHidden/>
          </w:rPr>
          <w:fldChar w:fldCharType="separate"/>
        </w:r>
        <w:r w:rsidR="00100B6E">
          <w:rPr>
            <w:noProof/>
            <w:webHidden/>
          </w:rPr>
          <w:t>44</w:t>
        </w:r>
        <w:r>
          <w:rPr>
            <w:noProof/>
            <w:webHidden/>
          </w:rPr>
          <w:fldChar w:fldCharType="end"/>
        </w:r>
      </w:hyperlink>
    </w:p>
    <w:p w14:paraId="6770B0AA" w14:textId="77777777" w:rsidR="002B1C3D" w:rsidRDefault="002B1C3D">
      <w:pPr>
        <w:pStyle w:val="TableofFigures"/>
        <w:rPr>
          <w:rFonts w:eastAsiaTheme="minorEastAsia" w:cstheme="minorBidi"/>
          <w:b w:val="0"/>
          <w:bCs w:val="0"/>
          <w:noProof/>
          <w:sz w:val="22"/>
          <w:szCs w:val="22"/>
          <w:lang w:val="en-GB"/>
        </w:rPr>
      </w:pPr>
      <w:hyperlink w:anchor="_Toc520790889" w:history="1">
        <w:r w:rsidRPr="00746E99">
          <w:rPr>
            <w:rStyle w:val="Hyperlink"/>
            <w:noProof/>
          </w:rPr>
          <w:t>Table 2.6 Standards and QC concentrations in PTAD derivatised samples for comparison of sample diluents.</w:t>
        </w:r>
        <w:r>
          <w:rPr>
            <w:noProof/>
            <w:webHidden/>
          </w:rPr>
          <w:tab/>
        </w:r>
        <w:r>
          <w:rPr>
            <w:noProof/>
            <w:webHidden/>
          </w:rPr>
          <w:fldChar w:fldCharType="begin"/>
        </w:r>
        <w:r>
          <w:rPr>
            <w:noProof/>
            <w:webHidden/>
          </w:rPr>
          <w:instrText xml:space="preserve"> PAGEREF _Toc520790889 \h </w:instrText>
        </w:r>
        <w:r>
          <w:rPr>
            <w:noProof/>
            <w:webHidden/>
          </w:rPr>
        </w:r>
        <w:r>
          <w:rPr>
            <w:noProof/>
            <w:webHidden/>
          </w:rPr>
          <w:fldChar w:fldCharType="separate"/>
        </w:r>
        <w:r w:rsidR="00100B6E">
          <w:rPr>
            <w:noProof/>
            <w:webHidden/>
          </w:rPr>
          <w:t>46</w:t>
        </w:r>
        <w:r>
          <w:rPr>
            <w:noProof/>
            <w:webHidden/>
          </w:rPr>
          <w:fldChar w:fldCharType="end"/>
        </w:r>
      </w:hyperlink>
    </w:p>
    <w:p w14:paraId="693651E8" w14:textId="77777777" w:rsidR="002B1C3D" w:rsidRDefault="002B1C3D">
      <w:pPr>
        <w:pStyle w:val="TableofFigures"/>
        <w:rPr>
          <w:rFonts w:eastAsiaTheme="minorEastAsia" w:cstheme="minorBidi"/>
          <w:b w:val="0"/>
          <w:bCs w:val="0"/>
          <w:noProof/>
          <w:sz w:val="22"/>
          <w:szCs w:val="22"/>
          <w:lang w:val="en-GB"/>
        </w:rPr>
      </w:pPr>
      <w:hyperlink w:anchor="_Toc520790890" w:history="1">
        <w:r w:rsidRPr="00746E99">
          <w:rPr>
            <w:rStyle w:val="Hyperlink"/>
            <w:noProof/>
          </w:rPr>
          <w:t>Table 2.7: Standard and QC concentration in PTAD derivatised samples for the imprecision study in QC samples.</w:t>
        </w:r>
        <w:r>
          <w:rPr>
            <w:noProof/>
            <w:webHidden/>
          </w:rPr>
          <w:tab/>
        </w:r>
        <w:r>
          <w:rPr>
            <w:noProof/>
            <w:webHidden/>
          </w:rPr>
          <w:fldChar w:fldCharType="begin"/>
        </w:r>
        <w:r>
          <w:rPr>
            <w:noProof/>
            <w:webHidden/>
          </w:rPr>
          <w:instrText xml:space="preserve"> PAGEREF _Toc520790890 \h </w:instrText>
        </w:r>
        <w:r>
          <w:rPr>
            <w:noProof/>
            <w:webHidden/>
          </w:rPr>
        </w:r>
        <w:r>
          <w:rPr>
            <w:noProof/>
            <w:webHidden/>
          </w:rPr>
          <w:fldChar w:fldCharType="separate"/>
        </w:r>
        <w:r w:rsidR="00100B6E">
          <w:rPr>
            <w:noProof/>
            <w:webHidden/>
          </w:rPr>
          <w:t>46</w:t>
        </w:r>
        <w:r>
          <w:rPr>
            <w:noProof/>
            <w:webHidden/>
          </w:rPr>
          <w:fldChar w:fldCharType="end"/>
        </w:r>
      </w:hyperlink>
    </w:p>
    <w:p w14:paraId="63F11D8D" w14:textId="77777777" w:rsidR="002B1C3D" w:rsidRDefault="002B1C3D">
      <w:pPr>
        <w:pStyle w:val="TableofFigures"/>
        <w:rPr>
          <w:rFonts w:eastAsiaTheme="minorEastAsia" w:cstheme="minorBidi"/>
          <w:b w:val="0"/>
          <w:bCs w:val="0"/>
          <w:noProof/>
          <w:sz w:val="22"/>
          <w:szCs w:val="22"/>
          <w:lang w:val="en-GB"/>
        </w:rPr>
      </w:pPr>
      <w:hyperlink w:anchor="_Toc520790891" w:history="1">
        <w:r w:rsidRPr="00746E99">
          <w:rPr>
            <w:rStyle w:val="Hyperlink"/>
            <w:noProof/>
          </w:rPr>
          <w:t>Table 2.8: Standards and QCs used in Amplifex diene derivatised samples for imprecision study in QC samples.</w:t>
        </w:r>
        <w:r>
          <w:rPr>
            <w:noProof/>
            <w:webHidden/>
          </w:rPr>
          <w:tab/>
        </w:r>
        <w:r>
          <w:rPr>
            <w:noProof/>
            <w:webHidden/>
          </w:rPr>
          <w:fldChar w:fldCharType="begin"/>
        </w:r>
        <w:r>
          <w:rPr>
            <w:noProof/>
            <w:webHidden/>
          </w:rPr>
          <w:instrText xml:space="preserve"> PAGEREF _Toc520790891 \h </w:instrText>
        </w:r>
        <w:r>
          <w:rPr>
            <w:noProof/>
            <w:webHidden/>
          </w:rPr>
        </w:r>
        <w:r>
          <w:rPr>
            <w:noProof/>
            <w:webHidden/>
          </w:rPr>
          <w:fldChar w:fldCharType="separate"/>
        </w:r>
        <w:r w:rsidR="00100B6E">
          <w:rPr>
            <w:noProof/>
            <w:webHidden/>
          </w:rPr>
          <w:t>47</w:t>
        </w:r>
        <w:r>
          <w:rPr>
            <w:noProof/>
            <w:webHidden/>
          </w:rPr>
          <w:fldChar w:fldCharType="end"/>
        </w:r>
      </w:hyperlink>
    </w:p>
    <w:p w14:paraId="3407961F" w14:textId="77777777" w:rsidR="002B1C3D" w:rsidRDefault="002B1C3D">
      <w:pPr>
        <w:pStyle w:val="TableofFigures"/>
        <w:rPr>
          <w:rFonts w:eastAsiaTheme="minorEastAsia" w:cstheme="minorBidi"/>
          <w:b w:val="0"/>
          <w:bCs w:val="0"/>
          <w:noProof/>
          <w:sz w:val="22"/>
          <w:szCs w:val="22"/>
          <w:lang w:val="en-GB"/>
        </w:rPr>
      </w:pPr>
      <w:hyperlink w:anchor="_Toc520790892" w:history="1">
        <w:r w:rsidRPr="00746E99">
          <w:rPr>
            <w:rStyle w:val="Hyperlink"/>
            <w:noProof/>
          </w:rPr>
          <w:t>Table 2.9: Standard and QC concentrations used in Amplifex diene derivatised samples for the imprecision and accuracy study in saliva.</w:t>
        </w:r>
        <w:r>
          <w:rPr>
            <w:noProof/>
            <w:webHidden/>
          </w:rPr>
          <w:tab/>
        </w:r>
        <w:r>
          <w:rPr>
            <w:noProof/>
            <w:webHidden/>
          </w:rPr>
          <w:fldChar w:fldCharType="begin"/>
        </w:r>
        <w:r>
          <w:rPr>
            <w:noProof/>
            <w:webHidden/>
          </w:rPr>
          <w:instrText xml:space="preserve"> PAGEREF _Toc520790892 \h </w:instrText>
        </w:r>
        <w:r>
          <w:rPr>
            <w:noProof/>
            <w:webHidden/>
          </w:rPr>
        </w:r>
        <w:r>
          <w:rPr>
            <w:noProof/>
            <w:webHidden/>
          </w:rPr>
          <w:fldChar w:fldCharType="separate"/>
        </w:r>
        <w:r w:rsidR="00100B6E">
          <w:rPr>
            <w:noProof/>
            <w:webHidden/>
          </w:rPr>
          <w:t>48</w:t>
        </w:r>
        <w:r>
          <w:rPr>
            <w:noProof/>
            <w:webHidden/>
          </w:rPr>
          <w:fldChar w:fldCharType="end"/>
        </w:r>
      </w:hyperlink>
    </w:p>
    <w:p w14:paraId="2216EC52" w14:textId="77777777" w:rsidR="002B1C3D" w:rsidRDefault="002B1C3D">
      <w:pPr>
        <w:pStyle w:val="TableofFigures"/>
        <w:rPr>
          <w:rFonts w:eastAsiaTheme="minorEastAsia" w:cstheme="minorBidi"/>
          <w:b w:val="0"/>
          <w:bCs w:val="0"/>
          <w:noProof/>
          <w:sz w:val="22"/>
          <w:szCs w:val="22"/>
          <w:lang w:val="en-GB"/>
        </w:rPr>
      </w:pPr>
      <w:hyperlink w:anchor="_Toc520790893" w:history="1">
        <w:r w:rsidRPr="00746E99">
          <w:rPr>
            <w:rStyle w:val="Hyperlink"/>
            <w:noProof/>
          </w:rPr>
          <w:t>Table 2.10: Standard and QC concentrations for underivatised samples after dilution with 66% methanol and analysed with A1 and B1 mobile phases.</w:t>
        </w:r>
        <w:r>
          <w:rPr>
            <w:noProof/>
            <w:webHidden/>
          </w:rPr>
          <w:tab/>
        </w:r>
        <w:r>
          <w:rPr>
            <w:noProof/>
            <w:webHidden/>
          </w:rPr>
          <w:fldChar w:fldCharType="begin"/>
        </w:r>
        <w:r>
          <w:rPr>
            <w:noProof/>
            <w:webHidden/>
          </w:rPr>
          <w:instrText xml:space="preserve"> PAGEREF _Toc520790893 \h </w:instrText>
        </w:r>
        <w:r>
          <w:rPr>
            <w:noProof/>
            <w:webHidden/>
          </w:rPr>
        </w:r>
        <w:r>
          <w:rPr>
            <w:noProof/>
            <w:webHidden/>
          </w:rPr>
          <w:fldChar w:fldCharType="separate"/>
        </w:r>
        <w:r w:rsidR="00100B6E">
          <w:rPr>
            <w:noProof/>
            <w:webHidden/>
          </w:rPr>
          <w:t>51</w:t>
        </w:r>
        <w:r>
          <w:rPr>
            <w:noProof/>
            <w:webHidden/>
          </w:rPr>
          <w:fldChar w:fldCharType="end"/>
        </w:r>
      </w:hyperlink>
    </w:p>
    <w:p w14:paraId="6474BD16" w14:textId="77777777" w:rsidR="002B1C3D" w:rsidRDefault="002B1C3D">
      <w:pPr>
        <w:pStyle w:val="TableofFigures"/>
        <w:rPr>
          <w:rFonts w:eastAsiaTheme="minorEastAsia" w:cstheme="minorBidi"/>
          <w:b w:val="0"/>
          <w:bCs w:val="0"/>
          <w:noProof/>
          <w:sz w:val="22"/>
          <w:szCs w:val="22"/>
          <w:lang w:val="en-GB"/>
        </w:rPr>
      </w:pPr>
      <w:hyperlink w:anchor="_Toc520790894" w:history="1">
        <w:r w:rsidRPr="00746E99">
          <w:rPr>
            <w:rStyle w:val="Hyperlink"/>
            <w:noProof/>
          </w:rPr>
          <w:t>Table 2.11: Standard and QC concentrations for underivatised samples after dilution with BSA/PBS and analysed with A2 and B2 mobile phases.</w:t>
        </w:r>
        <w:r>
          <w:rPr>
            <w:noProof/>
            <w:webHidden/>
          </w:rPr>
          <w:tab/>
        </w:r>
        <w:r>
          <w:rPr>
            <w:noProof/>
            <w:webHidden/>
          </w:rPr>
          <w:fldChar w:fldCharType="begin"/>
        </w:r>
        <w:r>
          <w:rPr>
            <w:noProof/>
            <w:webHidden/>
          </w:rPr>
          <w:instrText xml:space="preserve"> PAGEREF _Toc520790894 \h </w:instrText>
        </w:r>
        <w:r>
          <w:rPr>
            <w:noProof/>
            <w:webHidden/>
          </w:rPr>
        </w:r>
        <w:r>
          <w:rPr>
            <w:noProof/>
            <w:webHidden/>
          </w:rPr>
          <w:fldChar w:fldCharType="separate"/>
        </w:r>
        <w:r w:rsidR="00100B6E">
          <w:rPr>
            <w:noProof/>
            <w:webHidden/>
          </w:rPr>
          <w:t>53</w:t>
        </w:r>
        <w:r>
          <w:rPr>
            <w:noProof/>
            <w:webHidden/>
          </w:rPr>
          <w:fldChar w:fldCharType="end"/>
        </w:r>
      </w:hyperlink>
    </w:p>
    <w:p w14:paraId="6D86D0C7" w14:textId="77777777" w:rsidR="002B1C3D" w:rsidRDefault="002B1C3D">
      <w:pPr>
        <w:pStyle w:val="TableofFigures"/>
        <w:rPr>
          <w:rFonts w:eastAsiaTheme="minorEastAsia" w:cstheme="minorBidi"/>
          <w:b w:val="0"/>
          <w:bCs w:val="0"/>
          <w:noProof/>
          <w:sz w:val="22"/>
          <w:szCs w:val="22"/>
          <w:lang w:val="en-GB"/>
        </w:rPr>
      </w:pPr>
      <w:hyperlink w:anchor="_Toc520790895" w:history="1">
        <w:r w:rsidRPr="00746E99">
          <w:rPr>
            <w:rStyle w:val="Hyperlink"/>
            <w:noProof/>
          </w:rPr>
          <w:t>Table 2.12: Standard and QC concentrations for underivatised samples after dilution with water and analysed with A2 and B2 mobile phases.</w:t>
        </w:r>
        <w:r>
          <w:rPr>
            <w:noProof/>
            <w:webHidden/>
          </w:rPr>
          <w:tab/>
        </w:r>
        <w:r>
          <w:rPr>
            <w:noProof/>
            <w:webHidden/>
          </w:rPr>
          <w:fldChar w:fldCharType="begin"/>
        </w:r>
        <w:r>
          <w:rPr>
            <w:noProof/>
            <w:webHidden/>
          </w:rPr>
          <w:instrText xml:space="preserve"> PAGEREF _Toc520790895 \h </w:instrText>
        </w:r>
        <w:r>
          <w:rPr>
            <w:noProof/>
            <w:webHidden/>
          </w:rPr>
        </w:r>
        <w:r>
          <w:rPr>
            <w:noProof/>
            <w:webHidden/>
          </w:rPr>
          <w:fldChar w:fldCharType="separate"/>
        </w:r>
        <w:r w:rsidR="00100B6E">
          <w:rPr>
            <w:noProof/>
            <w:webHidden/>
          </w:rPr>
          <w:t>55</w:t>
        </w:r>
        <w:r>
          <w:rPr>
            <w:noProof/>
            <w:webHidden/>
          </w:rPr>
          <w:fldChar w:fldCharType="end"/>
        </w:r>
      </w:hyperlink>
    </w:p>
    <w:p w14:paraId="68044FB0" w14:textId="77777777" w:rsidR="002B1C3D" w:rsidRDefault="002B1C3D">
      <w:pPr>
        <w:pStyle w:val="TableofFigures"/>
        <w:rPr>
          <w:rFonts w:eastAsiaTheme="minorEastAsia" w:cstheme="minorBidi"/>
          <w:b w:val="0"/>
          <w:bCs w:val="0"/>
          <w:noProof/>
          <w:sz w:val="22"/>
          <w:szCs w:val="22"/>
          <w:lang w:val="en-GB"/>
        </w:rPr>
      </w:pPr>
      <w:hyperlink w:anchor="_Toc520790896" w:history="1">
        <w:r w:rsidRPr="00746E99">
          <w:rPr>
            <w:rStyle w:val="Hyperlink"/>
            <w:noProof/>
          </w:rPr>
          <w:t>Table 2.13: Standard and QC concentrations in samples derivatised with PTAD after dilution with water and analysed with A2 and B2 mobile phases.</w:t>
        </w:r>
        <w:r>
          <w:rPr>
            <w:noProof/>
            <w:webHidden/>
          </w:rPr>
          <w:tab/>
        </w:r>
        <w:r>
          <w:rPr>
            <w:noProof/>
            <w:webHidden/>
          </w:rPr>
          <w:fldChar w:fldCharType="begin"/>
        </w:r>
        <w:r>
          <w:rPr>
            <w:noProof/>
            <w:webHidden/>
          </w:rPr>
          <w:instrText xml:space="preserve"> PAGEREF _Toc520790896 \h </w:instrText>
        </w:r>
        <w:r>
          <w:rPr>
            <w:noProof/>
            <w:webHidden/>
          </w:rPr>
        </w:r>
        <w:r>
          <w:rPr>
            <w:noProof/>
            <w:webHidden/>
          </w:rPr>
          <w:fldChar w:fldCharType="separate"/>
        </w:r>
        <w:r w:rsidR="00100B6E">
          <w:rPr>
            <w:noProof/>
            <w:webHidden/>
          </w:rPr>
          <w:t>57</w:t>
        </w:r>
        <w:r>
          <w:rPr>
            <w:noProof/>
            <w:webHidden/>
          </w:rPr>
          <w:fldChar w:fldCharType="end"/>
        </w:r>
      </w:hyperlink>
    </w:p>
    <w:p w14:paraId="0871F446" w14:textId="77777777" w:rsidR="002B1C3D" w:rsidRDefault="002B1C3D">
      <w:pPr>
        <w:pStyle w:val="TableofFigures"/>
        <w:rPr>
          <w:rFonts w:eastAsiaTheme="minorEastAsia" w:cstheme="minorBidi"/>
          <w:b w:val="0"/>
          <w:bCs w:val="0"/>
          <w:noProof/>
          <w:sz w:val="22"/>
          <w:szCs w:val="22"/>
          <w:lang w:val="en-GB"/>
        </w:rPr>
      </w:pPr>
      <w:hyperlink w:anchor="_Toc520790897" w:history="1">
        <w:r w:rsidRPr="00746E99">
          <w:rPr>
            <w:rStyle w:val="Hyperlink"/>
            <w:noProof/>
          </w:rPr>
          <w:t>Table 2.14: Recovery analysis of salivary 25OHD after derivaitsation with Amplifex diene</w:t>
        </w:r>
        <w:r>
          <w:rPr>
            <w:noProof/>
            <w:webHidden/>
          </w:rPr>
          <w:tab/>
        </w:r>
        <w:r>
          <w:rPr>
            <w:noProof/>
            <w:webHidden/>
          </w:rPr>
          <w:fldChar w:fldCharType="begin"/>
        </w:r>
        <w:r>
          <w:rPr>
            <w:noProof/>
            <w:webHidden/>
          </w:rPr>
          <w:instrText xml:space="preserve"> PAGEREF _Toc520790897 \h </w:instrText>
        </w:r>
        <w:r>
          <w:rPr>
            <w:noProof/>
            <w:webHidden/>
          </w:rPr>
        </w:r>
        <w:r>
          <w:rPr>
            <w:noProof/>
            <w:webHidden/>
          </w:rPr>
          <w:fldChar w:fldCharType="separate"/>
        </w:r>
        <w:r w:rsidR="00100B6E">
          <w:rPr>
            <w:noProof/>
            <w:webHidden/>
          </w:rPr>
          <w:t>63</w:t>
        </w:r>
        <w:r>
          <w:rPr>
            <w:noProof/>
            <w:webHidden/>
          </w:rPr>
          <w:fldChar w:fldCharType="end"/>
        </w:r>
      </w:hyperlink>
    </w:p>
    <w:p w14:paraId="16B4D309" w14:textId="77777777" w:rsidR="002B1C3D" w:rsidRDefault="002B1C3D">
      <w:pPr>
        <w:pStyle w:val="TableofFigures"/>
        <w:rPr>
          <w:rFonts w:eastAsiaTheme="minorEastAsia" w:cstheme="minorBidi"/>
          <w:b w:val="0"/>
          <w:bCs w:val="0"/>
          <w:noProof/>
          <w:sz w:val="22"/>
          <w:szCs w:val="22"/>
          <w:lang w:val="en-GB"/>
        </w:rPr>
      </w:pPr>
      <w:hyperlink w:anchor="_Toc520790898" w:history="1">
        <w:r w:rsidRPr="00746E99">
          <w:rPr>
            <w:rStyle w:val="Hyperlink"/>
            <w:noProof/>
          </w:rPr>
          <w:t>Table 4.1: Baseline characteristics of the study group showing mean and standard deviation, or values and percentages.</w:t>
        </w:r>
        <w:r>
          <w:rPr>
            <w:noProof/>
            <w:webHidden/>
          </w:rPr>
          <w:tab/>
        </w:r>
        <w:r>
          <w:rPr>
            <w:noProof/>
            <w:webHidden/>
          </w:rPr>
          <w:fldChar w:fldCharType="begin"/>
        </w:r>
        <w:r>
          <w:rPr>
            <w:noProof/>
            <w:webHidden/>
          </w:rPr>
          <w:instrText xml:space="preserve"> PAGEREF _Toc520790898 \h </w:instrText>
        </w:r>
        <w:r>
          <w:rPr>
            <w:noProof/>
            <w:webHidden/>
          </w:rPr>
        </w:r>
        <w:r>
          <w:rPr>
            <w:noProof/>
            <w:webHidden/>
          </w:rPr>
          <w:fldChar w:fldCharType="separate"/>
        </w:r>
        <w:r w:rsidR="00100B6E">
          <w:rPr>
            <w:noProof/>
            <w:webHidden/>
          </w:rPr>
          <w:t>81</w:t>
        </w:r>
        <w:r>
          <w:rPr>
            <w:noProof/>
            <w:webHidden/>
          </w:rPr>
          <w:fldChar w:fldCharType="end"/>
        </w:r>
      </w:hyperlink>
    </w:p>
    <w:p w14:paraId="25305572" w14:textId="77777777" w:rsidR="00216680" w:rsidRPr="000C272D" w:rsidRDefault="00814506" w:rsidP="00C54D95">
      <w:r w:rsidRPr="000C272D">
        <w:rPr>
          <w:sz w:val="22"/>
        </w:rPr>
        <w:fldChar w:fldCharType="end"/>
      </w:r>
    </w:p>
    <w:p w14:paraId="4A4AC011" w14:textId="77777777" w:rsidR="00C54D95" w:rsidRPr="000C272D" w:rsidRDefault="00C54D95">
      <w:pPr>
        <w:spacing w:line="240" w:lineRule="auto"/>
        <w:jc w:val="left"/>
        <w:rPr>
          <w:b/>
          <w:bCs/>
          <w:kern w:val="32"/>
          <w:sz w:val="40"/>
          <w:szCs w:val="28"/>
          <w:u w:val="single"/>
        </w:rPr>
      </w:pPr>
      <w:bookmarkStart w:id="2" w:name="_Toc441233711"/>
      <w:r w:rsidRPr="000C272D">
        <w:br w:type="page"/>
      </w:r>
    </w:p>
    <w:p w14:paraId="30B73B39" w14:textId="77777777" w:rsidR="00C54D95" w:rsidRPr="000C272D" w:rsidRDefault="00216680" w:rsidP="003C0FC3">
      <w:pPr>
        <w:pStyle w:val="Heading"/>
      </w:pPr>
      <w:bookmarkStart w:id="3" w:name="_Toc520790286"/>
      <w:r w:rsidRPr="000C272D">
        <w:lastRenderedPageBreak/>
        <w:t>List of Abbreviations</w:t>
      </w:r>
      <w:bookmarkEnd w:id="2"/>
      <w:bookmarkEnd w:id="3"/>
    </w:p>
    <w:tbl>
      <w:tblPr>
        <w:tblW w:w="7797" w:type="dxa"/>
        <w:tblLook w:val="04A0" w:firstRow="1" w:lastRow="0" w:firstColumn="1" w:lastColumn="0" w:noHBand="0" w:noVBand="1"/>
      </w:tblPr>
      <w:tblGrid>
        <w:gridCol w:w="1799"/>
        <w:gridCol w:w="5998"/>
      </w:tblGrid>
      <w:tr w:rsidR="004601B2" w:rsidRPr="004601B2" w14:paraId="0A1CC311" w14:textId="77777777" w:rsidTr="004601B2">
        <w:trPr>
          <w:trHeight w:val="288"/>
        </w:trPr>
        <w:tc>
          <w:tcPr>
            <w:tcW w:w="1799" w:type="dxa"/>
            <w:tcBorders>
              <w:top w:val="nil"/>
              <w:left w:val="nil"/>
              <w:bottom w:val="nil"/>
              <w:right w:val="nil"/>
            </w:tcBorders>
            <w:shd w:val="clear" w:color="auto" w:fill="auto"/>
            <w:noWrap/>
            <w:vAlign w:val="bottom"/>
            <w:hideMark/>
          </w:tcPr>
          <w:p w14:paraId="0067B488" w14:textId="77777777" w:rsidR="004601B2" w:rsidRPr="00C83A9B" w:rsidRDefault="004601B2" w:rsidP="00C83A9B">
            <w:pPr>
              <w:spacing w:after="0" w:line="360" w:lineRule="auto"/>
              <w:jc w:val="left"/>
              <w:rPr>
                <w:b/>
                <w:color w:val="000000"/>
                <w:lang w:val="en-GB"/>
              </w:rPr>
            </w:pPr>
            <w:r w:rsidRPr="00C83A9B">
              <w:rPr>
                <w:b/>
                <w:color w:val="000000"/>
              </w:rPr>
              <w:t>1,24,25(OH)</w:t>
            </w:r>
            <w:r w:rsidRPr="00C83A9B">
              <w:rPr>
                <w:b/>
                <w:color w:val="000000"/>
                <w:vertAlign w:val="subscript"/>
              </w:rPr>
              <w:t>3</w:t>
            </w:r>
            <w:r w:rsidRPr="00C83A9B">
              <w:rPr>
                <w:b/>
                <w:color w:val="000000"/>
              </w:rPr>
              <w:t>D</w:t>
            </w:r>
          </w:p>
        </w:tc>
        <w:tc>
          <w:tcPr>
            <w:tcW w:w="5998" w:type="dxa"/>
            <w:tcBorders>
              <w:top w:val="nil"/>
              <w:left w:val="nil"/>
              <w:bottom w:val="nil"/>
              <w:right w:val="nil"/>
            </w:tcBorders>
          </w:tcPr>
          <w:p w14:paraId="25856913" w14:textId="77777777" w:rsidR="004601B2" w:rsidRPr="004601B2" w:rsidRDefault="004601B2" w:rsidP="00C83A9B">
            <w:pPr>
              <w:spacing w:after="0" w:line="360" w:lineRule="auto"/>
              <w:jc w:val="left"/>
              <w:rPr>
                <w:color w:val="000000"/>
                <w:lang w:val="en-GB"/>
              </w:rPr>
            </w:pPr>
            <w:r w:rsidRPr="000C272D">
              <w:t>1,24,25-trihydroxyvitamin D</w:t>
            </w:r>
          </w:p>
        </w:tc>
      </w:tr>
      <w:tr w:rsidR="004601B2" w:rsidRPr="004601B2" w14:paraId="716CD55A" w14:textId="77777777" w:rsidTr="004601B2">
        <w:trPr>
          <w:trHeight w:val="288"/>
        </w:trPr>
        <w:tc>
          <w:tcPr>
            <w:tcW w:w="1799" w:type="dxa"/>
            <w:tcBorders>
              <w:top w:val="nil"/>
              <w:left w:val="nil"/>
              <w:bottom w:val="nil"/>
              <w:right w:val="nil"/>
            </w:tcBorders>
            <w:shd w:val="clear" w:color="auto" w:fill="auto"/>
            <w:noWrap/>
            <w:vAlign w:val="bottom"/>
            <w:hideMark/>
          </w:tcPr>
          <w:p w14:paraId="0C7417C7" w14:textId="77777777" w:rsidR="004601B2" w:rsidRPr="00C83A9B" w:rsidRDefault="004601B2" w:rsidP="00C83A9B">
            <w:pPr>
              <w:spacing w:after="0" w:line="360" w:lineRule="auto"/>
              <w:rPr>
                <w:b/>
                <w:color w:val="000000"/>
              </w:rPr>
            </w:pPr>
            <w:r w:rsidRPr="00C83A9B">
              <w:rPr>
                <w:b/>
                <w:color w:val="000000"/>
              </w:rPr>
              <w:t>1,25(OH)</w:t>
            </w:r>
            <w:r w:rsidRPr="00C83A9B">
              <w:rPr>
                <w:b/>
                <w:color w:val="000000"/>
                <w:vertAlign w:val="subscript"/>
              </w:rPr>
              <w:t>2</w:t>
            </w:r>
            <w:r w:rsidRPr="00C83A9B">
              <w:rPr>
                <w:b/>
                <w:color w:val="000000"/>
              </w:rPr>
              <w:t>D</w:t>
            </w:r>
          </w:p>
        </w:tc>
        <w:tc>
          <w:tcPr>
            <w:tcW w:w="5998" w:type="dxa"/>
            <w:tcBorders>
              <w:top w:val="nil"/>
              <w:left w:val="nil"/>
              <w:bottom w:val="nil"/>
              <w:right w:val="nil"/>
            </w:tcBorders>
          </w:tcPr>
          <w:p w14:paraId="5CC0F466" w14:textId="77777777" w:rsidR="004601B2" w:rsidRPr="004601B2" w:rsidRDefault="004601B2" w:rsidP="00C83A9B">
            <w:pPr>
              <w:spacing w:after="0" w:line="360" w:lineRule="auto"/>
              <w:jc w:val="left"/>
              <w:rPr>
                <w:color w:val="000000"/>
                <w:lang w:val="en-GB"/>
              </w:rPr>
            </w:pPr>
            <w:r>
              <w:rPr>
                <w:color w:val="000000"/>
                <w:lang w:val="en-GB"/>
              </w:rPr>
              <w:t>1,25-dihydroxyvitamin D</w:t>
            </w:r>
          </w:p>
        </w:tc>
      </w:tr>
      <w:tr w:rsidR="004601B2" w:rsidRPr="004601B2" w14:paraId="2FFA5D27" w14:textId="77777777" w:rsidTr="004601B2">
        <w:trPr>
          <w:trHeight w:val="288"/>
        </w:trPr>
        <w:tc>
          <w:tcPr>
            <w:tcW w:w="1799" w:type="dxa"/>
            <w:tcBorders>
              <w:top w:val="nil"/>
              <w:left w:val="nil"/>
              <w:bottom w:val="nil"/>
              <w:right w:val="nil"/>
            </w:tcBorders>
            <w:shd w:val="clear" w:color="auto" w:fill="auto"/>
            <w:noWrap/>
            <w:vAlign w:val="bottom"/>
            <w:hideMark/>
          </w:tcPr>
          <w:p w14:paraId="7741D7E6" w14:textId="77777777" w:rsidR="004601B2" w:rsidRPr="00C83A9B" w:rsidRDefault="004601B2" w:rsidP="00C83A9B">
            <w:pPr>
              <w:spacing w:after="0" w:line="360" w:lineRule="auto"/>
              <w:rPr>
                <w:b/>
                <w:color w:val="000000"/>
              </w:rPr>
            </w:pPr>
            <w:r w:rsidRPr="00C83A9B">
              <w:rPr>
                <w:b/>
                <w:color w:val="000000"/>
              </w:rPr>
              <w:t>24,25(OH)</w:t>
            </w:r>
            <w:r w:rsidRPr="00C83A9B">
              <w:rPr>
                <w:b/>
                <w:color w:val="000000"/>
                <w:vertAlign w:val="subscript"/>
              </w:rPr>
              <w:t>2</w:t>
            </w:r>
            <w:r w:rsidRPr="00C83A9B">
              <w:rPr>
                <w:b/>
                <w:color w:val="000000"/>
              </w:rPr>
              <w:t>D</w:t>
            </w:r>
          </w:p>
        </w:tc>
        <w:tc>
          <w:tcPr>
            <w:tcW w:w="5998" w:type="dxa"/>
            <w:tcBorders>
              <w:top w:val="nil"/>
              <w:left w:val="nil"/>
              <w:bottom w:val="nil"/>
              <w:right w:val="nil"/>
            </w:tcBorders>
          </w:tcPr>
          <w:p w14:paraId="34049CA6" w14:textId="77777777" w:rsidR="004601B2" w:rsidRPr="004601B2" w:rsidRDefault="004601B2" w:rsidP="00C83A9B">
            <w:pPr>
              <w:spacing w:after="0" w:line="360" w:lineRule="auto"/>
              <w:jc w:val="left"/>
              <w:rPr>
                <w:color w:val="000000"/>
                <w:lang w:val="en-GB"/>
              </w:rPr>
            </w:pPr>
            <w:r>
              <w:rPr>
                <w:color w:val="000000"/>
                <w:lang w:val="en-GB"/>
              </w:rPr>
              <w:t>24,25-dihydroxyvitamin D</w:t>
            </w:r>
          </w:p>
        </w:tc>
      </w:tr>
      <w:tr w:rsidR="004601B2" w:rsidRPr="004601B2" w14:paraId="469789FE" w14:textId="77777777" w:rsidTr="004601B2">
        <w:trPr>
          <w:trHeight w:val="288"/>
        </w:trPr>
        <w:tc>
          <w:tcPr>
            <w:tcW w:w="1799" w:type="dxa"/>
            <w:tcBorders>
              <w:top w:val="nil"/>
              <w:left w:val="nil"/>
              <w:bottom w:val="nil"/>
              <w:right w:val="nil"/>
            </w:tcBorders>
            <w:shd w:val="clear" w:color="auto" w:fill="auto"/>
            <w:noWrap/>
            <w:vAlign w:val="bottom"/>
            <w:hideMark/>
          </w:tcPr>
          <w:p w14:paraId="32D47AA2" w14:textId="77777777" w:rsidR="004601B2" w:rsidRPr="00C83A9B" w:rsidRDefault="004601B2" w:rsidP="00C83A9B">
            <w:pPr>
              <w:spacing w:after="0" w:line="360" w:lineRule="auto"/>
              <w:rPr>
                <w:b/>
                <w:color w:val="000000"/>
              </w:rPr>
            </w:pPr>
            <w:r w:rsidRPr="00C83A9B">
              <w:rPr>
                <w:b/>
                <w:color w:val="000000"/>
              </w:rPr>
              <w:t>25OHD</w:t>
            </w:r>
          </w:p>
        </w:tc>
        <w:tc>
          <w:tcPr>
            <w:tcW w:w="5998" w:type="dxa"/>
            <w:tcBorders>
              <w:top w:val="nil"/>
              <w:left w:val="nil"/>
              <w:bottom w:val="nil"/>
              <w:right w:val="nil"/>
            </w:tcBorders>
          </w:tcPr>
          <w:p w14:paraId="1C716E0C" w14:textId="77777777" w:rsidR="004601B2" w:rsidRPr="004601B2" w:rsidRDefault="004601B2" w:rsidP="00C83A9B">
            <w:pPr>
              <w:spacing w:after="0" w:line="360" w:lineRule="auto"/>
              <w:jc w:val="left"/>
              <w:rPr>
                <w:color w:val="000000"/>
                <w:lang w:val="en-GB"/>
              </w:rPr>
            </w:pPr>
            <w:r>
              <w:rPr>
                <w:color w:val="000000"/>
                <w:lang w:val="en-GB"/>
              </w:rPr>
              <w:t>25-hydroxyvitamin D</w:t>
            </w:r>
          </w:p>
        </w:tc>
      </w:tr>
      <w:tr w:rsidR="004601B2" w:rsidRPr="004601B2" w14:paraId="29C3FF53" w14:textId="77777777" w:rsidTr="004601B2">
        <w:trPr>
          <w:trHeight w:val="288"/>
        </w:trPr>
        <w:tc>
          <w:tcPr>
            <w:tcW w:w="1799" w:type="dxa"/>
            <w:tcBorders>
              <w:top w:val="nil"/>
              <w:left w:val="nil"/>
              <w:bottom w:val="nil"/>
              <w:right w:val="nil"/>
            </w:tcBorders>
            <w:shd w:val="clear" w:color="auto" w:fill="auto"/>
            <w:noWrap/>
            <w:vAlign w:val="bottom"/>
            <w:hideMark/>
          </w:tcPr>
          <w:p w14:paraId="3E95A1A0" w14:textId="77777777" w:rsidR="004601B2" w:rsidRPr="00C83A9B" w:rsidRDefault="004601B2" w:rsidP="00C83A9B">
            <w:pPr>
              <w:spacing w:after="0" w:line="360" w:lineRule="auto"/>
              <w:rPr>
                <w:b/>
                <w:color w:val="000000"/>
              </w:rPr>
            </w:pPr>
            <w:r w:rsidRPr="00C83A9B">
              <w:rPr>
                <w:b/>
                <w:color w:val="000000"/>
              </w:rPr>
              <w:t>ANOVA</w:t>
            </w:r>
          </w:p>
        </w:tc>
        <w:tc>
          <w:tcPr>
            <w:tcW w:w="5998" w:type="dxa"/>
            <w:tcBorders>
              <w:top w:val="nil"/>
              <w:left w:val="nil"/>
              <w:bottom w:val="nil"/>
              <w:right w:val="nil"/>
            </w:tcBorders>
          </w:tcPr>
          <w:p w14:paraId="0D66547D" w14:textId="77777777" w:rsidR="004601B2" w:rsidRPr="004601B2" w:rsidRDefault="004601B2" w:rsidP="00C83A9B">
            <w:pPr>
              <w:spacing w:after="0" w:line="360" w:lineRule="auto"/>
              <w:jc w:val="left"/>
              <w:rPr>
                <w:color w:val="000000"/>
                <w:lang w:val="en-GB"/>
              </w:rPr>
            </w:pPr>
            <w:r>
              <w:rPr>
                <w:color w:val="000000"/>
                <w:lang w:val="en-GB"/>
              </w:rPr>
              <w:t>Analysis of Variance</w:t>
            </w:r>
          </w:p>
        </w:tc>
      </w:tr>
      <w:tr w:rsidR="004601B2" w:rsidRPr="004601B2" w14:paraId="355753B2" w14:textId="77777777" w:rsidTr="004601B2">
        <w:trPr>
          <w:trHeight w:val="288"/>
        </w:trPr>
        <w:tc>
          <w:tcPr>
            <w:tcW w:w="1799" w:type="dxa"/>
            <w:tcBorders>
              <w:top w:val="nil"/>
              <w:left w:val="nil"/>
              <w:bottom w:val="nil"/>
              <w:right w:val="nil"/>
            </w:tcBorders>
            <w:shd w:val="clear" w:color="auto" w:fill="auto"/>
            <w:noWrap/>
            <w:vAlign w:val="bottom"/>
            <w:hideMark/>
          </w:tcPr>
          <w:p w14:paraId="5F26EAAB" w14:textId="77777777" w:rsidR="004601B2" w:rsidRPr="00C83A9B" w:rsidRDefault="004601B2" w:rsidP="00C83A9B">
            <w:pPr>
              <w:spacing w:after="0" w:line="360" w:lineRule="auto"/>
              <w:rPr>
                <w:b/>
                <w:color w:val="000000"/>
              </w:rPr>
            </w:pPr>
            <w:r w:rsidRPr="00C83A9B">
              <w:rPr>
                <w:b/>
                <w:color w:val="000000"/>
              </w:rPr>
              <w:t>CRP</w:t>
            </w:r>
          </w:p>
        </w:tc>
        <w:tc>
          <w:tcPr>
            <w:tcW w:w="5998" w:type="dxa"/>
            <w:tcBorders>
              <w:top w:val="nil"/>
              <w:left w:val="nil"/>
              <w:bottom w:val="nil"/>
              <w:right w:val="nil"/>
            </w:tcBorders>
          </w:tcPr>
          <w:p w14:paraId="730581F4" w14:textId="77777777" w:rsidR="00D40498" w:rsidRPr="004601B2" w:rsidRDefault="004601B2" w:rsidP="00C83A9B">
            <w:pPr>
              <w:spacing w:after="0" w:line="360" w:lineRule="auto"/>
              <w:jc w:val="left"/>
              <w:rPr>
                <w:color w:val="000000"/>
                <w:lang w:val="en-GB"/>
              </w:rPr>
            </w:pPr>
            <w:r>
              <w:rPr>
                <w:color w:val="000000"/>
                <w:lang w:val="en-GB"/>
              </w:rPr>
              <w:t>C-Reactive Protein</w:t>
            </w:r>
          </w:p>
        </w:tc>
      </w:tr>
      <w:tr w:rsidR="00D40498" w:rsidRPr="004601B2" w14:paraId="353E9DFC" w14:textId="77777777" w:rsidTr="004601B2">
        <w:trPr>
          <w:trHeight w:val="288"/>
        </w:trPr>
        <w:tc>
          <w:tcPr>
            <w:tcW w:w="1799" w:type="dxa"/>
            <w:tcBorders>
              <w:top w:val="nil"/>
              <w:left w:val="nil"/>
              <w:bottom w:val="nil"/>
              <w:right w:val="nil"/>
            </w:tcBorders>
            <w:shd w:val="clear" w:color="auto" w:fill="auto"/>
            <w:noWrap/>
            <w:vAlign w:val="bottom"/>
          </w:tcPr>
          <w:p w14:paraId="7232966C" w14:textId="77777777" w:rsidR="00D40498" w:rsidRPr="00C83A9B" w:rsidRDefault="00D40498" w:rsidP="00C83A9B">
            <w:pPr>
              <w:spacing w:after="0" w:line="360" w:lineRule="auto"/>
              <w:rPr>
                <w:b/>
                <w:color w:val="000000"/>
              </w:rPr>
            </w:pPr>
            <w:r>
              <w:rPr>
                <w:b/>
                <w:color w:val="000000"/>
              </w:rPr>
              <w:t>CV</w:t>
            </w:r>
          </w:p>
        </w:tc>
        <w:tc>
          <w:tcPr>
            <w:tcW w:w="5998" w:type="dxa"/>
            <w:tcBorders>
              <w:top w:val="nil"/>
              <w:left w:val="nil"/>
              <w:bottom w:val="nil"/>
              <w:right w:val="nil"/>
            </w:tcBorders>
          </w:tcPr>
          <w:p w14:paraId="19C1A75F" w14:textId="77777777" w:rsidR="00D40498" w:rsidRDefault="00D40498" w:rsidP="00C83A9B">
            <w:pPr>
              <w:spacing w:after="0" w:line="360" w:lineRule="auto"/>
              <w:jc w:val="left"/>
              <w:rPr>
                <w:color w:val="000000"/>
                <w:lang w:val="en-GB"/>
              </w:rPr>
            </w:pPr>
            <w:r>
              <w:rPr>
                <w:color w:val="000000"/>
                <w:lang w:val="en-GB"/>
              </w:rPr>
              <w:t>Coefficient of Variation</w:t>
            </w:r>
          </w:p>
        </w:tc>
      </w:tr>
      <w:tr w:rsidR="004601B2" w:rsidRPr="004601B2" w14:paraId="67EF72A6" w14:textId="77777777" w:rsidTr="004601B2">
        <w:trPr>
          <w:trHeight w:val="288"/>
        </w:trPr>
        <w:tc>
          <w:tcPr>
            <w:tcW w:w="1799" w:type="dxa"/>
            <w:tcBorders>
              <w:top w:val="nil"/>
              <w:left w:val="nil"/>
              <w:bottom w:val="nil"/>
              <w:right w:val="nil"/>
            </w:tcBorders>
            <w:shd w:val="clear" w:color="auto" w:fill="auto"/>
            <w:noWrap/>
            <w:vAlign w:val="bottom"/>
            <w:hideMark/>
          </w:tcPr>
          <w:p w14:paraId="3E3FA869" w14:textId="77777777" w:rsidR="004601B2" w:rsidRPr="00C83A9B" w:rsidRDefault="004601B2" w:rsidP="00C83A9B">
            <w:pPr>
              <w:spacing w:after="0" w:line="360" w:lineRule="auto"/>
              <w:rPr>
                <w:b/>
                <w:color w:val="000000"/>
              </w:rPr>
            </w:pPr>
            <w:r w:rsidRPr="00C83A9B">
              <w:rPr>
                <w:b/>
                <w:color w:val="000000"/>
              </w:rPr>
              <w:t>CYP27A1</w:t>
            </w:r>
          </w:p>
        </w:tc>
        <w:tc>
          <w:tcPr>
            <w:tcW w:w="5998" w:type="dxa"/>
            <w:tcBorders>
              <w:top w:val="nil"/>
              <w:left w:val="nil"/>
              <w:bottom w:val="nil"/>
              <w:right w:val="nil"/>
            </w:tcBorders>
          </w:tcPr>
          <w:p w14:paraId="2B2C9225" w14:textId="77777777" w:rsidR="004601B2" w:rsidRPr="004601B2" w:rsidRDefault="004601B2" w:rsidP="00C83A9B">
            <w:pPr>
              <w:spacing w:after="0" w:line="360" w:lineRule="auto"/>
              <w:jc w:val="left"/>
              <w:rPr>
                <w:color w:val="000000"/>
                <w:lang w:val="en-GB"/>
              </w:rPr>
            </w:pPr>
            <w:r>
              <w:rPr>
                <w:color w:val="000000"/>
                <w:lang w:val="en-GB"/>
              </w:rPr>
              <w:t>27-hydroxylase</w:t>
            </w:r>
          </w:p>
        </w:tc>
      </w:tr>
      <w:tr w:rsidR="004601B2" w:rsidRPr="004601B2" w14:paraId="198CC122" w14:textId="77777777" w:rsidTr="004601B2">
        <w:trPr>
          <w:trHeight w:val="288"/>
        </w:trPr>
        <w:tc>
          <w:tcPr>
            <w:tcW w:w="1799" w:type="dxa"/>
            <w:tcBorders>
              <w:top w:val="nil"/>
              <w:left w:val="nil"/>
              <w:bottom w:val="nil"/>
              <w:right w:val="nil"/>
            </w:tcBorders>
            <w:shd w:val="clear" w:color="auto" w:fill="auto"/>
            <w:noWrap/>
            <w:vAlign w:val="bottom"/>
            <w:hideMark/>
          </w:tcPr>
          <w:p w14:paraId="680E4902" w14:textId="77777777" w:rsidR="004601B2" w:rsidRPr="00C83A9B" w:rsidRDefault="004601B2" w:rsidP="00C83A9B">
            <w:pPr>
              <w:spacing w:after="0" w:line="360" w:lineRule="auto"/>
              <w:rPr>
                <w:b/>
                <w:color w:val="000000"/>
              </w:rPr>
            </w:pPr>
            <w:r w:rsidRPr="00C83A9B">
              <w:rPr>
                <w:b/>
                <w:color w:val="000000"/>
              </w:rPr>
              <w:t>CYP27B1</w:t>
            </w:r>
          </w:p>
        </w:tc>
        <w:tc>
          <w:tcPr>
            <w:tcW w:w="5998" w:type="dxa"/>
            <w:tcBorders>
              <w:top w:val="nil"/>
              <w:left w:val="nil"/>
              <w:bottom w:val="nil"/>
              <w:right w:val="nil"/>
            </w:tcBorders>
          </w:tcPr>
          <w:p w14:paraId="0713B17D" w14:textId="77777777" w:rsidR="004601B2" w:rsidRPr="004601B2" w:rsidRDefault="004601B2" w:rsidP="00C83A9B">
            <w:pPr>
              <w:spacing w:after="0" w:line="360" w:lineRule="auto"/>
              <w:jc w:val="left"/>
              <w:rPr>
                <w:color w:val="000000"/>
                <w:lang w:val="en-GB"/>
              </w:rPr>
            </w:pPr>
            <w:r w:rsidRPr="0090142A">
              <w:t>1-</w:t>
            </w:r>
            <w:r w:rsidRPr="000C272D">
              <w:t>α</w:t>
            </w:r>
            <w:r w:rsidRPr="0090142A">
              <w:t>-hydroxylase</w:t>
            </w:r>
          </w:p>
        </w:tc>
      </w:tr>
      <w:tr w:rsidR="004601B2" w:rsidRPr="004601B2" w14:paraId="2FAD2D3B" w14:textId="77777777" w:rsidTr="004601B2">
        <w:trPr>
          <w:trHeight w:val="288"/>
        </w:trPr>
        <w:tc>
          <w:tcPr>
            <w:tcW w:w="1799" w:type="dxa"/>
            <w:tcBorders>
              <w:top w:val="nil"/>
              <w:left w:val="nil"/>
              <w:bottom w:val="nil"/>
              <w:right w:val="nil"/>
            </w:tcBorders>
            <w:shd w:val="clear" w:color="auto" w:fill="auto"/>
            <w:noWrap/>
            <w:vAlign w:val="bottom"/>
            <w:hideMark/>
          </w:tcPr>
          <w:p w14:paraId="47D9FC15" w14:textId="77777777" w:rsidR="004601B2" w:rsidRPr="00C83A9B" w:rsidRDefault="004601B2" w:rsidP="00C83A9B">
            <w:pPr>
              <w:spacing w:after="0" w:line="360" w:lineRule="auto"/>
              <w:rPr>
                <w:b/>
                <w:color w:val="000000"/>
              </w:rPr>
            </w:pPr>
            <w:r w:rsidRPr="00C83A9B">
              <w:rPr>
                <w:b/>
                <w:color w:val="000000"/>
              </w:rPr>
              <w:t>CYP2R1</w:t>
            </w:r>
          </w:p>
        </w:tc>
        <w:tc>
          <w:tcPr>
            <w:tcW w:w="5998" w:type="dxa"/>
            <w:tcBorders>
              <w:top w:val="nil"/>
              <w:left w:val="nil"/>
              <w:bottom w:val="nil"/>
              <w:right w:val="nil"/>
            </w:tcBorders>
          </w:tcPr>
          <w:p w14:paraId="10A89D74" w14:textId="77777777" w:rsidR="004601B2" w:rsidRPr="004601B2" w:rsidRDefault="004601B2" w:rsidP="00C83A9B">
            <w:pPr>
              <w:spacing w:after="0" w:line="360" w:lineRule="auto"/>
              <w:jc w:val="left"/>
              <w:rPr>
                <w:color w:val="000000"/>
                <w:lang w:val="en-GB"/>
              </w:rPr>
            </w:pPr>
            <w:r>
              <w:rPr>
                <w:color w:val="000000"/>
                <w:lang w:val="en-GB"/>
              </w:rPr>
              <w:t>25-hydroxylase</w:t>
            </w:r>
          </w:p>
        </w:tc>
      </w:tr>
      <w:tr w:rsidR="004601B2" w:rsidRPr="004601B2" w14:paraId="2BD55C3A" w14:textId="77777777" w:rsidTr="004601B2">
        <w:trPr>
          <w:trHeight w:val="288"/>
        </w:trPr>
        <w:tc>
          <w:tcPr>
            <w:tcW w:w="1799" w:type="dxa"/>
            <w:tcBorders>
              <w:top w:val="nil"/>
              <w:left w:val="nil"/>
              <w:bottom w:val="nil"/>
              <w:right w:val="nil"/>
            </w:tcBorders>
            <w:shd w:val="clear" w:color="auto" w:fill="auto"/>
            <w:noWrap/>
            <w:vAlign w:val="bottom"/>
            <w:hideMark/>
          </w:tcPr>
          <w:p w14:paraId="21ACEBDB" w14:textId="77777777" w:rsidR="004601B2" w:rsidRPr="00C83A9B" w:rsidRDefault="004601B2" w:rsidP="00C83A9B">
            <w:pPr>
              <w:spacing w:after="0" w:line="360" w:lineRule="auto"/>
              <w:rPr>
                <w:b/>
                <w:color w:val="000000"/>
              </w:rPr>
            </w:pPr>
            <w:r w:rsidRPr="00C83A9B">
              <w:rPr>
                <w:b/>
                <w:color w:val="000000"/>
              </w:rPr>
              <w:t>DRE</w:t>
            </w:r>
          </w:p>
        </w:tc>
        <w:tc>
          <w:tcPr>
            <w:tcW w:w="5998" w:type="dxa"/>
            <w:tcBorders>
              <w:top w:val="nil"/>
              <w:left w:val="nil"/>
              <w:bottom w:val="nil"/>
              <w:right w:val="nil"/>
            </w:tcBorders>
          </w:tcPr>
          <w:p w14:paraId="01E0E59D" w14:textId="77777777" w:rsidR="004601B2" w:rsidRPr="004601B2" w:rsidRDefault="004601B2" w:rsidP="00C83A9B">
            <w:pPr>
              <w:spacing w:after="0" w:line="360" w:lineRule="auto"/>
              <w:jc w:val="left"/>
              <w:rPr>
                <w:color w:val="000000"/>
                <w:lang w:val="en-GB"/>
              </w:rPr>
            </w:pPr>
            <w:r>
              <w:t>Vitamin D Response E</w:t>
            </w:r>
            <w:r w:rsidRPr="000C272D">
              <w:t>lement</w:t>
            </w:r>
          </w:p>
        </w:tc>
      </w:tr>
      <w:tr w:rsidR="00D45A94" w:rsidRPr="004601B2" w14:paraId="10F23C18" w14:textId="77777777" w:rsidTr="004601B2">
        <w:trPr>
          <w:trHeight w:val="288"/>
        </w:trPr>
        <w:tc>
          <w:tcPr>
            <w:tcW w:w="1799" w:type="dxa"/>
            <w:tcBorders>
              <w:top w:val="nil"/>
              <w:left w:val="nil"/>
              <w:bottom w:val="nil"/>
              <w:right w:val="nil"/>
            </w:tcBorders>
            <w:shd w:val="clear" w:color="auto" w:fill="auto"/>
            <w:noWrap/>
            <w:vAlign w:val="bottom"/>
          </w:tcPr>
          <w:p w14:paraId="333FECA6" w14:textId="77777777" w:rsidR="00D45A94" w:rsidRPr="00C83A9B" w:rsidRDefault="00D45A94" w:rsidP="00C83A9B">
            <w:pPr>
              <w:spacing w:after="0" w:line="360" w:lineRule="auto"/>
              <w:rPr>
                <w:b/>
                <w:color w:val="000000"/>
              </w:rPr>
            </w:pPr>
            <w:r>
              <w:rPr>
                <w:b/>
                <w:color w:val="000000"/>
              </w:rPr>
              <w:t>ELISA</w:t>
            </w:r>
          </w:p>
        </w:tc>
        <w:tc>
          <w:tcPr>
            <w:tcW w:w="5998" w:type="dxa"/>
            <w:tcBorders>
              <w:top w:val="nil"/>
              <w:left w:val="nil"/>
              <w:bottom w:val="nil"/>
              <w:right w:val="nil"/>
            </w:tcBorders>
          </w:tcPr>
          <w:p w14:paraId="3666630A" w14:textId="77777777" w:rsidR="00D45A94" w:rsidRDefault="00D45A94" w:rsidP="00C83A9B">
            <w:pPr>
              <w:spacing w:after="0" w:line="360" w:lineRule="auto"/>
              <w:jc w:val="left"/>
            </w:pPr>
            <w:r>
              <w:t>E</w:t>
            </w:r>
            <w:r w:rsidRPr="00D45A94">
              <w:t>nzyme-linke</w:t>
            </w:r>
            <w:r>
              <w:t>d Immunosorbent Assay</w:t>
            </w:r>
          </w:p>
        </w:tc>
      </w:tr>
      <w:tr w:rsidR="004601B2" w:rsidRPr="004601B2" w14:paraId="786D1ECF" w14:textId="77777777" w:rsidTr="004601B2">
        <w:trPr>
          <w:trHeight w:val="288"/>
        </w:trPr>
        <w:tc>
          <w:tcPr>
            <w:tcW w:w="1799" w:type="dxa"/>
            <w:tcBorders>
              <w:top w:val="nil"/>
              <w:left w:val="nil"/>
              <w:bottom w:val="nil"/>
              <w:right w:val="nil"/>
            </w:tcBorders>
            <w:shd w:val="clear" w:color="auto" w:fill="auto"/>
            <w:noWrap/>
            <w:vAlign w:val="bottom"/>
            <w:hideMark/>
          </w:tcPr>
          <w:p w14:paraId="37F826CE" w14:textId="77777777" w:rsidR="004601B2" w:rsidRPr="00C83A9B" w:rsidRDefault="004601B2" w:rsidP="00C83A9B">
            <w:pPr>
              <w:spacing w:after="0" w:line="360" w:lineRule="auto"/>
              <w:rPr>
                <w:b/>
                <w:color w:val="000000"/>
              </w:rPr>
            </w:pPr>
            <w:r w:rsidRPr="00C83A9B">
              <w:rPr>
                <w:b/>
                <w:color w:val="000000"/>
              </w:rPr>
              <w:t>ESI</w:t>
            </w:r>
          </w:p>
        </w:tc>
        <w:tc>
          <w:tcPr>
            <w:tcW w:w="5998" w:type="dxa"/>
            <w:tcBorders>
              <w:top w:val="nil"/>
              <w:left w:val="nil"/>
              <w:bottom w:val="nil"/>
              <w:right w:val="nil"/>
            </w:tcBorders>
          </w:tcPr>
          <w:p w14:paraId="45F58E9E" w14:textId="77777777" w:rsidR="004601B2" w:rsidRPr="004601B2" w:rsidRDefault="004601B2" w:rsidP="00C83A9B">
            <w:pPr>
              <w:spacing w:after="0" w:line="360" w:lineRule="auto"/>
              <w:jc w:val="left"/>
              <w:rPr>
                <w:color w:val="000000"/>
                <w:lang w:val="en-GB"/>
              </w:rPr>
            </w:pPr>
            <w:r>
              <w:rPr>
                <w:color w:val="000000"/>
                <w:lang w:val="en-GB"/>
              </w:rPr>
              <w:t>Electrospray Ionisation</w:t>
            </w:r>
          </w:p>
        </w:tc>
      </w:tr>
      <w:tr w:rsidR="004601B2" w:rsidRPr="004601B2" w14:paraId="29B2E9EC" w14:textId="77777777" w:rsidTr="004601B2">
        <w:trPr>
          <w:trHeight w:val="288"/>
        </w:trPr>
        <w:tc>
          <w:tcPr>
            <w:tcW w:w="1799" w:type="dxa"/>
            <w:tcBorders>
              <w:top w:val="nil"/>
              <w:left w:val="nil"/>
              <w:bottom w:val="nil"/>
              <w:right w:val="nil"/>
            </w:tcBorders>
            <w:shd w:val="clear" w:color="auto" w:fill="auto"/>
            <w:noWrap/>
            <w:vAlign w:val="bottom"/>
            <w:hideMark/>
          </w:tcPr>
          <w:p w14:paraId="0D43DC1F" w14:textId="77777777" w:rsidR="004601B2" w:rsidRPr="00C83A9B" w:rsidRDefault="004601B2" w:rsidP="00C83A9B">
            <w:pPr>
              <w:spacing w:after="0" w:line="360" w:lineRule="auto"/>
              <w:rPr>
                <w:b/>
                <w:color w:val="000000"/>
              </w:rPr>
            </w:pPr>
            <w:r w:rsidRPr="00C83A9B">
              <w:rPr>
                <w:b/>
                <w:color w:val="000000"/>
              </w:rPr>
              <w:t>FGF23</w:t>
            </w:r>
          </w:p>
        </w:tc>
        <w:tc>
          <w:tcPr>
            <w:tcW w:w="5998" w:type="dxa"/>
            <w:tcBorders>
              <w:top w:val="nil"/>
              <w:left w:val="nil"/>
              <w:bottom w:val="nil"/>
              <w:right w:val="nil"/>
            </w:tcBorders>
          </w:tcPr>
          <w:p w14:paraId="7F603A8B" w14:textId="77777777" w:rsidR="004601B2" w:rsidRPr="004601B2" w:rsidRDefault="004601B2" w:rsidP="00C83A9B">
            <w:pPr>
              <w:spacing w:after="0" w:line="360" w:lineRule="auto"/>
              <w:jc w:val="left"/>
              <w:rPr>
                <w:color w:val="000000"/>
                <w:lang w:val="en-GB"/>
              </w:rPr>
            </w:pPr>
            <w:r>
              <w:t>Fibroblast G</w:t>
            </w:r>
            <w:r w:rsidRPr="000C272D">
              <w:t xml:space="preserve">rowth </w:t>
            </w:r>
            <w:r>
              <w:t>F</w:t>
            </w:r>
            <w:r w:rsidRPr="000C272D">
              <w:t>actor 23</w:t>
            </w:r>
          </w:p>
        </w:tc>
      </w:tr>
      <w:tr w:rsidR="004601B2" w:rsidRPr="004601B2" w14:paraId="5ECEE198" w14:textId="77777777" w:rsidTr="004601B2">
        <w:trPr>
          <w:trHeight w:val="288"/>
        </w:trPr>
        <w:tc>
          <w:tcPr>
            <w:tcW w:w="1799" w:type="dxa"/>
            <w:tcBorders>
              <w:top w:val="nil"/>
              <w:left w:val="nil"/>
              <w:bottom w:val="nil"/>
              <w:right w:val="nil"/>
            </w:tcBorders>
            <w:shd w:val="clear" w:color="auto" w:fill="auto"/>
            <w:noWrap/>
            <w:vAlign w:val="bottom"/>
            <w:hideMark/>
          </w:tcPr>
          <w:p w14:paraId="4FC4CD4A" w14:textId="77777777" w:rsidR="004601B2" w:rsidRPr="00C83A9B" w:rsidRDefault="004601B2" w:rsidP="00C83A9B">
            <w:pPr>
              <w:spacing w:after="0" w:line="360" w:lineRule="auto"/>
              <w:rPr>
                <w:b/>
                <w:color w:val="000000"/>
              </w:rPr>
            </w:pPr>
            <w:r w:rsidRPr="00C83A9B">
              <w:rPr>
                <w:b/>
                <w:color w:val="000000"/>
              </w:rPr>
              <w:t>GC</w:t>
            </w:r>
          </w:p>
        </w:tc>
        <w:tc>
          <w:tcPr>
            <w:tcW w:w="5998" w:type="dxa"/>
            <w:tcBorders>
              <w:top w:val="nil"/>
              <w:left w:val="nil"/>
              <w:bottom w:val="nil"/>
              <w:right w:val="nil"/>
            </w:tcBorders>
          </w:tcPr>
          <w:p w14:paraId="4C045F75" w14:textId="77777777" w:rsidR="004601B2" w:rsidRPr="004601B2" w:rsidRDefault="004601B2" w:rsidP="00C83A9B">
            <w:pPr>
              <w:spacing w:after="0" w:line="360" w:lineRule="auto"/>
              <w:jc w:val="left"/>
              <w:rPr>
                <w:color w:val="000000"/>
                <w:lang w:val="en-GB"/>
              </w:rPr>
            </w:pPr>
            <w:r>
              <w:t>Group Specific C</w:t>
            </w:r>
            <w:r w:rsidRPr="000C272D">
              <w:t>omponent</w:t>
            </w:r>
          </w:p>
        </w:tc>
      </w:tr>
      <w:tr w:rsidR="004601B2" w:rsidRPr="004601B2" w14:paraId="5604CC2E" w14:textId="77777777" w:rsidTr="004601B2">
        <w:trPr>
          <w:trHeight w:val="288"/>
        </w:trPr>
        <w:tc>
          <w:tcPr>
            <w:tcW w:w="1799" w:type="dxa"/>
            <w:tcBorders>
              <w:top w:val="nil"/>
              <w:left w:val="nil"/>
              <w:bottom w:val="nil"/>
              <w:right w:val="nil"/>
            </w:tcBorders>
            <w:shd w:val="clear" w:color="auto" w:fill="auto"/>
            <w:noWrap/>
            <w:vAlign w:val="bottom"/>
            <w:hideMark/>
          </w:tcPr>
          <w:p w14:paraId="41B1791B" w14:textId="77777777" w:rsidR="004601B2" w:rsidRPr="00C83A9B" w:rsidRDefault="004601B2" w:rsidP="00C83A9B">
            <w:pPr>
              <w:spacing w:after="0" w:line="360" w:lineRule="auto"/>
              <w:rPr>
                <w:b/>
                <w:color w:val="000000"/>
              </w:rPr>
            </w:pPr>
            <w:r w:rsidRPr="00C83A9B">
              <w:rPr>
                <w:b/>
                <w:color w:val="000000"/>
              </w:rPr>
              <w:t>GC-MS</w:t>
            </w:r>
          </w:p>
        </w:tc>
        <w:tc>
          <w:tcPr>
            <w:tcW w:w="5998" w:type="dxa"/>
            <w:tcBorders>
              <w:top w:val="nil"/>
              <w:left w:val="nil"/>
              <w:bottom w:val="nil"/>
              <w:right w:val="nil"/>
            </w:tcBorders>
          </w:tcPr>
          <w:p w14:paraId="507FE86F" w14:textId="77777777" w:rsidR="004601B2" w:rsidRPr="004601B2" w:rsidRDefault="004601B2" w:rsidP="00C83A9B">
            <w:pPr>
              <w:spacing w:after="0" w:line="360" w:lineRule="auto"/>
              <w:jc w:val="left"/>
              <w:rPr>
                <w:color w:val="000000"/>
                <w:lang w:val="en-GB"/>
              </w:rPr>
            </w:pPr>
            <w:r>
              <w:rPr>
                <w:color w:val="000000"/>
                <w:lang w:val="en-GB"/>
              </w:rPr>
              <w:t>Gas Chromatography Mass Spectrometry</w:t>
            </w:r>
          </w:p>
        </w:tc>
      </w:tr>
      <w:tr w:rsidR="004601B2" w:rsidRPr="004601B2" w14:paraId="4509661E" w14:textId="77777777" w:rsidTr="004601B2">
        <w:trPr>
          <w:trHeight w:val="288"/>
        </w:trPr>
        <w:tc>
          <w:tcPr>
            <w:tcW w:w="1799" w:type="dxa"/>
            <w:tcBorders>
              <w:top w:val="nil"/>
              <w:left w:val="nil"/>
              <w:bottom w:val="nil"/>
              <w:right w:val="nil"/>
            </w:tcBorders>
            <w:shd w:val="clear" w:color="auto" w:fill="auto"/>
            <w:noWrap/>
            <w:vAlign w:val="bottom"/>
            <w:hideMark/>
          </w:tcPr>
          <w:p w14:paraId="1119E318" w14:textId="77777777" w:rsidR="004601B2" w:rsidRPr="00C83A9B" w:rsidRDefault="004601B2" w:rsidP="00C83A9B">
            <w:pPr>
              <w:spacing w:after="0" w:line="360" w:lineRule="auto"/>
              <w:rPr>
                <w:b/>
                <w:color w:val="000000"/>
              </w:rPr>
            </w:pPr>
            <w:r w:rsidRPr="00C83A9B">
              <w:rPr>
                <w:b/>
                <w:color w:val="000000"/>
              </w:rPr>
              <w:t>IPA</w:t>
            </w:r>
          </w:p>
        </w:tc>
        <w:tc>
          <w:tcPr>
            <w:tcW w:w="5998" w:type="dxa"/>
            <w:tcBorders>
              <w:top w:val="nil"/>
              <w:left w:val="nil"/>
              <w:bottom w:val="nil"/>
              <w:right w:val="nil"/>
            </w:tcBorders>
          </w:tcPr>
          <w:p w14:paraId="2929D627" w14:textId="77777777" w:rsidR="004601B2" w:rsidRPr="004601B2" w:rsidRDefault="004601B2" w:rsidP="00C83A9B">
            <w:pPr>
              <w:spacing w:after="0" w:line="360" w:lineRule="auto"/>
              <w:jc w:val="left"/>
              <w:rPr>
                <w:color w:val="000000"/>
                <w:lang w:val="en-GB"/>
              </w:rPr>
            </w:pPr>
            <w:r>
              <w:rPr>
                <w:color w:val="000000"/>
                <w:lang w:val="en-GB"/>
              </w:rPr>
              <w:t>Isopropanol</w:t>
            </w:r>
          </w:p>
        </w:tc>
      </w:tr>
      <w:tr w:rsidR="004601B2" w:rsidRPr="004601B2" w14:paraId="452AA0E0" w14:textId="77777777" w:rsidTr="004601B2">
        <w:trPr>
          <w:trHeight w:val="288"/>
        </w:trPr>
        <w:tc>
          <w:tcPr>
            <w:tcW w:w="1799" w:type="dxa"/>
            <w:tcBorders>
              <w:top w:val="nil"/>
              <w:left w:val="nil"/>
              <w:bottom w:val="nil"/>
              <w:right w:val="nil"/>
            </w:tcBorders>
            <w:shd w:val="clear" w:color="auto" w:fill="auto"/>
            <w:noWrap/>
            <w:vAlign w:val="bottom"/>
            <w:hideMark/>
          </w:tcPr>
          <w:p w14:paraId="149F5F79" w14:textId="77777777" w:rsidR="004601B2" w:rsidRPr="00C83A9B" w:rsidRDefault="004601B2" w:rsidP="00C83A9B">
            <w:pPr>
              <w:spacing w:after="0" w:line="360" w:lineRule="auto"/>
              <w:rPr>
                <w:b/>
                <w:color w:val="000000"/>
              </w:rPr>
            </w:pPr>
            <w:r w:rsidRPr="00C83A9B">
              <w:rPr>
                <w:b/>
                <w:color w:val="000000"/>
              </w:rPr>
              <w:t>LC-MS/MS</w:t>
            </w:r>
          </w:p>
        </w:tc>
        <w:tc>
          <w:tcPr>
            <w:tcW w:w="5998" w:type="dxa"/>
            <w:tcBorders>
              <w:top w:val="nil"/>
              <w:left w:val="nil"/>
              <w:bottom w:val="nil"/>
              <w:right w:val="nil"/>
            </w:tcBorders>
          </w:tcPr>
          <w:p w14:paraId="411E5EE0" w14:textId="77777777" w:rsidR="004601B2" w:rsidRPr="004601B2" w:rsidRDefault="004601B2" w:rsidP="00C83A9B">
            <w:pPr>
              <w:spacing w:after="0" w:line="360" w:lineRule="auto"/>
              <w:jc w:val="left"/>
              <w:rPr>
                <w:color w:val="000000"/>
                <w:lang w:val="en-GB"/>
              </w:rPr>
            </w:pPr>
            <w:r>
              <w:rPr>
                <w:color w:val="000000"/>
                <w:lang w:val="en-GB"/>
              </w:rPr>
              <w:t>Liquid Chromatography Tandem Mass Spectrometry</w:t>
            </w:r>
          </w:p>
        </w:tc>
      </w:tr>
      <w:tr w:rsidR="004601B2" w:rsidRPr="004601B2" w14:paraId="6717840D" w14:textId="77777777" w:rsidTr="004601B2">
        <w:trPr>
          <w:trHeight w:val="288"/>
        </w:trPr>
        <w:tc>
          <w:tcPr>
            <w:tcW w:w="1799" w:type="dxa"/>
            <w:tcBorders>
              <w:top w:val="nil"/>
              <w:left w:val="nil"/>
              <w:bottom w:val="nil"/>
              <w:right w:val="nil"/>
            </w:tcBorders>
            <w:shd w:val="clear" w:color="auto" w:fill="auto"/>
            <w:noWrap/>
            <w:vAlign w:val="bottom"/>
            <w:hideMark/>
          </w:tcPr>
          <w:p w14:paraId="0F6A81A0" w14:textId="77777777" w:rsidR="004601B2" w:rsidRPr="00C83A9B" w:rsidRDefault="004601B2" w:rsidP="00C83A9B">
            <w:pPr>
              <w:spacing w:after="0" w:line="360" w:lineRule="auto"/>
              <w:rPr>
                <w:b/>
                <w:color w:val="000000"/>
              </w:rPr>
            </w:pPr>
            <w:r w:rsidRPr="00C83A9B">
              <w:rPr>
                <w:b/>
                <w:color w:val="000000"/>
              </w:rPr>
              <w:t>LLOD</w:t>
            </w:r>
          </w:p>
        </w:tc>
        <w:tc>
          <w:tcPr>
            <w:tcW w:w="5998" w:type="dxa"/>
            <w:tcBorders>
              <w:top w:val="nil"/>
              <w:left w:val="nil"/>
              <w:bottom w:val="nil"/>
              <w:right w:val="nil"/>
            </w:tcBorders>
          </w:tcPr>
          <w:p w14:paraId="03FB9F36" w14:textId="77777777" w:rsidR="004601B2" w:rsidRPr="004601B2" w:rsidRDefault="004601B2" w:rsidP="00C83A9B">
            <w:pPr>
              <w:spacing w:after="0" w:line="360" w:lineRule="auto"/>
              <w:jc w:val="left"/>
              <w:rPr>
                <w:color w:val="000000"/>
                <w:lang w:val="en-GB"/>
              </w:rPr>
            </w:pPr>
            <w:r>
              <w:rPr>
                <w:color w:val="000000"/>
                <w:lang w:val="en-GB"/>
              </w:rPr>
              <w:t>Lower limit of detection</w:t>
            </w:r>
          </w:p>
        </w:tc>
      </w:tr>
      <w:tr w:rsidR="004601B2" w:rsidRPr="004601B2" w14:paraId="447BC6E6" w14:textId="77777777" w:rsidTr="004601B2">
        <w:trPr>
          <w:trHeight w:val="288"/>
        </w:trPr>
        <w:tc>
          <w:tcPr>
            <w:tcW w:w="1799" w:type="dxa"/>
            <w:tcBorders>
              <w:top w:val="nil"/>
              <w:left w:val="nil"/>
              <w:bottom w:val="nil"/>
              <w:right w:val="nil"/>
            </w:tcBorders>
            <w:shd w:val="clear" w:color="auto" w:fill="auto"/>
            <w:noWrap/>
            <w:vAlign w:val="bottom"/>
            <w:hideMark/>
          </w:tcPr>
          <w:p w14:paraId="0C31D1B9" w14:textId="77777777" w:rsidR="004601B2" w:rsidRPr="00C83A9B" w:rsidRDefault="004601B2" w:rsidP="00C83A9B">
            <w:pPr>
              <w:spacing w:after="0" w:line="360" w:lineRule="auto"/>
              <w:rPr>
                <w:b/>
                <w:color w:val="000000"/>
              </w:rPr>
            </w:pPr>
            <w:r w:rsidRPr="00C83A9B">
              <w:rPr>
                <w:b/>
                <w:color w:val="000000"/>
              </w:rPr>
              <w:t>LLOQ</w:t>
            </w:r>
          </w:p>
        </w:tc>
        <w:tc>
          <w:tcPr>
            <w:tcW w:w="5998" w:type="dxa"/>
            <w:tcBorders>
              <w:top w:val="nil"/>
              <w:left w:val="nil"/>
              <w:bottom w:val="nil"/>
              <w:right w:val="nil"/>
            </w:tcBorders>
          </w:tcPr>
          <w:p w14:paraId="6E47685E" w14:textId="77777777" w:rsidR="004601B2" w:rsidRPr="004601B2" w:rsidRDefault="004601B2" w:rsidP="00C83A9B">
            <w:pPr>
              <w:spacing w:after="0" w:line="360" w:lineRule="auto"/>
              <w:jc w:val="left"/>
              <w:rPr>
                <w:color w:val="000000"/>
                <w:lang w:val="en-GB"/>
              </w:rPr>
            </w:pPr>
            <w:r>
              <w:rPr>
                <w:color w:val="000000"/>
                <w:lang w:val="en-GB"/>
              </w:rPr>
              <w:t>Lower limit of quantitation</w:t>
            </w:r>
          </w:p>
        </w:tc>
      </w:tr>
      <w:tr w:rsidR="004601B2" w:rsidRPr="004601B2" w14:paraId="42BBA7AC" w14:textId="77777777" w:rsidTr="004601B2">
        <w:trPr>
          <w:trHeight w:val="288"/>
        </w:trPr>
        <w:tc>
          <w:tcPr>
            <w:tcW w:w="1799" w:type="dxa"/>
            <w:tcBorders>
              <w:top w:val="nil"/>
              <w:left w:val="nil"/>
              <w:bottom w:val="nil"/>
              <w:right w:val="nil"/>
            </w:tcBorders>
            <w:shd w:val="clear" w:color="auto" w:fill="auto"/>
            <w:noWrap/>
            <w:vAlign w:val="bottom"/>
            <w:hideMark/>
          </w:tcPr>
          <w:p w14:paraId="5B8A3CFF" w14:textId="77777777" w:rsidR="004601B2" w:rsidRPr="00C83A9B" w:rsidRDefault="004601B2" w:rsidP="00C83A9B">
            <w:pPr>
              <w:spacing w:after="0" w:line="360" w:lineRule="auto"/>
              <w:rPr>
                <w:b/>
                <w:color w:val="000000"/>
              </w:rPr>
            </w:pPr>
            <w:r w:rsidRPr="00C83A9B">
              <w:rPr>
                <w:b/>
                <w:color w:val="000000"/>
              </w:rPr>
              <w:t>MeCN</w:t>
            </w:r>
          </w:p>
        </w:tc>
        <w:tc>
          <w:tcPr>
            <w:tcW w:w="5998" w:type="dxa"/>
            <w:tcBorders>
              <w:top w:val="nil"/>
              <w:left w:val="nil"/>
              <w:bottom w:val="nil"/>
              <w:right w:val="nil"/>
            </w:tcBorders>
          </w:tcPr>
          <w:p w14:paraId="6152DB80" w14:textId="77777777" w:rsidR="004601B2" w:rsidRPr="004601B2" w:rsidRDefault="004601B2" w:rsidP="00C83A9B">
            <w:pPr>
              <w:spacing w:after="0" w:line="360" w:lineRule="auto"/>
              <w:jc w:val="left"/>
              <w:rPr>
                <w:color w:val="000000"/>
                <w:lang w:val="en-GB"/>
              </w:rPr>
            </w:pPr>
            <w:r w:rsidRPr="004601B2">
              <w:rPr>
                <w:color w:val="000000"/>
                <w:lang w:val="en-GB"/>
              </w:rPr>
              <w:t>Acetonitrile</w:t>
            </w:r>
          </w:p>
        </w:tc>
      </w:tr>
      <w:tr w:rsidR="004601B2" w:rsidRPr="004601B2" w14:paraId="51C47480" w14:textId="77777777" w:rsidTr="004601B2">
        <w:trPr>
          <w:trHeight w:val="288"/>
        </w:trPr>
        <w:tc>
          <w:tcPr>
            <w:tcW w:w="1799" w:type="dxa"/>
            <w:tcBorders>
              <w:top w:val="nil"/>
              <w:left w:val="nil"/>
              <w:bottom w:val="nil"/>
              <w:right w:val="nil"/>
            </w:tcBorders>
            <w:shd w:val="clear" w:color="auto" w:fill="auto"/>
            <w:noWrap/>
            <w:vAlign w:val="bottom"/>
            <w:hideMark/>
          </w:tcPr>
          <w:p w14:paraId="341C5A16" w14:textId="77777777" w:rsidR="004601B2" w:rsidRPr="00C83A9B" w:rsidRDefault="004601B2" w:rsidP="00C83A9B">
            <w:pPr>
              <w:spacing w:after="0" w:line="360" w:lineRule="auto"/>
              <w:rPr>
                <w:b/>
                <w:color w:val="000000"/>
              </w:rPr>
            </w:pPr>
            <w:r w:rsidRPr="00C83A9B">
              <w:rPr>
                <w:b/>
                <w:color w:val="000000"/>
              </w:rPr>
              <w:t>MeOH</w:t>
            </w:r>
          </w:p>
        </w:tc>
        <w:tc>
          <w:tcPr>
            <w:tcW w:w="5998" w:type="dxa"/>
            <w:tcBorders>
              <w:top w:val="nil"/>
              <w:left w:val="nil"/>
              <w:bottom w:val="nil"/>
              <w:right w:val="nil"/>
            </w:tcBorders>
          </w:tcPr>
          <w:p w14:paraId="3EB8C759" w14:textId="77777777" w:rsidR="004601B2" w:rsidRPr="004601B2" w:rsidRDefault="004601B2" w:rsidP="00C83A9B">
            <w:pPr>
              <w:spacing w:after="0" w:line="360" w:lineRule="auto"/>
              <w:jc w:val="left"/>
              <w:rPr>
                <w:color w:val="000000"/>
                <w:lang w:val="en-GB"/>
              </w:rPr>
            </w:pPr>
            <w:r w:rsidRPr="004601B2">
              <w:rPr>
                <w:color w:val="000000"/>
                <w:lang w:val="en-GB"/>
              </w:rPr>
              <w:t>Methanol</w:t>
            </w:r>
          </w:p>
        </w:tc>
      </w:tr>
      <w:tr w:rsidR="004601B2" w:rsidRPr="004601B2" w14:paraId="5EFA2169" w14:textId="77777777" w:rsidTr="004601B2">
        <w:trPr>
          <w:trHeight w:val="288"/>
        </w:trPr>
        <w:tc>
          <w:tcPr>
            <w:tcW w:w="1799" w:type="dxa"/>
            <w:tcBorders>
              <w:top w:val="nil"/>
              <w:left w:val="nil"/>
              <w:bottom w:val="nil"/>
              <w:right w:val="nil"/>
            </w:tcBorders>
            <w:shd w:val="clear" w:color="auto" w:fill="auto"/>
            <w:noWrap/>
            <w:vAlign w:val="bottom"/>
            <w:hideMark/>
          </w:tcPr>
          <w:p w14:paraId="78B6442A" w14:textId="77777777" w:rsidR="004601B2" w:rsidRPr="00C83A9B" w:rsidRDefault="004601B2" w:rsidP="00C83A9B">
            <w:pPr>
              <w:spacing w:after="0" w:line="360" w:lineRule="auto"/>
              <w:rPr>
                <w:b/>
                <w:color w:val="000000"/>
              </w:rPr>
            </w:pPr>
            <w:r w:rsidRPr="00C83A9B">
              <w:rPr>
                <w:b/>
                <w:color w:val="000000"/>
              </w:rPr>
              <w:t>MTBE</w:t>
            </w:r>
          </w:p>
        </w:tc>
        <w:tc>
          <w:tcPr>
            <w:tcW w:w="5998" w:type="dxa"/>
            <w:tcBorders>
              <w:top w:val="nil"/>
              <w:left w:val="nil"/>
              <w:bottom w:val="nil"/>
              <w:right w:val="nil"/>
            </w:tcBorders>
          </w:tcPr>
          <w:p w14:paraId="0361EE28" w14:textId="77777777" w:rsidR="004601B2" w:rsidRPr="004601B2" w:rsidRDefault="00C83A9B" w:rsidP="00C83A9B">
            <w:pPr>
              <w:spacing w:after="0" w:line="360" w:lineRule="auto"/>
              <w:jc w:val="left"/>
              <w:rPr>
                <w:color w:val="000000"/>
                <w:lang w:val="en-GB"/>
              </w:rPr>
            </w:pPr>
            <w:r>
              <w:t>M</w:t>
            </w:r>
            <w:r w:rsidR="004601B2" w:rsidRPr="004601B2">
              <w:t>ethyl-tert-bytyl-ether</w:t>
            </w:r>
          </w:p>
        </w:tc>
      </w:tr>
      <w:tr w:rsidR="004601B2" w:rsidRPr="004601B2" w14:paraId="0FBC01CD" w14:textId="77777777" w:rsidTr="004601B2">
        <w:trPr>
          <w:trHeight w:val="288"/>
        </w:trPr>
        <w:tc>
          <w:tcPr>
            <w:tcW w:w="1799" w:type="dxa"/>
            <w:tcBorders>
              <w:top w:val="nil"/>
              <w:left w:val="nil"/>
              <w:bottom w:val="nil"/>
              <w:right w:val="nil"/>
            </w:tcBorders>
            <w:shd w:val="clear" w:color="auto" w:fill="auto"/>
            <w:noWrap/>
            <w:vAlign w:val="bottom"/>
            <w:hideMark/>
          </w:tcPr>
          <w:p w14:paraId="3CE0B1C8" w14:textId="77777777" w:rsidR="004601B2" w:rsidRPr="00C83A9B" w:rsidRDefault="00C83A9B" w:rsidP="00C83A9B">
            <w:pPr>
              <w:spacing w:after="0" w:line="360" w:lineRule="auto"/>
              <w:rPr>
                <w:b/>
                <w:color w:val="000000"/>
              </w:rPr>
            </w:pPr>
            <w:r w:rsidRPr="00C83A9B">
              <w:rPr>
                <w:b/>
                <w:color w:val="000000"/>
              </w:rPr>
              <w:t>PMC</w:t>
            </w:r>
            <w:r w:rsidR="004601B2" w:rsidRPr="00C83A9B">
              <w:rPr>
                <w:b/>
                <w:color w:val="000000"/>
              </w:rPr>
              <w:t>P</w:t>
            </w:r>
          </w:p>
        </w:tc>
        <w:tc>
          <w:tcPr>
            <w:tcW w:w="5998" w:type="dxa"/>
            <w:tcBorders>
              <w:top w:val="nil"/>
              <w:left w:val="nil"/>
              <w:bottom w:val="nil"/>
              <w:right w:val="nil"/>
            </w:tcBorders>
          </w:tcPr>
          <w:p w14:paraId="13110A12" w14:textId="77777777" w:rsidR="004601B2" w:rsidRPr="004601B2" w:rsidRDefault="00C83A9B" w:rsidP="00C83A9B">
            <w:pPr>
              <w:spacing w:after="0" w:line="360" w:lineRule="auto"/>
              <w:jc w:val="left"/>
              <w:rPr>
                <w:color w:val="000000"/>
                <w:lang w:val="en-GB"/>
              </w:rPr>
            </w:pPr>
            <w:r>
              <w:t>Plasma M</w:t>
            </w:r>
            <w:r w:rsidRPr="000C272D">
              <w:t xml:space="preserve">embrane </w:t>
            </w:r>
            <w:r>
              <w:t>Calcium P</w:t>
            </w:r>
            <w:r w:rsidRPr="000C272D">
              <w:t>ump</w:t>
            </w:r>
          </w:p>
        </w:tc>
      </w:tr>
      <w:tr w:rsidR="004601B2" w:rsidRPr="004601B2" w14:paraId="44AA82D9" w14:textId="77777777" w:rsidTr="004601B2">
        <w:trPr>
          <w:trHeight w:val="288"/>
        </w:trPr>
        <w:tc>
          <w:tcPr>
            <w:tcW w:w="1799" w:type="dxa"/>
            <w:tcBorders>
              <w:top w:val="nil"/>
              <w:left w:val="nil"/>
              <w:bottom w:val="nil"/>
              <w:right w:val="nil"/>
            </w:tcBorders>
            <w:shd w:val="clear" w:color="auto" w:fill="auto"/>
            <w:noWrap/>
            <w:vAlign w:val="bottom"/>
            <w:hideMark/>
          </w:tcPr>
          <w:p w14:paraId="3A9DBDDC" w14:textId="77777777" w:rsidR="004601B2" w:rsidRPr="00C83A9B" w:rsidRDefault="004601B2" w:rsidP="00C83A9B">
            <w:pPr>
              <w:spacing w:after="0" w:line="360" w:lineRule="auto"/>
              <w:rPr>
                <w:b/>
                <w:color w:val="000000"/>
              </w:rPr>
            </w:pPr>
            <w:r w:rsidRPr="00C83A9B">
              <w:rPr>
                <w:b/>
                <w:color w:val="000000"/>
              </w:rPr>
              <w:t>PTAD</w:t>
            </w:r>
          </w:p>
        </w:tc>
        <w:tc>
          <w:tcPr>
            <w:tcW w:w="5998" w:type="dxa"/>
            <w:tcBorders>
              <w:top w:val="nil"/>
              <w:left w:val="nil"/>
              <w:bottom w:val="nil"/>
              <w:right w:val="nil"/>
            </w:tcBorders>
          </w:tcPr>
          <w:p w14:paraId="50897717" w14:textId="77777777" w:rsidR="004601B2" w:rsidRPr="004601B2" w:rsidRDefault="00C83A9B" w:rsidP="00C83A9B">
            <w:pPr>
              <w:spacing w:after="0" w:line="360" w:lineRule="auto"/>
              <w:jc w:val="left"/>
              <w:rPr>
                <w:color w:val="000000"/>
                <w:lang w:val="en-GB"/>
              </w:rPr>
            </w:pPr>
            <w:r w:rsidRPr="000C272D">
              <w:t>4-Phenyl-1,2,4-triazoline-3,5-dione</w:t>
            </w:r>
          </w:p>
        </w:tc>
      </w:tr>
      <w:tr w:rsidR="004601B2" w:rsidRPr="004601B2" w14:paraId="6E0CC3D0" w14:textId="77777777" w:rsidTr="004601B2">
        <w:trPr>
          <w:trHeight w:val="288"/>
        </w:trPr>
        <w:tc>
          <w:tcPr>
            <w:tcW w:w="1799" w:type="dxa"/>
            <w:tcBorders>
              <w:top w:val="nil"/>
              <w:left w:val="nil"/>
              <w:bottom w:val="nil"/>
              <w:right w:val="nil"/>
            </w:tcBorders>
            <w:shd w:val="clear" w:color="auto" w:fill="auto"/>
            <w:noWrap/>
            <w:vAlign w:val="bottom"/>
            <w:hideMark/>
          </w:tcPr>
          <w:p w14:paraId="5C6AA256" w14:textId="77777777" w:rsidR="004601B2" w:rsidRPr="00C83A9B" w:rsidRDefault="004601B2" w:rsidP="00C83A9B">
            <w:pPr>
              <w:spacing w:after="0" w:line="360" w:lineRule="auto"/>
              <w:rPr>
                <w:b/>
                <w:color w:val="000000"/>
              </w:rPr>
            </w:pPr>
            <w:r w:rsidRPr="00C83A9B">
              <w:rPr>
                <w:b/>
                <w:color w:val="000000"/>
              </w:rPr>
              <w:t>PTH</w:t>
            </w:r>
          </w:p>
        </w:tc>
        <w:tc>
          <w:tcPr>
            <w:tcW w:w="5998" w:type="dxa"/>
            <w:tcBorders>
              <w:top w:val="nil"/>
              <w:left w:val="nil"/>
              <w:bottom w:val="nil"/>
              <w:right w:val="nil"/>
            </w:tcBorders>
          </w:tcPr>
          <w:p w14:paraId="01E29F7A" w14:textId="77777777" w:rsidR="004601B2" w:rsidRPr="004601B2" w:rsidRDefault="00C83A9B" w:rsidP="00C83A9B">
            <w:pPr>
              <w:spacing w:after="0" w:line="360" w:lineRule="auto"/>
              <w:jc w:val="left"/>
              <w:rPr>
                <w:color w:val="000000"/>
                <w:lang w:val="en-GB"/>
              </w:rPr>
            </w:pPr>
            <w:r>
              <w:rPr>
                <w:color w:val="000000"/>
                <w:lang w:val="en-GB"/>
              </w:rPr>
              <w:t>Parathyroid Hormone</w:t>
            </w:r>
          </w:p>
        </w:tc>
      </w:tr>
      <w:tr w:rsidR="004601B2" w:rsidRPr="004601B2" w14:paraId="240BCB8B" w14:textId="77777777" w:rsidTr="004601B2">
        <w:trPr>
          <w:trHeight w:val="288"/>
        </w:trPr>
        <w:tc>
          <w:tcPr>
            <w:tcW w:w="1799" w:type="dxa"/>
            <w:tcBorders>
              <w:top w:val="nil"/>
              <w:left w:val="nil"/>
              <w:bottom w:val="nil"/>
              <w:right w:val="nil"/>
            </w:tcBorders>
            <w:shd w:val="clear" w:color="auto" w:fill="auto"/>
            <w:noWrap/>
            <w:vAlign w:val="bottom"/>
            <w:hideMark/>
          </w:tcPr>
          <w:p w14:paraId="7AC1011E" w14:textId="77777777" w:rsidR="004601B2" w:rsidRPr="00C83A9B" w:rsidRDefault="004601B2" w:rsidP="00C83A9B">
            <w:pPr>
              <w:spacing w:after="0" w:line="360" w:lineRule="auto"/>
              <w:rPr>
                <w:b/>
                <w:color w:val="000000"/>
              </w:rPr>
            </w:pPr>
            <w:r w:rsidRPr="00C83A9B">
              <w:rPr>
                <w:b/>
                <w:color w:val="000000"/>
              </w:rPr>
              <w:t>QC</w:t>
            </w:r>
          </w:p>
        </w:tc>
        <w:tc>
          <w:tcPr>
            <w:tcW w:w="5998" w:type="dxa"/>
            <w:tcBorders>
              <w:top w:val="nil"/>
              <w:left w:val="nil"/>
              <w:bottom w:val="nil"/>
              <w:right w:val="nil"/>
            </w:tcBorders>
          </w:tcPr>
          <w:p w14:paraId="5954C4B9" w14:textId="77777777" w:rsidR="004601B2" w:rsidRPr="004601B2" w:rsidRDefault="00C83A9B" w:rsidP="00C83A9B">
            <w:pPr>
              <w:spacing w:after="0" w:line="360" w:lineRule="auto"/>
              <w:jc w:val="left"/>
              <w:rPr>
                <w:color w:val="000000"/>
                <w:lang w:val="en-GB"/>
              </w:rPr>
            </w:pPr>
            <w:r>
              <w:rPr>
                <w:color w:val="000000"/>
                <w:lang w:val="en-GB"/>
              </w:rPr>
              <w:t>Quality Control</w:t>
            </w:r>
          </w:p>
        </w:tc>
      </w:tr>
      <w:tr w:rsidR="004601B2" w:rsidRPr="004601B2" w14:paraId="22B04B14" w14:textId="77777777" w:rsidTr="004601B2">
        <w:trPr>
          <w:trHeight w:val="288"/>
        </w:trPr>
        <w:tc>
          <w:tcPr>
            <w:tcW w:w="1799" w:type="dxa"/>
            <w:tcBorders>
              <w:top w:val="nil"/>
              <w:left w:val="nil"/>
              <w:bottom w:val="nil"/>
              <w:right w:val="nil"/>
            </w:tcBorders>
            <w:shd w:val="clear" w:color="auto" w:fill="auto"/>
            <w:noWrap/>
            <w:vAlign w:val="bottom"/>
            <w:hideMark/>
          </w:tcPr>
          <w:p w14:paraId="738C6145" w14:textId="77777777" w:rsidR="004601B2" w:rsidRPr="00C83A9B" w:rsidRDefault="004601B2" w:rsidP="00C83A9B">
            <w:pPr>
              <w:spacing w:after="0" w:line="360" w:lineRule="auto"/>
              <w:rPr>
                <w:b/>
                <w:color w:val="000000"/>
              </w:rPr>
            </w:pPr>
            <w:r w:rsidRPr="00C83A9B">
              <w:rPr>
                <w:b/>
                <w:color w:val="000000"/>
              </w:rPr>
              <w:t>RXR</w:t>
            </w:r>
          </w:p>
        </w:tc>
        <w:tc>
          <w:tcPr>
            <w:tcW w:w="5998" w:type="dxa"/>
            <w:tcBorders>
              <w:top w:val="nil"/>
              <w:left w:val="nil"/>
              <w:bottom w:val="nil"/>
              <w:right w:val="nil"/>
            </w:tcBorders>
          </w:tcPr>
          <w:p w14:paraId="6B7C82BC" w14:textId="77777777" w:rsidR="004601B2" w:rsidRPr="004601B2" w:rsidRDefault="00C83A9B" w:rsidP="00C83A9B">
            <w:pPr>
              <w:spacing w:after="0" w:line="360" w:lineRule="auto"/>
              <w:jc w:val="left"/>
              <w:rPr>
                <w:color w:val="000000"/>
                <w:lang w:val="en-GB"/>
              </w:rPr>
            </w:pPr>
            <w:r>
              <w:t>Retinoid X R</w:t>
            </w:r>
            <w:r w:rsidRPr="000C272D">
              <w:t>eceptor</w:t>
            </w:r>
          </w:p>
        </w:tc>
      </w:tr>
      <w:tr w:rsidR="004601B2" w:rsidRPr="004601B2" w14:paraId="065EFBC8" w14:textId="77777777" w:rsidTr="004601B2">
        <w:trPr>
          <w:trHeight w:val="288"/>
        </w:trPr>
        <w:tc>
          <w:tcPr>
            <w:tcW w:w="1799" w:type="dxa"/>
            <w:tcBorders>
              <w:top w:val="nil"/>
              <w:left w:val="nil"/>
              <w:bottom w:val="nil"/>
              <w:right w:val="nil"/>
            </w:tcBorders>
            <w:shd w:val="clear" w:color="auto" w:fill="auto"/>
            <w:noWrap/>
            <w:vAlign w:val="bottom"/>
            <w:hideMark/>
          </w:tcPr>
          <w:p w14:paraId="603CFD94" w14:textId="77777777" w:rsidR="004601B2" w:rsidRPr="00C83A9B" w:rsidRDefault="004601B2" w:rsidP="00C83A9B">
            <w:pPr>
              <w:spacing w:after="0" w:line="360" w:lineRule="auto"/>
              <w:rPr>
                <w:b/>
                <w:color w:val="000000"/>
              </w:rPr>
            </w:pPr>
            <w:r w:rsidRPr="00C83A9B">
              <w:rPr>
                <w:b/>
                <w:color w:val="000000"/>
              </w:rPr>
              <w:t>SHBG</w:t>
            </w:r>
          </w:p>
        </w:tc>
        <w:tc>
          <w:tcPr>
            <w:tcW w:w="5998" w:type="dxa"/>
            <w:tcBorders>
              <w:top w:val="nil"/>
              <w:left w:val="nil"/>
              <w:bottom w:val="nil"/>
              <w:right w:val="nil"/>
            </w:tcBorders>
          </w:tcPr>
          <w:p w14:paraId="1ED90344" w14:textId="77777777" w:rsidR="004601B2" w:rsidRPr="004601B2" w:rsidRDefault="00C83A9B" w:rsidP="00C83A9B">
            <w:pPr>
              <w:spacing w:after="0" w:line="360" w:lineRule="auto"/>
              <w:jc w:val="left"/>
              <w:rPr>
                <w:color w:val="000000"/>
                <w:lang w:val="en-GB"/>
              </w:rPr>
            </w:pPr>
            <w:r>
              <w:rPr>
                <w:color w:val="000000"/>
                <w:lang w:val="en-GB"/>
              </w:rPr>
              <w:t>Sex Hormone Binding Globulin</w:t>
            </w:r>
          </w:p>
        </w:tc>
      </w:tr>
      <w:tr w:rsidR="004601B2" w:rsidRPr="004601B2" w14:paraId="7390951E" w14:textId="77777777" w:rsidTr="004601B2">
        <w:trPr>
          <w:trHeight w:val="288"/>
        </w:trPr>
        <w:tc>
          <w:tcPr>
            <w:tcW w:w="1799" w:type="dxa"/>
            <w:tcBorders>
              <w:top w:val="nil"/>
              <w:left w:val="nil"/>
              <w:bottom w:val="nil"/>
              <w:right w:val="nil"/>
            </w:tcBorders>
            <w:shd w:val="clear" w:color="auto" w:fill="auto"/>
            <w:noWrap/>
            <w:vAlign w:val="bottom"/>
            <w:hideMark/>
          </w:tcPr>
          <w:p w14:paraId="04EDE45A" w14:textId="77777777" w:rsidR="004601B2" w:rsidRPr="00C83A9B" w:rsidRDefault="004601B2" w:rsidP="00C83A9B">
            <w:pPr>
              <w:spacing w:after="0" w:line="360" w:lineRule="auto"/>
              <w:rPr>
                <w:b/>
                <w:color w:val="000000"/>
              </w:rPr>
            </w:pPr>
            <w:r w:rsidRPr="00C83A9B">
              <w:rPr>
                <w:b/>
                <w:color w:val="000000"/>
              </w:rPr>
              <w:t>SPE</w:t>
            </w:r>
          </w:p>
        </w:tc>
        <w:tc>
          <w:tcPr>
            <w:tcW w:w="5998" w:type="dxa"/>
            <w:tcBorders>
              <w:top w:val="nil"/>
              <w:left w:val="nil"/>
              <w:bottom w:val="nil"/>
              <w:right w:val="nil"/>
            </w:tcBorders>
          </w:tcPr>
          <w:p w14:paraId="355E091E" w14:textId="77777777" w:rsidR="004601B2" w:rsidRPr="004601B2" w:rsidRDefault="00C83A9B" w:rsidP="00C83A9B">
            <w:pPr>
              <w:spacing w:after="0" w:line="360" w:lineRule="auto"/>
              <w:jc w:val="left"/>
              <w:rPr>
                <w:color w:val="000000"/>
                <w:lang w:val="en-GB"/>
              </w:rPr>
            </w:pPr>
            <w:r>
              <w:rPr>
                <w:color w:val="000000"/>
                <w:lang w:val="en-GB"/>
              </w:rPr>
              <w:t>Solid Phase E</w:t>
            </w:r>
            <w:r w:rsidRPr="000C272D">
              <w:t>xtraction</w:t>
            </w:r>
          </w:p>
        </w:tc>
      </w:tr>
      <w:tr w:rsidR="004601B2" w:rsidRPr="004601B2" w14:paraId="76BDD0D7" w14:textId="77777777" w:rsidTr="004601B2">
        <w:trPr>
          <w:trHeight w:val="288"/>
        </w:trPr>
        <w:tc>
          <w:tcPr>
            <w:tcW w:w="1799" w:type="dxa"/>
            <w:tcBorders>
              <w:top w:val="nil"/>
              <w:left w:val="nil"/>
              <w:bottom w:val="nil"/>
              <w:right w:val="nil"/>
            </w:tcBorders>
            <w:shd w:val="clear" w:color="auto" w:fill="auto"/>
            <w:noWrap/>
            <w:vAlign w:val="bottom"/>
            <w:hideMark/>
          </w:tcPr>
          <w:p w14:paraId="0CB59C35" w14:textId="77777777" w:rsidR="004601B2" w:rsidRPr="00C83A9B" w:rsidRDefault="004601B2" w:rsidP="00C83A9B">
            <w:pPr>
              <w:spacing w:after="0" w:line="360" w:lineRule="auto"/>
              <w:rPr>
                <w:b/>
                <w:color w:val="000000"/>
              </w:rPr>
            </w:pPr>
            <w:r w:rsidRPr="00C83A9B">
              <w:rPr>
                <w:b/>
                <w:color w:val="000000"/>
              </w:rPr>
              <w:t>VDBP</w:t>
            </w:r>
          </w:p>
        </w:tc>
        <w:tc>
          <w:tcPr>
            <w:tcW w:w="5998" w:type="dxa"/>
            <w:tcBorders>
              <w:top w:val="nil"/>
              <w:left w:val="nil"/>
              <w:bottom w:val="nil"/>
              <w:right w:val="nil"/>
            </w:tcBorders>
          </w:tcPr>
          <w:p w14:paraId="2E365DEB" w14:textId="77777777" w:rsidR="004601B2" w:rsidRPr="004601B2" w:rsidRDefault="00C83A9B" w:rsidP="00C83A9B">
            <w:pPr>
              <w:spacing w:after="0" w:line="360" w:lineRule="auto"/>
              <w:jc w:val="left"/>
              <w:rPr>
                <w:color w:val="000000"/>
                <w:lang w:val="en-GB"/>
              </w:rPr>
            </w:pPr>
            <w:r>
              <w:rPr>
                <w:color w:val="000000"/>
                <w:lang w:val="en-GB"/>
              </w:rPr>
              <w:t>Vitamin D Binding Protein</w:t>
            </w:r>
          </w:p>
        </w:tc>
      </w:tr>
      <w:tr w:rsidR="004601B2" w:rsidRPr="004601B2" w14:paraId="409E6541" w14:textId="77777777" w:rsidTr="004601B2">
        <w:trPr>
          <w:trHeight w:val="288"/>
        </w:trPr>
        <w:tc>
          <w:tcPr>
            <w:tcW w:w="1799" w:type="dxa"/>
            <w:tcBorders>
              <w:top w:val="nil"/>
              <w:left w:val="nil"/>
              <w:bottom w:val="nil"/>
              <w:right w:val="nil"/>
            </w:tcBorders>
            <w:shd w:val="clear" w:color="auto" w:fill="auto"/>
            <w:noWrap/>
            <w:vAlign w:val="bottom"/>
            <w:hideMark/>
          </w:tcPr>
          <w:p w14:paraId="6B01CB74" w14:textId="77777777" w:rsidR="004601B2" w:rsidRPr="00C83A9B" w:rsidRDefault="004601B2" w:rsidP="00C83A9B">
            <w:pPr>
              <w:spacing w:after="0" w:line="360" w:lineRule="auto"/>
              <w:rPr>
                <w:b/>
                <w:color w:val="000000"/>
              </w:rPr>
            </w:pPr>
            <w:r w:rsidRPr="00C83A9B">
              <w:rPr>
                <w:b/>
                <w:color w:val="000000"/>
              </w:rPr>
              <w:t>VDR</w:t>
            </w:r>
          </w:p>
        </w:tc>
        <w:tc>
          <w:tcPr>
            <w:tcW w:w="5998" w:type="dxa"/>
            <w:tcBorders>
              <w:top w:val="nil"/>
              <w:left w:val="nil"/>
              <w:bottom w:val="nil"/>
              <w:right w:val="nil"/>
            </w:tcBorders>
          </w:tcPr>
          <w:p w14:paraId="3EE70B04" w14:textId="77777777" w:rsidR="004601B2" w:rsidRPr="004601B2" w:rsidRDefault="00C83A9B" w:rsidP="00C83A9B">
            <w:pPr>
              <w:spacing w:after="0" w:line="360" w:lineRule="auto"/>
              <w:jc w:val="left"/>
              <w:rPr>
                <w:color w:val="000000"/>
                <w:lang w:val="en-GB"/>
              </w:rPr>
            </w:pPr>
            <w:r>
              <w:rPr>
                <w:color w:val="000000"/>
                <w:lang w:val="en-GB"/>
              </w:rPr>
              <w:t>Vitamin D Receptor</w:t>
            </w:r>
          </w:p>
        </w:tc>
      </w:tr>
    </w:tbl>
    <w:p w14:paraId="55B6AFC9" w14:textId="77777777" w:rsidR="00C54D95" w:rsidRPr="000C272D" w:rsidRDefault="00C54D95" w:rsidP="003C0FC3">
      <w:pPr>
        <w:pStyle w:val="Heading"/>
      </w:pPr>
      <w:bookmarkStart w:id="4" w:name="_Toc520790287"/>
      <w:r w:rsidRPr="000C272D">
        <w:lastRenderedPageBreak/>
        <w:t>Acknowledgements</w:t>
      </w:r>
      <w:bookmarkEnd w:id="4"/>
    </w:p>
    <w:p w14:paraId="5C828BC8" w14:textId="77777777" w:rsidR="000D5C9B" w:rsidRDefault="00C666BD" w:rsidP="00B172AC">
      <w:pPr>
        <w:spacing w:before="240" w:after="120" w:line="360" w:lineRule="auto"/>
      </w:pPr>
      <w:r>
        <w:t>T</w:t>
      </w:r>
      <w:r w:rsidR="00231E6F">
        <w:t xml:space="preserve">hank </w:t>
      </w:r>
      <w:r>
        <w:t xml:space="preserve">you to </w:t>
      </w:r>
      <w:r w:rsidR="00231E6F">
        <w:t>my supervisors Professor Richard Eastell</w:t>
      </w:r>
      <w:r w:rsidR="003C0FC3">
        <w:t>,</w:t>
      </w:r>
      <w:r w:rsidR="00231E6F">
        <w:t xml:space="preserve"> </w:t>
      </w:r>
      <w:r w:rsidR="003C0FC3">
        <w:t>Dr</w:t>
      </w:r>
      <w:r w:rsidR="00DF6A5F">
        <w:t>.</w:t>
      </w:r>
      <w:r w:rsidR="003C0FC3">
        <w:t xml:space="preserve"> Jennie Walsh </w:t>
      </w:r>
      <w:r w:rsidR="00231E6F">
        <w:t>and Dr</w:t>
      </w:r>
      <w:r w:rsidR="00DF6A5F">
        <w:t>.</w:t>
      </w:r>
      <w:r w:rsidR="00231E6F">
        <w:t xml:space="preserve"> Kim Naylor for giving me the opportunity to</w:t>
      </w:r>
      <w:r>
        <w:t xml:space="preserve"> study under your guidance and for all your</w:t>
      </w:r>
      <w:r w:rsidR="00231E6F">
        <w:t xml:space="preserve"> help and su</w:t>
      </w:r>
      <w:r w:rsidR="003D2B54">
        <w:t xml:space="preserve">pport along the way, and to </w:t>
      </w:r>
      <w:r w:rsidR="00231E6F">
        <w:t xml:space="preserve">my </w:t>
      </w:r>
      <w:r w:rsidR="003D2B54">
        <w:t>colleagues</w:t>
      </w:r>
      <w:r w:rsidR="00231E6F">
        <w:t xml:space="preserve"> in the Academic Unit of Bone Metabolism for </w:t>
      </w:r>
      <w:r>
        <w:t>your</w:t>
      </w:r>
      <w:r w:rsidR="0056068C">
        <w:t xml:space="preserve"> support</w:t>
      </w:r>
      <w:r>
        <w:t xml:space="preserve"> and friendships</w:t>
      </w:r>
      <w:r w:rsidR="0056068C">
        <w:t>.</w:t>
      </w:r>
    </w:p>
    <w:p w14:paraId="173968BA" w14:textId="1CED3544" w:rsidR="00231E6F" w:rsidRPr="0056068C" w:rsidRDefault="00C666BD" w:rsidP="00B172AC">
      <w:pPr>
        <w:spacing w:before="240" w:after="120" w:line="360" w:lineRule="auto"/>
      </w:pPr>
      <w:r>
        <w:t>Thank you to</w:t>
      </w:r>
      <w:r w:rsidR="0056068C">
        <w:t xml:space="preserve"> Professor Brian Keevil</w:t>
      </w:r>
      <w:r>
        <w:t xml:space="preserve"> from</w:t>
      </w:r>
      <w:r w:rsidR="0056068C">
        <w:t xml:space="preserve"> the</w:t>
      </w:r>
      <w:r w:rsidR="004C2F40">
        <w:t xml:space="preserve"> Biochemistry D</w:t>
      </w:r>
      <w:r w:rsidR="00231E6F">
        <w:t>epartment in Wythensh</w:t>
      </w:r>
      <w:r w:rsidR="0056068C">
        <w:t>awe</w:t>
      </w:r>
      <w:r>
        <w:t xml:space="preserve"> Hospital, Manchester, for your</w:t>
      </w:r>
      <w:r w:rsidR="0056068C">
        <w:t xml:space="preserve"> </w:t>
      </w:r>
      <w:r w:rsidR="00231E6F">
        <w:t>help in the sa</w:t>
      </w:r>
      <w:r w:rsidR="0056068C">
        <w:t>livary 25-hydroyvitamin D method development, and for measuring total 25-hydroxyvitamin D</w:t>
      </w:r>
      <w:r w:rsidR="0056068C">
        <w:rPr>
          <w:vertAlign w:val="subscript"/>
        </w:rPr>
        <w:t>2</w:t>
      </w:r>
      <w:r w:rsidR="0056068C">
        <w:t xml:space="preserve"> and D</w:t>
      </w:r>
      <w:r w:rsidR="0056068C">
        <w:rPr>
          <w:vertAlign w:val="subscript"/>
        </w:rPr>
        <w:t>3</w:t>
      </w:r>
      <w:r>
        <w:rPr>
          <w:vertAlign w:val="subscript"/>
        </w:rPr>
        <w:t xml:space="preserve"> </w:t>
      </w:r>
      <w:r>
        <w:t>in the clinical study.</w:t>
      </w:r>
      <w:r w:rsidR="008B434F">
        <w:t xml:space="preserve"> Thank you also to Dr </w:t>
      </w:r>
      <w:r w:rsidR="008B434F" w:rsidRPr="000C272D">
        <w:t>Lewis Couchman in Toxicology at K</w:t>
      </w:r>
      <w:r w:rsidR="008B434F">
        <w:t xml:space="preserve">ings College Hospital in London for </w:t>
      </w:r>
      <w:r w:rsidR="00CE1598">
        <w:t>measuring vitamin D binding protein and albumin in saliva.</w:t>
      </w:r>
    </w:p>
    <w:p w14:paraId="10735EB9" w14:textId="20557EDE" w:rsidR="00231E6F" w:rsidRDefault="00C666BD" w:rsidP="00B172AC">
      <w:pPr>
        <w:spacing w:before="240" w:after="120" w:line="360" w:lineRule="auto"/>
      </w:pPr>
      <w:r>
        <w:t>T</w:t>
      </w:r>
      <w:r w:rsidR="00231E6F">
        <w:t xml:space="preserve">hank </w:t>
      </w:r>
      <w:r>
        <w:t xml:space="preserve">you to </w:t>
      </w:r>
      <w:r w:rsidR="00231E6F">
        <w:t xml:space="preserve">the research nurses in Sheffield Teaching Hospitals </w:t>
      </w:r>
      <w:r w:rsidR="00CE1598">
        <w:t>c</w:t>
      </w:r>
      <w:r w:rsidR="00231E6F">
        <w:t xml:space="preserve">linical </w:t>
      </w:r>
      <w:r w:rsidR="00CE1598">
        <w:t>r</w:t>
      </w:r>
      <w:r w:rsidR="00231E6F">
        <w:t xml:space="preserve">esearch </w:t>
      </w:r>
      <w:r w:rsidR="00CE1598">
        <w:t>f</w:t>
      </w:r>
      <w:r w:rsidR="00231E6F">
        <w:t>acilit</w:t>
      </w:r>
      <w:r>
        <w:t>y for your help with the clinical study</w:t>
      </w:r>
      <w:r w:rsidR="00231E6F">
        <w:t xml:space="preserve">, especially for </w:t>
      </w:r>
      <w:r w:rsidR="00B61992">
        <w:t>pre-</w:t>
      </w:r>
      <w:r w:rsidR="00231E6F">
        <w:t>screening and approaching potential participants.</w:t>
      </w:r>
      <w:r>
        <w:t xml:space="preserve"> T</w:t>
      </w:r>
      <w:r w:rsidR="003D2B54">
        <w:t>hank</w:t>
      </w:r>
      <w:r>
        <w:t xml:space="preserve"> you to all</w:t>
      </w:r>
      <w:r w:rsidR="003D2B54">
        <w:t xml:space="preserve"> the staff from the Sheffield Teaching Hospitals pre-operative assessment </w:t>
      </w:r>
      <w:r w:rsidR="0056068C">
        <w:t xml:space="preserve">clinic, </w:t>
      </w:r>
      <w:r w:rsidR="003D2B54">
        <w:t>theatre assessment unit, and from the wards and outpatients for allowing me to consent participants and con</w:t>
      </w:r>
      <w:r>
        <w:t>duct visits within your</w:t>
      </w:r>
      <w:r w:rsidR="001B36A7">
        <w:t xml:space="preserve"> departments; and t</w:t>
      </w:r>
      <w:r w:rsidR="003D2B54">
        <w:t>hank you to the participants for taking part in the clinical study.</w:t>
      </w:r>
    </w:p>
    <w:p w14:paraId="350586B2" w14:textId="77777777" w:rsidR="004C2F40" w:rsidRDefault="004C2F40" w:rsidP="00B172AC">
      <w:pPr>
        <w:spacing w:before="240" w:after="120" w:line="360" w:lineRule="auto"/>
      </w:pPr>
      <w:r>
        <w:t xml:space="preserve">Thank you to Dr Richard </w:t>
      </w:r>
      <w:r w:rsidR="00B172AC">
        <w:t>Jacques for your guidance with the statistical analysis for my clinical study.</w:t>
      </w:r>
    </w:p>
    <w:p w14:paraId="300D29F1" w14:textId="655C2961" w:rsidR="00B172AC" w:rsidRDefault="00B172AC" w:rsidP="00B172AC">
      <w:pPr>
        <w:spacing w:before="240" w:after="120" w:line="360" w:lineRule="auto"/>
      </w:pPr>
      <w:r>
        <w:t xml:space="preserve">Thank you to the Biochemistry Department in Sheffield Teaching Hospitals and </w:t>
      </w:r>
      <w:r w:rsidR="0066733F">
        <w:t xml:space="preserve">Dr </w:t>
      </w:r>
      <w:r>
        <w:t xml:space="preserve">Fatma Gossiel in the Bone Biochemistry Laboratory in Sheffield Medical School for </w:t>
      </w:r>
      <w:r w:rsidR="008F7325">
        <w:t xml:space="preserve">analysing </w:t>
      </w:r>
      <w:r>
        <w:t>the study samples.</w:t>
      </w:r>
    </w:p>
    <w:p w14:paraId="040EBCC6" w14:textId="77777777" w:rsidR="00C666BD" w:rsidRDefault="0056068C" w:rsidP="00B172AC">
      <w:pPr>
        <w:spacing w:before="240" w:after="120" w:line="360" w:lineRule="auto"/>
      </w:pPr>
      <w:r w:rsidRPr="0056068C">
        <w:t>Thank you to</w:t>
      </w:r>
      <w:r>
        <w:t xml:space="preserve"> </w:t>
      </w:r>
      <w:r w:rsidR="00C666BD">
        <w:t>the National Osteoporosis Society and to I</w:t>
      </w:r>
      <w:r w:rsidR="008047FE">
        <w:t>mmunodiagnostic Systems for</w:t>
      </w:r>
      <w:r w:rsidR="00C666BD">
        <w:t xml:space="preserve"> financial contributions.</w:t>
      </w:r>
    </w:p>
    <w:p w14:paraId="446CB093" w14:textId="77777777" w:rsidR="00B172AC" w:rsidRPr="00AB3E00" w:rsidRDefault="004C2F40" w:rsidP="00B172AC">
      <w:pPr>
        <w:spacing w:before="240" w:after="120" w:line="360" w:lineRule="auto"/>
      </w:pPr>
      <w:r>
        <w:t>Thank you to</w:t>
      </w:r>
      <w:r w:rsidR="00B172AC">
        <w:t xml:space="preserve"> everyone at MSACL for teaching me about clinical mass spectrometry, especially</w:t>
      </w:r>
      <w:r>
        <w:t xml:space="preserve"> Dr Russ Grant and Brian Rappold for teaching me about </w:t>
      </w:r>
      <w:r w:rsidR="00B172AC">
        <w:t>method development</w:t>
      </w:r>
      <w:r>
        <w:t>;</w:t>
      </w:r>
      <w:r w:rsidR="00B172AC">
        <w:t xml:space="preserve"> and</w:t>
      </w:r>
      <w:r>
        <w:t xml:space="preserve"> Dr Daniel Holmes, and Dr</w:t>
      </w:r>
      <w:r w:rsidRPr="004C2F40">
        <w:t xml:space="preserve"> Stephen </w:t>
      </w:r>
      <w:r w:rsidRPr="00AB3E00">
        <w:t>Master</w:t>
      </w:r>
      <w:r w:rsidRPr="00AB3E00">
        <w:rPr>
          <w:shd w:val="clear" w:color="auto" w:fill="FFFFFF"/>
        </w:rPr>
        <w:t xml:space="preserve"> for your course on R stat</w:t>
      </w:r>
      <w:r w:rsidR="00B172AC" w:rsidRPr="00AB3E00">
        <w:rPr>
          <w:shd w:val="clear" w:color="auto" w:fill="FFFFFF"/>
        </w:rPr>
        <w:t>istical programming.</w:t>
      </w:r>
    </w:p>
    <w:p w14:paraId="18BEDD88" w14:textId="228BA446" w:rsidR="00F404C2" w:rsidRDefault="00B172AC" w:rsidP="00B172AC">
      <w:pPr>
        <w:spacing w:before="240"/>
      </w:pPr>
      <w:r w:rsidRPr="00AB3E00">
        <w:t>Thank you to my boyfriend Dan for all your love and support</w:t>
      </w:r>
      <w:r>
        <w:t>.</w:t>
      </w:r>
    </w:p>
    <w:p w14:paraId="6229E007" w14:textId="77777777" w:rsidR="00F404C2" w:rsidRDefault="00F404C2">
      <w:pPr>
        <w:spacing w:after="0" w:line="240" w:lineRule="auto"/>
        <w:jc w:val="left"/>
      </w:pPr>
      <w:r>
        <w:br w:type="page"/>
      </w:r>
    </w:p>
    <w:p w14:paraId="2CBD2213" w14:textId="1BA33EFB" w:rsidR="008B434F" w:rsidRDefault="008B434F" w:rsidP="00734B97">
      <w:pPr>
        <w:pStyle w:val="Heading"/>
      </w:pPr>
      <w:bookmarkStart w:id="5" w:name="_Toc520790288"/>
      <w:r>
        <w:lastRenderedPageBreak/>
        <w:t>Contributions</w:t>
      </w:r>
      <w:bookmarkEnd w:id="5"/>
    </w:p>
    <w:p w14:paraId="4B419BAB" w14:textId="1A742100" w:rsidR="008B434F" w:rsidRDefault="008B434F" w:rsidP="001B5209">
      <w:pPr>
        <w:spacing w:line="360" w:lineRule="auto"/>
      </w:pPr>
      <w:r>
        <w:t xml:space="preserve">I </w:t>
      </w:r>
      <w:r w:rsidR="0066733F">
        <w:t>performed</w:t>
      </w:r>
      <w:r>
        <w:t xml:space="preserve"> the sample preparation for the salivary 25-hydroxyvitamin D method development. Professor Brian Keevil operated the instrument and provided guidance on method development.</w:t>
      </w:r>
    </w:p>
    <w:p w14:paraId="066E5E61" w14:textId="6AF709F9" w:rsidR="00CE1598" w:rsidRDefault="00CE1598" w:rsidP="001B5209">
      <w:pPr>
        <w:spacing w:line="360" w:lineRule="auto"/>
      </w:pPr>
      <w:r>
        <w:t>Dr Lewis Couchman performed the analysis of vitamin D binding protein and albumin in saliva.</w:t>
      </w:r>
    </w:p>
    <w:p w14:paraId="315D2275" w14:textId="77777777" w:rsidR="009B43F6" w:rsidRDefault="00CE1598" w:rsidP="001B5209">
      <w:pPr>
        <w:spacing w:line="360" w:lineRule="auto"/>
      </w:pPr>
      <w:r>
        <w:t xml:space="preserve">In the vitamin D in arthroplasty study I wrote the protocol and submitted amendments with the guidance of Dr Walsh and Professor Eastell. I applied for ethical approval and for local approval. I co-wrote the participant information sheet with Daniel Blackwell. The consent form and workbook were </w:t>
      </w:r>
      <w:r w:rsidR="005903B1">
        <w:t>written</w:t>
      </w:r>
      <w:r>
        <w:t xml:space="preserve"> by the research nurses in the clinical research facility</w:t>
      </w:r>
      <w:r w:rsidR="005903B1">
        <w:t>.</w:t>
      </w:r>
      <w:r w:rsidR="009B43F6">
        <w:t xml:space="preserve"> </w:t>
      </w:r>
    </w:p>
    <w:p w14:paraId="379ABB2E" w14:textId="650F4939" w:rsidR="005903B1" w:rsidRDefault="005903B1" w:rsidP="001B5209">
      <w:pPr>
        <w:spacing w:line="360" w:lineRule="auto"/>
      </w:pPr>
      <w:r>
        <w:t>Pre-screening was performed by the research nurses in the clinical research facility. The research nurses initially approached potential participants. I</w:t>
      </w:r>
      <w:r w:rsidR="0066733F">
        <w:t xml:space="preserve"> performed</w:t>
      </w:r>
      <w:r>
        <w:t xml:space="preserve"> the screening, consenting, and</w:t>
      </w:r>
      <w:r w:rsidR="0066733F">
        <w:t xml:space="preserve"> visits </w:t>
      </w:r>
      <w:r w:rsidR="009B43F6">
        <w:t xml:space="preserve">with </w:t>
      </w:r>
      <w:r>
        <w:t>the</w:t>
      </w:r>
      <w:r w:rsidR="009B43F6">
        <w:t xml:space="preserve"> help of the</w:t>
      </w:r>
      <w:r>
        <w:t xml:space="preserve"> research nurses. </w:t>
      </w:r>
    </w:p>
    <w:p w14:paraId="4ACC29FD" w14:textId="405FF6C7" w:rsidR="0066733F" w:rsidRDefault="0066733F" w:rsidP="001B5209">
      <w:pPr>
        <w:spacing w:line="360" w:lineRule="auto"/>
      </w:pPr>
      <w:r>
        <w:t>The biochemi</w:t>
      </w:r>
      <w:r w:rsidR="009B43F6">
        <w:t>cal analysis for the clinical study was performed by the biochemistry</w:t>
      </w:r>
      <w:r>
        <w:t xml:space="preserve"> department in Sheffield Teaching Hospitals</w:t>
      </w:r>
      <w:r w:rsidR="009B43F6">
        <w:t xml:space="preserve"> and the biochemistry department in Wythenshawe hospital,</w:t>
      </w:r>
      <w:r>
        <w:t xml:space="preserve"> and the bone biochemistry laboratory in the medical school</w:t>
      </w:r>
      <w:r w:rsidR="002D6F0D">
        <w:t>, University of Sheffield</w:t>
      </w:r>
      <w:r w:rsidR="009B43F6">
        <w:t>.</w:t>
      </w:r>
    </w:p>
    <w:p w14:paraId="56D5B113" w14:textId="38F0FE3A" w:rsidR="009B43F6" w:rsidRDefault="009B43F6" w:rsidP="001B5209">
      <w:pPr>
        <w:spacing w:line="360" w:lineRule="auto"/>
      </w:pPr>
      <w:r>
        <w:t>I performed statistical analysis under the guidance of Dr Richard Jacques in the school of health and related research, University of Sheffield.</w:t>
      </w:r>
    </w:p>
    <w:p w14:paraId="7080A43F" w14:textId="5DFC51F5" w:rsidR="009B43F6" w:rsidRDefault="009B43F6" w:rsidP="001B5209">
      <w:pPr>
        <w:spacing w:line="360" w:lineRule="auto"/>
      </w:pPr>
      <w:r>
        <w:t>Dr Walsh, Dr Naylor and Professor Eastell supervised me and provided guidance.</w:t>
      </w:r>
    </w:p>
    <w:p w14:paraId="0DA825F8" w14:textId="62E47476" w:rsidR="00E803C4" w:rsidRDefault="00E803C4">
      <w:pPr>
        <w:spacing w:after="0" w:line="240" w:lineRule="auto"/>
        <w:jc w:val="left"/>
        <w:rPr>
          <w:rFonts w:cs="Times New Roman"/>
          <w:b/>
          <w:bCs/>
          <w:kern w:val="32"/>
          <w:sz w:val="40"/>
          <w:szCs w:val="28"/>
          <w:u w:val="single"/>
        </w:rPr>
      </w:pPr>
    </w:p>
    <w:p w14:paraId="6A266F9C" w14:textId="77777777" w:rsidR="001B5209" w:rsidRDefault="001B5209">
      <w:pPr>
        <w:spacing w:after="0" w:line="240" w:lineRule="auto"/>
        <w:jc w:val="left"/>
        <w:rPr>
          <w:rFonts w:cs="Times New Roman"/>
          <w:b/>
          <w:bCs/>
          <w:kern w:val="32"/>
          <w:sz w:val="40"/>
          <w:szCs w:val="28"/>
          <w:u w:val="single"/>
        </w:rPr>
      </w:pPr>
      <w:r>
        <w:br w:type="page"/>
      </w:r>
    </w:p>
    <w:p w14:paraId="6D4573FC" w14:textId="167D90BD" w:rsidR="00615F8D" w:rsidRPr="000C272D" w:rsidRDefault="00814506" w:rsidP="003C0FC3">
      <w:pPr>
        <w:pStyle w:val="Heading"/>
      </w:pPr>
      <w:bookmarkStart w:id="6" w:name="_Toc520790289"/>
      <w:r w:rsidRPr="000C272D">
        <w:lastRenderedPageBreak/>
        <w:t>Summary</w:t>
      </w:r>
      <w:bookmarkEnd w:id="6"/>
    </w:p>
    <w:p w14:paraId="588B511A" w14:textId="741AA0DE" w:rsidR="002B24EC" w:rsidRPr="00464A37" w:rsidRDefault="002C3ED3" w:rsidP="00B424ED">
      <w:pPr>
        <w:spacing w:line="360" w:lineRule="auto"/>
      </w:pPr>
      <w:r w:rsidRPr="000C272D">
        <w:rPr>
          <w:b/>
        </w:rPr>
        <w:t>Introduction</w:t>
      </w:r>
      <w:r w:rsidR="00BA48A1" w:rsidRPr="000C272D">
        <w:rPr>
          <w:b/>
        </w:rPr>
        <w:t>:</w:t>
      </w:r>
      <w:r w:rsidR="00BA48A1" w:rsidRPr="000C272D">
        <w:t xml:space="preserve"> </w:t>
      </w:r>
      <w:r w:rsidR="00E803C4">
        <w:t xml:space="preserve">Vitamin D is </w:t>
      </w:r>
      <w:r w:rsidR="00261515">
        <w:t>routinely assessed by measu</w:t>
      </w:r>
      <w:r w:rsidR="00E22CA2">
        <w:t>ring</w:t>
      </w:r>
      <w:r w:rsidR="00261515">
        <w:t xml:space="preserve"> </w:t>
      </w:r>
      <w:r w:rsidR="00E803C4">
        <w:t>total 25-hydroxyvitamin D</w:t>
      </w:r>
      <w:r w:rsidR="00D051B7">
        <w:t xml:space="preserve"> (25OHD)</w:t>
      </w:r>
      <w:r w:rsidR="00261515">
        <w:t>.</w:t>
      </w:r>
      <w:r w:rsidR="00E803C4">
        <w:t xml:space="preserve"> </w:t>
      </w:r>
      <w:r w:rsidR="00464A37">
        <w:t xml:space="preserve">Measuring </w:t>
      </w:r>
      <w:r w:rsidR="00E22CA2">
        <w:t xml:space="preserve">the free fraction of </w:t>
      </w:r>
      <w:r w:rsidR="00464A37">
        <w:t>25OHD may reflect the vitamin D status better in conditions where binding proteins are altered, as most of 25OHD is tightly bound to vitamin D binding protein or loosely bound to albumin and</w:t>
      </w:r>
      <w:r w:rsidR="001B5209">
        <w:t xml:space="preserve"> the free fraction is</w:t>
      </w:r>
      <w:r w:rsidR="00464A37">
        <w:t xml:space="preserve"> less than 1%</w:t>
      </w:r>
      <w:r w:rsidR="001D6442">
        <w:t xml:space="preserve">. </w:t>
      </w:r>
      <w:r w:rsidR="001C43A4">
        <w:t>F</w:t>
      </w:r>
      <w:r w:rsidR="00EA7A31">
        <w:t>ree 25OHD can be measured by</w:t>
      </w:r>
      <w:r w:rsidR="001C43A4">
        <w:t xml:space="preserve"> </w:t>
      </w:r>
      <w:r w:rsidR="00EA7A31">
        <w:t>calculat</w:t>
      </w:r>
      <w:r w:rsidR="001C43A4">
        <w:t>ion or directly by immunoassay</w:t>
      </w:r>
      <w:r w:rsidR="00EA7A31">
        <w:t xml:space="preserve">. Saliva is </w:t>
      </w:r>
      <w:r w:rsidR="00324DC3">
        <w:t xml:space="preserve">also thought to be a source of </w:t>
      </w:r>
      <w:r w:rsidR="00E80C6D">
        <w:t>free 25OHD</w:t>
      </w:r>
      <w:r w:rsidR="00D83C92">
        <w:t>.</w:t>
      </w:r>
    </w:p>
    <w:p w14:paraId="605D2323" w14:textId="355EF8E5" w:rsidR="00D72FBC" w:rsidRDefault="0063424C" w:rsidP="00B424ED">
      <w:pPr>
        <w:spacing w:line="360" w:lineRule="auto"/>
      </w:pPr>
      <w:r w:rsidRPr="000C272D">
        <w:rPr>
          <w:b/>
        </w:rPr>
        <w:t>Aims</w:t>
      </w:r>
      <w:r w:rsidRPr="000C272D">
        <w:t>:</w:t>
      </w:r>
      <w:r w:rsidR="00261515">
        <w:t xml:space="preserve"> </w:t>
      </w:r>
      <w:r w:rsidR="00D83C92">
        <w:t>To develop a salivary 25OHD method</w:t>
      </w:r>
      <w:r w:rsidR="009E0E49">
        <w:t>;</w:t>
      </w:r>
      <w:r w:rsidR="00D83C92">
        <w:t xml:space="preserve"> to assess whether saliva contains binding proteins</w:t>
      </w:r>
      <w:r w:rsidR="009E0E49">
        <w:t>;</w:t>
      </w:r>
      <w:r w:rsidR="00D83C92">
        <w:t xml:space="preserve"> and to investigate </w:t>
      </w:r>
      <w:r w:rsidR="00031D3F">
        <w:t>whether measurements of free 25OHD remain unchanged during an i</w:t>
      </w:r>
      <w:r w:rsidR="00D83C92">
        <w:t xml:space="preserve">nflammatory insult </w:t>
      </w:r>
      <w:r w:rsidR="00874AF6">
        <w:t>despite</w:t>
      </w:r>
      <w:r w:rsidR="00031D3F">
        <w:t xml:space="preserve"> a decrease in total</w:t>
      </w:r>
      <w:r w:rsidR="00D83C92">
        <w:t xml:space="preserve"> 25OHD.</w:t>
      </w:r>
    </w:p>
    <w:p w14:paraId="7019ECB3" w14:textId="1177CBAC" w:rsidR="00216680" w:rsidRPr="009E0E49" w:rsidRDefault="0063424C" w:rsidP="00B424ED">
      <w:pPr>
        <w:spacing w:line="360" w:lineRule="auto"/>
      </w:pPr>
      <w:r w:rsidRPr="000C272D">
        <w:rPr>
          <w:b/>
        </w:rPr>
        <w:t>Methods</w:t>
      </w:r>
      <w:r w:rsidR="00216680" w:rsidRPr="000C272D">
        <w:rPr>
          <w:b/>
        </w:rPr>
        <w:t>:</w:t>
      </w:r>
      <w:r w:rsidR="00324DC3">
        <w:t xml:space="preserve"> Liquid chromatography mass spectrometry method development was performed for salivary 25OHD</w:t>
      </w:r>
      <w:r w:rsidR="004649DE">
        <w:t>.</w:t>
      </w:r>
      <w:r w:rsidR="00031D3F">
        <w:t xml:space="preserve"> Saliva was also assessed for the presence of binding proteins. </w:t>
      </w:r>
      <w:r w:rsidR="009E0E49">
        <w:t>22 participants undergoing surgery for total hip or knee replacement w</w:t>
      </w:r>
      <w:r w:rsidR="004649DE">
        <w:t>as</w:t>
      </w:r>
      <w:r w:rsidR="009E0E49">
        <w:t xml:space="preserve"> assessed for total and free levels of vitamin D</w:t>
      </w:r>
      <w:r w:rsidR="00E80C6D">
        <w:t>.</w:t>
      </w:r>
    </w:p>
    <w:p w14:paraId="2D9A79F4" w14:textId="7F30B7B2" w:rsidR="001A6A35" w:rsidRPr="009E0E49" w:rsidRDefault="001A6A35" w:rsidP="00B424ED">
      <w:pPr>
        <w:spacing w:line="360" w:lineRule="auto"/>
        <w:rPr>
          <w:b/>
        </w:rPr>
      </w:pPr>
      <w:r w:rsidRPr="000C272D">
        <w:rPr>
          <w:b/>
        </w:rPr>
        <w:t>Results:</w:t>
      </w:r>
      <w:r w:rsidRPr="000C272D">
        <w:t xml:space="preserve"> </w:t>
      </w:r>
      <w:r w:rsidR="009E0E49">
        <w:t xml:space="preserve">25OHD was able to be measured </w:t>
      </w:r>
      <w:r w:rsidR="00E80C6D">
        <w:t>as low as 6.7pmol/L</w:t>
      </w:r>
      <w:r w:rsidR="009E0E49">
        <w:t xml:space="preserve">, however the recovery </w:t>
      </w:r>
      <w:r w:rsidR="00E80C6D">
        <w:t xml:space="preserve">of </w:t>
      </w:r>
      <w:r w:rsidR="00031D3F">
        <w:t>25OHD in</w:t>
      </w:r>
      <w:r w:rsidR="00E80C6D">
        <w:t xml:space="preserve"> saliva </w:t>
      </w:r>
      <w:r w:rsidR="00031D3F">
        <w:t>was unsatisfactory</w:t>
      </w:r>
      <w:r w:rsidR="00E80C6D">
        <w:t xml:space="preserve">. </w:t>
      </w:r>
      <w:r w:rsidR="00102431">
        <w:t xml:space="preserve">No vitamin D binding protein or albumin were detected in </w:t>
      </w:r>
      <w:r w:rsidR="00B424ED">
        <w:t xml:space="preserve">saliva. Total 25OHD, vitamin D binding protein and albumin decreased by 23% (p=0.001), 20% (p&lt;0.001) and 20% (p=0.001) </w:t>
      </w:r>
      <w:r w:rsidR="001C43A4">
        <w:t>following arthroplasty</w:t>
      </w:r>
      <w:r w:rsidR="004649DE">
        <w:t>, whereas free 25OHD remained stable</w:t>
      </w:r>
      <w:r w:rsidR="00B424ED">
        <w:t xml:space="preserve">. </w:t>
      </w:r>
    </w:p>
    <w:p w14:paraId="023CB59C" w14:textId="62F1BD05" w:rsidR="00102431" w:rsidRPr="004649DE" w:rsidRDefault="00AF1B58" w:rsidP="004649DE">
      <w:pPr>
        <w:spacing w:line="360" w:lineRule="auto"/>
        <w:rPr>
          <w:b/>
        </w:rPr>
      </w:pPr>
      <w:r w:rsidRPr="000C272D">
        <w:rPr>
          <w:b/>
        </w:rPr>
        <w:t>Conclusion</w:t>
      </w:r>
      <w:r w:rsidR="00EC750E" w:rsidRPr="000C272D">
        <w:rPr>
          <w:b/>
        </w:rPr>
        <w:t xml:space="preserve"> and future work</w:t>
      </w:r>
      <w:r w:rsidRPr="000C272D">
        <w:rPr>
          <w:b/>
        </w:rPr>
        <w:t>:</w:t>
      </w:r>
      <w:r w:rsidR="002B24EC">
        <w:rPr>
          <w:b/>
        </w:rPr>
        <w:t xml:space="preserve"> </w:t>
      </w:r>
      <w:r w:rsidR="004649DE">
        <w:t>The salivary</w:t>
      </w:r>
      <w:r w:rsidR="004847B3">
        <w:t xml:space="preserve"> </w:t>
      </w:r>
      <w:r w:rsidR="004649DE">
        <w:t xml:space="preserve">25OHD </w:t>
      </w:r>
      <w:r w:rsidR="004847B3">
        <w:t xml:space="preserve">method </w:t>
      </w:r>
      <w:r w:rsidR="004649DE">
        <w:t>is promising, however the</w:t>
      </w:r>
      <w:r w:rsidR="001B5209">
        <w:t>re was inadequate</w:t>
      </w:r>
      <w:r w:rsidR="004649DE">
        <w:t xml:space="preserve"> recovery of 25OHD in saliva</w:t>
      </w:r>
      <w:r w:rsidR="001B5209">
        <w:t xml:space="preserve">ry samples </w:t>
      </w:r>
      <w:r w:rsidR="001C43A4">
        <w:t>so the method requires improvement</w:t>
      </w:r>
      <w:r w:rsidR="004847B3">
        <w:t xml:space="preserve">. </w:t>
      </w:r>
      <w:r w:rsidR="004649DE">
        <w:t xml:space="preserve">The free fraction was shown to </w:t>
      </w:r>
      <w:r w:rsidR="004847B3">
        <w:t xml:space="preserve">be more stable </w:t>
      </w:r>
      <w:r w:rsidR="00324DC3">
        <w:t xml:space="preserve">than total 25OHD </w:t>
      </w:r>
      <w:r w:rsidR="004847B3">
        <w:t xml:space="preserve">during an acute inflammatory response, and this </w:t>
      </w:r>
      <w:r w:rsidR="001B5209">
        <w:t>could be</w:t>
      </w:r>
      <w:r w:rsidR="004847B3">
        <w:t xml:space="preserve"> due to the free fraction not being as affected by the levels of binding proteins. </w:t>
      </w:r>
      <w:r w:rsidR="00324DC3">
        <w:t xml:space="preserve">Future research aims to assess whether salivary 25OHD </w:t>
      </w:r>
      <w:r w:rsidR="001C43A4">
        <w:t>also remains stable during an acute inflammatory response and therefore could be used as a surrogate marker of serum free 25OHD.</w:t>
      </w:r>
    </w:p>
    <w:p w14:paraId="0F248AA6" w14:textId="77777777" w:rsidR="001D6442" w:rsidRDefault="001D6442" w:rsidP="005D6EE8"/>
    <w:p w14:paraId="6E0FC316" w14:textId="77777777" w:rsidR="00102431" w:rsidRDefault="00102431" w:rsidP="00102431">
      <w:pPr>
        <w:pStyle w:val="Heading"/>
      </w:pPr>
      <w:bookmarkStart w:id="7" w:name="_Toc520790290"/>
      <w:r>
        <w:lastRenderedPageBreak/>
        <w:t>Publications</w:t>
      </w:r>
      <w:bookmarkEnd w:id="7"/>
    </w:p>
    <w:p w14:paraId="6DBC23A5" w14:textId="08925CD1" w:rsidR="00102431" w:rsidRDefault="00102431" w:rsidP="001D6442">
      <w:pPr>
        <w:spacing w:line="240" w:lineRule="auto"/>
      </w:pPr>
      <w:r>
        <w:t xml:space="preserve">Gopal-Kothandapani SJ, </w:t>
      </w:r>
      <w:r w:rsidRPr="00FF7521">
        <w:rPr>
          <w:b/>
        </w:rPr>
        <w:t>Evans LF,</w:t>
      </w:r>
      <w:r>
        <w:t xml:space="preserve"> Walsh JS, Gossiel F, Rigby AS, Eastell R, Bishop NJ. (in press) Effect of vitamin D supplementation on free and total vitamin D: A comparison of Asians vs Caucasians. </w:t>
      </w:r>
      <w:r w:rsidRPr="00FF7521">
        <w:rPr>
          <w:i/>
        </w:rPr>
        <w:t>Clinical Endocrinology</w:t>
      </w:r>
      <w:r>
        <w:t xml:space="preserve">. </w:t>
      </w:r>
      <w:r w:rsidR="002A72CA">
        <w:t>DOI: 10.1111/cen.13825</w:t>
      </w:r>
    </w:p>
    <w:p w14:paraId="65B05D10" w14:textId="77777777" w:rsidR="00102431" w:rsidRDefault="00102431" w:rsidP="00102431">
      <w:pPr>
        <w:pStyle w:val="Heading"/>
      </w:pPr>
      <w:bookmarkStart w:id="8" w:name="_Toc520790291"/>
      <w:r>
        <w:t>Grants</w:t>
      </w:r>
      <w:bookmarkEnd w:id="8"/>
    </w:p>
    <w:p w14:paraId="39EF0CD9" w14:textId="254D1A6A" w:rsidR="00102431" w:rsidRPr="00007604" w:rsidRDefault="00102431" w:rsidP="00102431">
      <w:r>
        <w:t xml:space="preserve">This work was </w:t>
      </w:r>
      <w:r w:rsidR="001C43A4">
        <w:t>supported</w:t>
      </w:r>
      <w:r>
        <w:t xml:space="preserve"> by a research grant from the national osteoporosis society.</w:t>
      </w:r>
    </w:p>
    <w:p w14:paraId="1A4540E9" w14:textId="23294B5B" w:rsidR="00102431" w:rsidRPr="000C272D" w:rsidRDefault="00102431" w:rsidP="005D6EE8">
      <w:pPr>
        <w:sectPr w:rsidR="00102431" w:rsidRPr="000C272D" w:rsidSect="00615F8D">
          <w:headerReference w:type="default" r:id="rId8"/>
          <w:footerReference w:type="default" r:id="rId9"/>
          <w:headerReference w:type="first" r:id="rId10"/>
          <w:pgSz w:w="11906" w:h="16838" w:code="9"/>
          <w:pgMar w:top="1134" w:right="1077" w:bottom="1134" w:left="1077" w:header="454" w:footer="0" w:gutter="0"/>
          <w:cols w:space="708"/>
          <w:docGrid w:linePitch="360"/>
        </w:sectPr>
      </w:pPr>
    </w:p>
    <w:p w14:paraId="6DD7F81E" w14:textId="77777777" w:rsidR="000272E9" w:rsidRPr="000C272D" w:rsidRDefault="0051784C" w:rsidP="005D6EE8">
      <w:pPr>
        <w:pStyle w:val="Heading1"/>
        <w:rPr>
          <w:rFonts w:cs="Arial"/>
        </w:rPr>
      </w:pPr>
      <w:bookmarkStart w:id="9" w:name="_Toc520790292"/>
      <w:r w:rsidRPr="000C272D">
        <w:rPr>
          <w:rFonts w:cs="Arial"/>
        </w:rPr>
        <w:lastRenderedPageBreak/>
        <w:t>Introduction</w:t>
      </w:r>
      <w:bookmarkEnd w:id="9"/>
    </w:p>
    <w:p w14:paraId="11569010" w14:textId="77777777" w:rsidR="00C27A7A" w:rsidRPr="000C272D" w:rsidRDefault="00913A71" w:rsidP="00F55018">
      <w:pPr>
        <w:pStyle w:val="Heading2"/>
      </w:pPr>
      <w:bookmarkStart w:id="10" w:name="_Toc520790293"/>
      <w:r w:rsidRPr="000C272D">
        <w:t>Vitamin</w:t>
      </w:r>
      <w:r w:rsidR="007D6B96" w:rsidRPr="000C272D">
        <w:t xml:space="preserve"> D </w:t>
      </w:r>
      <w:r w:rsidR="00497FC6" w:rsidRPr="000C272D">
        <w:t>P</w:t>
      </w:r>
      <w:r w:rsidR="007D6B96" w:rsidRPr="000C272D">
        <w:t>roduction</w:t>
      </w:r>
      <w:r w:rsidR="00497FC6" w:rsidRPr="000C272D">
        <w:t xml:space="preserve"> and M</w:t>
      </w:r>
      <w:r w:rsidR="002D4A89" w:rsidRPr="000C272D">
        <w:t>etabolism</w:t>
      </w:r>
      <w:bookmarkEnd w:id="10"/>
      <w:r w:rsidR="00C27A7A" w:rsidRPr="000C272D">
        <w:t xml:space="preserve"> </w:t>
      </w:r>
    </w:p>
    <w:p w14:paraId="40E15E59" w14:textId="4B0B15D1" w:rsidR="0051784C" w:rsidRPr="000C272D" w:rsidRDefault="00E6256B" w:rsidP="005D6EE8">
      <w:r w:rsidRPr="000C272D">
        <w:t>Vitamin D has two forms</w:t>
      </w:r>
      <w:r w:rsidR="006B420E" w:rsidRPr="000C272D">
        <w:t>:</w:t>
      </w:r>
      <w:r w:rsidR="00F3177E" w:rsidRPr="000C272D">
        <w:t xml:space="preserve"> D</w:t>
      </w:r>
      <w:r w:rsidR="00F3177E" w:rsidRPr="000C272D">
        <w:rPr>
          <w:vertAlign w:val="subscript"/>
        </w:rPr>
        <w:t>3</w:t>
      </w:r>
      <w:r w:rsidR="00224279" w:rsidRPr="000C272D">
        <w:t xml:space="preserve"> and </w:t>
      </w:r>
      <w:r w:rsidR="00F3177E" w:rsidRPr="000C272D">
        <w:t>D</w:t>
      </w:r>
      <w:r w:rsidR="00F3177E" w:rsidRPr="000C272D">
        <w:rPr>
          <w:vertAlign w:val="subscript"/>
        </w:rPr>
        <w:t>2</w:t>
      </w:r>
      <w:r w:rsidR="00874AF6">
        <w:t xml:space="preserve"> (figure 1.1).</w:t>
      </w:r>
      <w:r w:rsidRPr="000C272D">
        <w:t xml:space="preserve"> Vitamin D</w:t>
      </w:r>
      <w:r w:rsidRPr="000C272D">
        <w:rPr>
          <w:vertAlign w:val="subscript"/>
        </w:rPr>
        <w:t>3</w:t>
      </w:r>
      <w:r w:rsidRPr="000C272D">
        <w:t>, also known as cholecalciferol</w:t>
      </w:r>
      <w:r w:rsidR="00F3177E" w:rsidRPr="000C272D">
        <w:t>, is produced from 7-dehydrocholesterol</w:t>
      </w:r>
      <w:r w:rsidR="00A4135D" w:rsidRPr="000C272D">
        <w:t xml:space="preserve"> in the skin of humans and other animals</w:t>
      </w:r>
      <w:r w:rsidR="00F3177E" w:rsidRPr="000C272D">
        <w:t>. V</w:t>
      </w:r>
      <w:r w:rsidRPr="000C272D">
        <w:t>itamin D</w:t>
      </w:r>
      <w:r w:rsidRPr="000C272D">
        <w:rPr>
          <w:vertAlign w:val="subscript"/>
        </w:rPr>
        <w:t>2</w:t>
      </w:r>
      <w:r w:rsidR="00A73715" w:rsidRPr="000C272D">
        <w:t xml:space="preserve">, </w:t>
      </w:r>
      <w:r w:rsidRPr="000C272D">
        <w:t>also known as ergocalciferol</w:t>
      </w:r>
      <w:r w:rsidR="00F3177E" w:rsidRPr="000C272D">
        <w:t xml:space="preserve"> is produced from ergosterol in plants and fungi</w:t>
      </w:r>
      <w:r w:rsidRPr="000C272D">
        <w:t>.</w:t>
      </w:r>
      <w:r w:rsidR="00F6074B" w:rsidRPr="000C272D">
        <w:t xml:space="preserve"> </w:t>
      </w:r>
      <w:r w:rsidR="00435A9A" w:rsidRPr="000C272D">
        <w:t>Both forms</w:t>
      </w:r>
      <w:r w:rsidR="00683D02" w:rsidRPr="000C272D">
        <w:rPr>
          <w:vertAlign w:val="subscript"/>
        </w:rPr>
        <w:t xml:space="preserve"> </w:t>
      </w:r>
      <w:r w:rsidR="00683D02" w:rsidRPr="000C272D">
        <w:t xml:space="preserve">are </w:t>
      </w:r>
      <w:r w:rsidR="00435A9A" w:rsidRPr="000C272D">
        <w:t>converted to</w:t>
      </w:r>
      <w:r w:rsidR="00615F8D" w:rsidRPr="000C272D">
        <w:t xml:space="preserve"> 25-hydroxyvitamin</w:t>
      </w:r>
      <w:r w:rsidR="00A968F7" w:rsidRPr="000C272D">
        <w:t xml:space="preserve"> D</w:t>
      </w:r>
      <w:r w:rsidR="00435A9A" w:rsidRPr="000C272D">
        <w:t xml:space="preserve"> </w:t>
      </w:r>
      <w:r w:rsidR="00A968F7" w:rsidRPr="000C272D">
        <w:t>(</w:t>
      </w:r>
      <w:r w:rsidR="00435A9A" w:rsidRPr="000C272D">
        <w:t>25OHD</w:t>
      </w:r>
      <w:r w:rsidR="00A968F7" w:rsidRPr="000C272D">
        <w:t>)</w:t>
      </w:r>
      <w:r w:rsidR="00B65686" w:rsidRPr="000C272D">
        <w:t xml:space="preserve"> primarily in the liver</w:t>
      </w:r>
      <w:r w:rsidR="002E6247" w:rsidRPr="000C272D">
        <w:t>. 25</w:t>
      </w:r>
      <w:r w:rsidR="00683D02" w:rsidRPr="000C272D">
        <w:t>O</w:t>
      </w:r>
      <w:r w:rsidR="00B47DA7" w:rsidRPr="000C272D">
        <w:t>HD is the majo</w:t>
      </w:r>
      <w:r w:rsidR="00435A9A" w:rsidRPr="000C272D">
        <w:t xml:space="preserve">r circulating form and is </w:t>
      </w:r>
      <w:r w:rsidR="00683D02" w:rsidRPr="000C272D">
        <w:t xml:space="preserve">used </w:t>
      </w:r>
      <w:r w:rsidR="005A19D5" w:rsidRPr="000C272D">
        <w:t>t</w:t>
      </w:r>
      <w:r w:rsidR="00435A9A" w:rsidRPr="000C272D">
        <w:t>o assess vitamin D adequacy</w:t>
      </w:r>
      <w:r w:rsidR="00683D02" w:rsidRPr="000C272D">
        <w:t>.</w:t>
      </w:r>
      <w:r w:rsidR="005C2349" w:rsidRPr="000C272D">
        <w:t xml:space="preserve"> 25OHD is converted </w:t>
      </w:r>
      <w:r w:rsidR="007D0B51" w:rsidRPr="000C272D">
        <w:t>in</w:t>
      </w:r>
      <w:r w:rsidR="005C2349" w:rsidRPr="000C272D">
        <w:t xml:space="preserve">to </w:t>
      </w:r>
      <w:r w:rsidR="00B65686" w:rsidRPr="000C272D">
        <w:t xml:space="preserve">the active form </w:t>
      </w:r>
      <w:r w:rsidR="005C2349" w:rsidRPr="000C272D">
        <w:t>1α,25-dihydroxyvitamin D (1,25(OH)</w:t>
      </w:r>
      <w:r w:rsidR="005C2349" w:rsidRPr="000C272D">
        <w:rPr>
          <w:vertAlign w:val="subscript"/>
        </w:rPr>
        <w:t>2</w:t>
      </w:r>
      <w:r w:rsidR="005C2349" w:rsidRPr="000C272D">
        <w:t>D)</w:t>
      </w:r>
      <w:r w:rsidR="00B65686" w:rsidRPr="000C272D">
        <w:t xml:space="preserve"> primarily in the kidney by a tightly regulated process</w:t>
      </w:r>
      <w:r w:rsidR="00D70F4C" w:rsidRPr="000C272D">
        <w:t>,</w:t>
      </w:r>
      <w:r w:rsidR="00660DB2" w:rsidRPr="000C272D">
        <w:t xml:space="preserve"> </w:t>
      </w:r>
      <w:r w:rsidR="00AC3899">
        <w:fldChar w:fldCharType="begin"/>
      </w:r>
      <w:r w:rsidR="00AC3899">
        <w:instrText xml:space="preserve"> ADDIN EN.CITE &lt;EndNote&gt;&lt;Cite&gt;&lt;Author&gt;Holick&lt;/Author&gt;&lt;Year&gt;2008&lt;/Year&gt;&lt;RecNum&gt;436&lt;/RecNum&gt;&lt;DisplayText&gt;(Holick, 2008)&lt;/DisplayText&gt;&lt;record&gt;&lt;rec-number&gt;436&lt;/rec-number&gt;&lt;foreign-keys&gt;&lt;key app="EN" db-id="2a0fvtrtv22za6exff0x99w8aatd9zzwfzt2" timestamp="1518714526"&gt;436&lt;/key&gt;&lt;key app="ENWeb" db-id=""&gt;0&lt;/key&gt;&lt;/foreign-keys&gt;&lt;ref-type name="Journal Article"&gt;17&lt;/ref-type&gt;&lt;contributors&gt;&lt;authors&gt;&lt;author&gt;Holick, M. F.&lt;/author&gt;&lt;/authors&gt;&lt;/contributors&gt;&lt;auth-address&gt;The Department of Medicine, Section of Endocrinology, Nutrition, and Diabetes, Vitamin D, Skin and Bone Research Laboratory, Boston University Medical Center, Boston, Massachusetts, USA. mfholick@bu.edu&lt;/auth-address&gt;&lt;titles&gt;&lt;title&gt;Vitamin D: a D-Lightful health perspective&lt;/title&gt;&lt;secondary-title&gt;Nutr Rev&lt;/secondary-title&gt;&lt;alt-title&gt;Nutrition reviews&lt;/alt-title&gt;&lt;/titles&gt;&lt;periodical&gt;&lt;full-title&gt;Nutr Rev&lt;/full-title&gt;&lt;abbr-1&gt;Nutrition reviews&lt;/abbr-1&gt;&lt;/periodical&gt;&lt;alt-periodical&gt;&lt;full-title&gt;Nutr Rev&lt;/full-title&gt;&lt;abbr-1&gt;Nutrition reviews&lt;/abbr-1&gt;&lt;/alt-periodical&gt;&lt;pages&gt;S182-94&lt;/pages&gt;&lt;volume&gt;66&lt;/volume&gt;&lt;number&gt;10 Suppl 2&lt;/number&gt;&lt;edition&gt;2008/12/05&lt;/edition&gt;&lt;keywords&gt;&lt;keyword&gt;Chronic Disease&lt;/keyword&gt;&lt;keyword&gt;*Diet&lt;/keyword&gt;&lt;keyword&gt;Dietary Supplements&lt;/keyword&gt;&lt;keyword&gt;Food, Fortified&lt;/keyword&gt;&lt;keyword&gt;Humans&lt;/keyword&gt;&lt;keyword&gt;*Nutritional Requirements&lt;/keyword&gt;&lt;keyword&gt;Risk Factors&lt;/keyword&gt;&lt;keyword&gt;*Sunlight&lt;/keyword&gt;&lt;keyword&gt;Vitamin D/*administration &amp;amp; dosage/analogs &amp;amp; derivatives/*biosynthesis/blood&lt;/keyword&gt;&lt;keyword&gt;Vitamin D Deficiency/blood/epidemiology/*prevention &amp;amp; control&lt;/keyword&gt;&lt;/keywords&gt;&lt;dates&gt;&lt;year&gt;2008&lt;/year&gt;&lt;pub-dates&gt;&lt;date&gt;Oct&lt;/date&gt;&lt;/pub-dates&gt;&lt;/dates&gt;&lt;isbn&gt;1753-4887 (Electronic)&amp;#xD;0029-6643 (Linking)&lt;/isbn&gt;&lt;accession-num&gt;18844847&lt;/accession-num&gt;&lt;urls&gt;&lt;related-urls&gt;&lt;url&gt;https://www.ncbi.nlm.nih.gov/pubmed/18844847&lt;/url&gt;&lt;/related-urls&gt;&lt;/urls&gt;&lt;electronic-resource-num&gt;10.1111/j.1753-4887.2008.00104.x&lt;/electronic-resource-num&gt;&lt;/record&gt;&lt;/Cite&gt;&lt;/EndNote&gt;</w:instrText>
      </w:r>
      <w:r w:rsidR="00AC3899">
        <w:fldChar w:fldCharType="separate"/>
      </w:r>
      <w:r w:rsidR="00AC3899">
        <w:rPr>
          <w:noProof/>
        </w:rPr>
        <w:t>(</w:t>
      </w:r>
      <w:hyperlink w:anchor="_ENREF_77" w:tooltip="Holick, 2008 #436" w:history="1">
        <w:r w:rsidR="00425C63">
          <w:rPr>
            <w:noProof/>
          </w:rPr>
          <w:t>Holick, 2008</w:t>
        </w:r>
      </w:hyperlink>
      <w:r w:rsidR="00AC3899">
        <w:rPr>
          <w:noProof/>
        </w:rPr>
        <w:t>)</w:t>
      </w:r>
      <w:r w:rsidR="00AC3899">
        <w:fldChar w:fldCharType="end"/>
      </w:r>
      <w:r w:rsidR="008A12D7" w:rsidRPr="000C272D">
        <w:t>.</w:t>
      </w:r>
    </w:p>
    <w:p w14:paraId="7DC5699F" w14:textId="77777777" w:rsidR="000130FD" w:rsidRDefault="00224279" w:rsidP="000130FD">
      <w:pPr>
        <w:keepNext/>
      </w:pPr>
      <w:r w:rsidRPr="000C272D">
        <w:rPr>
          <w:noProof/>
          <w:lang w:val="en-GB"/>
        </w:rPr>
        <w:drawing>
          <wp:inline distT="0" distB="0" distL="0" distR="0" wp14:anchorId="58DB6080" wp14:editId="6A6F434C">
            <wp:extent cx="6307493" cy="4486275"/>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07493" cy="4486275"/>
                    </a:xfrm>
                    <a:prstGeom prst="rect">
                      <a:avLst/>
                    </a:prstGeom>
                    <a:noFill/>
                    <a:ln>
                      <a:noFill/>
                    </a:ln>
                  </pic:spPr>
                </pic:pic>
              </a:graphicData>
            </a:graphic>
          </wp:inline>
        </w:drawing>
      </w:r>
    </w:p>
    <w:p w14:paraId="4D9975F0" w14:textId="1538D0E3" w:rsidR="0051784C" w:rsidRPr="000C272D" w:rsidRDefault="00224279" w:rsidP="00FD0949">
      <w:pPr>
        <w:pStyle w:val="Caption"/>
        <w:jc w:val="center"/>
      </w:pPr>
      <w:bookmarkStart w:id="11" w:name="_Ref410145155"/>
      <w:bookmarkStart w:id="12" w:name="_Ref387142997"/>
      <w:bookmarkStart w:id="13" w:name="_Toc387219108"/>
      <w:bookmarkStart w:id="14" w:name="_Toc392505982"/>
      <w:bookmarkStart w:id="15" w:name="_Toc392506453"/>
      <w:bookmarkStart w:id="16" w:name="_Toc520790846"/>
      <w:r w:rsidRPr="000C272D">
        <w:t xml:space="preserve">Figure </w:t>
      </w:r>
      <w:r w:rsidR="00874AF6">
        <w:fldChar w:fldCharType="begin"/>
      </w:r>
      <w:r w:rsidR="00874AF6">
        <w:instrText xml:space="preserve"> STYLEREF 1 \s </w:instrText>
      </w:r>
      <w:r w:rsidR="00874AF6">
        <w:fldChar w:fldCharType="separate"/>
      </w:r>
      <w:r w:rsidR="00100B6E">
        <w:rPr>
          <w:noProof/>
        </w:rPr>
        <w:t>1</w:t>
      </w:r>
      <w:r w:rsidR="00874AF6">
        <w:fldChar w:fldCharType="end"/>
      </w:r>
      <w:r w:rsidR="00874AF6">
        <w:t>.</w:t>
      </w:r>
      <w:r w:rsidR="00874AF6">
        <w:fldChar w:fldCharType="begin"/>
      </w:r>
      <w:r w:rsidR="00874AF6">
        <w:instrText xml:space="preserve"> SEQ Figure \* ARABIC \s 1 </w:instrText>
      </w:r>
      <w:r w:rsidR="00874AF6">
        <w:fldChar w:fldCharType="separate"/>
      </w:r>
      <w:r w:rsidR="00100B6E">
        <w:rPr>
          <w:noProof/>
        </w:rPr>
        <w:t>1</w:t>
      </w:r>
      <w:r w:rsidR="00874AF6">
        <w:fldChar w:fldCharType="end"/>
      </w:r>
      <w:bookmarkEnd w:id="11"/>
      <w:r w:rsidRPr="000C272D">
        <w:t>: Production of vitamin D from ergosterol and 7-dehydrocholesterol</w:t>
      </w:r>
      <w:bookmarkEnd w:id="12"/>
      <w:r w:rsidRPr="000C272D">
        <w:t>.</w:t>
      </w:r>
      <w:bookmarkEnd w:id="13"/>
      <w:r w:rsidRPr="000C272D">
        <w:t xml:space="preserve"> </w:t>
      </w:r>
      <w:bookmarkEnd w:id="14"/>
      <w:bookmarkEnd w:id="15"/>
      <w:r w:rsidR="00AC3899">
        <w:fldChar w:fldCharType="begin">
          <w:fldData xml:space="preserve">PEVuZE5vdGU+PENpdGU+PEF1dGhvcj5CaWtsZTwvQXV0aG9yPjxZZWFyPjIwMTQ8L1llYXI+PFJl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</w:fldData>
        </w:fldChar>
      </w:r>
      <w:r w:rsidR="00AC3899">
        <w:instrText xml:space="preserve"> ADDIN EN.CITE </w:instrText>
      </w:r>
      <w:r w:rsidR="00AC3899">
        <w:fldChar w:fldCharType="begin">
          <w:fldData xml:space="preserve">PEVuZE5vdGU+PENpdGU+PEF1dGhvcj5CaWtsZTwvQXV0aG9yPjxZZWFyPjIwMTQ8L1llYXI+PFJl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</w:fldData>
        </w:fldChar>
      </w:r>
      <w:r w:rsidR="00AC3899">
        <w:instrText xml:space="preserve"> ADDIN EN.CITE.DATA </w:instrText>
      </w:r>
      <w:r w:rsidR="00AC3899">
        <w:fldChar w:fldCharType="end"/>
      </w:r>
      <w:r w:rsidR="00AC3899">
        <w:fldChar w:fldCharType="separate"/>
      </w:r>
      <w:r w:rsidR="00AC3899">
        <w:rPr>
          <w:noProof/>
        </w:rPr>
        <w:t>(</w:t>
      </w:r>
      <w:hyperlink w:anchor="_ENREF_14" w:tooltip="Bikle, 2014 #1183" w:history="1">
        <w:r w:rsidR="00425C63">
          <w:rPr>
            <w:noProof/>
          </w:rPr>
          <w:t>Bikle, 2014</w:t>
        </w:r>
      </w:hyperlink>
      <w:r w:rsidR="00AC3899">
        <w:rPr>
          <w:noProof/>
        </w:rPr>
        <w:t>)</w:t>
      </w:r>
      <w:bookmarkEnd w:id="16"/>
      <w:r w:rsidR="00AC3899">
        <w:fldChar w:fldCharType="end"/>
      </w:r>
    </w:p>
    <w:p w14:paraId="134E5C72" w14:textId="77777777" w:rsidR="002B6C11" w:rsidRPr="000C272D" w:rsidRDefault="000E32E5" w:rsidP="00AC7A4B">
      <w:pPr>
        <w:pStyle w:val="Heading3"/>
        <w:rPr>
          <w:rFonts w:cs="Arial"/>
        </w:rPr>
      </w:pPr>
      <w:bookmarkStart w:id="17" w:name="_Toc520790294"/>
      <w:r w:rsidRPr="000C272D">
        <w:rPr>
          <w:rFonts w:cs="Arial"/>
        </w:rPr>
        <w:lastRenderedPageBreak/>
        <w:t>Ph</w:t>
      </w:r>
      <w:r w:rsidR="002B6C11" w:rsidRPr="000C272D">
        <w:rPr>
          <w:rFonts w:cs="Arial"/>
        </w:rPr>
        <w:t>otoproduction of Vitamin D</w:t>
      </w:r>
      <w:bookmarkEnd w:id="17"/>
    </w:p>
    <w:p w14:paraId="403D363D" w14:textId="4C235270" w:rsidR="003B2714" w:rsidRPr="000C272D" w:rsidRDefault="006B420E" w:rsidP="005D6EE8">
      <w:r w:rsidRPr="000C272D">
        <w:t>7-dehydrocholesterol is located</w:t>
      </w:r>
      <w:r w:rsidR="002B6C11" w:rsidRPr="000C272D">
        <w:t xml:space="preserve"> primarily between the fatty acid side chains and polar head groups in the </w:t>
      </w:r>
      <w:r w:rsidR="00F410F3" w:rsidRPr="000C272D">
        <w:t>plasma membrane</w:t>
      </w:r>
      <w:r w:rsidR="002B6C11" w:rsidRPr="000C272D">
        <w:t xml:space="preserve">. Exposure of 7-dehydrocholesterol </w:t>
      </w:r>
      <w:r w:rsidR="00F410F3" w:rsidRPr="000C272D">
        <w:t xml:space="preserve">in the epidermis </w:t>
      </w:r>
      <w:r w:rsidR="002B6C11" w:rsidRPr="000C272D">
        <w:t>to UV-B rays from sunlight at wavelength 290-315nm causes the opening of the B ring to form pre-vitamin D</w:t>
      </w:r>
      <w:r w:rsidR="002B6C11" w:rsidRPr="000C272D">
        <w:rPr>
          <w:vertAlign w:val="subscript"/>
        </w:rPr>
        <w:t>3</w:t>
      </w:r>
      <w:r w:rsidR="002B6C11" w:rsidRPr="000C272D">
        <w:t>. Pre-vitamin D</w:t>
      </w:r>
      <w:r w:rsidR="002B6C11" w:rsidRPr="000C272D">
        <w:rPr>
          <w:vertAlign w:val="subscript"/>
        </w:rPr>
        <w:t>3</w:t>
      </w:r>
      <w:r w:rsidR="00992775" w:rsidRPr="000C272D">
        <w:t xml:space="preserve"> then undergoes</w:t>
      </w:r>
      <w:r w:rsidR="002B6C11" w:rsidRPr="000C272D">
        <w:t xml:space="preserve"> isomerisation to form vitamin D</w:t>
      </w:r>
      <w:r w:rsidR="002B6C11" w:rsidRPr="000C272D">
        <w:rPr>
          <w:vertAlign w:val="subscript"/>
        </w:rPr>
        <w:t>3</w:t>
      </w:r>
      <w:r w:rsidR="002B6C11" w:rsidRPr="000C272D">
        <w:t xml:space="preserve"> in a heat d</w:t>
      </w:r>
      <w:r w:rsidR="00F410F3" w:rsidRPr="000C272D">
        <w:t>ependent reaction. Vitamin D, it is sterically incompatible with remaining in the plasma membran</w:t>
      </w:r>
      <w:r w:rsidRPr="000C272D">
        <w:t>e, so it can diffuse out of</w:t>
      </w:r>
      <w:r w:rsidR="00F410F3" w:rsidRPr="000C272D">
        <w:t xml:space="preserve"> the membrane and can eventually diffuse from the avascular epidermis to the dermal capillary</w:t>
      </w:r>
      <w:r w:rsidR="00067287" w:rsidRPr="000C272D">
        <w:t xml:space="preserve"> bed</w:t>
      </w:r>
      <w:r w:rsidR="002B6C11" w:rsidRPr="000C272D">
        <w:t>. Excess sunlight ex</w:t>
      </w:r>
      <w:r w:rsidR="00067287" w:rsidRPr="000C272D">
        <w:t xml:space="preserve">posure results in a greater proportion of </w:t>
      </w:r>
      <w:r w:rsidR="002B6C11" w:rsidRPr="000C272D">
        <w:t>pre-vitamin D</w:t>
      </w:r>
      <w:r w:rsidR="002B6C11" w:rsidRPr="000C272D">
        <w:rPr>
          <w:vertAlign w:val="subscript"/>
        </w:rPr>
        <w:t>3</w:t>
      </w:r>
      <w:r w:rsidR="002B6C11" w:rsidRPr="000C272D">
        <w:t xml:space="preserve"> and vitamin D</w:t>
      </w:r>
      <w:r w:rsidR="002B6C11" w:rsidRPr="000C272D">
        <w:rPr>
          <w:vertAlign w:val="subscript"/>
        </w:rPr>
        <w:t>3</w:t>
      </w:r>
      <w:r w:rsidR="002B6C11" w:rsidRPr="000C272D">
        <w:t xml:space="preserve"> being conv</w:t>
      </w:r>
      <w:r w:rsidR="00F410F3" w:rsidRPr="000C272D">
        <w:t>erted to inactive photoproducts</w:t>
      </w:r>
      <w:r w:rsidR="00067287" w:rsidRPr="000C272D">
        <w:t xml:space="preserve"> </w:t>
      </w:r>
      <w:r w:rsidR="00205E77" w:rsidRPr="000C272D">
        <w:t xml:space="preserve">known as “over-irradiated products” </w:t>
      </w:r>
      <w:r w:rsidR="00AC3899">
        <w:fldChar w:fldCharType="begin"/>
      </w:r>
      <w:r w:rsidR="00AC3899">
        <w:instrText xml:space="preserve"> ADDIN EN.CITE &lt;EndNote&gt;&lt;Cite&gt;&lt;Author&gt;Holick&lt;/Author&gt;&lt;Year&gt;1981&lt;/Year&gt;&lt;RecNum&gt;1077&lt;/RecNum&gt;&lt;DisplayText&gt;(Holick, 1981)&lt;/DisplayText&gt;&lt;record&gt;&lt;rec-number&gt;1077&lt;/rec-number&gt;&lt;foreign-keys&gt;&lt;key app="EN" db-id="2a0fvtrtv22za6exff0x99w8aatd9zzwfzt2" timestamp="1518717745"&gt;1077&lt;/key&gt;&lt;key app="ENWeb" db-id=""&gt;0&lt;/key&gt;&lt;/foreign-keys&gt;&lt;ref-type name="Journal Article"&gt;17&lt;/ref-type&gt;&lt;contributors&gt;&lt;authors&gt;&lt;author&gt;Holick, M. F.&lt;/author&gt;&lt;/authors&gt;&lt;/contributors&gt;&lt;titles&gt;&lt;title&gt;The cutaneous photosynthesis of previtamin D3: a unique photoendocrine system&lt;/title&gt;&lt;secondary-title&gt;J Invest Dermatol&lt;/secondary-title&gt;&lt;alt-title&gt;The Journal of investigative dermatology&lt;/alt-title&gt;&lt;/titles&gt;&lt;periodical&gt;&lt;full-title&gt;J Invest Dermatol&lt;/full-title&gt;&lt;abbr-1&gt;The Journal of investigative dermatology&lt;/abbr-1&gt;&lt;/periodical&gt;&lt;alt-periodical&gt;&lt;full-title&gt;J Invest Dermatol&lt;/full-title&gt;&lt;abbr-1&gt;The Journal of investigative dermatology&lt;/abbr-1&gt;&lt;/alt-periodical&gt;&lt;pages&gt;51-8&lt;/pages&gt;&lt;volume&gt;77&lt;/volume&gt;&lt;number&gt;1&lt;/number&gt;&lt;edition&gt;1981/07/01&lt;/edition&gt;&lt;keywords&gt;&lt;keyword&gt;Animals&lt;/keyword&gt;&lt;keyword&gt;Cholecalciferol/*biosynthesis/blood/metabolism&lt;/keyword&gt;&lt;keyword&gt;Humans&lt;/keyword&gt;&lt;keyword&gt;*Photosynthesis&lt;/keyword&gt;&lt;keyword&gt;Rats&lt;/keyword&gt;&lt;keyword&gt;Rickets/radiotherapy&lt;/keyword&gt;&lt;keyword&gt;Skin/*metabolism/radiation effects&lt;/keyword&gt;&lt;keyword&gt;Skin Pigmentation&lt;/keyword&gt;&lt;keyword&gt;Sunlight&lt;/keyword&gt;&lt;/keywords&gt;&lt;dates&gt;&lt;year&gt;1981&lt;/year&gt;&lt;pub-dates&gt;&lt;date&gt;Jul&lt;/date&gt;&lt;/pub-dates&gt;&lt;/dates&gt;&lt;isbn&gt;0022-202X (Print)&amp;#xD;0022-202X (Linking)&lt;/isbn&gt;&lt;accession-num&gt;6265564&lt;/accession-num&gt;&lt;urls&gt;&lt;related-urls&gt;&lt;url&gt;https://www.ncbi.nlm.nih.gov/pubmed/6265564&lt;/url&gt;&lt;/related-urls&gt;&lt;/urls&gt;&lt;/record&gt;&lt;/Cite&gt;&lt;/EndNote&gt;</w:instrText>
      </w:r>
      <w:r w:rsidR="00AC3899">
        <w:fldChar w:fldCharType="separate"/>
      </w:r>
      <w:r w:rsidR="00AC3899">
        <w:rPr>
          <w:noProof/>
        </w:rPr>
        <w:t>(</w:t>
      </w:r>
      <w:hyperlink w:anchor="_ENREF_74" w:tooltip="Holick, 1981 #1077" w:history="1">
        <w:r w:rsidR="00425C63">
          <w:rPr>
            <w:noProof/>
          </w:rPr>
          <w:t>Holick, 1981</w:t>
        </w:r>
      </w:hyperlink>
      <w:r w:rsidR="00AC3899">
        <w:rPr>
          <w:noProof/>
        </w:rPr>
        <w:t>)</w:t>
      </w:r>
      <w:r w:rsidR="00AC3899">
        <w:fldChar w:fldCharType="end"/>
      </w:r>
      <w:r w:rsidR="00205E77" w:rsidRPr="000C272D">
        <w:t xml:space="preserve"> </w:t>
      </w:r>
      <w:r w:rsidR="00067287" w:rsidRPr="000C272D">
        <w:t>within the skin to avoid overproduction</w:t>
      </w:r>
      <w:r w:rsidR="00F410F3" w:rsidRPr="000C272D">
        <w:t>,</w:t>
      </w:r>
      <w:r w:rsidR="002B6C11" w:rsidRPr="000C272D">
        <w:t xml:space="preserve"> </w:t>
      </w:r>
      <w:r w:rsidR="001B36A7">
        <w:fldChar w:fldCharType="begin">
          <w:fldData xml:space="preserve">PEVuZE5vdGU+PENpdGU+PEF1dGhvcj5Ib2xpY2s8L0F1dGhvcj48WWVhcj4yMDA4PC9ZZWFyPjxS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yNjYtODE8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</w:fldData>
        </w:fldChar>
      </w:r>
      <w:r w:rsidR="00AC3899">
        <w:instrText xml:space="preserve"> ADDIN EN.CITE </w:instrText>
      </w:r>
      <w:r w:rsidR="00AC3899">
        <w:fldChar w:fldCharType="begin">
          <w:fldData xml:space="preserve">PEVuZE5vdGU+PENpdGU+PEF1dGhvcj5Ib2xpY2s8L0F1dGhvcj48WWVhcj4yMDA4PC9ZZWFyPjxS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yNjYtODE8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</w:fldData>
        </w:fldChar>
      </w:r>
      <w:r w:rsidR="00AC3899">
        <w:instrText xml:space="preserve"> ADDIN EN.CITE.DATA </w:instrText>
      </w:r>
      <w:r w:rsidR="00AC3899">
        <w:fldChar w:fldCharType="end"/>
      </w:r>
      <w:r w:rsidR="001B36A7">
        <w:fldChar w:fldCharType="separate"/>
      </w:r>
      <w:r w:rsidR="00AC3899">
        <w:rPr>
          <w:noProof/>
        </w:rPr>
        <w:t>(</w:t>
      </w:r>
      <w:hyperlink w:anchor="_ENREF_77" w:tooltip="Holick, 2008 #436" w:history="1">
        <w:r w:rsidR="00425C63">
          <w:rPr>
            <w:noProof/>
          </w:rPr>
          <w:t>Holick, 2008</w:t>
        </w:r>
      </w:hyperlink>
      <w:r w:rsidR="00AC3899">
        <w:rPr>
          <w:noProof/>
        </w:rPr>
        <w:t xml:space="preserve">, </w:t>
      </w:r>
      <w:hyperlink w:anchor="_ENREF_76" w:tooltip="Holick, 2007 #319" w:history="1">
        <w:r w:rsidR="00425C63">
          <w:rPr>
            <w:noProof/>
          </w:rPr>
          <w:t>Holick, 2007</w:t>
        </w:r>
      </w:hyperlink>
      <w:r w:rsidR="00AC3899">
        <w:rPr>
          <w:noProof/>
        </w:rPr>
        <w:t>)</w:t>
      </w:r>
      <w:r w:rsidR="001B36A7">
        <w:fldChar w:fldCharType="end"/>
      </w:r>
      <w:r w:rsidR="00F410F3" w:rsidRPr="000C272D">
        <w:t>.</w:t>
      </w:r>
    </w:p>
    <w:p w14:paraId="07569E2D" w14:textId="77777777" w:rsidR="00497FC6" w:rsidRPr="000C272D" w:rsidRDefault="009C1153" w:rsidP="005D6EE8">
      <w:pPr>
        <w:pStyle w:val="Heading3"/>
        <w:rPr>
          <w:rFonts w:cs="Arial"/>
        </w:rPr>
      </w:pPr>
      <w:bookmarkStart w:id="18" w:name="_Toc520790295"/>
      <w:r w:rsidRPr="000C272D">
        <w:rPr>
          <w:rFonts w:cs="Arial"/>
        </w:rPr>
        <w:t xml:space="preserve">Sources </w:t>
      </w:r>
      <w:r w:rsidR="00F96957" w:rsidRPr="000C272D">
        <w:rPr>
          <w:rFonts w:cs="Arial"/>
        </w:rPr>
        <w:t>of</w:t>
      </w:r>
      <w:r w:rsidRPr="000C272D">
        <w:rPr>
          <w:rFonts w:cs="Arial"/>
        </w:rPr>
        <w:t xml:space="preserve"> Vitamin D</w:t>
      </w:r>
      <w:bookmarkEnd w:id="18"/>
    </w:p>
    <w:p w14:paraId="20FED9EC" w14:textId="6F00418B" w:rsidR="003B2714" w:rsidRPr="000C272D" w:rsidRDefault="00D51D84" w:rsidP="005D6EE8">
      <w:r w:rsidRPr="000C272D">
        <w:t>In the UK, over 90% of the vitamin D required is supplied by sunlight exposure. A fair skinned person can gain 2000IU of vitamin D by exposing their face and forearms for 20-30 minutes at midday in the summer</w:t>
      </w:r>
      <w:r w:rsidR="00290EDC" w:rsidRPr="000C272D">
        <w:t xml:space="preserve">, </w:t>
      </w:r>
      <w:r w:rsidR="00AC3899">
        <w:fldChar w:fldCharType="begin"/>
      </w:r>
      <w:r w:rsidR="00AC3899">
        <w:instrText xml:space="preserve"> ADDIN EN.CITE &lt;EndNote&gt;&lt;Cite&gt;&lt;Author&gt;Pearce&lt;/Author&gt;&lt;Year&gt;2010&lt;/Year&gt;&lt;RecNum&gt;191&lt;/RecNum&gt;&lt;DisplayText&gt;(Pearce and Cheetham, 2010)&lt;/DisplayText&gt;&lt;record&gt;&lt;rec-number&gt;191&lt;/rec-number&gt;&lt;foreign-keys&gt;&lt;key app="EN" db-id="2a0fvtrtv22za6exff0x99w8aatd9zzwfzt2" timestamp="1518713205"&gt;191&lt;/key&gt;&lt;key app="ENWeb" db-id=""&gt;0&lt;/key&gt;&lt;/foreign-keys&gt;&lt;ref-type name="Journal Article"&gt;17&lt;/ref-type&gt;&lt;contributors&gt;&lt;authors&gt;&lt;author&gt;Pearce, S. H.&lt;/author&gt;&lt;author&gt;Cheetham, T. D.&lt;/author&gt;&lt;/authors&gt;&lt;/contributors&gt;&lt;auth-address&gt;Institute of Human Genetics, Newcastle University, International Centre for Life, Newcastle upon Tyne NE1 3BZ. s.h.s.pearce@ncl.ac.uk&lt;/auth-address&gt;&lt;titles&gt;&lt;title&gt;Diagnosis and management of vitamin D deficiency&lt;/title&gt;&lt;secondary-title&gt;BMJ&lt;/secondary-title&gt;&lt;alt-title&gt;Bmj&lt;/alt-title&gt;&lt;/titles&gt;&lt;periodical&gt;&lt;full-title&gt;BMJ&lt;/full-title&gt;&lt;abbr-1&gt;Bmj&lt;/abbr-1&gt;&lt;/periodical&gt;&lt;alt-periodical&gt;&lt;full-title&gt;BMJ&lt;/full-title&gt;&lt;abbr-1&gt;Bmj&lt;/abbr-1&gt;&lt;/alt-periodical&gt;&lt;pages&gt;b5664&lt;/pages&gt;&lt;volume&gt;340&lt;/volume&gt;&lt;number&gt;11&lt;/number&gt;&lt;edition&gt;2010/01/13&lt;/edition&gt;&lt;keywords&gt;&lt;keyword&gt;Adult&lt;/keyword&gt;&lt;keyword&gt;Child&lt;/keyword&gt;&lt;keyword&gt;Child, Preschool&lt;/keyword&gt;&lt;keyword&gt;Dietary Supplements&lt;/keyword&gt;&lt;keyword&gt;Humans&lt;/keyword&gt;&lt;keyword&gt;Infant&lt;/keyword&gt;&lt;keyword&gt;Risk Factors&lt;/keyword&gt;&lt;keyword&gt;Vitamin D/administration &amp;amp; dosage/metabolism&lt;/keyword&gt;&lt;keyword&gt;Vitamin D Deficiency/complications/*diagnosis/*therapy&lt;/keyword&gt;&lt;/keywords&gt;&lt;dates&gt;&lt;year&gt;2010&lt;/year&gt;&lt;pub-dates&gt;&lt;date&gt;Jan 11&lt;/date&gt;&lt;/pub-dates&gt;&lt;/dates&gt;&lt;isbn&gt;1756-1833 (Electronic)&amp;#xD;0959-8138 (Linking)&lt;/isbn&gt;&lt;accession-num&gt;20064851&lt;/accession-num&gt;&lt;work-type&gt;Review&lt;/work-type&gt;&lt;urls&gt;&lt;related-urls&gt;&lt;url&gt;https://www.ncbi.nlm.nih.gov/pubmed/20064851&lt;/url&gt;&lt;/related-urls&gt;&lt;/urls&gt;&lt;electronic-resource-num&gt;10.1136/bmj.b5664&lt;/electronic-resource-num&gt;&lt;language&gt;eng&lt;/language&gt;&lt;/record&gt;&lt;/Cite&gt;&lt;/EndNote&gt;</w:instrText>
      </w:r>
      <w:r w:rsidR="00AC3899">
        <w:fldChar w:fldCharType="separate"/>
      </w:r>
      <w:r w:rsidR="00AC3899">
        <w:rPr>
          <w:noProof/>
        </w:rPr>
        <w:t>(</w:t>
      </w:r>
      <w:hyperlink w:anchor="_ENREF_118" w:tooltip="Pearce, 2010 #191" w:history="1">
        <w:r w:rsidR="00425C63">
          <w:rPr>
            <w:noProof/>
          </w:rPr>
          <w:t>Pearce and Cheetham, 2010</w:t>
        </w:r>
      </w:hyperlink>
      <w:r w:rsidR="00AC3899">
        <w:rPr>
          <w:noProof/>
        </w:rPr>
        <w:t>)</w:t>
      </w:r>
      <w:r w:rsidR="00AC3899">
        <w:fldChar w:fldCharType="end"/>
      </w:r>
      <w:r w:rsidR="00EB307E" w:rsidRPr="000C272D">
        <w:t xml:space="preserve">. However, </w:t>
      </w:r>
      <w:r w:rsidR="00611D2B" w:rsidRPr="000C272D">
        <w:t>vitamin D synthesis in the skin is markedly decreased in the UK during the winter</w:t>
      </w:r>
      <w:r w:rsidR="00903440" w:rsidRPr="000C272D">
        <w:t xml:space="preserve"> months and l</w:t>
      </w:r>
      <w:r w:rsidRPr="000C272D">
        <w:t>evels of 25OHD shows seasonality due to decreased photoproduction in the winter</w:t>
      </w:r>
      <w:r w:rsidR="00903440" w:rsidRPr="000C272D">
        <w:t xml:space="preserve">, </w:t>
      </w:r>
      <w:r w:rsidR="00AC3899">
        <w:fldChar w:fldCharType="begin">
          <w:fldData xml:space="preserve">PEVuZE5vdGU+PENpdGU+PEF1dGhvcj5XZWJiPC9BdXRob3I+PFllYXI+MjAxMDwvWWVhcj48UmVj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</w:fldData>
        </w:fldChar>
      </w:r>
      <w:r w:rsidR="00AC3899">
        <w:instrText xml:space="preserve"> ADDIN EN.CITE </w:instrText>
      </w:r>
      <w:r w:rsidR="00AC3899">
        <w:fldChar w:fldCharType="begin">
          <w:fldData xml:space="preserve">PEVuZE5vdGU+PENpdGU+PEF1dGhvcj5XZWJiPC9BdXRob3I+PFllYXI+MjAxMDwvWWVhcj48UmVj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</w:fldData>
        </w:fldChar>
      </w:r>
      <w:r w:rsidR="00AC3899">
        <w:instrText xml:space="preserve"> ADDIN EN.CITE.DATA </w:instrText>
      </w:r>
      <w:r w:rsidR="00AC3899">
        <w:fldChar w:fldCharType="end"/>
      </w:r>
      <w:r w:rsidR="00AC3899">
        <w:fldChar w:fldCharType="separate"/>
      </w:r>
      <w:r w:rsidR="00AC3899">
        <w:rPr>
          <w:noProof/>
        </w:rPr>
        <w:t>(</w:t>
      </w:r>
      <w:hyperlink w:anchor="_ENREF_152" w:tooltip="Webb, 2010 #213" w:history="1">
        <w:r w:rsidR="00425C63">
          <w:rPr>
            <w:noProof/>
          </w:rPr>
          <w:t>Webb et al., 2010</w:t>
        </w:r>
      </w:hyperlink>
      <w:r w:rsidR="00AC3899">
        <w:rPr>
          <w:noProof/>
        </w:rPr>
        <w:t>)</w:t>
      </w:r>
      <w:r w:rsidR="00AC3899">
        <w:fldChar w:fldCharType="end"/>
      </w:r>
      <w:r w:rsidR="00903440" w:rsidRPr="000C272D">
        <w:t>.</w:t>
      </w:r>
    </w:p>
    <w:p w14:paraId="6BFB07B3" w14:textId="51334DEF" w:rsidR="003B2714" w:rsidRPr="000C272D" w:rsidRDefault="00903440" w:rsidP="005D6EE8">
      <w:r w:rsidRPr="000C272D">
        <w:t>L</w:t>
      </w:r>
      <w:r w:rsidR="00A32B8F" w:rsidRPr="000C272D">
        <w:t>ess than 10% is provided by the diet in the form of vitamin D</w:t>
      </w:r>
      <w:r w:rsidR="00A32B8F" w:rsidRPr="000C272D">
        <w:rPr>
          <w:vertAlign w:val="subscript"/>
        </w:rPr>
        <w:t>2</w:t>
      </w:r>
      <w:r w:rsidR="00A32B8F" w:rsidRPr="000C272D">
        <w:t xml:space="preserve"> or D</w:t>
      </w:r>
      <w:r w:rsidR="00A32B8F" w:rsidRPr="000C272D">
        <w:rPr>
          <w:vertAlign w:val="subscript"/>
        </w:rPr>
        <w:t>3</w:t>
      </w:r>
      <w:r w:rsidR="00A32B8F" w:rsidRPr="000C272D">
        <w:t xml:space="preserve">. </w:t>
      </w:r>
      <w:r w:rsidR="001478DB" w:rsidRPr="000C272D">
        <w:t>Oily fish</w:t>
      </w:r>
      <w:r w:rsidRPr="000C272D">
        <w:t xml:space="preserve"> (e.g. trout, salmon, mackerel, herring, sardines, anchovies, pilchards, and fresh tuna)</w:t>
      </w:r>
      <w:r w:rsidR="00340D3C" w:rsidRPr="000C272D">
        <w:t xml:space="preserve"> </w:t>
      </w:r>
      <w:r w:rsidRPr="000C272D">
        <w:t xml:space="preserve">and cod liver oil are </w:t>
      </w:r>
      <w:r w:rsidR="00340D3C" w:rsidRPr="000C272D">
        <w:t>rich source</w:t>
      </w:r>
      <w:r w:rsidRPr="000C272D">
        <w:t>s</w:t>
      </w:r>
      <w:r w:rsidR="00340D3C" w:rsidRPr="000C272D">
        <w:t xml:space="preserve"> of vitamin D</w:t>
      </w:r>
      <w:r w:rsidR="00340D3C" w:rsidRPr="000C272D">
        <w:rPr>
          <w:vertAlign w:val="subscript"/>
        </w:rPr>
        <w:t>3</w:t>
      </w:r>
      <w:r w:rsidRPr="000C272D">
        <w:t xml:space="preserve">. </w:t>
      </w:r>
      <w:r w:rsidR="00E839BE" w:rsidRPr="000C272D">
        <w:t>A</w:t>
      </w:r>
      <w:r w:rsidR="001478DB" w:rsidRPr="000C272D">
        <w:t>nimal products c</w:t>
      </w:r>
      <w:r w:rsidR="00E839BE" w:rsidRPr="000C272D">
        <w:t>ontain varying amounts</w:t>
      </w:r>
      <w:r w:rsidR="00B93F09" w:rsidRPr="000C272D">
        <w:t xml:space="preserve"> of vitamin D</w:t>
      </w:r>
      <w:r w:rsidR="00B93F09" w:rsidRPr="000C272D">
        <w:rPr>
          <w:vertAlign w:val="subscript"/>
        </w:rPr>
        <w:t>3</w:t>
      </w:r>
      <w:r w:rsidR="00E839BE" w:rsidRPr="000C272D">
        <w:t>, w</w:t>
      </w:r>
      <w:r w:rsidR="00D973DF">
        <w:t>ith an egg yolk containing around</w:t>
      </w:r>
      <w:r w:rsidR="00E839BE" w:rsidRPr="000C272D">
        <w:t xml:space="preserve"> 20IU</w:t>
      </w:r>
      <w:r w:rsidR="001478DB" w:rsidRPr="000C272D">
        <w:t>. Vitamin D</w:t>
      </w:r>
      <w:r w:rsidR="001478DB" w:rsidRPr="000C272D">
        <w:rPr>
          <w:vertAlign w:val="subscript"/>
        </w:rPr>
        <w:t>2</w:t>
      </w:r>
      <w:r w:rsidR="001478DB" w:rsidRPr="000C272D">
        <w:t xml:space="preserve"> can only be obtained in the diet, usual</w:t>
      </w:r>
      <w:r w:rsidR="00E839BE" w:rsidRPr="000C272D">
        <w:t>ly from eating plants and fungi. There is statutory supplementation of infant formula milk</w:t>
      </w:r>
      <w:r w:rsidR="00B93F09" w:rsidRPr="000C272D">
        <w:t xml:space="preserve"> and margarine</w:t>
      </w:r>
      <w:r w:rsidR="00E839BE" w:rsidRPr="000C272D">
        <w:t xml:space="preserve"> in the UK</w:t>
      </w:r>
      <w:r w:rsidR="00B93F09" w:rsidRPr="000C272D">
        <w:t xml:space="preserve">, </w:t>
      </w:r>
      <w:r w:rsidR="00AC3899">
        <w:fldChar w:fldCharType="begin"/>
      </w:r>
      <w:r w:rsidR="00AC3899">
        <w:instrText xml:space="preserve"> ADDIN EN.CITE &lt;EndNote&gt;&lt;Cite&gt;&lt;Author&gt;Pearce&lt;/Author&gt;&lt;Year&gt;2010&lt;/Year&gt;&lt;RecNum&gt;191&lt;/RecNum&gt;&lt;DisplayText&gt;(Pearce and Cheetham, 2010)&lt;/DisplayText&gt;&lt;record&gt;&lt;rec-number&gt;191&lt;/rec-number&gt;&lt;foreign-keys&gt;&lt;key app="EN" db-id="2a0fvtrtv22za6exff0x99w8aatd9zzwfzt2" timestamp="1518713205"&gt;191&lt;/key&gt;&lt;key app="ENWeb" db-id=""&gt;0&lt;/key&gt;&lt;/foreign-keys&gt;&lt;ref-type name="Journal Article"&gt;17&lt;/ref-type&gt;&lt;contributors&gt;&lt;authors&gt;&lt;author&gt;Pearce, S. H.&lt;/author&gt;&lt;author&gt;Cheetham, T. D.&lt;/author&gt;&lt;/authors&gt;&lt;/contributors&gt;&lt;auth-address&gt;Institute of Human Genetics, Newcastle University, International Centre for Life, Newcastle upon Tyne NE1 3BZ. s.h.s.pearce@ncl.ac.uk&lt;/auth-address&gt;&lt;titles&gt;&lt;title&gt;Diagnosis and management of vitamin D deficiency&lt;/title&gt;&lt;secondary-title&gt;BMJ&lt;/secondary-title&gt;&lt;alt-title&gt;Bmj&lt;/alt-title&gt;&lt;/titles&gt;&lt;periodical&gt;&lt;full-title&gt;BMJ&lt;/full-title&gt;&lt;abbr-1&gt;Bmj&lt;/abbr-1&gt;&lt;/periodical&gt;&lt;alt-periodical&gt;&lt;full-title&gt;BMJ&lt;/full-title&gt;&lt;abbr-1&gt;Bmj&lt;/abbr-1&gt;&lt;/alt-periodical&gt;&lt;pages&gt;b5664&lt;/pages&gt;&lt;volume&gt;340&lt;/volume&gt;&lt;number&gt;11&lt;/number&gt;&lt;edition&gt;2010/01/13&lt;/edition&gt;&lt;keywords&gt;&lt;keyword&gt;Adult&lt;/keyword&gt;&lt;keyword&gt;Child&lt;/keyword&gt;&lt;keyword&gt;Child, Preschool&lt;/keyword&gt;&lt;keyword&gt;Dietary Supplements&lt;/keyword&gt;&lt;keyword&gt;Humans&lt;/keyword&gt;&lt;keyword&gt;Infant&lt;/keyword&gt;&lt;keyword&gt;Risk Factors&lt;/keyword&gt;&lt;keyword&gt;Vitamin D/administration &amp;amp; dosage/metabolism&lt;/keyword&gt;&lt;keyword&gt;Vitamin D Deficiency/complications/*diagnosis/*therapy&lt;/keyword&gt;&lt;/keywords&gt;&lt;dates&gt;&lt;year&gt;2010&lt;/year&gt;&lt;pub-dates&gt;&lt;date&gt;Jan 11&lt;/date&gt;&lt;/pub-dates&gt;&lt;/dates&gt;&lt;isbn&gt;1756-1833 (Electronic)&amp;#xD;0959-8138 (Linking)&lt;/isbn&gt;&lt;accession-num&gt;20064851&lt;/accession-num&gt;&lt;work-type&gt;Review&lt;/work-type&gt;&lt;urls&gt;&lt;related-urls&gt;&lt;url&gt;https://www.ncbi.nlm.nih.gov/pubmed/20064851&lt;/url&gt;&lt;/related-urls&gt;&lt;/urls&gt;&lt;electronic-resource-num&gt;10.1136/bmj.b5664&lt;/electronic-resource-num&gt;&lt;language&gt;eng&lt;/language&gt;&lt;/record&gt;&lt;/Cite&gt;&lt;/EndNote&gt;</w:instrText>
      </w:r>
      <w:r w:rsidR="00AC3899">
        <w:fldChar w:fldCharType="separate"/>
      </w:r>
      <w:r w:rsidR="00AC3899">
        <w:rPr>
          <w:noProof/>
        </w:rPr>
        <w:t>(</w:t>
      </w:r>
      <w:hyperlink w:anchor="_ENREF_118" w:tooltip="Pearce, 2010 #191" w:history="1">
        <w:r w:rsidR="00425C63">
          <w:rPr>
            <w:noProof/>
          </w:rPr>
          <w:t>Pearce and Cheetham, 2010</w:t>
        </w:r>
      </w:hyperlink>
      <w:r w:rsidR="00AC3899">
        <w:rPr>
          <w:noProof/>
        </w:rPr>
        <w:t>)</w:t>
      </w:r>
      <w:r w:rsidR="00AC3899">
        <w:fldChar w:fldCharType="end"/>
      </w:r>
      <w:r w:rsidR="00B93F09" w:rsidRPr="000C272D">
        <w:t>.</w:t>
      </w:r>
    </w:p>
    <w:p w14:paraId="18635D7C" w14:textId="77777777" w:rsidR="00125522" w:rsidRPr="000C272D" w:rsidRDefault="009C1153" w:rsidP="005D6EE8">
      <w:pPr>
        <w:pStyle w:val="Heading3"/>
        <w:rPr>
          <w:rFonts w:cs="Arial"/>
          <w:lang w:val="en"/>
        </w:rPr>
      </w:pPr>
      <w:bookmarkStart w:id="19" w:name="_Toc520790296"/>
      <w:r w:rsidRPr="000C272D">
        <w:rPr>
          <w:rFonts w:cs="Arial"/>
        </w:rPr>
        <w:lastRenderedPageBreak/>
        <w:t xml:space="preserve">Dietary Uptake </w:t>
      </w:r>
      <w:r w:rsidR="00F96957" w:rsidRPr="000C272D">
        <w:rPr>
          <w:rFonts w:cs="Arial"/>
        </w:rPr>
        <w:t>of</w:t>
      </w:r>
      <w:r w:rsidRPr="000C272D">
        <w:rPr>
          <w:rFonts w:cs="Arial"/>
        </w:rPr>
        <w:t xml:space="preserve"> Vitamin D</w:t>
      </w:r>
      <w:bookmarkEnd w:id="19"/>
    </w:p>
    <w:p w14:paraId="37061079" w14:textId="791E91B9" w:rsidR="003B2714" w:rsidRPr="000C272D" w:rsidRDefault="00125522" w:rsidP="005D6EE8">
      <w:r w:rsidRPr="000C272D">
        <w:t>Vitamin D</w:t>
      </w:r>
      <w:r w:rsidRPr="000C272D">
        <w:rPr>
          <w:vertAlign w:val="subscript"/>
        </w:rPr>
        <w:t xml:space="preserve">2 </w:t>
      </w:r>
      <w:r w:rsidRPr="000C272D">
        <w:t>and vitamin D</w:t>
      </w:r>
      <w:r w:rsidRPr="000C272D">
        <w:rPr>
          <w:vertAlign w:val="subscript"/>
        </w:rPr>
        <w:t>3</w:t>
      </w:r>
      <w:r w:rsidRPr="000C272D">
        <w:t xml:space="preserve"> obtained from the diet are taken up by chylomicrons and transported from the lymphatic system to the circulation, </w:t>
      </w:r>
      <w:r w:rsidR="00AC3899">
        <w:fldChar w:fldCharType="begin">
          <w:fldData xml:space="preserve">PEVuZE5vdGU+PENpdGU+PEF1dGhvcj5Ib2xpY2s8L0F1dGhvcj48WWVhcj4yMDA3PC9ZZWFyPjxS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jY2LTgxPC9wYWdlcz48dm9sdW1lPjM1Nzwv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</w:fldData>
        </w:fldChar>
      </w:r>
      <w:r w:rsidR="00AC3899">
        <w:instrText xml:space="preserve"> ADDIN EN.CITE </w:instrText>
      </w:r>
      <w:r w:rsidR="00AC3899">
        <w:fldChar w:fldCharType="begin">
          <w:fldData xml:space="preserve">PEVuZE5vdGU+PENpdGU+PEF1dGhvcj5Ib2xpY2s8L0F1dGhvcj48WWVhcj4yMDA3PC9ZZWFyPjxS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jY2LTgxPC9wYWdlcz48dm9sdW1lPjM1Nzwv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</w:fldData>
        </w:fldChar>
      </w:r>
      <w:r w:rsidR="00AC3899">
        <w:instrText xml:space="preserve"> ADDIN EN.CITE.DATA </w:instrText>
      </w:r>
      <w:r w:rsidR="00AC3899">
        <w:fldChar w:fldCharType="end"/>
      </w:r>
      <w:r w:rsidR="00AC3899">
        <w:fldChar w:fldCharType="separate"/>
      </w:r>
      <w:r w:rsidR="00AC3899">
        <w:rPr>
          <w:noProof/>
        </w:rPr>
        <w:t>(</w:t>
      </w:r>
      <w:hyperlink w:anchor="_ENREF_76" w:tooltip="Holick, 2007 #319" w:history="1">
        <w:r w:rsidR="00425C63">
          <w:rPr>
            <w:noProof/>
          </w:rPr>
          <w:t>Holick, 2007</w:t>
        </w:r>
      </w:hyperlink>
      <w:r w:rsidR="00AC3899">
        <w:rPr>
          <w:noProof/>
        </w:rPr>
        <w:t>)</w:t>
      </w:r>
      <w:r w:rsidR="00AC3899">
        <w:fldChar w:fldCharType="end"/>
      </w:r>
      <w:r w:rsidR="001B5DE5" w:rsidRPr="000C272D">
        <w:t xml:space="preserve">. </w:t>
      </w:r>
    </w:p>
    <w:p w14:paraId="7EB2D529" w14:textId="77777777" w:rsidR="00B65686" w:rsidRPr="000C272D" w:rsidRDefault="009C1153" w:rsidP="005D6EE8">
      <w:pPr>
        <w:pStyle w:val="Heading3"/>
        <w:rPr>
          <w:rFonts w:cs="Arial"/>
        </w:rPr>
      </w:pPr>
      <w:bookmarkStart w:id="20" w:name="_Toc520790297"/>
      <w:r w:rsidRPr="000C272D">
        <w:rPr>
          <w:rFonts w:cs="Arial"/>
        </w:rPr>
        <w:t>Transport</w:t>
      </w:r>
      <w:bookmarkEnd w:id="20"/>
    </w:p>
    <w:p w14:paraId="2DA8729E" w14:textId="1F9A121B" w:rsidR="003B2714" w:rsidRPr="000C272D" w:rsidRDefault="00B65686" w:rsidP="005D6EE8">
      <w:r w:rsidRPr="000C272D">
        <w:t xml:space="preserve">As Vitamin D is lipophilic, it does not readily diffuse into the blood plasma. Vitamin D binding protein (VDBP) has a high affinity for vitamin D and increases its solubility prior to transport. Vitamin D can also be transported by other proteins such as albumin, </w:t>
      </w:r>
      <w:r w:rsidR="00AC3899">
        <w:fldChar w:fldCharType="begin">
          <w:fldData xml:space="preserve">PEVuZE5vdGU+PENpdGU+PEF1dGhvcj5DaHVuPC9BdXRob3I+PFllYXI+MjAxNDwvWWVhcj48UmVj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==
</w:fldData>
        </w:fldChar>
      </w:r>
      <w:r w:rsidR="00AC3899">
        <w:instrText xml:space="preserve"> ADDIN EN.CITE </w:instrText>
      </w:r>
      <w:r w:rsidR="00AC3899">
        <w:fldChar w:fldCharType="begin">
          <w:fldData xml:space="preserve">PEVuZE5vdGU+PENpdGU+PEF1dGhvcj5DaHVuPC9BdXRob3I+PFllYXI+MjAxNDwvWWVhcj48UmVj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==
</w:fldData>
        </w:fldChar>
      </w:r>
      <w:r w:rsidR="00AC3899">
        <w:instrText xml:space="preserve"> ADDIN EN.CITE.DATA </w:instrText>
      </w:r>
      <w:r w:rsidR="00AC3899">
        <w:fldChar w:fldCharType="end"/>
      </w:r>
      <w:r w:rsidR="00AC3899">
        <w:fldChar w:fldCharType="separate"/>
      </w:r>
      <w:r w:rsidR="00AC3899">
        <w:rPr>
          <w:noProof/>
        </w:rPr>
        <w:t>(</w:t>
      </w:r>
      <w:hyperlink w:anchor="_ENREF_34" w:tooltip="Chun, 2014 #992" w:history="1">
        <w:r w:rsidR="00425C63">
          <w:rPr>
            <w:noProof/>
          </w:rPr>
          <w:t>Chun et al., 2014</w:t>
        </w:r>
      </w:hyperlink>
      <w:r w:rsidR="00AC3899">
        <w:rPr>
          <w:noProof/>
        </w:rPr>
        <w:t>)</w:t>
      </w:r>
      <w:r w:rsidR="00AC3899">
        <w:fldChar w:fldCharType="end"/>
      </w:r>
      <w:r w:rsidRPr="000C272D">
        <w:t xml:space="preserve">. </w:t>
      </w:r>
      <w:r w:rsidR="00B14125" w:rsidRPr="000C272D">
        <w:t>Transport of vitamin D and its metabolites</w:t>
      </w:r>
      <w:r w:rsidR="00CD178E" w:rsidRPr="000C272D">
        <w:t xml:space="preserve"> will b</w:t>
      </w:r>
      <w:r w:rsidR="009D6F9E" w:rsidRPr="000C272D">
        <w:t xml:space="preserve">e further discussed in section </w:t>
      </w:r>
      <w:r w:rsidR="00DF168A" w:rsidRPr="000C272D">
        <w:t>1.2</w:t>
      </w:r>
      <w:r w:rsidR="00CD178E" w:rsidRPr="000C272D">
        <w:t>.</w:t>
      </w:r>
    </w:p>
    <w:p w14:paraId="3241E074" w14:textId="77777777" w:rsidR="00B65686" w:rsidRPr="000C272D" w:rsidRDefault="009C1153" w:rsidP="005D6EE8">
      <w:pPr>
        <w:pStyle w:val="Heading3"/>
        <w:rPr>
          <w:rFonts w:cs="Arial"/>
        </w:rPr>
      </w:pPr>
      <w:bookmarkStart w:id="21" w:name="_Toc520790298"/>
      <w:r w:rsidRPr="000C272D">
        <w:rPr>
          <w:rFonts w:cs="Arial"/>
        </w:rPr>
        <w:t>Distribution</w:t>
      </w:r>
      <w:bookmarkEnd w:id="21"/>
    </w:p>
    <w:p w14:paraId="244C9FCE" w14:textId="751A05C5" w:rsidR="003B2714" w:rsidRPr="000C272D" w:rsidRDefault="00417358" w:rsidP="005D6EE8">
      <w:r w:rsidRPr="000C272D">
        <w:t>Studies</w:t>
      </w:r>
      <w:r w:rsidR="005715E7" w:rsidRPr="000C272D">
        <w:t xml:space="preserve"> by </w:t>
      </w:r>
      <w:hyperlink w:anchor="_ENREF_68" w:tooltip="Heaney, 2009 #1408" w:history="1">
        <w:r w:rsidR="00425C63">
          <w:fldChar w:fldCharType="begin"/>
        </w:r>
        <w:r w:rsidR="00425C63">
          <w:instrText xml:space="preserve"> ADDIN EN.CITE &lt;EndNote&gt;&lt;Cite AuthorYear="1"&gt;&lt;Author&gt;Heaney&lt;/Author&gt;&lt;Year&gt;2009&lt;/Year&gt;&lt;RecNum&gt;1408&lt;/RecNum&gt;&lt;DisplayText&gt;Heaney et al. (2009)&lt;/DisplayText&gt;&lt;record&gt;&lt;rec-number&gt;1408&lt;/rec-number&gt;&lt;foreign-keys&gt;&lt;key app="EN" db-id="2a0fvtrtv22za6exff0x99w8aatd9zzwfzt2" timestamp="1518719359"&gt;1408&lt;/key&gt;&lt;key app="ENWeb" db-id=""&gt;0&lt;/key&gt;&lt;/foreign-keys&gt;&lt;ref-type name="Journal Article"&gt;17&lt;/ref-type&gt;&lt;contributors&gt;&lt;authors&gt;&lt;author&gt;Heaney, R. P.&lt;/author&gt;&lt;author&gt;Horst, R. L.&lt;/author&gt;&lt;author&gt;Cullen, D. M.&lt;/author&gt;&lt;author&gt;Armas, L. A.&lt;/author&gt;&lt;/authors&gt;&lt;/contributors&gt;&lt;auth-address&gt;Creighton University, 601 N. 30 St., Suite 4841, Omaha, NE 68131, USA. rheaney@creighton.edu&lt;/auth-address&gt;&lt;titles&gt;&lt;title&gt;Vitamin D3 distribution and status in the body&lt;/title&gt;&lt;secondary-title&gt;J Am Coll Nutr&lt;/secondary-title&gt;&lt;alt-title&gt;Journal of the American College of Nutrition&lt;/alt-title&gt;&lt;/titles&gt;&lt;periodical&gt;&lt;full-title&gt;J Am Coll Nutr&lt;/full-title&gt;&lt;abbr-1&gt;Journal of the American College of Nutrition&lt;/abbr-1&gt;&lt;/periodical&gt;&lt;alt-periodical&gt;&lt;full-title&gt;J Am Coll Nutr&lt;/full-title&gt;&lt;abbr-1&gt;Journal of the American College of Nutrition&lt;/abbr-1&gt;&lt;/alt-periodical&gt;&lt;pages&gt;252-6&lt;/pages&gt;&lt;volume&gt;28&lt;/volume&gt;&lt;number&gt;3&lt;/number&gt;&lt;edition&gt;2010/02/13&lt;/edition&gt;&lt;keywords&gt;&lt;keyword&gt;Adipose Tissue/*metabolism&lt;/keyword&gt;&lt;keyword&gt;Adult&lt;/keyword&gt;&lt;keyword&gt;Animals&lt;/keyword&gt;&lt;keyword&gt;Bone Density Conservation Agents/administration &amp;amp; dosage&lt;/keyword&gt;&lt;keyword&gt;Cholecalciferol/*pharmacokinetics&lt;/keyword&gt;&lt;keyword&gt;Female&lt;/keyword&gt;&lt;keyword&gt;Humans&lt;/keyword&gt;&lt;keyword&gt;Muscles/*metabolism&lt;/keyword&gt;&lt;keyword&gt;*Nutritional Requirements&lt;/keyword&gt;&lt;keyword&gt;Swine&lt;/keyword&gt;&lt;keyword&gt;Tissue Distribution&lt;/keyword&gt;&lt;keyword&gt;Vitamin D/administration &amp;amp; dosage/*analogs &amp;amp; derivatives/blood/pharmacokinetics&lt;/keyword&gt;&lt;/keywords&gt;&lt;dates&gt;&lt;year&gt;2009&lt;/year&gt;&lt;pub-dates&gt;&lt;date&gt;Jun&lt;/date&gt;&lt;/pub-dates&gt;&lt;/dates&gt;&lt;isbn&gt;1541-1087 (Electronic)&amp;#xD;0731-5724 (Linking)&lt;/isbn&gt;&lt;accession-num&gt;20150598&lt;/accession-num&gt;&lt;urls&gt;&lt;related-urls&gt;&lt;url&gt;https://www.ncbi.nlm.nih.gov/pubmed/20150598&lt;/url&gt;&lt;/related-urls&gt;&lt;/urls&gt;&lt;/record&gt;&lt;/Cite&gt;&lt;/EndNote&gt;</w:instrText>
        </w:r>
        <w:r w:rsidR="00425C63">
          <w:fldChar w:fldCharType="separate"/>
        </w:r>
        <w:r w:rsidR="00425C63">
          <w:rPr>
            <w:noProof/>
          </w:rPr>
          <w:t>Heaney et al. (2009)</w:t>
        </w:r>
        <w:r w:rsidR="00425C63">
          <w:fldChar w:fldCharType="end"/>
        </w:r>
      </w:hyperlink>
      <w:r w:rsidRPr="000C272D">
        <w:t xml:space="preserve">, </w:t>
      </w:r>
      <w:hyperlink w:anchor="_ENREF_84" w:tooltip="Jakobsen, 2007 #316" w:history="1">
        <w:r w:rsidR="00425C63">
          <w:fldChar w:fldCharType="begin">
            <w:fldData xml:space="preserve">PEVuZE5vdGU+PENpdGUgQXV0aG9yWWVhcj0iMSI+PEF1dGhvcj5KYWtvYnNlbjwvQXV0aG9yPjxZ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</w:fldData>
          </w:fldChar>
        </w:r>
        <w:r w:rsidR="00425C63">
          <w:instrText xml:space="preserve"> ADDIN EN.CITE </w:instrText>
        </w:r>
        <w:r w:rsidR="00425C63">
          <w:fldChar w:fldCharType="begin">
            <w:fldData xml:space="preserve">PEVuZE5vdGU+PENpdGUgQXV0aG9yWWVhcj0iMSI+PEF1dGhvcj5KYWtvYnNlbjwvQXV0aG9yPjxZ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</w:fldData>
          </w:fldChar>
        </w:r>
        <w:r w:rsidR="00425C63">
          <w:instrText xml:space="preserve"> ADDIN EN.CITE.DATA </w:instrText>
        </w:r>
        <w:r w:rsidR="00425C63">
          <w:fldChar w:fldCharType="end"/>
        </w:r>
        <w:r w:rsidR="00425C63">
          <w:fldChar w:fldCharType="separate"/>
        </w:r>
        <w:r w:rsidR="00425C63">
          <w:rPr>
            <w:noProof/>
          </w:rPr>
          <w:t>Jakobsen et al. (2007)</w:t>
        </w:r>
        <w:r w:rsidR="00425C63">
          <w:fldChar w:fldCharType="end"/>
        </w:r>
      </w:hyperlink>
      <w:r w:rsidRPr="000C272D">
        <w:t xml:space="preserve"> and </w:t>
      </w:r>
      <w:hyperlink w:anchor="_ENREF_22" w:tooltip="Blum, 2008 #1321" w:history="1">
        <w:r w:rsidR="00425C63">
          <w:fldChar w:fldCharType="begin">
            <w:fldData xml:space="preserve">PEVuZE5vdGU+PENpdGUgQXV0aG9yWWVhcj0iMSI+PEF1dGhvcj5CbHVtPC9BdXRob3I+PFllYXI+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</w:fldData>
          </w:fldChar>
        </w:r>
        <w:r w:rsidR="00425C63">
          <w:instrText xml:space="preserve"> ADDIN EN.CITE </w:instrText>
        </w:r>
        <w:r w:rsidR="00425C63">
          <w:fldChar w:fldCharType="begin">
            <w:fldData xml:space="preserve">PEVuZE5vdGU+PENpdGUgQXV0aG9yWWVhcj0iMSI+PEF1dGhvcj5CbHVtPC9BdXRob3I+PFllYXI+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</w:fldData>
          </w:fldChar>
        </w:r>
        <w:r w:rsidR="00425C63">
          <w:instrText xml:space="preserve"> ADDIN EN.CITE.DATA </w:instrText>
        </w:r>
        <w:r w:rsidR="00425C63">
          <w:fldChar w:fldCharType="end"/>
        </w:r>
        <w:r w:rsidR="00425C63">
          <w:fldChar w:fldCharType="separate"/>
        </w:r>
        <w:r w:rsidR="00425C63">
          <w:rPr>
            <w:noProof/>
          </w:rPr>
          <w:t>Blum et al. (2008)</w:t>
        </w:r>
        <w:r w:rsidR="00425C63">
          <w:fldChar w:fldCharType="end"/>
        </w:r>
      </w:hyperlink>
      <w:r w:rsidR="001B5DE5" w:rsidRPr="000C272D">
        <w:t xml:space="preserve"> </w:t>
      </w:r>
      <w:r w:rsidR="002C7505" w:rsidRPr="000C272D">
        <w:t>i</w:t>
      </w:r>
      <w:r w:rsidR="005715E7" w:rsidRPr="000C272D">
        <w:t xml:space="preserve">ndicate that the greatest proportion of </w:t>
      </w:r>
      <w:r w:rsidR="00667D06" w:rsidRPr="000C272D">
        <w:t>Vitamin D</w:t>
      </w:r>
      <w:r w:rsidR="00024E84" w:rsidRPr="000C272D">
        <w:t xml:space="preserve"> and 25OHD</w:t>
      </w:r>
      <w:r w:rsidR="00667D06" w:rsidRPr="000C272D">
        <w:t xml:space="preserve"> is distributed</w:t>
      </w:r>
      <w:r w:rsidR="0028468D" w:rsidRPr="000C272D">
        <w:t xml:space="preserve"> in adipocytes</w:t>
      </w:r>
      <w:r w:rsidRPr="000C272D">
        <w:t xml:space="preserve"> and muscle tissue</w:t>
      </w:r>
      <w:r w:rsidR="0028468D" w:rsidRPr="000C272D">
        <w:t xml:space="preserve"> prior to conversion to 25OHD</w:t>
      </w:r>
      <w:r w:rsidR="00D3578B" w:rsidRPr="000C272D">
        <w:t xml:space="preserve"> (</w:t>
      </w:r>
      <w:r w:rsidR="00FC17C1">
        <w:t>table 1.1),</w:t>
      </w:r>
      <w:r w:rsidRPr="000C272D">
        <w:t xml:space="preserve"> </w:t>
      </w:r>
      <w:r w:rsidR="00DF08B3" w:rsidRPr="000C272D">
        <w:t>due to the larger mass of fat and muscle tissue relative to the mass of blood plasma</w:t>
      </w:r>
      <w:r w:rsidR="00B14125" w:rsidRPr="000C272D">
        <w:t xml:space="preserve"> and </w:t>
      </w:r>
      <w:r w:rsidR="00DF08B3" w:rsidRPr="000C272D">
        <w:t>liver</w:t>
      </w:r>
      <w:r w:rsidR="00B14125" w:rsidRPr="000C272D">
        <w:t xml:space="preserve"> tissue</w:t>
      </w:r>
      <w:r w:rsidR="00DF08B3" w:rsidRPr="000C272D">
        <w:t>.</w:t>
      </w:r>
      <w:r w:rsidR="00765C18" w:rsidRPr="000C272D">
        <w:t xml:space="preserve"> </w:t>
      </w:r>
      <w:r w:rsidR="00DF08B3" w:rsidRPr="000C272D">
        <w:t>The</w:t>
      </w:r>
      <w:r w:rsidR="00B5416B" w:rsidRPr="000C272D">
        <w:t xml:space="preserve"> same studies </w:t>
      </w:r>
      <w:r w:rsidR="00DF08B3" w:rsidRPr="000C272D">
        <w:t>found</w:t>
      </w:r>
      <w:r w:rsidR="00B5416B" w:rsidRPr="000C272D">
        <w:t xml:space="preserve"> 25OHD</w:t>
      </w:r>
      <w:r w:rsidR="00DF08B3" w:rsidRPr="000C272D">
        <w:t xml:space="preserve"> to be</w:t>
      </w:r>
      <w:r w:rsidR="009D6F9E" w:rsidRPr="000C272D">
        <w:t xml:space="preserve"> </w:t>
      </w:r>
      <w:r w:rsidR="00DF08B3" w:rsidRPr="000C272D">
        <w:t>widely distributed in fat and muscle</w:t>
      </w:r>
      <w:r w:rsidR="009D6F9E" w:rsidRPr="000C272D">
        <w:t xml:space="preserve"> tissues</w:t>
      </w:r>
      <w:r w:rsidR="00024E84" w:rsidRPr="000C272D">
        <w:t xml:space="preserve"> due to their relatively large mass</w:t>
      </w:r>
      <w:r w:rsidR="00B5416B" w:rsidRPr="000C272D">
        <w:t>, however the largest concentration of 25OHD was in serum</w:t>
      </w:r>
      <w:r w:rsidR="00DF08B3" w:rsidRPr="000C272D">
        <w:t>.</w:t>
      </w:r>
    </w:p>
    <w:p w14:paraId="2A9B5743" w14:textId="2124881C" w:rsidR="00C54D95" w:rsidRDefault="002B1C3D" w:rsidP="005D6EE8">
      <w:hyperlink w:anchor="_ENREF_1" w:tooltip="Abboud, 2013 #1313" w:history="1">
        <w:r w:rsidR="00425C63">
          <w:fldChar w:fldCharType="begin">
            <w:fldData xml:space="preserve">PEVuZE5vdGU+PENpdGUgQXV0aG9yWWVhcj0iMSI+PEF1dGhvcj5BYmJvdWQ8L0F1dGhvcj48WWVh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</w:fldData>
          </w:fldChar>
        </w:r>
        <w:r w:rsidR="00425C63">
          <w:instrText xml:space="preserve"> ADDIN EN.CITE </w:instrText>
        </w:r>
        <w:r w:rsidR="00425C63">
          <w:fldChar w:fldCharType="begin">
            <w:fldData xml:space="preserve">PEVuZE5vdGU+PENpdGUgQXV0aG9yWWVhcj0iMSI+PEF1dGhvcj5BYmJvdWQ8L0F1dGhvcj48WWVh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</w:fldData>
          </w:fldChar>
        </w:r>
        <w:r w:rsidR="00425C63">
          <w:instrText xml:space="preserve"> ADDIN EN.CITE.DATA </w:instrText>
        </w:r>
        <w:r w:rsidR="00425C63">
          <w:fldChar w:fldCharType="end"/>
        </w:r>
        <w:r w:rsidR="00425C63">
          <w:fldChar w:fldCharType="separate"/>
        </w:r>
        <w:r w:rsidR="00425C63">
          <w:rPr>
            <w:noProof/>
          </w:rPr>
          <w:t>Abboud et al. (2013)</w:t>
        </w:r>
        <w:r w:rsidR="00425C63">
          <w:fldChar w:fldCharType="end"/>
        </w:r>
      </w:hyperlink>
      <w:r w:rsidR="00152F2E" w:rsidRPr="000C272D">
        <w:t xml:space="preserve"> found that VDBP containing 25OHD was endocytosed by megalin</w:t>
      </w:r>
      <w:r w:rsidR="00D3578B" w:rsidRPr="000C272D">
        <w:t xml:space="preserve"> (see section </w:t>
      </w:r>
      <w:r w:rsidR="00DF168A" w:rsidRPr="000C272D">
        <w:t>1.3</w:t>
      </w:r>
      <w:r w:rsidR="00D3578B" w:rsidRPr="000C272D">
        <w:t>)</w:t>
      </w:r>
      <w:r w:rsidR="00152F2E" w:rsidRPr="000C272D">
        <w:t xml:space="preserve"> expressed on the muscle cell</w:t>
      </w:r>
      <w:r w:rsidR="00B40963" w:rsidRPr="000C272D">
        <w:t xml:space="preserve"> surface</w:t>
      </w:r>
      <w:r w:rsidR="0089627D" w:rsidRPr="000C272D">
        <w:t xml:space="preserve">. </w:t>
      </w:r>
      <w:r w:rsidR="00152F2E" w:rsidRPr="000C272D">
        <w:t xml:space="preserve">VDBP was then able to bind </w:t>
      </w:r>
      <w:r w:rsidR="00024E84" w:rsidRPr="000C272D">
        <w:t xml:space="preserve">actin and remain in the cell. </w:t>
      </w:r>
      <w:r w:rsidR="0089627D" w:rsidRPr="000C272D">
        <w:t>This indicates a possible extravasc</w:t>
      </w:r>
      <w:r w:rsidR="00C92909">
        <w:t>ular storage mechanism of 25OHD</w:t>
      </w:r>
    </w:p>
    <w:p w14:paraId="246F6C60" w14:textId="0201BD19" w:rsidR="00436424" w:rsidRPr="000C272D" w:rsidRDefault="00D3578B" w:rsidP="00194C9E">
      <w:pPr>
        <w:pStyle w:val="Caption"/>
      </w:pPr>
      <w:bookmarkStart w:id="22" w:name="_Ref410146266"/>
      <w:bookmarkStart w:id="23" w:name="_Toc520790882"/>
      <w:r w:rsidRPr="000C272D">
        <w:t xml:space="preserve">Table </w:t>
      </w:r>
      <w:r w:rsidR="005446FB">
        <w:fldChar w:fldCharType="begin"/>
      </w:r>
      <w:r w:rsidR="005446FB">
        <w:instrText xml:space="preserve"> STYLEREF 1 \s </w:instrText>
      </w:r>
      <w:r w:rsidR="005446FB">
        <w:fldChar w:fldCharType="separate"/>
      </w:r>
      <w:r w:rsidR="00100B6E">
        <w:rPr>
          <w:noProof/>
        </w:rPr>
        <w:t>1</w:t>
      </w:r>
      <w:r w:rsidR="005446FB">
        <w:fldChar w:fldCharType="end"/>
      </w:r>
      <w:r w:rsidR="005446FB">
        <w:t>.</w:t>
      </w:r>
      <w:r w:rsidR="005446FB">
        <w:fldChar w:fldCharType="begin"/>
      </w:r>
      <w:r w:rsidR="005446FB">
        <w:instrText xml:space="preserve"> SEQ Table \* ARABIC \s 1 </w:instrText>
      </w:r>
      <w:r w:rsidR="005446FB">
        <w:fldChar w:fldCharType="separate"/>
      </w:r>
      <w:r w:rsidR="00100B6E">
        <w:rPr>
          <w:noProof/>
        </w:rPr>
        <w:t>1</w:t>
      </w:r>
      <w:r w:rsidR="005446FB">
        <w:fldChar w:fldCharType="end"/>
      </w:r>
      <w:bookmarkEnd w:id="22"/>
      <w:r w:rsidRPr="000C272D">
        <w:t xml:space="preserve">: </w:t>
      </w:r>
      <w:r w:rsidR="0089627D" w:rsidRPr="000C272D">
        <w:t xml:space="preserve">Total vitamin D content in tissue </w:t>
      </w:r>
      <w:r w:rsidR="00AC3899">
        <w:fldChar w:fldCharType="begin"/>
      </w:r>
      <w:r w:rsidR="00AC3899">
        <w:instrText xml:space="preserve"> ADDIN EN.CITE &lt;EndNote&gt;&lt;Cite&gt;&lt;Author&gt;Heaney&lt;/Author&gt;&lt;Year&gt;2009&lt;/Year&gt;&lt;RecNum&gt;1408&lt;/RecNum&gt;&lt;DisplayText&gt;(Heaney et al., 2009)&lt;/DisplayText&gt;&lt;record&gt;&lt;rec-number&gt;1408&lt;/rec-number&gt;&lt;foreign-keys&gt;&lt;key app="EN" db-id="2a0fvtrtv22za6exff0x99w8aatd9zzwfzt2" timestamp="1518719359"&gt;1408&lt;/key&gt;&lt;key app="ENWeb" db-id=""&gt;0&lt;/key&gt;&lt;/foreign-keys&gt;&lt;ref-type name="Journal Article"&gt;17&lt;/ref-type&gt;&lt;contributors&gt;&lt;authors&gt;&lt;author&gt;Heaney, R. P.&lt;/author&gt;&lt;author&gt;Horst, R. L.&lt;/author&gt;&lt;author&gt;Cullen, D. M.&lt;/author&gt;&lt;author&gt;Armas, L. A.&lt;/author&gt;&lt;/authors&gt;&lt;/contributors&gt;&lt;auth-address&gt;Creighton University, 601 N. 30 St., Suite 4841, Omaha, NE 68131, USA. rheaney@creighton.edu&lt;/auth-address&gt;&lt;titles&gt;&lt;title&gt;Vitamin D3 distribution and status in the body&lt;/title&gt;&lt;secondary-title&gt;J Am Coll Nutr&lt;/secondary-title&gt;&lt;alt-title&gt;Journal of the American College of Nutrition&lt;/alt-title&gt;&lt;/titles&gt;&lt;periodical&gt;&lt;full-title&gt;J Am Coll Nutr&lt;/full-title&gt;&lt;abbr-1&gt;Journal of the American College of Nutrition&lt;/abbr-1&gt;&lt;/periodical&gt;&lt;alt-periodical&gt;&lt;full-title&gt;J Am Coll Nutr&lt;/full-title&gt;&lt;abbr-1&gt;Journal of the American College of Nutrition&lt;/abbr-1&gt;&lt;/alt-periodical&gt;&lt;pages&gt;252-6&lt;/pages&gt;&lt;volume&gt;28&lt;/volume&gt;&lt;number&gt;3&lt;/number&gt;&lt;edition&gt;2010/02/13&lt;/edition&gt;&lt;keywords&gt;&lt;keyword&gt;Adipose Tissue/*metabolism&lt;/keyword&gt;&lt;keyword&gt;Adult&lt;/keyword&gt;&lt;keyword&gt;Animals&lt;/keyword&gt;&lt;keyword&gt;Bone Density Conservation Agents/administration &amp;amp; dosage&lt;/keyword&gt;&lt;keyword&gt;Cholecalciferol/*pharmacokinetics&lt;/keyword&gt;&lt;keyword&gt;Female&lt;/keyword&gt;&lt;keyword&gt;Humans&lt;/keyword&gt;&lt;keyword&gt;Muscles/*metabolism&lt;/keyword&gt;&lt;keyword&gt;*Nutritional Requirements&lt;/keyword&gt;&lt;keyword&gt;Swine&lt;/keyword&gt;&lt;keyword&gt;Tissue Distribution&lt;/keyword&gt;&lt;keyword&gt;Vitamin D/administration &amp;amp; dosage/*analogs &amp;amp; derivatives/blood/pharmacokinetics&lt;/keyword&gt;&lt;/keywords&gt;&lt;dates&gt;&lt;year&gt;2009&lt;/year&gt;&lt;pub-dates&gt;&lt;date&gt;Jun&lt;/date&gt;&lt;/pub-dates&gt;&lt;/dates&gt;&lt;isbn&gt;1541-1087 (Electronic)&amp;#xD;0731-5724 (Linking)&lt;/isbn&gt;&lt;accession-num&gt;20150598&lt;/accession-num&gt;&lt;urls&gt;&lt;related-urls&gt;&lt;url&gt;https://www.ncbi.nlm.nih.gov/pubmed/20150598&lt;/url&gt;&lt;/related-urls&gt;&lt;/urls&gt;&lt;/record&gt;&lt;/Cite&gt;&lt;/EndNote&gt;</w:instrText>
      </w:r>
      <w:r w:rsidR="00AC3899">
        <w:fldChar w:fldCharType="separate"/>
      </w:r>
      <w:r w:rsidR="00AC3899">
        <w:rPr>
          <w:noProof/>
        </w:rPr>
        <w:t>(</w:t>
      </w:r>
      <w:hyperlink w:anchor="_ENREF_68" w:tooltip="Heaney, 2009 #1408" w:history="1">
        <w:r w:rsidR="00425C63">
          <w:rPr>
            <w:noProof/>
          </w:rPr>
          <w:t>Heaney et al., 2009</w:t>
        </w:r>
      </w:hyperlink>
      <w:r w:rsidR="00AC3899">
        <w:rPr>
          <w:noProof/>
        </w:rPr>
        <w:t>)</w:t>
      </w:r>
      <w:bookmarkEnd w:id="23"/>
      <w:r w:rsidR="00AC3899">
        <w:fldChar w:fldCharType="end"/>
      </w:r>
      <w:r w:rsidR="001B5DE5" w:rsidRPr="000C272D">
        <w:t xml:space="preserve"> </w:t>
      </w:r>
    </w:p>
    <w:tbl>
      <w:tblPr>
        <w:tblStyle w:val="TableGrid"/>
        <w:tblW w:w="0" w:type="auto"/>
        <w:tblLook w:val="0400" w:firstRow="0" w:lastRow="0" w:firstColumn="0" w:lastColumn="0" w:noHBand="0" w:noVBand="1"/>
      </w:tblPr>
      <w:tblGrid>
        <w:gridCol w:w="2265"/>
        <w:gridCol w:w="2265"/>
        <w:gridCol w:w="2265"/>
        <w:gridCol w:w="2265"/>
      </w:tblGrid>
      <w:tr w:rsidR="00F2121D" w:rsidRPr="000C272D" w14:paraId="66CE049A" w14:textId="77777777" w:rsidTr="00C92909">
        <w:trPr>
          <w:trHeight w:val="340"/>
        </w:trPr>
        <w:tc>
          <w:tcPr>
            <w:tcW w:w="2265" w:type="dxa"/>
            <w:vAlign w:val="center"/>
          </w:tcPr>
          <w:p w14:paraId="619D59D8" w14:textId="77777777" w:rsidR="00F2121D" w:rsidRPr="000C272D" w:rsidRDefault="00F2121D" w:rsidP="00C92909">
            <w:pPr>
              <w:spacing w:after="0" w:line="240" w:lineRule="auto"/>
              <w:jc w:val="left"/>
            </w:pPr>
          </w:p>
        </w:tc>
        <w:tc>
          <w:tcPr>
            <w:tcW w:w="6795" w:type="dxa"/>
            <w:gridSpan w:val="3"/>
            <w:vAlign w:val="center"/>
          </w:tcPr>
          <w:p w14:paraId="6C8C8B6F" w14:textId="77777777" w:rsidR="00F2121D" w:rsidRPr="000C272D" w:rsidRDefault="00F2121D" w:rsidP="00C92909">
            <w:pPr>
              <w:spacing w:after="0" w:line="240" w:lineRule="auto"/>
              <w:jc w:val="center"/>
            </w:pPr>
            <w:r w:rsidRPr="000C272D">
              <w:t>Vitamin D (IU)</w:t>
            </w:r>
          </w:p>
        </w:tc>
      </w:tr>
      <w:tr w:rsidR="00F2121D" w:rsidRPr="000C272D" w14:paraId="58021878" w14:textId="77777777" w:rsidTr="00C92909">
        <w:trPr>
          <w:trHeight w:val="340"/>
        </w:trPr>
        <w:tc>
          <w:tcPr>
            <w:tcW w:w="2265" w:type="dxa"/>
            <w:vAlign w:val="center"/>
          </w:tcPr>
          <w:p w14:paraId="08937BB7" w14:textId="77777777" w:rsidR="00F2121D" w:rsidRPr="000C272D" w:rsidRDefault="003905FC" w:rsidP="00C92909">
            <w:pPr>
              <w:spacing w:after="0" w:line="240" w:lineRule="auto"/>
              <w:jc w:val="left"/>
            </w:pPr>
            <w:r w:rsidRPr="000C272D">
              <w:t>Tissue</w:t>
            </w:r>
          </w:p>
        </w:tc>
        <w:tc>
          <w:tcPr>
            <w:tcW w:w="2265" w:type="dxa"/>
            <w:vAlign w:val="center"/>
          </w:tcPr>
          <w:p w14:paraId="1CFDC0F2" w14:textId="77777777" w:rsidR="00F2121D" w:rsidRPr="000C272D" w:rsidRDefault="00F2121D" w:rsidP="00C92909">
            <w:pPr>
              <w:spacing w:after="0" w:line="240" w:lineRule="auto"/>
              <w:jc w:val="left"/>
            </w:pPr>
            <w:r w:rsidRPr="000C272D">
              <w:t>Vitamin D</w:t>
            </w:r>
          </w:p>
        </w:tc>
        <w:tc>
          <w:tcPr>
            <w:tcW w:w="2265" w:type="dxa"/>
            <w:vAlign w:val="center"/>
          </w:tcPr>
          <w:p w14:paraId="4DDFD6DC" w14:textId="77777777" w:rsidR="00F2121D" w:rsidRPr="000C272D" w:rsidRDefault="00F2121D" w:rsidP="00C92909">
            <w:pPr>
              <w:spacing w:after="0" w:line="240" w:lineRule="auto"/>
              <w:jc w:val="left"/>
            </w:pPr>
            <w:r w:rsidRPr="000C272D">
              <w:t>25OHD</w:t>
            </w:r>
          </w:p>
        </w:tc>
        <w:tc>
          <w:tcPr>
            <w:tcW w:w="2265" w:type="dxa"/>
            <w:vAlign w:val="center"/>
          </w:tcPr>
          <w:p w14:paraId="1F4292AF" w14:textId="77777777" w:rsidR="00F2121D" w:rsidRPr="000C272D" w:rsidRDefault="00F2121D" w:rsidP="00C92909">
            <w:pPr>
              <w:spacing w:after="0" w:line="240" w:lineRule="auto"/>
              <w:jc w:val="left"/>
            </w:pPr>
            <w:r w:rsidRPr="000C272D">
              <w:t>Total</w:t>
            </w:r>
          </w:p>
        </w:tc>
      </w:tr>
      <w:tr w:rsidR="00F2121D" w:rsidRPr="000C272D" w14:paraId="2299C851" w14:textId="77777777" w:rsidTr="00C92909">
        <w:trPr>
          <w:trHeight w:val="340"/>
        </w:trPr>
        <w:tc>
          <w:tcPr>
            <w:tcW w:w="2265" w:type="dxa"/>
            <w:vAlign w:val="center"/>
          </w:tcPr>
          <w:p w14:paraId="637185B7" w14:textId="77777777" w:rsidR="00F2121D" w:rsidRPr="000C272D" w:rsidRDefault="00F2121D" w:rsidP="00C92909">
            <w:pPr>
              <w:spacing w:after="0" w:line="240" w:lineRule="auto"/>
              <w:jc w:val="left"/>
            </w:pPr>
            <w:r w:rsidRPr="000C272D">
              <w:t>Fat</w:t>
            </w:r>
          </w:p>
        </w:tc>
        <w:tc>
          <w:tcPr>
            <w:tcW w:w="2265" w:type="dxa"/>
            <w:vAlign w:val="center"/>
          </w:tcPr>
          <w:p w14:paraId="15239A52" w14:textId="77777777" w:rsidR="00F2121D" w:rsidRPr="000C272D" w:rsidRDefault="00F2121D" w:rsidP="00C92909">
            <w:pPr>
              <w:spacing w:after="0" w:line="240" w:lineRule="auto"/>
              <w:jc w:val="left"/>
            </w:pPr>
            <w:r w:rsidRPr="000C272D">
              <w:t>6960</w:t>
            </w:r>
          </w:p>
        </w:tc>
        <w:tc>
          <w:tcPr>
            <w:tcW w:w="2265" w:type="dxa"/>
            <w:vAlign w:val="center"/>
          </w:tcPr>
          <w:p w14:paraId="11E3F14A" w14:textId="77777777" w:rsidR="00F2121D" w:rsidRPr="000C272D" w:rsidRDefault="00F2121D" w:rsidP="00C92909">
            <w:pPr>
              <w:spacing w:after="0" w:line="240" w:lineRule="auto"/>
              <w:jc w:val="left"/>
            </w:pPr>
            <w:r w:rsidRPr="000C272D">
              <w:t>1763</w:t>
            </w:r>
          </w:p>
        </w:tc>
        <w:tc>
          <w:tcPr>
            <w:tcW w:w="2265" w:type="dxa"/>
            <w:vAlign w:val="center"/>
          </w:tcPr>
          <w:p w14:paraId="70AC71E1" w14:textId="77777777" w:rsidR="00F2121D" w:rsidRPr="000C272D" w:rsidRDefault="00F2121D" w:rsidP="00C92909">
            <w:pPr>
              <w:spacing w:after="0" w:line="240" w:lineRule="auto"/>
              <w:jc w:val="left"/>
            </w:pPr>
            <w:r w:rsidRPr="000C272D">
              <w:t>8723</w:t>
            </w:r>
          </w:p>
        </w:tc>
      </w:tr>
      <w:tr w:rsidR="00F2121D" w:rsidRPr="000C272D" w14:paraId="1AD94305" w14:textId="77777777" w:rsidTr="00C92909">
        <w:trPr>
          <w:trHeight w:val="340"/>
        </w:trPr>
        <w:tc>
          <w:tcPr>
            <w:tcW w:w="2265" w:type="dxa"/>
            <w:vAlign w:val="center"/>
          </w:tcPr>
          <w:p w14:paraId="00A67D68" w14:textId="77777777" w:rsidR="00F2121D" w:rsidRPr="000C272D" w:rsidRDefault="00125522" w:rsidP="00C92909">
            <w:pPr>
              <w:spacing w:after="0" w:line="240" w:lineRule="auto"/>
              <w:jc w:val="left"/>
            </w:pPr>
            <w:r w:rsidRPr="000C272D">
              <w:t>M</w:t>
            </w:r>
            <w:r w:rsidR="00F2121D" w:rsidRPr="000C272D">
              <w:t>u</w:t>
            </w:r>
            <w:r w:rsidRPr="000C272D">
              <w:t>s</w:t>
            </w:r>
            <w:r w:rsidR="00F2121D" w:rsidRPr="000C272D">
              <w:t>cle</w:t>
            </w:r>
          </w:p>
        </w:tc>
        <w:tc>
          <w:tcPr>
            <w:tcW w:w="2265" w:type="dxa"/>
            <w:vAlign w:val="center"/>
          </w:tcPr>
          <w:p w14:paraId="0E25B82E" w14:textId="77777777" w:rsidR="00F2121D" w:rsidRPr="000C272D" w:rsidRDefault="00F2121D" w:rsidP="00C92909">
            <w:pPr>
              <w:spacing w:after="0" w:line="240" w:lineRule="auto"/>
              <w:jc w:val="left"/>
            </w:pPr>
            <w:r w:rsidRPr="000C272D">
              <w:t>1527</w:t>
            </w:r>
          </w:p>
        </w:tc>
        <w:tc>
          <w:tcPr>
            <w:tcW w:w="2265" w:type="dxa"/>
            <w:vAlign w:val="center"/>
          </w:tcPr>
          <w:p w14:paraId="5817756F" w14:textId="77777777" w:rsidR="00F2121D" w:rsidRPr="000C272D" w:rsidRDefault="00F2121D" w:rsidP="00C92909">
            <w:pPr>
              <w:spacing w:after="0" w:line="240" w:lineRule="auto"/>
              <w:jc w:val="left"/>
            </w:pPr>
            <w:r w:rsidRPr="000C272D">
              <w:t>1055</w:t>
            </w:r>
          </w:p>
        </w:tc>
        <w:tc>
          <w:tcPr>
            <w:tcW w:w="2265" w:type="dxa"/>
            <w:vAlign w:val="center"/>
          </w:tcPr>
          <w:p w14:paraId="1700F590" w14:textId="77777777" w:rsidR="00F2121D" w:rsidRPr="000C272D" w:rsidRDefault="00F2121D" w:rsidP="00C92909">
            <w:pPr>
              <w:spacing w:after="0" w:line="240" w:lineRule="auto"/>
              <w:jc w:val="left"/>
            </w:pPr>
            <w:r w:rsidRPr="000C272D">
              <w:t>2581</w:t>
            </w:r>
          </w:p>
        </w:tc>
      </w:tr>
      <w:tr w:rsidR="00F2121D" w:rsidRPr="000C272D" w14:paraId="46829037" w14:textId="77777777" w:rsidTr="00C92909">
        <w:trPr>
          <w:trHeight w:val="340"/>
        </w:trPr>
        <w:tc>
          <w:tcPr>
            <w:tcW w:w="2265" w:type="dxa"/>
            <w:vAlign w:val="center"/>
          </w:tcPr>
          <w:p w14:paraId="1BECE904" w14:textId="77777777" w:rsidR="00F2121D" w:rsidRPr="000C272D" w:rsidRDefault="00125522" w:rsidP="00C92909">
            <w:pPr>
              <w:spacing w:after="0" w:line="240" w:lineRule="auto"/>
              <w:jc w:val="left"/>
            </w:pPr>
            <w:r w:rsidRPr="000C272D">
              <w:t>Liver</w:t>
            </w:r>
          </w:p>
        </w:tc>
        <w:tc>
          <w:tcPr>
            <w:tcW w:w="2265" w:type="dxa"/>
            <w:vAlign w:val="center"/>
          </w:tcPr>
          <w:p w14:paraId="6AB3FBE4" w14:textId="77777777" w:rsidR="00F2121D" w:rsidRPr="000C272D" w:rsidRDefault="00125522" w:rsidP="00C92909">
            <w:pPr>
              <w:spacing w:after="0" w:line="240" w:lineRule="auto"/>
              <w:jc w:val="left"/>
            </w:pPr>
            <w:r w:rsidRPr="000C272D">
              <w:t>168</w:t>
            </w:r>
          </w:p>
        </w:tc>
        <w:tc>
          <w:tcPr>
            <w:tcW w:w="2265" w:type="dxa"/>
            <w:vAlign w:val="center"/>
          </w:tcPr>
          <w:p w14:paraId="15D357EF" w14:textId="77777777" w:rsidR="00F2121D" w:rsidRPr="000C272D" w:rsidRDefault="00125522" w:rsidP="00C92909">
            <w:pPr>
              <w:spacing w:after="0" w:line="240" w:lineRule="auto"/>
              <w:jc w:val="left"/>
            </w:pPr>
            <w:r w:rsidRPr="000C272D">
              <w:t>214</w:t>
            </w:r>
          </w:p>
        </w:tc>
        <w:tc>
          <w:tcPr>
            <w:tcW w:w="2265" w:type="dxa"/>
            <w:vAlign w:val="center"/>
          </w:tcPr>
          <w:p w14:paraId="67E13A32" w14:textId="77777777" w:rsidR="00F2121D" w:rsidRPr="000C272D" w:rsidRDefault="00125522" w:rsidP="00C92909">
            <w:pPr>
              <w:spacing w:after="0" w:line="240" w:lineRule="auto"/>
              <w:jc w:val="left"/>
            </w:pPr>
            <w:r w:rsidRPr="000C272D">
              <w:t>382</w:t>
            </w:r>
          </w:p>
        </w:tc>
      </w:tr>
      <w:tr w:rsidR="00F2121D" w:rsidRPr="000C272D" w14:paraId="73581E36" w14:textId="77777777" w:rsidTr="00C92909">
        <w:trPr>
          <w:trHeight w:val="340"/>
        </w:trPr>
        <w:tc>
          <w:tcPr>
            <w:tcW w:w="2265" w:type="dxa"/>
            <w:vAlign w:val="center"/>
          </w:tcPr>
          <w:p w14:paraId="19E37815" w14:textId="77777777" w:rsidR="00F2121D" w:rsidRPr="000C272D" w:rsidRDefault="00125522" w:rsidP="00C92909">
            <w:pPr>
              <w:spacing w:after="0" w:line="240" w:lineRule="auto"/>
              <w:jc w:val="left"/>
            </w:pPr>
            <w:r w:rsidRPr="000C272D">
              <w:t>Serum</w:t>
            </w:r>
          </w:p>
        </w:tc>
        <w:tc>
          <w:tcPr>
            <w:tcW w:w="2265" w:type="dxa"/>
            <w:vAlign w:val="center"/>
          </w:tcPr>
          <w:p w14:paraId="468278E6" w14:textId="77777777" w:rsidR="00F2121D" w:rsidRPr="000C272D" w:rsidRDefault="00125522" w:rsidP="00C92909">
            <w:pPr>
              <w:spacing w:after="0" w:line="240" w:lineRule="auto"/>
              <w:jc w:val="left"/>
            </w:pPr>
            <w:r w:rsidRPr="000C272D">
              <w:t>271</w:t>
            </w:r>
          </w:p>
        </w:tc>
        <w:tc>
          <w:tcPr>
            <w:tcW w:w="2265" w:type="dxa"/>
            <w:vAlign w:val="center"/>
          </w:tcPr>
          <w:p w14:paraId="1664DD09" w14:textId="77777777" w:rsidR="00F2121D" w:rsidRPr="000C272D" w:rsidRDefault="00125522" w:rsidP="00C92909">
            <w:pPr>
              <w:spacing w:after="0" w:line="240" w:lineRule="auto"/>
              <w:jc w:val="left"/>
            </w:pPr>
            <w:r w:rsidRPr="000C272D">
              <w:t>1559</w:t>
            </w:r>
          </w:p>
        </w:tc>
        <w:tc>
          <w:tcPr>
            <w:tcW w:w="2265" w:type="dxa"/>
            <w:vAlign w:val="center"/>
          </w:tcPr>
          <w:p w14:paraId="36804EB4" w14:textId="77777777" w:rsidR="00F2121D" w:rsidRPr="000C272D" w:rsidRDefault="00125522" w:rsidP="00C92909">
            <w:pPr>
              <w:spacing w:after="0" w:line="240" w:lineRule="auto"/>
              <w:jc w:val="left"/>
            </w:pPr>
            <w:r w:rsidRPr="000C272D">
              <w:t>1830</w:t>
            </w:r>
          </w:p>
        </w:tc>
      </w:tr>
      <w:tr w:rsidR="00F2121D" w:rsidRPr="000C272D" w14:paraId="55EF5995" w14:textId="77777777" w:rsidTr="00C92909">
        <w:trPr>
          <w:trHeight w:val="340"/>
        </w:trPr>
        <w:tc>
          <w:tcPr>
            <w:tcW w:w="2265" w:type="dxa"/>
            <w:vAlign w:val="center"/>
          </w:tcPr>
          <w:p w14:paraId="168C011F" w14:textId="77777777" w:rsidR="00F2121D" w:rsidRPr="000C272D" w:rsidRDefault="00125522" w:rsidP="00C92909">
            <w:pPr>
              <w:spacing w:after="0" w:line="240" w:lineRule="auto"/>
              <w:jc w:val="left"/>
            </w:pPr>
            <w:r w:rsidRPr="000C272D">
              <w:t>Remainder</w:t>
            </w:r>
          </w:p>
        </w:tc>
        <w:tc>
          <w:tcPr>
            <w:tcW w:w="2265" w:type="dxa"/>
            <w:vAlign w:val="center"/>
          </w:tcPr>
          <w:p w14:paraId="1413AD59" w14:textId="77777777" w:rsidR="00F2121D" w:rsidRPr="000C272D" w:rsidRDefault="00125522" w:rsidP="00C92909">
            <w:pPr>
              <w:spacing w:after="0" w:line="240" w:lineRule="auto"/>
              <w:jc w:val="left"/>
            </w:pPr>
            <w:r w:rsidRPr="000C272D">
              <w:t>571</w:t>
            </w:r>
          </w:p>
        </w:tc>
        <w:tc>
          <w:tcPr>
            <w:tcW w:w="2265" w:type="dxa"/>
            <w:vAlign w:val="center"/>
          </w:tcPr>
          <w:p w14:paraId="51EDF3D1" w14:textId="77777777" w:rsidR="00F2121D" w:rsidRPr="000C272D" w:rsidRDefault="00125522" w:rsidP="00C92909">
            <w:pPr>
              <w:spacing w:after="0" w:line="240" w:lineRule="auto"/>
              <w:jc w:val="left"/>
            </w:pPr>
            <w:r w:rsidRPr="000C272D">
              <w:t>578</w:t>
            </w:r>
          </w:p>
        </w:tc>
        <w:tc>
          <w:tcPr>
            <w:tcW w:w="2265" w:type="dxa"/>
            <w:vAlign w:val="center"/>
          </w:tcPr>
          <w:p w14:paraId="30AF7384" w14:textId="77777777" w:rsidR="00F2121D" w:rsidRPr="000C272D" w:rsidRDefault="00125522" w:rsidP="00C92909">
            <w:pPr>
              <w:spacing w:after="0" w:line="240" w:lineRule="auto"/>
              <w:jc w:val="left"/>
            </w:pPr>
            <w:r w:rsidRPr="000C272D">
              <w:t>1149</w:t>
            </w:r>
          </w:p>
        </w:tc>
      </w:tr>
      <w:tr w:rsidR="00125522" w:rsidRPr="000C272D" w14:paraId="18D7FEEF" w14:textId="77777777" w:rsidTr="00C92909">
        <w:trPr>
          <w:trHeight w:val="340"/>
        </w:trPr>
        <w:tc>
          <w:tcPr>
            <w:tcW w:w="2265" w:type="dxa"/>
            <w:vAlign w:val="center"/>
          </w:tcPr>
          <w:p w14:paraId="5A4C7FAB" w14:textId="77777777" w:rsidR="00125522" w:rsidRPr="000C272D" w:rsidRDefault="00125522" w:rsidP="00C92909">
            <w:pPr>
              <w:spacing w:after="0" w:line="240" w:lineRule="auto"/>
              <w:jc w:val="left"/>
            </w:pPr>
            <w:r w:rsidRPr="000C272D">
              <w:t>Total</w:t>
            </w:r>
          </w:p>
        </w:tc>
        <w:tc>
          <w:tcPr>
            <w:tcW w:w="2265" w:type="dxa"/>
            <w:vAlign w:val="center"/>
          </w:tcPr>
          <w:p w14:paraId="43CABB75" w14:textId="77777777" w:rsidR="00125522" w:rsidRPr="000C272D" w:rsidRDefault="00125522" w:rsidP="00C92909">
            <w:pPr>
              <w:spacing w:after="0" w:line="240" w:lineRule="auto"/>
              <w:jc w:val="left"/>
            </w:pPr>
            <w:r w:rsidRPr="000C272D">
              <w:t>9496</w:t>
            </w:r>
          </w:p>
        </w:tc>
        <w:tc>
          <w:tcPr>
            <w:tcW w:w="2265" w:type="dxa"/>
            <w:vAlign w:val="center"/>
          </w:tcPr>
          <w:p w14:paraId="53864667" w14:textId="77777777" w:rsidR="00125522" w:rsidRPr="000C272D" w:rsidRDefault="00125522" w:rsidP="00C92909">
            <w:pPr>
              <w:spacing w:after="0" w:line="240" w:lineRule="auto"/>
              <w:jc w:val="left"/>
            </w:pPr>
            <w:r w:rsidRPr="000C272D">
              <w:t>5169</w:t>
            </w:r>
          </w:p>
        </w:tc>
        <w:tc>
          <w:tcPr>
            <w:tcW w:w="2265" w:type="dxa"/>
            <w:vAlign w:val="center"/>
          </w:tcPr>
          <w:p w14:paraId="6147C185" w14:textId="77777777" w:rsidR="00125522" w:rsidRPr="000C272D" w:rsidRDefault="00125522" w:rsidP="00C92909">
            <w:pPr>
              <w:spacing w:after="0" w:line="240" w:lineRule="auto"/>
              <w:jc w:val="left"/>
            </w:pPr>
            <w:r w:rsidRPr="000C272D">
              <w:t>14665</w:t>
            </w:r>
          </w:p>
        </w:tc>
      </w:tr>
    </w:tbl>
    <w:p w14:paraId="315BD4B7" w14:textId="77777777" w:rsidR="009F3B04" w:rsidRPr="000C272D" w:rsidRDefault="00C92909" w:rsidP="005D6EE8">
      <w:pPr>
        <w:pStyle w:val="Heading3"/>
        <w:rPr>
          <w:rFonts w:cs="Arial"/>
        </w:rPr>
      </w:pPr>
      <w:bookmarkStart w:id="24" w:name="_Toc520790299"/>
      <w:r>
        <w:rPr>
          <w:rFonts w:cs="Arial"/>
        </w:rPr>
        <w:lastRenderedPageBreak/>
        <w:t>2</w:t>
      </w:r>
      <w:r w:rsidR="009C1153" w:rsidRPr="000C272D">
        <w:rPr>
          <w:rFonts w:cs="Arial"/>
        </w:rPr>
        <w:t>5-Hydroxylation</w:t>
      </w:r>
      <w:bookmarkEnd w:id="24"/>
    </w:p>
    <w:p w14:paraId="2AFC4BAB" w14:textId="0F228F13" w:rsidR="003B2714" w:rsidRPr="000C272D" w:rsidRDefault="009F3B04" w:rsidP="005D6EE8">
      <w:r w:rsidRPr="000C272D">
        <w:t>The conversi</w:t>
      </w:r>
      <w:r w:rsidR="0056528E" w:rsidRPr="000C272D">
        <w:t>on of vitamin D to 25OHD is not</w:t>
      </w:r>
      <w:r w:rsidR="00683D02" w:rsidRPr="000C272D">
        <w:t xml:space="preserve"> regulated</w:t>
      </w:r>
      <w:r w:rsidR="0056528E" w:rsidRPr="000C272D">
        <w:t xml:space="preserve"> by hormones</w:t>
      </w:r>
      <w:r w:rsidR="00683D02" w:rsidRPr="000C272D">
        <w:t xml:space="preserve">. </w:t>
      </w:r>
      <w:r w:rsidR="00E72E09" w:rsidRPr="000C272D">
        <w:t>25OHD</w:t>
      </w:r>
      <w:r w:rsidR="00CD5692" w:rsidRPr="000C272D">
        <w:t xml:space="preserve"> production</w:t>
      </w:r>
      <w:r w:rsidR="002B7835" w:rsidRPr="000C272D">
        <w:t xml:space="preserve"> primarily occurs in the liver but can occur in a number of different tissues</w:t>
      </w:r>
      <w:r w:rsidR="00E72E09" w:rsidRPr="000C272D">
        <w:t>.</w:t>
      </w:r>
      <w:r w:rsidR="005F27E9" w:rsidRPr="000C272D">
        <w:t xml:space="preserve"> The</w:t>
      </w:r>
      <w:r w:rsidRPr="000C272D">
        <w:t xml:space="preserve"> main enzymes responsible for the conversion of vitamin D </w:t>
      </w:r>
      <w:r w:rsidR="00DC6921" w:rsidRPr="000C272D">
        <w:t xml:space="preserve">to 25OHD are </w:t>
      </w:r>
      <w:r w:rsidR="00247055" w:rsidRPr="00247055">
        <w:t xml:space="preserve">25-hydroxylase </w:t>
      </w:r>
      <w:r w:rsidR="00247055">
        <w:t>(</w:t>
      </w:r>
      <w:r w:rsidR="00DC6921" w:rsidRPr="000C272D">
        <w:t>CYP2R1</w:t>
      </w:r>
      <w:r w:rsidR="00247055">
        <w:t>)</w:t>
      </w:r>
      <w:r w:rsidR="00DC6921" w:rsidRPr="000C272D">
        <w:t xml:space="preserve"> and</w:t>
      </w:r>
      <w:r w:rsidR="00247055">
        <w:t xml:space="preserve"> </w:t>
      </w:r>
      <w:r w:rsidR="00247055" w:rsidRPr="00247055">
        <w:t>27-hydroxylase</w:t>
      </w:r>
      <w:r w:rsidR="00DC6921" w:rsidRPr="000C272D">
        <w:t xml:space="preserve"> </w:t>
      </w:r>
      <w:r w:rsidR="00247055">
        <w:t>(</w:t>
      </w:r>
      <w:r w:rsidR="00DC6921" w:rsidRPr="000C272D">
        <w:t>CYP27A1</w:t>
      </w:r>
      <w:r w:rsidR="00247055">
        <w:t>)</w:t>
      </w:r>
      <w:r w:rsidR="00DC6921" w:rsidRPr="000C272D">
        <w:t>,</w:t>
      </w:r>
      <w:r w:rsidRPr="000C272D">
        <w:t xml:space="preserve"> </w:t>
      </w:r>
      <w:r w:rsidR="00AC3899">
        <w:fldChar w:fldCharType="begin">
          <w:fldData xml:space="preserve">PEVuZE5vdGU+PENpdGU+PEF1dGhvcj5aaHU8L0F1dGhvcj48WWVhcj4yMDEzPC9ZZWFyPjxSZWNO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1NjUwLTU8L3BhZ2VzPjx2b2x1bWU+MTEw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</w:fldData>
        </w:fldChar>
      </w:r>
      <w:r w:rsidR="00AC3899">
        <w:instrText xml:space="preserve"> ADDIN EN.CITE </w:instrText>
      </w:r>
      <w:r w:rsidR="00AC3899">
        <w:fldChar w:fldCharType="begin">
          <w:fldData xml:space="preserve">PEVuZE5vdGU+PENpdGU+PEF1dGhvcj5aaHU8L0F1dGhvcj48WWVhcj4yMDEzPC9ZZWFyPjxSZWNO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1NjUwLTU8L3BhZ2VzPjx2b2x1bWU+MTEw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</w:fldData>
        </w:fldChar>
      </w:r>
      <w:r w:rsidR="00AC3899">
        <w:instrText xml:space="preserve"> ADDIN EN.CITE.DATA </w:instrText>
      </w:r>
      <w:r w:rsidR="00AC3899">
        <w:fldChar w:fldCharType="end"/>
      </w:r>
      <w:r w:rsidR="00AC3899">
        <w:fldChar w:fldCharType="separate"/>
      </w:r>
      <w:r w:rsidR="00AC3899">
        <w:rPr>
          <w:noProof/>
        </w:rPr>
        <w:t>(</w:t>
      </w:r>
      <w:hyperlink w:anchor="_ENREF_158" w:tooltip="Zhu, 2013 #1202" w:history="1">
        <w:r w:rsidR="00425C63">
          <w:rPr>
            <w:noProof/>
          </w:rPr>
          <w:t>Zhu et al., 2013</w:t>
        </w:r>
      </w:hyperlink>
      <w:r w:rsidR="00AC3899">
        <w:rPr>
          <w:noProof/>
        </w:rPr>
        <w:t>)</w:t>
      </w:r>
      <w:r w:rsidR="00AC3899">
        <w:fldChar w:fldCharType="end"/>
      </w:r>
      <w:r w:rsidR="00DC6921" w:rsidRPr="000C272D">
        <w:t>.</w:t>
      </w:r>
    </w:p>
    <w:p w14:paraId="2BEFBB22" w14:textId="619ADA89" w:rsidR="003B2714" w:rsidRPr="000C272D" w:rsidRDefault="005F27E9" w:rsidP="005D6EE8">
      <w:r w:rsidRPr="000C272D">
        <w:t xml:space="preserve">CYP2R1 is found </w:t>
      </w:r>
      <w:r w:rsidR="00BF6371" w:rsidRPr="000C272D">
        <w:t xml:space="preserve">abundantly </w:t>
      </w:r>
      <w:r w:rsidRPr="000C272D">
        <w:t>in the liver</w:t>
      </w:r>
      <w:r w:rsidR="00BF6371" w:rsidRPr="000C272D">
        <w:t xml:space="preserve"> and testes and in many other tissues</w:t>
      </w:r>
      <w:r w:rsidR="001C6674" w:rsidRPr="000C272D">
        <w:t xml:space="preserve">, </w:t>
      </w:r>
      <w:r w:rsidR="00AC3899">
        <w:fldChar w:fldCharType="begin">
          <w:fldData xml:space="preserve">PEVuZE5vdGU+PENpdGU+PEF1dGhvcj5DaGVuZzwvQXV0aG9yPjxZZWFyPjIwMDM8L1llYXI+PFJl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M4MDg0LTkzPC9wYWdlcz48dm9sdW1lPjI3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</w:fldData>
        </w:fldChar>
      </w:r>
      <w:r w:rsidR="00AC3899">
        <w:instrText xml:space="preserve"> ADDIN EN.CITE </w:instrText>
      </w:r>
      <w:r w:rsidR="00AC3899">
        <w:fldChar w:fldCharType="begin">
          <w:fldData xml:space="preserve">PEVuZE5vdGU+PENpdGU+PEF1dGhvcj5DaGVuZzwvQXV0aG9yPjxZZWFyPjIwMDM8L1llYXI+PFJl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M4MDg0LTkzPC9wYWdlcz48dm9sdW1lPjI3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</w:fldData>
        </w:fldChar>
      </w:r>
      <w:r w:rsidR="00AC3899">
        <w:instrText xml:space="preserve"> ADDIN EN.CITE.DATA </w:instrText>
      </w:r>
      <w:r w:rsidR="00AC3899">
        <w:fldChar w:fldCharType="end"/>
      </w:r>
      <w:r w:rsidR="00AC3899">
        <w:fldChar w:fldCharType="separate"/>
      </w:r>
      <w:r w:rsidR="00AC3899">
        <w:rPr>
          <w:noProof/>
        </w:rPr>
        <w:t>(</w:t>
      </w:r>
      <w:hyperlink w:anchor="_ENREF_32" w:tooltip="Cheng, 2003 #452" w:history="1">
        <w:r w:rsidR="00425C63">
          <w:rPr>
            <w:noProof/>
          </w:rPr>
          <w:t>Cheng et al., 2003</w:t>
        </w:r>
      </w:hyperlink>
      <w:r w:rsidR="00AC3899">
        <w:rPr>
          <w:noProof/>
        </w:rPr>
        <w:t>)</w:t>
      </w:r>
      <w:r w:rsidR="00AC3899">
        <w:fldChar w:fldCharType="end"/>
      </w:r>
      <w:r w:rsidR="00BF6371" w:rsidRPr="000C272D">
        <w:t>. It</w:t>
      </w:r>
      <w:r w:rsidRPr="000C272D">
        <w:t xml:space="preserve"> is the main enzyme for the conversion of vitamin D to 25OHD</w:t>
      </w:r>
      <w:r w:rsidR="00DC6921" w:rsidRPr="000C272D">
        <w:t>. In CYP2R1 knockout mice, there was a decrease</w:t>
      </w:r>
      <w:r w:rsidR="002B7835" w:rsidRPr="000C272D">
        <w:t xml:space="preserve"> of</w:t>
      </w:r>
      <w:r w:rsidR="00DC6921" w:rsidRPr="000C272D">
        <w:t xml:space="preserve"> more than 50% in the levels of 25OHD, however </w:t>
      </w:r>
      <w:r w:rsidR="002B7835" w:rsidRPr="000C272D">
        <w:t xml:space="preserve">levels of </w:t>
      </w:r>
      <w:r w:rsidR="00247055">
        <w:t>1,25</w:t>
      </w:r>
      <w:r w:rsidR="00660DB2" w:rsidRPr="000C272D">
        <w:t>(OH)</w:t>
      </w:r>
      <w:r w:rsidR="00660DB2" w:rsidRPr="000C272D">
        <w:rPr>
          <w:vertAlign w:val="subscript"/>
        </w:rPr>
        <w:t>2</w:t>
      </w:r>
      <w:r w:rsidR="00660DB2" w:rsidRPr="000C272D">
        <w:t xml:space="preserve">D </w:t>
      </w:r>
      <w:r w:rsidR="00DC6921" w:rsidRPr="000C272D">
        <w:t xml:space="preserve">remained unchanged, </w:t>
      </w:r>
      <w:r w:rsidR="00AC3899">
        <w:fldChar w:fldCharType="begin">
          <w:fldData xml:space="preserve">PEVuZE5vdGU+PENpdGU+PEF1dGhvcj5aaHU8L0F1dGhvcj48WWVhcj4yMDEzPC9ZZWFyPjxSZWNO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1NjUwLTU8L3BhZ2VzPjx2b2x1bWU+MTEw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</w:fldData>
        </w:fldChar>
      </w:r>
      <w:r w:rsidR="00AC3899">
        <w:instrText xml:space="preserve"> ADDIN EN.CITE </w:instrText>
      </w:r>
      <w:r w:rsidR="00AC3899">
        <w:fldChar w:fldCharType="begin">
          <w:fldData xml:space="preserve">PEVuZE5vdGU+PENpdGU+PEF1dGhvcj5aaHU8L0F1dGhvcj48WWVhcj4yMDEzPC9ZZWFyPjxSZWNO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1NjUwLTU8L3BhZ2VzPjx2b2x1bWU+MTEw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</w:fldData>
        </w:fldChar>
      </w:r>
      <w:r w:rsidR="00AC3899">
        <w:instrText xml:space="preserve"> ADDIN EN.CITE.DATA </w:instrText>
      </w:r>
      <w:r w:rsidR="00AC3899">
        <w:fldChar w:fldCharType="end"/>
      </w:r>
      <w:r w:rsidR="00AC3899">
        <w:fldChar w:fldCharType="separate"/>
      </w:r>
      <w:r w:rsidR="00AC3899">
        <w:rPr>
          <w:noProof/>
        </w:rPr>
        <w:t>(</w:t>
      </w:r>
      <w:hyperlink w:anchor="_ENREF_158" w:tooltip="Zhu, 2013 #1202" w:history="1">
        <w:r w:rsidR="00425C63">
          <w:rPr>
            <w:noProof/>
          </w:rPr>
          <w:t>Zhu et al., 2013</w:t>
        </w:r>
      </w:hyperlink>
      <w:r w:rsidR="00AC3899">
        <w:rPr>
          <w:noProof/>
        </w:rPr>
        <w:t>)</w:t>
      </w:r>
      <w:r w:rsidR="00AC3899">
        <w:fldChar w:fldCharType="end"/>
      </w:r>
      <w:r w:rsidR="00DC6921" w:rsidRPr="000C272D">
        <w:t>.</w:t>
      </w:r>
      <w:r w:rsidR="00CB3822" w:rsidRPr="000C272D">
        <w:t xml:space="preserve"> </w:t>
      </w:r>
      <w:hyperlink w:anchor="_ENREF_31" w:tooltip="Cheng, 2004 #220" w:history="1">
        <w:r w:rsidR="00425C63">
          <w:fldChar w:fldCharType="begin">
            <w:fldData xml:space="preserve">PEVuZE5vdGU+PENpdGUgQXV0aG9yWWVhcj0iMSI+PEF1dGhvcj5DaGVuZzwvQXV0aG9yPjxZZWFy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c3MTEtNTwv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</w:fldData>
          </w:fldChar>
        </w:r>
        <w:r w:rsidR="00425C63">
          <w:instrText xml:space="preserve"> ADDIN EN.CITE </w:instrText>
        </w:r>
        <w:r w:rsidR="00425C63">
          <w:fldChar w:fldCharType="begin">
            <w:fldData xml:space="preserve">PEVuZE5vdGU+PENpdGUgQXV0aG9yWWVhcj0iMSI+PEF1dGhvcj5DaGVuZzwvQXV0aG9yPjxZZWFy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c3MTEtNTwv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</w:fldData>
          </w:fldChar>
        </w:r>
        <w:r w:rsidR="00425C63">
          <w:instrText xml:space="preserve"> ADDIN EN.CITE.DATA </w:instrText>
        </w:r>
        <w:r w:rsidR="00425C63">
          <w:fldChar w:fldCharType="end"/>
        </w:r>
        <w:r w:rsidR="00425C63">
          <w:fldChar w:fldCharType="separate"/>
        </w:r>
        <w:r w:rsidR="00425C63">
          <w:rPr>
            <w:noProof/>
          </w:rPr>
          <w:t>Cheng et al. (2004)</w:t>
        </w:r>
        <w:r w:rsidR="00425C63">
          <w:fldChar w:fldCharType="end"/>
        </w:r>
      </w:hyperlink>
      <w:r w:rsidR="00BF6371" w:rsidRPr="000C272D">
        <w:t xml:space="preserve"> studied a Nigerian</w:t>
      </w:r>
      <w:r w:rsidR="001C6674" w:rsidRPr="000C272D">
        <w:t xml:space="preserve"> man with</w:t>
      </w:r>
      <w:r w:rsidR="00BF6371" w:rsidRPr="000C272D">
        <w:t xml:space="preserve"> a mutation in</w:t>
      </w:r>
      <w:r w:rsidR="001C6674" w:rsidRPr="000C272D">
        <w:t xml:space="preserve"> </w:t>
      </w:r>
      <w:r w:rsidR="002E6247" w:rsidRPr="000C272D">
        <w:t>CYP2R1, he had a decrease in 25</w:t>
      </w:r>
      <w:r w:rsidR="001C6674" w:rsidRPr="000C272D">
        <w:t>OH</w:t>
      </w:r>
      <w:r w:rsidR="00247055">
        <w:t>D but had normal levels of 1,25</w:t>
      </w:r>
      <w:r w:rsidR="001C6674" w:rsidRPr="000C272D">
        <w:t>(OH)</w:t>
      </w:r>
      <w:r w:rsidR="001C6674" w:rsidRPr="000C272D">
        <w:rPr>
          <w:vertAlign w:val="subscript"/>
        </w:rPr>
        <w:t>2</w:t>
      </w:r>
      <w:r w:rsidR="001C6674" w:rsidRPr="000C272D">
        <w:t>D.</w:t>
      </w:r>
    </w:p>
    <w:p w14:paraId="26EAE34A" w14:textId="2C19F513" w:rsidR="003B2714" w:rsidRPr="000C272D" w:rsidRDefault="002B1C3D" w:rsidP="005D6EE8">
      <w:hyperlink w:anchor="_ENREF_64" w:tooltip="Guo, 1993 #621" w:history="1">
        <w:r w:rsidR="00425C63">
          <w:fldChar w:fldCharType="begin">
            <w:fldData xml:space="preserve">PEVuZE5vdGU+PENpdGUgQXV0aG9yWWVhcj0iMSI+PEF1dGhvcj5HdW88L0F1dGhvcj48WWVhcj4x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ODY2OC03MjwvcGFnZXM+PHZvbHVtZT45MDwvdm9s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==
</w:fldData>
          </w:fldChar>
        </w:r>
        <w:r w:rsidR="00425C63">
          <w:instrText xml:space="preserve"> ADDIN EN.CITE </w:instrText>
        </w:r>
        <w:r w:rsidR="00425C63">
          <w:fldChar w:fldCharType="begin">
            <w:fldData xml:space="preserve">PEVuZE5vdGU+PENpdGUgQXV0aG9yWWVhcj0iMSI+PEF1dGhvcj5HdW88L0F1dGhvcj48WWVhcj4x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ODY2OC03MjwvcGFnZXM+PHZvbHVtZT45MDwvdm9s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==
</w:fldData>
          </w:fldChar>
        </w:r>
        <w:r w:rsidR="00425C63">
          <w:instrText xml:space="preserve"> ADDIN EN.CITE.DATA </w:instrText>
        </w:r>
        <w:r w:rsidR="00425C63">
          <w:fldChar w:fldCharType="end"/>
        </w:r>
        <w:r w:rsidR="00425C63">
          <w:fldChar w:fldCharType="separate"/>
        </w:r>
        <w:r w:rsidR="00425C63">
          <w:rPr>
            <w:noProof/>
          </w:rPr>
          <w:t>Guo et al. (1993)</w:t>
        </w:r>
        <w:r w:rsidR="00425C63">
          <w:fldChar w:fldCharType="end"/>
        </w:r>
      </w:hyperlink>
      <w:r w:rsidR="001C6674" w:rsidRPr="000C272D">
        <w:t xml:space="preserve"> found CYP27A1 25-hydroxylates vitamin D</w:t>
      </w:r>
      <w:r w:rsidR="00CB3822" w:rsidRPr="000C272D">
        <w:t>. It</w:t>
      </w:r>
      <w:r w:rsidR="009F3B04" w:rsidRPr="000C272D">
        <w:t xml:space="preserve"> is the only mitochondrial 25-hydroxylase and is found in many tissues, h</w:t>
      </w:r>
      <w:r w:rsidR="00CD178E" w:rsidRPr="000C272D">
        <w:t>owever it does not 25-hydroxylat</w:t>
      </w:r>
      <w:r w:rsidR="009F3B04" w:rsidRPr="000C272D">
        <w:t xml:space="preserve">e </w:t>
      </w:r>
      <w:r w:rsidR="00BF6371" w:rsidRPr="000C272D">
        <w:t>v</w:t>
      </w:r>
      <w:r w:rsidR="006C3C0B" w:rsidRPr="000C272D">
        <w:t>itam</w:t>
      </w:r>
      <w:r w:rsidR="001C6674" w:rsidRPr="000C272D">
        <w:t>in D</w:t>
      </w:r>
      <w:r w:rsidR="001C6674" w:rsidRPr="000C272D">
        <w:rPr>
          <w:vertAlign w:val="subscript"/>
        </w:rPr>
        <w:t>2</w:t>
      </w:r>
      <w:r w:rsidR="001C6674" w:rsidRPr="000C272D">
        <w:t xml:space="preserve"> at the same rate as vitamin D</w:t>
      </w:r>
      <w:r w:rsidR="00C62E11" w:rsidRPr="000C272D">
        <w:rPr>
          <w:vertAlign w:val="subscript"/>
        </w:rPr>
        <w:t>3</w:t>
      </w:r>
      <w:r w:rsidR="00C62E11" w:rsidRPr="000C272D">
        <w:t xml:space="preserve">, </w:t>
      </w:r>
      <w:r w:rsidR="00AC3899">
        <w:fldChar w:fldCharType="begin"/>
      </w:r>
      <w:r w:rsidR="00AC3899">
        <w:instrText xml:space="preserve"> ADDIN EN.CITE &lt;EndNote&gt;&lt;Cite&gt;&lt;Author&gt;Holmberg&lt;/Author&gt;&lt;Year&gt;1986&lt;/Year&gt;&lt;RecNum&gt;1257&lt;/RecNum&gt;&lt;DisplayText&gt;(Holmberg et al., 1986)&lt;/DisplayText&gt;&lt;record&gt;&lt;rec-number&gt;1257&lt;/rec-number&gt;&lt;foreign-keys&gt;&lt;key app="EN" db-id="2a0fvtrtv22za6exff0x99w8aatd9zzwfzt2" timestamp="1518718586"&gt;1257&lt;/key&gt;&lt;key app="ENWeb" db-id=""&gt;0&lt;/key&gt;&lt;/foreign-keys&gt;&lt;ref-type name="Journal Article"&gt;17&lt;/ref-type&gt;&lt;contributors&gt;&lt;authors&gt;&lt;author&gt;Holmberg, I.&lt;/author&gt;&lt;author&gt;Berlin, T.&lt;/author&gt;&lt;author&gt;Ewerth, S.&lt;/author&gt;&lt;author&gt;Bjorkhem, I.&lt;/author&gt;&lt;/authors&gt;&lt;/contributors&gt;&lt;titles&gt;&lt;title&gt;25-Hydroxylase activity in subcellular fractions from human liver. Evidence for different rates of mitochondrial hydroxylation of vitamin D2 and D3&lt;/title&gt;&lt;secondary-title&gt;Scand J Clin Lab Invest&lt;/secondary-title&gt;&lt;alt-title&gt;Scandinavian journal of clinical and laboratory investigation&lt;/alt-title&gt;&lt;/titles&gt;&lt;periodical&gt;&lt;full-title&gt;Scand J Clin Lab Invest&lt;/full-title&gt;&lt;/periodical&gt;&lt;pages&gt;785-90&lt;/pages&gt;&lt;volume&gt;46&lt;/volume&gt;&lt;number&gt;8&lt;/number&gt;&lt;edition&gt;1986/12/01&lt;/edition&gt;&lt;keywords&gt;&lt;keyword&gt;Cholecalciferol/*metabolism&lt;/keyword&gt;&lt;keyword&gt;Cytochrome P-450 Enzyme System/metabolism&lt;/keyword&gt;&lt;keyword&gt;Ergocalciferols/*metabolism&lt;/keyword&gt;&lt;keyword&gt;Humans&lt;/keyword&gt;&lt;keyword&gt;Hydroxylation&lt;/keyword&gt;&lt;keyword&gt;Mass Spectrometry&lt;/keyword&gt;&lt;keyword&gt;Microsomes, Liver/*metabolism&lt;/keyword&gt;&lt;keyword&gt;Mitochondria, Liver/*enzymology&lt;/keyword&gt;&lt;keyword&gt;Mixed Function Oxygenases/*metabolism&lt;/keyword&gt;&lt;/keywords&gt;&lt;dates&gt;&lt;year&gt;1986&lt;/year&gt;&lt;pub-dates&gt;&lt;date&gt;Dec&lt;/date&gt;&lt;/pub-dates&gt;&lt;/dates&gt;&lt;isbn&gt;0036-5513 (Print)&amp;#xD;0036-5513 (Linking)&lt;/isbn&gt;&lt;accession-num&gt;3026027&lt;/accession-num&gt;&lt;urls&gt;&lt;related-urls&gt;&lt;url&gt;https://www.ncbi.nlm.nih.gov/pubmed/3026027&lt;/url&gt;&lt;/related-urls&gt;&lt;/urls&gt;&lt;electronic-resource-num&gt;10.3109/00365518609084051&lt;/electronic-resource-num&gt;&lt;/record&gt;&lt;/Cite&gt;&lt;/EndNote&gt;</w:instrText>
      </w:r>
      <w:r w:rsidR="00AC3899">
        <w:fldChar w:fldCharType="separate"/>
      </w:r>
      <w:r w:rsidR="00AC3899">
        <w:rPr>
          <w:noProof/>
        </w:rPr>
        <w:t>(</w:t>
      </w:r>
      <w:hyperlink w:anchor="_ENREF_79" w:tooltip="Holmberg, 1986 #1257" w:history="1">
        <w:r w:rsidR="00425C63">
          <w:rPr>
            <w:noProof/>
          </w:rPr>
          <w:t>Holmberg et al., 1986</w:t>
        </w:r>
      </w:hyperlink>
      <w:r w:rsidR="00AC3899">
        <w:rPr>
          <w:noProof/>
        </w:rPr>
        <w:t>)</w:t>
      </w:r>
      <w:r w:rsidR="00AC3899">
        <w:fldChar w:fldCharType="end"/>
      </w:r>
      <w:r w:rsidR="001C6674" w:rsidRPr="000C272D">
        <w:t>.</w:t>
      </w:r>
      <w:r w:rsidR="00DC6921" w:rsidRPr="000C272D">
        <w:t xml:space="preserve"> </w:t>
      </w:r>
    </w:p>
    <w:p w14:paraId="1C1E62DB" w14:textId="72DDE49B" w:rsidR="003B2714" w:rsidRPr="000C272D" w:rsidRDefault="00DC6921" w:rsidP="005D6EE8">
      <w:r w:rsidRPr="000C272D">
        <w:t xml:space="preserve">In CYP27A1 knockout mice, levels of </w:t>
      </w:r>
      <w:r w:rsidR="00CD5692" w:rsidRPr="000C272D">
        <w:t>1,</w:t>
      </w:r>
      <w:r w:rsidRPr="000C272D">
        <w:t>25</w:t>
      </w:r>
      <w:r w:rsidR="00CD5692" w:rsidRPr="000C272D">
        <w:t>(</w:t>
      </w:r>
      <w:r w:rsidRPr="000C272D">
        <w:t>OH</w:t>
      </w:r>
      <w:r w:rsidR="00CD5692" w:rsidRPr="000C272D">
        <w:t>)</w:t>
      </w:r>
      <w:r w:rsidR="00CD5692" w:rsidRPr="000C272D">
        <w:rPr>
          <w:vertAlign w:val="subscript"/>
        </w:rPr>
        <w:t>2</w:t>
      </w:r>
      <w:r w:rsidRPr="000C272D">
        <w:t xml:space="preserve">D were maintained and levels of </w:t>
      </w:r>
      <w:r w:rsidR="002E6247" w:rsidRPr="000C272D">
        <w:t>25</w:t>
      </w:r>
      <w:r w:rsidR="00660DB2" w:rsidRPr="000C272D">
        <w:t xml:space="preserve">OHD </w:t>
      </w:r>
      <w:r w:rsidRPr="000C272D">
        <w:t>actually increased</w:t>
      </w:r>
      <w:r w:rsidR="008A12D7" w:rsidRPr="000C272D">
        <w:t>, possibly due to an increase in CYP2R1 production</w:t>
      </w:r>
      <w:r w:rsidR="002B7835" w:rsidRPr="000C272D">
        <w:t xml:space="preserve">, </w:t>
      </w:r>
      <w:r w:rsidR="00AC3899">
        <w:fldChar w:fldCharType="begin">
          <w:fldData xml:space="preserve">PEVuZE5vdGU+PENpdGU+PEF1dGhvcj5aaHU8L0F1dGhvcj48WWVhcj4yMDEzPC9ZZWFyPjxSZWNO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1NjUwLTU8L3BhZ2VzPjx2b2x1bWU+MTEw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</w:fldData>
        </w:fldChar>
      </w:r>
      <w:r w:rsidR="00AC3899">
        <w:instrText xml:space="preserve"> ADDIN EN.CITE </w:instrText>
      </w:r>
      <w:r w:rsidR="00AC3899">
        <w:fldChar w:fldCharType="begin">
          <w:fldData xml:space="preserve">PEVuZE5vdGU+PENpdGU+PEF1dGhvcj5aaHU8L0F1dGhvcj48WWVhcj4yMDEzPC9ZZWFyPjxSZWNO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1NjUwLTU8L3BhZ2VzPjx2b2x1bWU+MTEw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</w:fldData>
        </w:fldChar>
      </w:r>
      <w:r w:rsidR="00AC3899">
        <w:instrText xml:space="preserve"> ADDIN EN.CITE.DATA </w:instrText>
      </w:r>
      <w:r w:rsidR="00AC3899">
        <w:fldChar w:fldCharType="end"/>
      </w:r>
      <w:r w:rsidR="00AC3899">
        <w:fldChar w:fldCharType="separate"/>
      </w:r>
      <w:r w:rsidR="00AC3899">
        <w:rPr>
          <w:noProof/>
        </w:rPr>
        <w:t>(</w:t>
      </w:r>
      <w:hyperlink w:anchor="_ENREF_158" w:tooltip="Zhu, 2013 #1202" w:history="1">
        <w:r w:rsidR="00425C63">
          <w:rPr>
            <w:noProof/>
          </w:rPr>
          <w:t>Zhu et al., 2013</w:t>
        </w:r>
      </w:hyperlink>
      <w:r w:rsidR="00AC3899">
        <w:rPr>
          <w:noProof/>
        </w:rPr>
        <w:t>)</w:t>
      </w:r>
      <w:r w:rsidR="00AC3899">
        <w:fldChar w:fldCharType="end"/>
      </w:r>
      <w:r w:rsidR="002B7835" w:rsidRPr="000C272D">
        <w:t>.</w:t>
      </w:r>
      <w:r w:rsidR="00BF6371" w:rsidRPr="000C272D">
        <w:t xml:space="preserve"> </w:t>
      </w:r>
    </w:p>
    <w:p w14:paraId="54C31E49" w14:textId="7212F17E" w:rsidR="003B2714" w:rsidRPr="000C272D" w:rsidRDefault="00567F40" w:rsidP="005D6EE8">
      <w:r w:rsidRPr="000C272D">
        <w:t xml:space="preserve">Humans with genetic mutations that inactivate CYP27A1 present with cerebrotendinous xanthomatosis, a disease characterised by abnormal bile and cholesterol metabolism and leads to the accumulation of cholestanol. However this disease does not lead to rickets, </w:t>
      </w:r>
      <w:r w:rsidR="00AC3899">
        <w:fldChar w:fldCharType="begin"/>
      </w:r>
      <w:r w:rsidR="00AC3899">
        <w:instrText xml:space="preserve"> ADDIN EN.CITE &lt;EndNote&gt;&lt;Cite&gt;&lt;Author&gt;Moghadasian&lt;/Author&gt;&lt;Year&gt;2004&lt;/Year&gt;&lt;RecNum&gt;162&lt;/RecNum&gt;&lt;DisplayText&gt;(Moghadasian, 2004)&lt;/DisplayText&gt;&lt;record&gt;&lt;rec-number&gt;162&lt;/rec-number&gt;&lt;foreign-keys&gt;&lt;key app="EN" db-id="2a0fvtrtv22za6exff0x99w8aatd9zzwfzt2" timestamp="1518713127"&gt;162&lt;/key&gt;&lt;/foreign-keys&gt;&lt;ref-type name="Journal Article"&gt;17&lt;/ref-type&gt;&lt;contributors&gt;&lt;authors&gt;&lt;author&gt;Moghadasian, M. H.&lt;/author&gt;&lt;/authors&gt;&lt;/contributors&gt;&lt;auth-address&gt;Department of Human Nutritional Sciences and National Centre for Agri-food Research in Medicine, University of Manitoba, Winnipeg, Man. mmoghadasian@sbrc.ca&lt;/auth-address&gt;&lt;titles&gt;&lt;title&gt;Cerebrotendinous xanthomatosis: clinical course, genotypes and metabolic backgrounds&lt;/title&gt;&lt;secondary-title&gt;Clin Invest Med&lt;/secondary-title&gt;&lt;/titles&gt;&lt;periodical&gt;&lt;full-title&gt;Clin Invest Med&lt;/full-title&gt;&lt;/periodical&gt;&lt;pages&gt;42-50&lt;/pages&gt;&lt;volume&gt;27&lt;/volume&gt;&lt;number&gt;1&lt;/number&gt;&lt;edition&gt;2004/04/06&lt;/edition&gt;&lt;keywords&gt;&lt;keyword&gt;Bile Acids and Salts/metabolism&lt;/keyword&gt;&lt;keyword&gt;Cataract/complications&lt;/keyword&gt;&lt;keyword&gt;Cholestanetriol 26-Monooxygenase&lt;/keyword&gt;&lt;keyword&gt;Cholestanol/blood&lt;/keyword&gt;&lt;keyword&gt;Cholesterol/metabolism&lt;/keyword&gt;&lt;keyword&gt;Codon&lt;/keyword&gt;&lt;keyword&gt;Databases as Topic&lt;/keyword&gt;&lt;keyword&gt;Diagnosis, Differential&lt;/keyword&gt;&lt;keyword&gt;Genotype&lt;/keyword&gt;&lt;keyword&gt;Humans&lt;/keyword&gt;&lt;keyword&gt;Liver/metabolism&lt;/keyword&gt;&lt;keyword&gt;Medline&lt;/keyword&gt;&lt;keyword&gt;Mutation&lt;/keyword&gt;&lt;keyword&gt;Nervous System Diseases/complications&lt;/keyword&gt;&lt;keyword&gt;Steroid Hydroxylases/genetics&lt;/keyword&gt;&lt;keyword&gt;Xanthomatosis, Cerebrotendinous/*diagnosis/*genetics/metabolism&lt;/keyword&gt;&lt;/keywords&gt;&lt;dates&gt;&lt;year&gt;2004&lt;/year&gt;&lt;pub-dates&gt;&lt;date&gt;Feb&lt;/date&gt;&lt;/pub-dates&gt;&lt;/dates&gt;&lt;isbn&gt;0147-958X (Print)&amp;#xD;0147-958X (Linking)&lt;/isbn&gt;&lt;accession-num&gt;15061585&lt;/accession-num&gt;&lt;urls&gt;&lt;related-urls&gt;&lt;url&gt;https://www.ncbi.nlm.nih.gov/pubmed/15061585&lt;/url&gt;&lt;/related-urls&gt;&lt;/urls&gt;&lt;/record&gt;&lt;/Cite&gt;&lt;/EndNote&gt;</w:instrText>
      </w:r>
      <w:r w:rsidR="00AC3899">
        <w:fldChar w:fldCharType="separate"/>
      </w:r>
      <w:r w:rsidR="00AC3899">
        <w:rPr>
          <w:noProof/>
        </w:rPr>
        <w:t>(</w:t>
      </w:r>
      <w:hyperlink w:anchor="_ENREF_105" w:tooltip="Moghadasian, 2004 #162" w:history="1">
        <w:r w:rsidR="00425C63">
          <w:rPr>
            <w:noProof/>
          </w:rPr>
          <w:t>Moghadasian, 2004</w:t>
        </w:r>
      </w:hyperlink>
      <w:r w:rsidR="00AC3899">
        <w:rPr>
          <w:noProof/>
        </w:rPr>
        <w:t>)</w:t>
      </w:r>
      <w:r w:rsidR="00AC3899">
        <w:fldChar w:fldCharType="end"/>
      </w:r>
      <w:r w:rsidRPr="000C272D">
        <w:t>.</w:t>
      </w:r>
    </w:p>
    <w:p w14:paraId="5C6DAF3C" w14:textId="2592A659" w:rsidR="00C54D95" w:rsidRPr="000C272D" w:rsidRDefault="00CD5692" w:rsidP="005D6EE8">
      <w:r w:rsidRPr="000C272D">
        <w:t xml:space="preserve">In mice with a double knockout of both CYP2R1 and CYP27A1, </w:t>
      </w:r>
      <w:r w:rsidR="002E6247" w:rsidRPr="000C272D">
        <w:t>the levels of 25</w:t>
      </w:r>
      <w:r w:rsidR="008A12D7" w:rsidRPr="000C272D">
        <w:t>OHD did not drop to zero, suggesting there are othe</w:t>
      </w:r>
      <w:r w:rsidR="00CD178E" w:rsidRPr="000C272D">
        <w:t>r enzymes that can 25-hydroxylat</w:t>
      </w:r>
      <w:r w:rsidR="008A12D7" w:rsidRPr="000C272D">
        <w:t>e vitamin D. These mice were also able to maintain normal levels of 1,25(OH)</w:t>
      </w:r>
      <w:r w:rsidR="008A12D7" w:rsidRPr="000C272D">
        <w:rPr>
          <w:vertAlign w:val="subscript"/>
        </w:rPr>
        <w:t>2</w:t>
      </w:r>
      <w:r w:rsidR="008A12D7" w:rsidRPr="000C272D">
        <w:t xml:space="preserve">D, </w:t>
      </w:r>
      <w:r w:rsidR="00AC3899">
        <w:fldChar w:fldCharType="begin">
          <w:fldData xml:space="preserve">PEVuZE5vdGU+PENpdGU+PEF1dGhvcj5aaHU8L0F1dGhvcj48WWVhcj4yMDEzPC9ZZWFyPjxSZWNO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1NjUwLTU8L3BhZ2VzPjx2b2x1bWU+MTEw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</w:fldData>
        </w:fldChar>
      </w:r>
      <w:r w:rsidR="00AC3899">
        <w:instrText xml:space="preserve"> ADDIN EN.CITE </w:instrText>
      </w:r>
      <w:r w:rsidR="00AC3899">
        <w:fldChar w:fldCharType="begin">
          <w:fldData xml:space="preserve">PEVuZE5vdGU+PENpdGU+PEF1dGhvcj5aaHU8L0F1dGhvcj48WWVhcj4yMDEzPC9ZZWFyPjxSZWNO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1NjUwLTU8L3BhZ2VzPjx2b2x1bWU+MTEw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</w:fldData>
        </w:fldChar>
      </w:r>
      <w:r w:rsidR="00AC3899">
        <w:instrText xml:space="preserve"> ADDIN EN.CITE.DATA </w:instrText>
      </w:r>
      <w:r w:rsidR="00AC3899">
        <w:fldChar w:fldCharType="end"/>
      </w:r>
      <w:r w:rsidR="00AC3899">
        <w:fldChar w:fldCharType="separate"/>
      </w:r>
      <w:r w:rsidR="00AC3899">
        <w:rPr>
          <w:noProof/>
        </w:rPr>
        <w:t>(</w:t>
      </w:r>
      <w:hyperlink w:anchor="_ENREF_158" w:tooltip="Zhu, 2013 #1202" w:history="1">
        <w:r w:rsidR="00425C63">
          <w:rPr>
            <w:noProof/>
          </w:rPr>
          <w:t>Zhu et al., 2013</w:t>
        </w:r>
      </w:hyperlink>
      <w:r w:rsidR="00AC3899">
        <w:rPr>
          <w:noProof/>
        </w:rPr>
        <w:t>)</w:t>
      </w:r>
      <w:r w:rsidR="00AC3899">
        <w:fldChar w:fldCharType="end"/>
      </w:r>
      <w:r w:rsidR="008A12D7" w:rsidRPr="000C272D">
        <w:t>.</w:t>
      </w:r>
    </w:p>
    <w:p w14:paraId="76E86D08" w14:textId="77777777" w:rsidR="00CD178E" w:rsidRPr="000C272D" w:rsidRDefault="009C1153" w:rsidP="005D6EE8">
      <w:pPr>
        <w:pStyle w:val="Heading3"/>
        <w:rPr>
          <w:rFonts w:cs="Arial"/>
          <w:lang w:val="en"/>
        </w:rPr>
      </w:pPr>
      <w:bookmarkStart w:id="25" w:name="_Toc520790300"/>
      <w:r w:rsidRPr="000C272D">
        <w:rPr>
          <w:rFonts w:cs="Arial"/>
        </w:rPr>
        <w:lastRenderedPageBreak/>
        <w:t>1α-Hydroxylation</w:t>
      </w:r>
      <w:bookmarkEnd w:id="25"/>
    </w:p>
    <w:p w14:paraId="4DABBCBF" w14:textId="62AF8AE2" w:rsidR="00C54D95" w:rsidRPr="000C272D" w:rsidRDefault="004601B2" w:rsidP="005D6EE8">
      <w:r w:rsidRPr="0090142A">
        <w:t>1-</w:t>
      </w:r>
      <w:r w:rsidRPr="000C272D">
        <w:t>α</w:t>
      </w:r>
      <w:r w:rsidRPr="0090142A">
        <w:t>-hydroxylase</w:t>
      </w:r>
      <w:r>
        <w:t xml:space="preserve"> (</w:t>
      </w:r>
      <w:r w:rsidRPr="000C272D">
        <w:t>CYP27B1</w:t>
      </w:r>
      <w:r>
        <w:t xml:space="preserve">) </w:t>
      </w:r>
      <w:r w:rsidR="00ED7994" w:rsidRPr="000C272D">
        <w:t xml:space="preserve">is the </w:t>
      </w:r>
      <w:r w:rsidR="002E6247" w:rsidRPr="000C272D">
        <w:t>major enzyme that converts 25</w:t>
      </w:r>
      <w:r w:rsidR="00247055">
        <w:t>OHD to 1,25</w:t>
      </w:r>
      <w:r w:rsidR="00567F40" w:rsidRPr="000C272D">
        <w:t>(OH)</w:t>
      </w:r>
      <w:r w:rsidR="00567F40" w:rsidRPr="000C272D">
        <w:rPr>
          <w:vertAlign w:val="subscript"/>
        </w:rPr>
        <w:t>2</w:t>
      </w:r>
      <w:r w:rsidR="00567F40" w:rsidRPr="000C272D">
        <w:t>D</w:t>
      </w:r>
      <w:r w:rsidR="00D762C6" w:rsidRPr="000C272D">
        <w:t>. T</w:t>
      </w:r>
      <w:r w:rsidR="005F2F07" w:rsidRPr="000C272D">
        <w:t>his enzyme is</w:t>
      </w:r>
      <w:r w:rsidR="00D762C6" w:rsidRPr="000C272D">
        <w:t xml:space="preserve"> present in abundance in the kidneys</w:t>
      </w:r>
      <w:r w:rsidR="00D70F4C" w:rsidRPr="000C272D">
        <w:t xml:space="preserve"> where its action is tightly regulated</w:t>
      </w:r>
      <w:r w:rsidR="00B25BF7" w:rsidRPr="000C272D">
        <w:t>:</w:t>
      </w:r>
      <w:r w:rsidR="00D70F4C" w:rsidRPr="000C272D">
        <w:t xml:space="preserve"> CYP27B1</w:t>
      </w:r>
      <w:r w:rsidR="00D762C6" w:rsidRPr="000C272D">
        <w:t xml:space="preserve"> is</w:t>
      </w:r>
      <w:r w:rsidR="005F2F07" w:rsidRPr="000C272D">
        <w:t xml:space="preserve"> stimulated by</w:t>
      </w:r>
      <w:r w:rsidR="00D762C6" w:rsidRPr="000C272D">
        <w:t xml:space="preserve"> parathyroid hormone</w:t>
      </w:r>
      <w:r w:rsidR="005F2F07" w:rsidRPr="000C272D">
        <w:t xml:space="preserve"> </w:t>
      </w:r>
      <w:r w:rsidR="00D762C6" w:rsidRPr="000C272D">
        <w:t>(</w:t>
      </w:r>
      <w:r w:rsidR="005F2F07" w:rsidRPr="000C272D">
        <w:t>PTH</w:t>
      </w:r>
      <w:r w:rsidR="00D762C6" w:rsidRPr="000C272D">
        <w:t>)</w:t>
      </w:r>
      <w:r w:rsidR="005F2F07" w:rsidRPr="000C272D">
        <w:t xml:space="preserve"> and inhibited </w:t>
      </w:r>
      <w:r w:rsidR="00D762C6" w:rsidRPr="000C272D">
        <w:t>by</w:t>
      </w:r>
      <w:r w:rsidR="005F2F07" w:rsidRPr="000C272D">
        <w:t xml:space="preserve"> </w:t>
      </w:r>
      <w:r w:rsidR="00D762C6" w:rsidRPr="000C272D">
        <w:t>fibroblast growth factor 23 (FGF23)</w:t>
      </w:r>
      <w:r w:rsidR="005F2F07" w:rsidRPr="000C272D">
        <w:t>.</w:t>
      </w:r>
      <w:r w:rsidR="00D762C6" w:rsidRPr="000C272D">
        <w:t xml:space="preserve"> CYP27B1 is also suppres</w:t>
      </w:r>
      <w:r w:rsidR="00247055">
        <w:t>sed by increased levels of 1,25</w:t>
      </w:r>
      <w:r w:rsidR="00D762C6" w:rsidRPr="000C272D">
        <w:t>(OH)</w:t>
      </w:r>
      <w:r w:rsidR="00D762C6" w:rsidRPr="000C272D">
        <w:rPr>
          <w:vertAlign w:val="subscript"/>
        </w:rPr>
        <w:t>2</w:t>
      </w:r>
      <w:r w:rsidR="00D762C6" w:rsidRPr="000C272D">
        <w:t>D.</w:t>
      </w:r>
      <w:r w:rsidR="00482F5B" w:rsidRPr="000C272D">
        <w:t xml:space="preserve"> Increased levels of calcium suppress production of CYP27B1 directly or by suppressing production of PTH. P</w:t>
      </w:r>
      <w:r w:rsidR="0079627A" w:rsidRPr="000C272D">
        <w:t>hosphate</w:t>
      </w:r>
      <w:r w:rsidR="005F2F07" w:rsidRPr="000C272D">
        <w:t xml:space="preserve"> suppress</w:t>
      </w:r>
      <w:r w:rsidR="0079627A" w:rsidRPr="000C272D">
        <w:t>es</w:t>
      </w:r>
      <w:r w:rsidR="005F2F07" w:rsidRPr="000C272D">
        <w:t xml:space="preserve"> CYP27B1 </w:t>
      </w:r>
      <w:r w:rsidR="00482F5B" w:rsidRPr="000C272D">
        <w:t>by stimulating FGF23</w:t>
      </w:r>
      <w:r w:rsidR="005F2F07" w:rsidRPr="000C272D">
        <w:t xml:space="preserve"> </w:t>
      </w:r>
      <w:r w:rsidR="00AC3899">
        <w:fldChar w:fldCharType="begin">
          <w:fldData xml:space="preserve">PEVuZE5vdGU+PENpdGU+PEF1dGhvcj5CaWtsZTwvQXV0aG9yPjxZZWFyPjE5NzU8L1llYXI+PFJl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</w:fldData>
        </w:fldChar>
      </w:r>
      <w:r w:rsidR="00AC3899">
        <w:instrText xml:space="preserve"> ADDIN EN.CITE </w:instrText>
      </w:r>
      <w:r w:rsidR="00AC3899">
        <w:fldChar w:fldCharType="begin">
          <w:fldData xml:space="preserve">PEVuZE5vdGU+PENpdGU+PEF1dGhvcj5CaWtsZTwvQXV0aG9yPjxZZWFyPjE5NzU8L1llYXI+PFJl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</w:fldData>
        </w:fldChar>
      </w:r>
      <w:r w:rsidR="00AC3899">
        <w:instrText xml:space="preserve"> ADDIN EN.CITE.DATA </w:instrText>
      </w:r>
      <w:r w:rsidR="00AC3899">
        <w:fldChar w:fldCharType="end"/>
      </w:r>
      <w:r w:rsidR="00AC3899">
        <w:fldChar w:fldCharType="separate"/>
      </w:r>
      <w:r w:rsidR="00AC3899">
        <w:rPr>
          <w:noProof/>
        </w:rPr>
        <w:t>(</w:t>
      </w:r>
      <w:hyperlink w:anchor="_ENREF_17" w:tooltip="Bikle, 1975 #1140" w:history="1">
        <w:r w:rsidR="00425C63">
          <w:rPr>
            <w:noProof/>
          </w:rPr>
          <w:t>Bikle et al., 1975</w:t>
        </w:r>
      </w:hyperlink>
      <w:r w:rsidR="00AC3899">
        <w:rPr>
          <w:noProof/>
        </w:rPr>
        <w:t xml:space="preserve">, </w:t>
      </w:r>
      <w:hyperlink w:anchor="_ENREF_20" w:tooltip="Bikle, 1975 #1117" w:history="1">
        <w:r w:rsidR="00425C63">
          <w:rPr>
            <w:noProof/>
          </w:rPr>
          <w:t>Bikle and Rasmussen, 1975</w:t>
        </w:r>
      </w:hyperlink>
      <w:r w:rsidR="00AC3899">
        <w:rPr>
          <w:noProof/>
        </w:rPr>
        <w:t xml:space="preserve">, </w:t>
      </w:r>
      <w:hyperlink w:anchor="_ENREF_11" w:tooltip="Bergwitz, 2010 #1247" w:history="1">
        <w:r w:rsidR="00425C63">
          <w:rPr>
            <w:noProof/>
          </w:rPr>
          <w:t>Bergwitz and Juppner, 2010</w:t>
        </w:r>
      </w:hyperlink>
      <w:r w:rsidR="00AC3899">
        <w:rPr>
          <w:noProof/>
        </w:rPr>
        <w:t>)</w:t>
      </w:r>
      <w:r w:rsidR="00AC3899">
        <w:fldChar w:fldCharType="end"/>
      </w:r>
      <w:r w:rsidR="005F2F07" w:rsidRPr="000C272D">
        <w:t>. CYP27B1</w:t>
      </w:r>
      <w:r w:rsidR="00413EA1" w:rsidRPr="000C272D">
        <w:t xml:space="preserve"> is </w:t>
      </w:r>
      <w:r w:rsidR="00D762C6" w:rsidRPr="000C272D">
        <w:t>also present in other tissues, where it is regulated by other factors</w:t>
      </w:r>
      <w:r w:rsidR="009A08DC" w:rsidRPr="000C272D">
        <w:t>, for example in keratinocytes it is induced by</w:t>
      </w:r>
      <w:r w:rsidR="00D762C6" w:rsidRPr="000C272D">
        <w:t xml:space="preserve"> tumor necrosis factor</w:t>
      </w:r>
      <w:r w:rsidR="009A08DC" w:rsidRPr="000C272D">
        <w:t>-</w:t>
      </w:r>
      <w:r w:rsidR="00D762C6" w:rsidRPr="000C272D">
        <w:t>α</w:t>
      </w:r>
      <w:r w:rsidR="009A08DC" w:rsidRPr="000C272D">
        <w:t xml:space="preserve"> </w:t>
      </w:r>
      <w:r w:rsidR="00AC3899">
        <w:fldChar w:fldCharType="begin"/>
      </w:r>
      <w:r w:rsidR="00AC3899">
        <w:instrText xml:space="preserve"> ADDIN EN.CITE &lt;EndNote&gt;&lt;Cite&gt;&lt;Author&gt;Bikle&lt;/Author&gt;&lt;Year&gt;1991&lt;/Year&gt;&lt;RecNum&gt;1004&lt;/RecNum&gt;&lt;DisplayText&gt;(Bikle et al., 1991)&lt;/DisplayText&gt;&lt;record&gt;&lt;rec-number&gt;1004&lt;/rec-number&gt;&lt;foreign-keys&gt;&lt;key app="EN" db-id="2a0fvtrtv22za6exff0x99w8aatd9zzwfzt2" timestamp="1518717342"&gt;1004&lt;/key&gt;&lt;key app="ENWeb" db-id=""&gt;0&lt;/key&gt;&lt;/foreign-keys&gt;&lt;ref-type name="Journal Article"&gt;17&lt;/ref-type&gt;&lt;contributors&gt;&lt;authors&gt;&lt;author&gt;Bikle, D. D.&lt;/author&gt;&lt;author&gt;Pillai, S.&lt;/author&gt;&lt;author&gt;Gee, E.&lt;/author&gt;&lt;author&gt;Hincenbergs, M.&lt;/author&gt;&lt;/authors&gt;&lt;/contributors&gt;&lt;auth-address&gt;Endocrine Research Section, University of California, San Francisco.&lt;/auth-address&gt;&lt;titles&gt;&lt;title&gt;Tumor necrosis factor-alpha regulation of 1,25-dihydroxyvitamin D production by human keratinocytes&lt;/title&gt;&lt;secondary-title&gt;Endocrinology&lt;/secondary-title&gt;&lt;alt-title&gt;Endocrinology&lt;/alt-title&gt;&lt;/titles&gt;&lt;periodical&gt;&lt;full-title&gt;Endocrinology&lt;/full-title&gt;&lt;/periodical&gt;&lt;alt-periodical&gt;&lt;full-title&gt;Endocrinology&lt;/full-title&gt;&lt;/alt-periodical&gt;&lt;pages&gt;33-8&lt;/pages&gt;&lt;volume&gt;129&lt;/volume&gt;&lt;number&gt;1&lt;/number&gt;&lt;edition&gt;1991/07/01&lt;/edition&gt;&lt;keywords&gt;&lt;keyword&gt;Calcitriol/*biosynthesis&lt;/keyword&gt;&lt;keyword&gt;Cell Differentiation&lt;/keyword&gt;&lt;keyword&gt;Cells, Cultured&lt;/keyword&gt;&lt;keyword&gt;DNA/metabolism&lt;/keyword&gt;&lt;keyword&gt;Drug Synergism&lt;/keyword&gt;&lt;keyword&gt;Humans&lt;/keyword&gt;&lt;keyword&gt;Interferon-gamma/pharmacology&lt;/keyword&gt;&lt;keyword&gt;Keratinocytes/cytology/*metabolism&lt;/keyword&gt;&lt;keyword&gt;Transglutaminases/metabolism&lt;/keyword&gt;&lt;keyword&gt;Tumor Necrosis Factor-alpha/*pharmacology&lt;/keyword&gt;&lt;/keywords&gt;&lt;dates&gt;&lt;year&gt;1991&lt;/year&gt;&lt;pub-dates&gt;&lt;date&gt;Jul&lt;/date&gt;&lt;/pub-dates&gt;&lt;/dates&gt;&lt;isbn&gt;0013-7227 (Print)&amp;#xD;0013-7227 (Linking)&lt;/isbn&gt;&lt;accession-num&gt;1675987&lt;/accession-num&gt;&lt;urls&gt;&lt;related-urls&gt;&lt;url&gt;https://www.ncbi.nlm.nih.gov/pubmed/1675987&lt;/url&gt;&lt;/related-urls&gt;&lt;/urls&gt;&lt;electronic-resource-num&gt;10.1210/endo-129-1-33&lt;/electronic-resource-num&gt;&lt;/record&gt;&lt;/Cite&gt;&lt;/EndNote&gt;</w:instrText>
      </w:r>
      <w:r w:rsidR="00AC3899">
        <w:fldChar w:fldCharType="separate"/>
      </w:r>
      <w:r w:rsidR="00AC3899">
        <w:rPr>
          <w:noProof/>
        </w:rPr>
        <w:t>(</w:t>
      </w:r>
      <w:hyperlink w:anchor="_ENREF_19" w:tooltip="Bikle, 1991 #1004" w:history="1">
        <w:r w:rsidR="00425C63">
          <w:rPr>
            <w:noProof/>
          </w:rPr>
          <w:t>Bikle et al., 1991</w:t>
        </w:r>
      </w:hyperlink>
      <w:r w:rsidR="00AC3899">
        <w:rPr>
          <w:noProof/>
        </w:rPr>
        <w:t>)</w:t>
      </w:r>
      <w:r w:rsidR="00AC3899">
        <w:fldChar w:fldCharType="end"/>
      </w:r>
      <w:r w:rsidR="009A08DC" w:rsidRPr="000C272D">
        <w:t xml:space="preserve"> a</w:t>
      </w:r>
      <w:r w:rsidR="00D762C6" w:rsidRPr="000C272D">
        <w:t>nd interferon-γ</w:t>
      </w:r>
      <w:r w:rsidR="00C56191" w:rsidRPr="000C272D">
        <w:t xml:space="preserve">, </w:t>
      </w:r>
      <w:r w:rsidR="00AC3899">
        <w:fldChar w:fldCharType="begin"/>
      </w:r>
      <w:r w:rsidR="00AC3899">
        <w:instrText xml:space="preserve"> ADDIN EN.CITE &lt;EndNote&gt;&lt;Cite&gt;&lt;Author&gt;Bikle&lt;/Author&gt;&lt;Year&gt;1989&lt;/Year&gt;&lt;RecNum&gt;1104&lt;/RecNum&gt;&lt;DisplayText&gt;(Bikle et al., 1989)&lt;/DisplayText&gt;&lt;record&gt;&lt;rec-number&gt;1104&lt;/rec-number&gt;&lt;foreign-keys&gt;&lt;key app="EN" db-id="2a0fvtrtv22za6exff0x99w8aatd9zzwfzt2" timestamp="1518717877"&gt;1104&lt;/key&gt;&lt;key app="ENWeb" db-id=""&gt;0&lt;/key&gt;&lt;/foreign-keys&gt;&lt;ref-type name="Journal Article"&gt;17&lt;/ref-type&gt;&lt;contributors&gt;&lt;authors&gt;&lt;author&gt;Bikle, D. D.&lt;/author&gt;&lt;author&gt;Pillai, S.&lt;/author&gt;&lt;author&gt;Gee, E.&lt;/author&gt;&lt;author&gt;Hincenbergs, M.&lt;/author&gt;&lt;/authors&gt;&lt;/contributors&gt;&lt;auth-address&gt;Veterans Administration Medical Center, San Francisco, California 94121.&lt;/auth-address&gt;&lt;titles&gt;&lt;title&gt;Regulation of 1,25-dihydroxyvitamin D production in human keratinocytes by interferon-gamma&lt;/title&gt;&lt;secondary-title&gt;Endocrinology&lt;/secondary-title&gt;&lt;alt-title&gt;Endocrinology&lt;/alt-title&gt;&lt;/titles&gt;&lt;periodical&gt;&lt;full-title&gt;Endocrinology&lt;/full-title&gt;&lt;/periodical&gt;&lt;alt-periodical&gt;&lt;full-title&gt;Endocrinology&lt;/full-title&gt;&lt;/alt-periodical&gt;&lt;pages&gt;655-60&lt;/pages&gt;&lt;volume&gt;124&lt;/volume&gt;&lt;number&gt;2&lt;/number&gt;&lt;edition&gt;1989/02/01&lt;/edition&gt;&lt;keywords&gt;&lt;keyword&gt;Cells, Cultured&lt;/keyword&gt;&lt;keyword&gt;Epidermis/drug effects/*metabolism&lt;/keyword&gt;&lt;keyword&gt;Humans&lt;/keyword&gt;&lt;keyword&gt;Hydroxycholecalciferols/*biosynthesis&lt;/keyword&gt;&lt;keyword&gt;Infant, Newborn&lt;/keyword&gt;&lt;keyword&gt;Interferon-gamma/*pharmacology&lt;/keyword&gt;&lt;keyword&gt;Keratins/metabolism&lt;/keyword&gt;&lt;keyword&gt;Kinetics&lt;/keyword&gt;&lt;keyword&gt;Male&lt;/keyword&gt;&lt;keyword&gt;Recombinant Proteins&lt;/keyword&gt;&lt;/keywords&gt;&lt;dates&gt;&lt;year&gt;1989&lt;/year&gt;&lt;pub-dates&gt;&lt;date&gt;Feb&lt;/date&gt;&lt;/pub-dates&gt;&lt;/dates&gt;&lt;isbn&gt;0013-7227 (Print)&amp;#xD;0013-7227 (Linking)&lt;/isbn&gt;&lt;accession-num&gt;2463903&lt;/accession-num&gt;&lt;urls&gt;&lt;related-urls&gt;&lt;url&gt;https://www.ncbi.nlm.nih.gov/pubmed/2463903&lt;/url&gt;&lt;/related-urls&gt;&lt;/urls&gt;&lt;electronic-resource-num&gt;10.1210/endo-124-2-655&lt;/electronic-resource-num&gt;&lt;/record&gt;&lt;/Cite&gt;&lt;/EndNote&gt;</w:instrText>
      </w:r>
      <w:r w:rsidR="00AC3899">
        <w:fldChar w:fldCharType="separate"/>
      </w:r>
      <w:r w:rsidR="00AC3899">
        <w:rPr>
          <w:noProof/>
        </w:rPr>
        <w:t>(</w:t>
      </w:r>
      <w:hyperlink w:anchor="_ENREF_18" w:tooltip="Bikle, 1989 #1104" w:history="1">
        <w:r w:rsidR="00425C63">
          <w:rPr>
            <w:noProof/>
          </w:rPr>
          <w:t>Bikle et al., 1989</w:t>
        </w:r>
      </w:hyperlink>
      <w:r w:rsidR="00AC3899">
        <w:rPr>
          <w:noProof/>
        </w:rPr>
        <w:t>)</w:t>
      </w:r>
      <w:r w:rsidR="00AC3899">
        <w:fldChar w:fldCharType="end"/>
      </w:r>
      <w:r w:rsidR="00C56191" w:rsidRPr="000C272D">
        <w:t>.</w:t>
      </w:r>
      <w:r w:rsidR="00A33756">
        <w:t xml:space="preserve"> In granulomatous disease, such as sarcoidosis, there is overproduction of 1,25</w:t>
      </w:r>
      <w:r w:rsidR="00A33756" w:rsidRPr="000C272D">
        <w:t>(OH)</w:t>
      </w:r>
      <w:r w:rsidR="00A33756" w:rsidRPr="000C272D">
        <w:rPr>
          <w:vertAlign w:val="subscript"/>
        </w:rPr>
        <w:t>2</w:t>
      </w:r>
      <w:r w:rsidR="00A33756" w:rsidRPr="000C272D">
        <w:t>D</w:t>
      </w:r>
      <w:r w:rsidR="00A33756">
        <w:t xml:space="preserve"> </w:t>
      </w:r>
      <w:r w:rsidR="00E61044">
        <w:t>within activated macrophages within the granuloma,</w:t>
      </w:r>
      <w:r w:rsidR="00A33756">
        <w:t xml:space="preserve"> </w:t>
      </w:r>
      <w:r w:rsidR="00AC3899">
        <w:fldChar w:fldCharType="begin"/>
      </w:r>
      <w:r w:rsidR="00AC3899">
        <w:instrText xml:space="preserve"> ADDIN EN.CITE &lt;EndNote&gt;&lt;Cite&gt;&lt;Author&gt;Fuss&lt;/Author&gt;&lt;Year&gt;1992&lt;/Year&gt;&lt;RecNum&gt;3115&lt;/RecNum&gt;&lt;DisplayText&gt;(Fuss et al., 1992)&lt;/DisplayText&gt;&lt;record&gt;&lt;rec-number&gt;3115&lt;/rec-number&gt;&lt;foreign-keys&gt;&lt;key app="EN" db-id="2a0fvtrtv22za6exff0x99w8aatd9zzwfzt2" timestamp="1532556024"&gt;3115&lt;/key&gt;&lt;key app="ENWeb" db-id=""&gt;0&lt;/key&gt;&lt;/foreign-keys&gt;&lt;ref-type name="Journal Article"&gt;17&lt;/ref-type&gt;&lt;contributors&gt;&lt;authors&gt;&lt;author&gt;Fuss, M.&lt;/author&gt;&lt;author&gt;Pepersack, T.&lt;/author&gt;&lt;author&gt;Gillet, C.&lt;/author&gt;&lt;author&gt;Karmali, R.&lt;/author&gt;&lt;author&gt;Corvilain, J.&lt;/author&gt;&lt;/authors&gt;&lt;/contributors&gt;&lt;auth-address&gt;Department of Internal Medicine, Endocrinology and Metabolism, Brugmann University Hospital, Universite Libre de Bruxelles, Belgium.&lt;/auth-address&gt;&lt;titles&gt;&lt;title&gt;Calcium and vitamin D metabolism in granulomatous diseases&lt;/title&gt;&lt;secondary-title&gt;Clin Rheumatol&lt;/secondary-title&gt;&lt;/titles&gt;&lt;periodical&gt;&lt;full-title&gt;Clin Rheumatol&lt;/full-title&gt;&lt;/periodical&gt;&lt;pages&gt;28-36&lt;/pages&gt;&lt;volume&gt;11&lt;/volume&gt;&lt;number&gt;1&lt;/number&gt;&lt;edition&gt;1992/03/01&lt;/edition&gt;&lt;keywords&gt;&lt;keyword&gt;Calcium/*metabolism&lt;/keyword&gt;&lt;keyword&gt;Granulomatous Disease, Chronic/*metabolism&lt;/keyword&gt;&lt;keyword&gt;Humans&lt;/keyword&gt;&lt;keyword&gt;Vitamin D/*metabolism&lt;/keyword&gt;&lt;/keywords&gt;&lt;dates&gt;&lt;year&gt;1992&lt;/year&gt;&lt;pub-dates&gt;&lt;date&gt;Mar&lt;/date&gt;&lt;/pub-dates&gt;&lt;/dates&gt;&lt;isbn&gt;0770-3198 (Print)&amp;#xD;0770-3198 (Linking)&lt;/isbn&gt;&lt;accession-num&gt;1582115&lt;/accession-num&gt;&lt;urls&gt;&lt;related-urls&gt;&lt;url&gt;&lt;style face="underline" font="default" size="100%"&gt;https://www.ncbi.nlm.nih.gov/pubmed/1582115&lt;/style&gt;&lt;/url&gt;&lt;/related-urls&gt;&lt;/urls&gt;&lt;/record&gt;&lt;/Cite&gt;&lt;/EndNote&gt;</w:instrText>
      </w:r>
      <w:r w:rsidR="00AC3899">
        <w:fldChar w:fldCharType="separate"/>
      </w:r>
      <w:r w:rsidR="00AC3899">
        <w:rPr>
          <w:noProof/>
        </w:rPr>
        <w:t>(</w:t>
      </w:r>
      <w:hyperlink w:anchor="_ENREF_59" w:tooltip="Fuss, 1992 #3115" w:history="1">
        <w:r w:rsidR="00425C63">
          <w:rPr>
            <w:noProof/>
          </w:rPr>
          <w:t>Fuss et al., 1992</w:t>
        </w:r>
      </w:hyperlink>
      <w:r w:rsidR="00AC3899">
        <w:rPr>
          <w:noProof/>
        </w:rPr>
        <w:t>)</w:t>
      </w:r>
      <w:r w:rsidR="00AC3899">
        <w:fldChar w:fldCharType="end"/>
      </w:r>
      <w:r w:rsidR="00E61044">
        <w:t>.</w:t>
      </w:r>
    </w:p>
    <w:p w14:paraId="5074DA81" w14:textId="77777777" w:rsidR="00C56191" w:rsidRPr="000C272D" w:rsidRDefault="009C1153" w:rsidP="005D6EE8">
      <w:pPr>
        <w:pStyle w:val="Heading3"/>
        <w:rPr>
          <w:rFonts w:cs="Arial"/>
        </w:rPr>
      </w:pPr>
      <w:bookmarkStart w:id="26" w:name="_Toc520790301"/>
      <w:r w:rsidRPr="000C272D">
        <w:rPr>
          <w:rFonts w:cs="Arial"/>
        </w:rPr>
        <w:t>24-Hydroxylation</w:t>
      </w:r>
      <w:bookmarkEnd w:id="26"/>
    </w:p>
    <w:p w14:paraId="2DEF6F04" w14:textId="7E0F9FAD" w:rsidR="002E4D6C" w:rsidRDefault="00C56191" w:rsidP="005D6EE8">
      <w:r w:rsidRPr="000C272D">
        <w:t>CYP24A1</w:t>
      </w:r>
      <w:r w:rsidR="00ED6074" w:rsidRPr="000C272D">
        <w:t xml:space="preserve"> has</w:t>
      </w:r>
      <w:r w:rsidR="00F372E3" w:rsidRPr="000C272D">
        <w:t xml:space="preserve"> 24-hydroxylase activity where it</w:t>
      </w:r>
      <w:r w:rsidR="002E6247" w:rsidRPr="000C272D">
        <w:t xml:space="preserve"> converts 25</w:t>
      </w:r>
      <w:r w:rsidR="00247055">
        <w:t>OHD and 1,25</w:t>
      </w:r>
      <w:r w:rsidRPr="000C272D">
        <w:t>(OH)</w:t>
      </w:r>
      <w:r w:rsidRPr="000C272D">
        <w:rPr>
          <w:vertAlign w:val="subscript"/>
        </w:rPr>
        <w:t>2</w:t>
      </w:r>
      <w:r w:rsidRPr="000C272D">
        <w:t>D t</w:t>
      </w:r>
      <w:r w:rsidR="00247055">
        <w:t>o 24,25-hydroxyvitamin D (24,25</w:t>
      </w:r>
      <w:r w:rsidR="00F372E3" w:rsidRPr="000C272D">
        <w:t>(</w:t>
      </w:r>
      <w:r w:rsidRPr="000C272D">
        <w:t>OH</w:t>
      </w:r>
      <w:r w:rsidR="00F372E3" w:rsidRPr="000C272D">
        <w:t>)</w:t>
      </w:r>
      <w:r w:rsidR="00F372E3" w:rsidRPr="000C272D">
        <w:rPr>
          <w:vertAlign w:val="subscript"/>
        </w:rPr>
        <w:t>2</w:t>
      </w:r>
      <w:r w:rsidRPr="000C272D">
        <w:t>D) and 1,24,25-</w:t>
      </w:r>
      <w:r w:rsidR="00F372E3" w:rsidRPr="000C272D">
        <w:t>tr</w:t>
      </w:r>
      <w:r w:rsidRPr="000C272D">
        <w:t xml:space="preserve">ihydroxyvitamin D </w:t>
      </w:r>
      <w:r w:rsidR="00F372E3" w:rsidRPr="000C272D">
        <w:t>(</w:t>
      </w:r>
      <w:r w:rsidR="00247055">
        <w:t>1,24,25</w:t>
      </w:r>
      <w:r w:rsidRPr="000C272D">
        <w:t>(OH)</w:t>
      </w:r>
      <w:r w:rsidR="00F372E3" w:rsidRPr="000C272D">
        <w:rPr>
          <w:vertAlign w:val="subscript"/>
        </w:rPr>
        <w:t>3</w:t>
      </w:r>
      <w:r w:rsidRPr="000C272D">
        <w:t>D</w:t>
      </w:r>
      <w:r w:rsidR="00F372E3" w:rsidRPr="000C272D">
        <w:t>)</w:t>
      </w:r>
      <w:r w:rsidRPr="000C272D">
        <w:t xml:space="preserve"> respectively</w:t>
      </w:r>
      <w:r w:rsidR="00F372E3" w:rsidRPr="000C272D">
        <w:t xml:space="preserve">, </w:t>
      </w:r>
      <w:r w:rsidR="00AC3899">
        <w:fldChar w:fldCharType="begin"/>
      </w:r>
      <w:r w:rsidR="00AC3899">
        <w:instrText xml:space="preserve"> ADDIN EN.CITE &lt;EndNote&gt;&lt;Cite&gt;&lt;Author&gt;Tanaka&lt;/Author&gt;&lt;Year&gt;1977&lt;/Year&gt;&lt;RecNum&gt;64&lt;/RecNum&gt;&lt;DisplayText&gt;(Tanaka et al., 1977)&lt;/DisplayText&gt;&lt;record&gt;&lt;rec-number&gt;64&lt;/rec-number&gt;&lt;foreign-keys&gt;&lt;key app="EN" db-id="2a0fvtrtv22za6exff0x99w8aatd9zzwfzt2" timestamp="1518712824"&gt;64&lt;/key&gt;&lt;key app="ENWeb" db-id=""&gt;0&lt;/key&gt;&lt;/foreign-keys&gt;&lt;ref-type name="Journal Article"&gt;17&lt;/ref-type&gt;&lt;contributors&gt;&lt;authors&gt;&lt;author&gt;Tanaka, Y.&lt;/author&gt;&lt;author&gt;Castillo, L.&lt;/author&gt;&lt;author&gt;DeLuca, H. F.&lt;/author&gt;&lt;/authors&gt;&lt;/contributors&gt;&lt;titles&gt;&lt;title&gt;The 24-hydroxylation of 1,25-dihydroxyvitamin D3&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1421-4&lt;/pages&gt;&lt;volume&gt;252&lt;/volume&gt;&lt;number&gt;4&lt;/number&gt;&lt;edition&gt;1977/02/25&lt;/edition&gt;&lt;keywords&gt;&lt;keyword&gt;Animals&lt;/keyword&gt;&lt;keyword&gt;Chickens&lt;/keyword&gt;&lt;keyword&gt;Dihydroxycholecalciferols/*metabolism&lt;/keyword&gt;&lt;keyword&gt;Hydroxycholecalciferols/biosynthesis/*metabolism/pharmacology&lt;/keyword&gt;&lt;keyword&gt;Kidney/drug effects/enzymology&lt;/keyword&gt;&lt;keyword&gt;Male&lt;/keyword&gt;&lt;keyword&gt;Mitochondria/drug effects/enzymology&lt;/keyword&gt;&lt;keyword&gt;Nephrectomy&lt;/keyword&gt;&lt;keyword&gt;Rats&lt;/keyword&gt;&lt;keyword&gt;Steroid Hydroxylases/*metabolism&lt;/keyword&gt;&lt;keyword&gt;Vitamin D Deficiency/enzymology&lt;/keyword&gt;&lt;/keywords&gt;&lt;dates&gt;&lt;year&gt;1977&lt;/year&gt;&lt;pub-dates&gt;&lt;date&gt;Feb 25&lt;/date&gt;&lt;/pub-dates&gt;&lt;/dates&gt;&lt;isbn&gt;0021-9258 (Print)&amp;#xD;0021-9258 (Linking)&lt;/isbn&gt;&lt;accession-num&gt;838723&lt;/accession-num&gt;&lt;urls&gt;&lt;related-urls&gt;&lt;url&gt;https://www.ncbi.nlm.nih.gov/pubmed/838723&lt;/url&gt;&lt;/related-urls&gt;&lt;/urls&gt;&lt;/record&gt;&lt;/Cite&gt;&lt;/EndNote&gt;</w:instrText>
      </w:r>
      <w:r w:rsidR="00AC3899">
        <w:fldChar w:fldCharType="separate"/>
      </w:r>
      <w:r w:rsidR="00AC3899">
        <w:rPr>
          <w:noProof/>
        </w:rPr>
        <w:t>(</w:t>
      </w:r>
      <w:hyperlink w:anchor="_ENREF_141" w:tooltip="Tanaka, 1977 #64" w:history="1">
        <w:r w:rsidR="00425C63">
          <w:rPr>
            <w:noProof/>
          </w:rPr>
          <w:t>Tanaka et al., 1977</w:t>
        </w:r>
      </w:hyperlink>
      <w:r w:rsidR="00AC3899">
        <w:rPr>
          <w:noProof/>
        </w:rPr>
        <w:t>)</w:t>
      </w:r>
      <w:r w:rsidR="00AC3899">
        <w:fldChar w:fldCharType="end"/>
      </w:r>
      <w:r w:rsidRPr="000C272D">
        <w:t>.</w:t>
      </w:r>
      <w:r w:rsidR="00917ED2" w:rsidRPr="000C272D">
        <w:t xml:space="preserve"> It has a higher affinity for</w:t>
      </w:r>
      <w:r w:rsidR="00F372E3" w:rsidRPr="000C272D">
        <w:t xml:space="preserve"> 1,25(OH)</w:t>
      </w:r>
      <w:r w:rsidR="00F372E3" w:rsidRPr="000C272D">
        <w:rPr>
          <w:vertAlign w:val="subscript"/>
        </w:rPr>
        <w:t>2</w:t>
      </w:r>
      <w:r w:rsidR="002E6247" w:rsidRPr="000C272D">
        <w:t>D as a substrate rather than 25</w:t>
      </w:r>
      <w:r w:rsidR="00F372E3" w:rsidRPr="000C272D">
        <w:t>OHD</w:t>
      </w:r>
      <w:r w:rsidR="009560AF">
        <w:t>,</w:t>
      </w:r>
      <w:r w:rsidR="009560AF" w:rsidRPr="009560AF">
        <w:t xml:space="preserve"> </w:t>
      </w:r>
      <w:r w:rsidR="00AC3899">
        <w:fldChar w:fldCharType="begin">
          <w:fldData xml:space="preserve">PEVuZE5vdGU+PENpdGU+PEF1dGhvcj5Bcm1icmVjaHQ8L0F1dGhvcj48WWVhcj4xOTk4PC9ZZWFy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</w:fldData>
        </w:fldChar>
      </w:r>
      <w:r w:rsidR="00AC3899">
        <w:instrText xml:space="preserve"> ADDIN EN.CITE </w:instrText>
      </w:r>
      <w:r w:rsidR="00AC3899">
        <w:fldChar w:fldCharType="begin">
          <w:fldData xml:space="preserve">PEVuZE5vdGU+PENpdGU+PEF1dGhvcj5Bcm1icmVjaHQ8L0F1dGhvcj48WWVhcj4xOTk4PC9ZZWFy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</w:fldData>
        </w:fldChar>
      </w:r>
      <w:r w:rsidR="00AC3899">
        <w:instrText xml:space="preserve"> ADDIN EN.CITE.DATA </w:instrText>
      </w:r>
      <w:r w:rsidR="00AC3899">
        <w:fldChar w:fldCharType="end"/>
      </w:r>
      <w:r w:rsidR="00AC3899">
        <w:fldChar w:fldCharType="separate"/>
      </w:r>
      <w:r w:rsidR="00AC3899">
        <w:rPr>
          <w:noProof/>
        </w:rPr>
        <w:t>(</w:t>
      </w:r>
      <w:hyperlink w:anchor="_ENREF_2" w:tooltip="Armbrecht, 1998 #604" w:history="1">
        <w:r w:rsidR="00425C63">
          <w:rPr>
            <w:noProof/>
          </w:rPr>
          <w:t>Armbrecht et al., 1998</w:t>
        </w:r>
      </w:hyperlink>
      <w:r w:rsidR="00AC3899">
        <w:rPr>
          <w:noProof/>
        </w:rPr>
        <w:t>)</w:t>
      </w:r>
      <w:r w:rsidR="00AC3899">
        <w:fldChar w:fldCharType="end"/>
      </w:r>
      <w:r w:rsidR="00F372E3" w:rsidRPr="000C272D">
        <w:t>. 24</w:t>
      </w:r>
      <w:r w:rsidR="005E71F4">
        <w:t>-</w:t>
      </w:r>
      <w:r w:rsidR="00F372E3" w:rsidRPr="000C272D">
        <w:t>hydroxylase activity is promo</w:t>
      </w:r>
      <w:r w:rsidR="00247055">
        <w:t>ted by increased levels of 1,25</w:t>
      </w:r>
      <w:r w:rsidR="00F372E3" w:rsidRPr="000C272D">
        <w:t>(OH)</w:t>
      </w:r>
      <w:r w:rsidR="00F372E3" w:rsidRPr="000C272D">
        <w:rPr>
          <w:vertAlign w:val="subscript"/>
        </w:rPr>
        <w:t>2</w:t>
      </w:r>
      <w:r w:rsidR="00F372E3" w:rsidRPr="000C272D">
        <w:t>D</w:t>
      </w:r>
      <w:r w:rsidR="003D1BC9" w:rsidRPr="000C272D">
        <w:t xml:space="preserve"> </w:t>
      </w:r>
      <w:r w:rsidR="002B5BBE" w:rsidRPr="000C272D">
        <w:t xml:space="preserve">and PTH </w:t>
      </w:r>
      <w:r w:rsidR="003D1BC9" w:rsidRPr="000C272D">
        <w:t>but is not influenced by</w:t>
      </w:r>
      <w:r w:rsidR="00247055">
        <w:t xml:space="preserve"> increased levels of 24,25</w:t>
      </w:r>
      <w:r w:rsidR="003D1BC9" w:rsidRPr="000C272D">
        <w:t>(OH)</w:t>
      </w:r>
      <w:r w:rsidR="003D1BC9" w:rsidRPr="000C272D">
        <w:rPr>
          <w:vertAlign w:val="subscript"/>
        </w:rPr>
        <w:t>2</w:t>
      </w:r>
      <w:r w:rsidR="00247055">
        <w:t>D or 1,24,25</w:t>
      </w:r>
      <w:r w:rsidR="003D1BC9" w:rsidRPr="000C272D">
        <w:t>(OH)</w:t>
      </w:r>
      <w:r w:rsidR="003D1BC9" w:rsidRPr="000C272D">
        <w:rPr>
          <w:vertAlign w:val="subscript"/>
        </w:rPr>
        <w:t>3</w:t>
      </w:r>
      <w:r w:rsidR="003D1BC9" w:rsidRPr="000C272D">
        <w:t>D</w:t>
      </w:r>
      <w:r w:rsidR="00981CA2" w:rsidRPr="000C272D">
        <w:t xml:space="preserve">, </w:t>
      </w:r>
      <w:r w:rsidR="00AC3899">
        <w:fldChar w:fldCharType="begin">
          <w:fldData xml:space="preserve">PEVuZE5vdGU+PENpdGU+PEF1dGhvcj5Bcm1icmVjaHQ8L0F1dGhvcj48WWVhcj4xOTk4PC9ZZWFy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</w:fldData>
        </w:fldChar>
      </w:r>
      <w:r w:rsidR="00AC3899">
        <w:instrText xml:space="preserve"> ADDIN EN.CITE </w:instrText>
      </w:r>
      <w:r w:rsidR="00AC3899">
        <w:fldChar w:fldCharType="begin">
          <w:fldData xml:space="preserve">PEVuZE5vdGU+PENpdGU+PEF1dGhvcj5Bcm1icmVjaHQ8L0F1dGhvcj48WWVhcj4xOTk4PC9ZZWFy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</w:fldData>
        </w:fldChar>
      </w:r>
      <w:r w:rsidR="00AC3899">
        <w:instrText xml:space="preserve"> ADDIN EN.CITE.DATA </w:instrText>
      </w:r>
      <w:r w:rsidR="00AC3899">
        <w:fldChar w:fldCharType="end"/>
      </w:r>
      <w:r w:rsidR="00AC3899">
        <w:fldChar w:fldCharType="separate"/>
      </w:r>
      <w:r w:rsidR="00AC3899">
        <w:rPr>
          <w:noProof/>
        </w:rPr>
        <w:t>(</w:t>
      </w:r>
      <w:hyperlink w:anchor="_ENREF_2" w:tooltip="Armbrecht, 1998 #604" w:history="1">
        <w:r w:rsidR="00425C63">
          <w:rPr>
            <w:noProof/>
          </w:rPr>
          <w:t>Armbrecht et al., 1998</w:t>
        </w:r>
      </w:hyperlink>
      <w:r w:rsidR="00AC3899">
        <w:rPr>
          <w:noProof/>
        </w:rPr>
        <w:t>)</w:t>
      </w:r>
      <w:r w:rsidR="00AC3899">
        <w:fldChar w:fldCharType="end"/>
      </w:r>
      <w:r w:rsidR="003D1BC9" w:rsidRPr="000C272D">
        <w:t>.</w:t>
      </w:r>
      <w:r w:rsidR="002E4D6C">
        <w:t xml:space="preserve"> </w:t>
      </w:r>
    </w:p>
    <w:p w14:paraId="5582B25C" w14:textId="7240285A" w:rsidR="003D1BC9" w:rsidRPr="009F33B3" w:rsidRDefault="002E4D6C" w:rsidP="005D6EE8">
      <w:pPr>
        <w:rPr>
          <w:color w:val="000000" w:themeColor="text1"/>
        </w:rPr>
      </w:pPr>
      <w:r w:rsidRPr="009F33B3">
        <w:rPr>
          <w:color w:val="000000" w:themeColor="text1"/>
        </w:rPr>
        <w:t>FGF23, along with its co-receptor αKlotho, promotes 24-hydroxylase activity primarily in the kidney. Loss of function mutations in FGF23 or αKlotho result in increased synthesis of 1,25(OH)</w:t>
      </w:r>
      <w:r w:rsidRPr="009F33B3">
        <w:rPr>
          <w:color w:val="000000" w:themeColor="text1"/>
          <w:vertAlign w:val="subscript"/>
        </w:rPr>
        <w:t>2</w:t>
      </w:r>
      <w:r w:rsidRPr="009F33B3">
        <w:rPr>
          <w:color w:val="000000" w:themeColor="text1"/>
        </w:rPr>
        <w:t xml:space="preserve">D, with hyperphosphataemia and vascular calcification, </w:t>
      </w:r>
      <w:r w:rsidR="00AC3899" w:rsidRPr="009F33B3">
        <w:rPr>
          <w:color w:val="000000" w:themeColor="text1"/>
        </w:rPr>
        <w:fldChar w:fldCharType="begin">
          <w:fldData xml:space="preserve">PEVuZE5vdGU+PENpdGU+PEF1dGhvcj5DaHJpc3Rha29zPC9BdXRob3I+PFllYXI+MjAxNjwvWWVh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</w:fldData>
        </w:fldChar>
      </w:r>
      <w:r w:rsidR="00AC3899">
        <w:rPr>
          <w:color w:val="000000" w:themeColor="text1"/>
        </w:rPr>
        <w:instrText xml:space="preserve"> ADDIN EN.CITE </w:instrText>
      </w:r>
      <w:r w:rsidR="00AC3899">
        <w:rPr>
          <w:color w:val="000000" w:themeColor="text1"/>
        </w:rPr>
        <w:fldChar w:fldCharType="begin">
          <w:fldData xml:space="preserve">PEVuZE5vdGU+PENpdGU+PEF1dGhvcj5DaHJpc3Rha29zPC9BdXRob3I+PFllYXI+MjAxNjwvWWVh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</w:fldData>
        </w:fldChar>
      </w:r>
      <w:r w:rsidR="00AC3899">
        <w:rPr>
          <w:color w:val="000000" w:themeColor="text1"/>
        </w:rPr>
        <w:instrText xml:space="preserve"> ADDIN EN.CITE.DATA </w:instrText>
      </w:r>
      <w:r w:rsidR="00AC3899">
        <w:rPr>
          <w:color w:val="000000" w:themeColor="text1"/>
        </w:rPr>
      </w:r>
      <w:r w:rsidR="00AC3899">
        <w:rPr>
          <w:color w:val="000000" w:themeColor="text1"/>
        </w:rPr>
        <w:fldChar w:fldCharType="end"/>
      </w:r>
      <w:r w:rsidR="00AC3899" w:rsidRPr="009F33B3">
        <w:rPr>
          <w:color w:val="000000" w:themeColor="text1"/>
        </w:rPr>
      </w:r>
      <w:r w:rsidR="00AC3899" w:rsidRPr="009F33B3">
        <w:rPr>
          <w:color w:val="000000" w:themeColor="text1"/>
        </w:rPr>
        <w:fldChar w:fldCharType="separate"/>
      </w:r>
      <w:r w:rsidR="00AC3899">
        <w:rPr>
          <w:noProof/>
          <w:color w:val="000000" w:themeColor="text1"/>
        </w:rPr>
        <w:t>(</w:t>
      </w:r>
      <w:hyperlink w:anchor="_ENREF_33" w:tooltip="Christakos, 2016 #3055" w:history="1">
        <w:r w:rsidR="00425C63">
          <w:rPr>
            <w:noProof/>
            <w:color w:val="000000" w:themeColor="text1"/>
          </w:rPr>
          <w:t>Christakos et al., 2016</w:t>
        </w:r>
      </w:hyperlink>
      <w:r w:rsidR="00AC3899">
        <w:rPr>
          <w:noProof/>
          <w:color w:val="000000" w:themeColor="text1"/>
        </w:rPr>
        <w:t>)</w:t>
      </w:r>
      <w:r w:rsidR="00AC3899" w:rsidRPr="009F33B3">
        <w:rPr>
          <w:color w:val="000000" w:themeColor="text1"/>
        </w:rPr>
        <w:fldChar w:fldCharType="end"/>
      </w:r>
      <w:r w:rsidRPr="009F33B3">
        <w:rPr>
          <w:color w:val="000000" w:themeColor="text1"/>
        </w:rPr>
        <w:t>.</w:t>
      </w:r>
    </w:p>
    <w:p w14:paraId="12015F52" w14:textId="7BD33E7B" w:rsidR="00DF168A" w:rsidRPr="000C272D" w:rsidRDefault="003D1BC9" w:rsidP="005D6EE8">
      <w:r w:rsidRPr="000C272D">
        <w:t>Loss of function mutations in the gene encoding CYP24A1 causes hypercalcaemia with hype</w:t>
      </w:r>
      <w:r w:rsidR="002B5BBE" w:rsidRPr="000C272D">
        <w:t>rcalciuria and nephrocalcinosis</w:t>
      </w:r>
      <w:r w:rsidR="00917ED2" w:rsidRPr="000C272D">
        <w:t xml:space="preserve"> with</w:t>
      </w:r>
      <w:r w:rsidRPr="000C272D">
        <w:t xml:space="preserve"> decreased levels of PTH</w:t>
      </w:r>
      <w:r w:rsidR="00247055">
        <w:t xml:space="preserve">, normal to high levels of </w:t>
      </w:r>
      <w:r w:rsidR="00247055">
        <w:lastRenderedPageBreak/>
        <w:t>1,25</w:t>
      </w:r>
      <w:r w:rsidRPr="000C272D">
        <w:t>(OH)</w:t>
      </w:r>
      <w:r w:rsidRPr="000C272D">
        <w:rPr>
          <w:vertAlign w:val="subscript"/>
        </w:rPr>
        <w:t>2</w:t>
      </w:r>
      <w:r w:rsidR="00247055">
        <w:t>D and low levels of 24,25</w:t>
      </w:r>
      <w:r w:rsidRPr="000C272D">
        <w:t>(OH)</w:t>
      </w:r>
      <w:r w:rsidRPr="000C272D">
        <w:rPr>
          <w:vertAlign w:val="subscript"/>
        </w:rPr>
        <w:t>2</w:t>
      </w:r>
      <w:r w:rsidRPr="000C272D">
        <w:t>D. This suggests that CYP24A1 prevents</w:t>
      </w:r>
      <w:r w:rsidR="00B5416B" w:rsidRPr="000C272D">
        <w:t xml:space="preserve"> toxicity from </w:t>
      </w:r>
      <w:r w:rsidR="00247055">
        <w:t>high levels of 1,25</w:t>
      </w:r>
      <w:r w:rsidR="008233C2" w:rsidRPr="000C272D">
        <w:t>(OH)</w:t>
      </w:r>
      <w:r w:rsidR="008233C2" w:rsidRPr="000C272D">
        <w:rPr>
          <w:vertAlign w:val="subscript"/>
        </w:rPr>
        <w:t>2</w:t>
      </w:r>
      <w:r w:rsidR="008233C2" w:rsidRPr="000C272D">
        <w:t>D,</w:t>
      </w:r>
      <w:r w:rsidRPr="000C272D">
        <w:t xml:space="preserve"> </w:t>
      </w:r>
      <w:r w:rsidR="00AC3899">
        <w:fldChar w:fldCharType="begin">
          <w:fldData xml:space="preserve">PEVuZE5vdGU+PENpdGU+PEF1dGhvcj5TY2hsaW5nbWFubjwvQXV0aG9yPjxZZWFyPjIwMTE8L1ll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</w:fldData>
        </w:fldChar>
      </w:r>
      <w:r w:rsidR="00AC3899">
        <w:instrText xml:space="preserve"> ADDIN EN.CITE </w:instrText>
      </w:r>
      <w:r w:rsidR="00AC3899">
        <w:fldChar w:fldCharType="begin">
          <w:fldData xml:space="preserve">PEVuZE5vdGU+PENpdGU+PEF1dGhvcj5TY2hsaW5nbWFubjwvQXV0aG9yPjxZZWFyPjIwMTE8L1ll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</w:fldData>
        </w:fldChar>
      </w:r>
      <w:r w:rsidR="00AC3899">
        <w:instrText xml:space="preserve"> ADDIN EN.CITE.DATA </w:instrText>
      </w:r>
      <w:r w:rsidR="00AC3899">
        <w:fldChar w:fldCharType="end"/>
      </w:r>
      <w:r w:rsidR="00AC3899">
        <w:fldChar w:fldCharType="separate"/>
      </w:r>
      <w:r w:rsidR="00AC3899">
        <w:rPr>
          <w:noProof/>
        </w:rPr>
        <w:t>(</w:t>
      </w:r>
      <w:hyperlink w:anchor="_ENREF_134" w:tooltip="Schlingmann, 2011 #925" w:history="1">
        <w:r w:rsidR="00425C63">
          <w:rPr>
            <w:noProof/>
          </w:rPr>
          <w:t>Schlingmann et al., 2011</w:t>
        </w:r>
      </w:hyperlink>
      <w:r w:rsidR="00AC3899">
        <w:rPr>
          <w:noProof/>
        </w:rPr>
        <w:t>)</w:t>
      </w:r>
      <w:r w:rsidR="00AC3899">
        <w:fldChar w:fldCharType="end"/>
      </w:r>
      <w:r w:rsidRPr="000C272D">
        <w:t xml:space="preserve">. </w:t>
      </w:r>
    </w:p>
    <w:p w14:paraId="59B295D8" w14:textId="5545512A" w:rsidR="00C54D95" w:rsidRPr="000C272D" w:rsidRDefault="002B1C3D" w:rsidP="005D6EE8">
      <w:hyperlink w:anchor="_ENREF_155" w:tooltip="Wolf, 2014 #611" w:history="1">
        <w:r w:rsidR="00425C63">
          <w:fldChar w:fldCharType="begin"/>
        </w:r>
        <w:r w:rsidR="00425C63">
          <w:instrText xml:space="preserve"> ADDIN EN.CITE &lt;EndNote&gt;&lt;Cite AuthorYear="1"&gt;&lt;Author&gt;Wolf&lt;/Author&gt;&lt;Year&gt;2014&lt;/Year&gt;&lt;RecNum&gt;611&lt;/RecNum&gt;&lt;DisplayText&gt;Wolf et al. (2014)&lt;/DisplayText&gt;&lt;record&gt;&lt;rec-number&gt;611&lt;/rec-number&gt;&lt;foreign-keys&gt;&lt;key app="EN" db-id="2a0fvtrtv22za6exff0x99w8aatd9zzwfzt2" timestamp="1518715413"&gt;611&lt;/key&gt;&lt;key app="ENWeb" db-id=""&gt;0&lt;/key&gt;&lt;/foreign-keys&gt;&lt;ref-type name="Journal Article"&gt;17&lt;/ref-type&gt;&lt;contributors&gt;&lt;authors&gt;&lt;author&gt;Wolf, P.&lt;/author&gt;&lt;author&gt;Muller-Sacherer, T.&lt;/author&gt;&lt;author&gt;Baumgartner-Parzer, S.&lt;/author&gt;&lt;author&gt;Winhofer, Y.&lt;/author&gt;&lt;author&gt;Kroo, J.&lt;/author&gt;&lt;author&gt;Gessl, A.&lt;/author&gt;&lt;author&gt;Luger, A.&lt;/author&gt;&lt;author&gt;Krebs, M.&lt;/author&gt;&lt;/authors&gt;&lt;/contributors&gt;&lt;auth-address&gt;Department of Internal Medicine III, Division of Endocrinology and Metabolism, Medical University of Vienna, Vienna, Austria.&amp;#xD;Department of Pediatrics, Medical University of Vienna, Vienna, Austria.&amp;#xD;Division of Endocrinology and Metabolism, Health Center of the Regional Medical Insurance Company of Vienna, Vienna, Austria.&lt;/auth-address&gt;&lt;titles&gt;&lt;title&gt;A Case of &amp;quot;Late-Onset&amp;quot; Idiopathic Infantile Hypercalcemia Secondary to Mutations in the CYP24A1 Gene&lt;/title&gt;&lt;secondary-title&gt;Endocr Pract&lt;/secondary-title&gt;&lt;alt-title&gt;Endocrine practice : official journal of the American College of Endocrinology and the American Association of Clinical Endocrinologists&lt;/alt-title&gt;&lt;/titles&gt;&lt;periodical&gt;&lt;full-title&gt;Endocr Pract&lt;/full-title&gt;&lt;/periodical&gt;&lt;pages&gt;e91-5&lt;/pages&gt;&lt;volume&gt;20&lt;/volume&gt;&lt;number&gt;5&lt;/number&gt;&lt;edition&gt;2014/02/13&lt;/edition&gt;&lt;dates&gt;&lt;year&gt;2014&lt;/year&gt;&lt;pub-dates&gt;&lt;date&gt;May&lt;/date&gt;&lt;/pub-dates&gt;&lt;/dates&gt;&lt;isbn&gt;1934-2403 (Electronic)&amp;#xD;1530-891X (Linking)&lt;/isbn&gt;&lt;accession-num&gt;24518185&lt;/accession-num&gt;&lt;urls&gt;&lt;related-urls&gt;&lt;url&gt;https://www.ncbi.nlm.nih.gov/pubmed/24518185&lt;/url&gt;&lt;/related-urls&gt;&lt;/urls&gt;&lt;electronic-resource-num&gt;10.4158/EP13479.CR&lt;/electronic-resource-num&gt;&lt;/record&gt;&lt;/Cite&gt;&lt;/EndNote&gt;</w:instrText>
        </w:r>
        <w:r w:rsidR="00425C63">
          <w:fldChar w:fldCharType="separate"/>
        </w:r>
        <w:r w:rsidR="00425C63">
          <w:rPr>
            <w:noProof/>
          </w:rPr>
          <w:t>Wolf et al. (2014)</w:t>
        </w:r>
        <w:r w:rsidR="00425C63">
          <w:fldChar w:fldCharType="end"/>
        </w:r>
      </w:hyperlink>
      <w:r w:rsidR="008233C2" w:rsidRPr="000C272D">
        <w:t xml:space="preserve"> also reported a case of idiopathic infantile hypercalcaemia that presented as hypercalciuria and nephrolithiasi</w:t>
      </w:r>
      <w:r w:rsidR="002B5BBE" w:rsidRPr="000C272D">
        <w:t>s</w:t>
      </w:r>
      <w:r w:rsidR="008233C2" w:rsidRPr="000C272D">
        <w:t xml:space="preserve"> in adolescence due to a reduced function mutation in the gene encoding CYP24A1.</w:t>
      </w:r>
    </w:p>
    <w:p w14:paraId="332B5D21" w14:textId="77777777" w:rsidR="00ED7994" w:rsidRPr="000C272D" w:rsidRDefault="009C1153" w:rsidP="005D6EE8">
      <w:pPr>
        <w:pStyle w:val="Heading3"/>
        <w:rPr>
          <w:rFonts w:cs="Arial"/>
        </w:rPr>
      </w:pPr>
      <w:bookmarkStart w:id="27" w:name="_Toc520790302"/>
      <w:r w:rsidRPr="000C272D">
        <w:rPr>
          <w:rFonts w:cs="Arial"/>
        </w:rPr>
        <w:t>3-Epimerisation</w:t>
      </w:r>
      <w:bookmarkEnd w:id="27"/>
    </w:p>
    <w:p w14:paraId="21A096C7" w14:textId="0EE33036" w:rsidR="00172E43" w:rsidRDefault="00D6057E" w:rsidP="005D6EE8">
      <w:r w:rsidRPr="000C272D">
        <w:t>25OHD, 1,25(OH)</w:t>
      </w:r>
      <w:r w:rsidRPr="000C272D">
        <w:rPr>
          <w:vertAlign w:val="subscript"/>
        </w:rPr>
        <w:t>2</w:t>
      </w:r>
      <w:r w:rsidRPr="000C272D">
        <w:t>D and 24,25(OH)</w:t>
      </w:r>
      <w:r w:rsidRPr="000C272D">
        <w:rPr>
          <w:vertAlign w:val="subscript"/>
        </w:rPr>
        <w:t>2</w:t>
      </w:r>
      <w:r w:rsidR="008225B5" w:rsidRPr="000C272D">
        <w:t>D can</w:t>
      </w:r>
      <w:r w:rsidR="00AE5106" w:rsidRPr="000C272D">
        <w:t xml:space="preserve"> undergo</w:t>
      </w:r>
      <w:r w:rsidRPr="000C272D">
        <w:t xml:space="preserve"> </w:t>
      </w:r>
      <w:r w:rsidR="008225B5" w:rsidRPr="000C272D">
        <w:t>epimeris</w:t>
      </w:r>
      <w:r w:rsidR="00AE5106" w:rsidRPr="000C272D">
        <w:t xml:space="preserve">ation </w:t>
      </w:r>
      <w:r w:rsidR="00BF4393" w:rsidRPr="000C272D">
        <w:t>on their third carbon</w:t>
      </w:r>
      <w:r w:rsidR="00AE5106" w:rsidRPr="000C272D">
        <w:t xml:space="preserve"> in the A ring</w:t>
      </w:r>
      <w:r w:rsidR="008225B5" w:rsidRPr="000C272D">
        <w:t xml:space="preserve"> to form</w:t>
      </w:r>
      <w:r w:rsidR="00BF4393" w:rsidRPr="000C272D">
        <w:t xml:space="preserve"> 3-epi-25OHD, 3-epi-1,25</w:t>
      </w:r>
      <w:r w:rsidR="00A4135D" w:rsidRPr="000C272D">
        <w:t>(OH)</w:t>
      </w:r>
      <w:r w:rsidR="00A4135D" w:rsidRPr="000C272D">
        <w:rPr>
          <w:vertAlign w:val="subscript"/>
        </w:rPr>
        <w:t>2</w:t>
      </w:r>
      <w:r w:rsidR="00A4135D" w:rsidRPr="000C272D">
        <w:t>D and 3-epi-24,25(OH)</w:t>
      </w:r>
      <w:r w:rsidR="00A4135D" w:rsidRPr="000C272D">
        <w:rPr>
          <w:vertAlign w:val="subscript"/>
        </w:rPr>
        <w:t>2</w:t>
      </w:r>
      <w:r w:rsidR="00A4135D" w:rsidRPr="000C272D">
        <w:t>D</w:t>
      </w:r>
      <w:r w:rsidR="00AE5106" w:rsidRPr="000C272D">
        <w:t xml:space="preserve"> respectively</w:t>
      </w:r>
      <w:r w:rsidR="00DE01EA" w:rsidRPr="000C272D">
        <w:t xml:space="preserve"> (</w:t>
      </w:r>
      <w:r w:rsidR="00874AF6">
        <w:t>figure 1.2</w:t>
      </w:r>
      <w:r w:rsidR="00A4135D" w:rsidRPr="000C272D">
        <w:t>).</w:t>
      </w:r>
      <w:r w:rsidR="00AE5106" w:rsidRPr="000C272D">
        <w:t xml:space="preserve"> These epimers </w:t>
      </w:r>
      <w:r w:rsidR="00FD3CF1" w:rsidRPr="000C272D">
        <w:t xml:space="preserve">have decreased binding affinity to the VDR and to VDBP </w:t>
      </w:r>
      <w:r w:rsidR="00DE01EA" w:rsidRPr="000C272D">
        <w:t>(</w:t>
      </w:r>
      <w:r w:rsidR="00874AF6">
        <w:t>figure 1.3</w:t>
      </w:r>
      <w:r w:rsidR="00045C66" w:rsidRPr="000C272D">
        <w:t>).</w:t>
      </w:r>
      <w:r w:rsidR="00A83B0B" w:rsidRPr="000C272D">
        <w:t xml:space="preserve"> </w:t>
      </w:r>
      <w:r w:rsidR="008225B5" w:rsidRPr="000C272D">
        <w:t xml:space="preserve">3-epi-25OHD </w:t>
      </w:r>
      <w:r w:rsidR="00045C66" w:rsidRPr="000C272D">
        <w:t>interfere</w:t>
      </w:r>
      <w:r w:rsidR="008225B5" w:rsidRPr="000C272D">
        <w:t>s</w:t>
      </w:r>
      <w:r w:rsidR="00755DC1" w:rsidRPr="000C272D">
        <w:t xml:space="preserve"> with most liquid chromatography tandem mass spectrometry (LC/MS-MS)</w:t>
      </w:r>
      <w:r w:rsidR="00A83B0B" w:rsidRPr="000C272D">
        <w:t xml:space="preserve"> assays for 25OHD</w:t>
      </w:r>
      <w:r w:rsidR="008225B5" w:rsidRPr="000C272D">
        <w:t xml:space="preserve"> as it elutes at the same t</w:t>
      </w:r>
      <w:r w:rsidR="00B5416B" w:rsidRPr="000C272D">
        <w:t>ime with the same mass to charge ratio</w:t>
      </w:r>
      <w:r w:rsidR="008225B5" w:rsidRPr="000C272D">
        <w:t xml:space="preserve">, </w:t>
      </w:r>
      <w:r w:rsidR="00AC3899">
        <w:fldChar w:fldCharType="begin">
          <w:fldData xml:space="preserve">PEVuZE5vdGU+PENpdGU+PEF1dGhvcj5GbHlubjwvQXV0aG9yPjxZZWFyPjIwMTQ8L1llYXI+PFJl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</w:fldData>
        </w:fldChar>
      </w:r>
      <w:r w:rsidR="00AC3899">
        <w:instrText xml:space="preserve"> ADDIN EN.CITE </w:instrText>
      </w:r>
      <w:r w:rsidR="00AC3899">
        <w:fldChar w:fldCharType="begin">
          <w:fldData xml:space="preserve">PEVuZE5vdGU+PENpdGU+PEF1dGhvcj5GbHlubjwvQXV0aG9yPjxZZWFyPjIwMTQ8L1llYXI+PFJl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</w:fldData>
        </w:fldChar>
      </w:r>
      <w:r w:rsidR="00AC3899">
        <w:instrText xml:space="preserve"> ADDIN EN.CITE.DATA </w:instrText>
      </w:r>
      <w:r w:rsidR="00AC3899">
        <w:fldChar w:fldCharType="end"/>
      </w:r>
      <w:r w:rsidR="00AC3899">
        <w:fldChar w:fldCharType="separate"/>
      </w:r>
      <w:r w:rsidR="00AC3899">
        <w:rPr>
          <w:noProof/>
        </w:rPr>
        <w:t>(</w:t>
      </w:r>
      <w:hyperlink w:anchor="_ENREF_56" w:tooltip="Flynn, 2014 #1027" w:history="1">
        <w:r w:rsidR="00425C63">
          <w:rPr>
            <w:noProof/>
          </w:rPr>
          <w:t>Flynn et al., 2014</w:t>
        </w:r>
      </w:hyperlink>
      <w:r w:rsidR="00AC3899">
        <w:rPr>
          <w:noProof/>
        </w:rPr>
        <w:t>)</w:t>
      </w:r>
      <w:r w:rsidR="00AC3899">
        <w:fldChar w:fldCharType="end"/>
      </w:r>
      <w:r w:rsidR="00B5416B" w:rsidRPr="000C272D">
        <w:t>. S</w:t>
      </w:r>
      <w:r w:rsidR="008225B5" w:rsidRPr="000C272D">
        <w:t>pecificity can be improved by using a longer run time or the use of pentafluorophenylpropyl chromatographic columns</w:t>
      </w:r>
      <w:r w:rsidR="003905FC" w:rsidRPr="000C272D">
        <w:t>,</w:t>
      </w:r>
      <w:r w:rsidR="00A83B0B" w:rsidRPr="000C272D">
        <w:t xml:space="preserve"> </w:t>
      </w:r>
      <w:r w:rsidR="00AC3899">
        <w:fldChar w:fldCharType="begin">
          <w:fldData xml:space="preserve">PEVuZE5vdGU+PENpdGU+PEF1dGhvcj5GbHlubjwvQXV0aG9yPjxZZWFyPjIwMTQ8L1llYXI+PFJl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</w:fldData>
        </w:fldChar>
      </w:r>
      <w:r w:rsidR="00AC3899">
        <w:instrText xml:space="preserve"> ADDIN EN.CITE </w:instrText>
      </w:r>
      <w:r w:rsidR="00AC3899">
        <w:fldChar w:fldCharType="begin">
          <w:fldData xml:space="preserve">PEVuZE5vdGU+PENpdGU+PEF1dGhvcj5GbHlubjwvQXV0aG9yPjxZZWFyPjIwMTQ8L1llYXI+PFJl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</w:fldData>
        </w:fldChar>
      </w:r>
      <w:r w:rsidR="00AC3899">
        <w:instrText xml:space="preserve"> ADDIN EN.CITE.DATA </w:instrText>
      </w:r>
      <w:r w:rsidR="00AC3899">
        <w:fldChar w:fldCharType="end"/>
      </w:r>
      <w:r w:rsidR="00AC3899">
        <w:fldChar w:fldCharType="separate"/>
      </w:r>
      <w:r w:rsidR="00AC3899">
        <w:rPr>
          <w:noProof/>
        </w:rPr>
        <w:t>(</w:t>
      </w:r>
      <w:hyperlink w:anchor="_ENREF_56" w:tooltip="Flynn, 2014 #1027" w:history="1">
        <w:r w:rsidR="00425C63">
          <w:rPr>
            <w:noProof/>
          </w:rPr>
          <w:t>Flynn et al., 2014</w:t>
        </w:r>
      </w:hyperlink>
      <w:r w:rsidR="00AC3899">
        <w:rPr>
          <w:noProof/>
        </w:rPr>
        <w:t>)</w:t>
      </w:r>
      <w:r w:rsidR="00AC3899">
        <w:fldChar w:fldCharType="end"/>
      </w:r>
      <w:r w:rsidR="003905FC" w:rsidRPr="000C272D">
        <w:t xml:space="preserve">. </w:t>
      </w:r>
      <w:r w:rsidR="00A83B0B" w:rsidRPr="000C272D">
        <w:t>M</w:t>
      </w:r>
      <w:r w:rsidR="00045C66" w:rsidRPr="000C272D">
        <w:t>ost</w:t>
      </w:r>
      <w:r w:rsidR="00FD3CF1" w:rsidRPr="000C272D">
        <w:t xml:space="preserve"> immunoassays</w:t>
      </w:r>
      <w:r w:rsidR="00045C66" w:rsidRPr="000C272D">
        <w:t xml:space="preserve"> d</w:t>
      </w:r>
      <w:r w:rsidR="008225B5" w:rsidRPr="000C272D">
        <w:t>o not detect the C-3-epimers</w:t>
      </w:r>
      <w:r w:rsidR="00FD3CF1" w:rsidRPr="000C272D">
        <w:t>.</w:t>
      </w:r>
      <w:r w:rsidR="00045C66" w:rsidRPr="000C272D">
        <w:t xml:space="preserve"> C-3-epimers are increased in chi</w:t>
      </w:r>
      <w:r w:rsidR="00981CA2" w:rsidRPr="000C272D">
        <w:t>ldren but adults can also have detectable</w:t>
      </w:r>
      <w:r w:rsidR="00045C66" w:rsidRPr="000C272D">
        <w:t xml:space="preserve"> levels</w:t>
      </w:r>
      <w:r w:rsidR="00B5416B" w:rsidRPr="000C272D">
        <w:t>,</w:t>
      </w:r>
      <w:r w:rsidR="00045C66" w:rsidRPr="000C272D">
        <w:t xml:space="preserve"> </w:t>
      </w:r>
      <w:r w:rsidR="001B36A7">
        <w:fldChar w:fldCharType="begin">
          <w:fldData xml:space="preserve">PEVuZE5vdGU+PENpdGU+PEF1dGhvcj5CYWlsZXk8L0F1dGhvcj48WWVhcj4yMDEzPC9ZZWFyPjxS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</w:fldData>
        </w:fldChar>
      </w:r>
      <w:r w:rsidR="00AC3899">
        <w:instrText xml:space="preserve"> ADDIN EN.CITE </w:instrText>
      </w:r>
      <w:r w:rsidR="00AC3899">
        <w:fldChar w:fldCharType="begin">
          <w:fldData xml:space="preserve">PEVuZE5vdGU+PENpdGU+PEF1dGhvcj5CYWlsZXk8L0F1dGhvcj48WWVhcj4yMDEzPC9ZZWFyPjxS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</w:fldData>
        </w:fldChar>
      </w:r>
      <w:r w:rsidR="00AC3899">
        <w:instrText xml:space="preserve"> ADDIN EN.CITE.DATA </w:instrText>
      </w:r>
      <w:r w:rsidR="00AC3899">
        <w:fldChar w:fldCharType="end"/>
      </w:r>
      <w:r w:rsidR="001B36A7">
        <w:fldChar w:fldCharType="separate"/>
      </w:r>
      <w:r w:rsidR="00AC3899">
        <w:rPr>
          <w:noProof/>
        </w:rPr>
        <w:t>(</w:t>
      </w:r>
      <w:hyperlink w:anchor="_ENREF_6" w:tooltip="Bailey, 2013 #171" w:history="1">
        <w:r w:rsidR="00425C63">
          <w:rPr>
            <w:noProof/>
          </w:rPr>
          <w:t>Bailey et al., 2013</w:t>
        </w:r>
      </w:hyperlink>
      <w:r w:rsidR="00AC3899">
        <w:rPr>
          <w:noProof/>
        </w:rPr>
        <w:t xml:space="preserve">, </w:t>
      </w:r>
      <w:hyperlink w:anchor="_ENREF_140" w:tooltip="Strathmann, 2012 #1014" w:history="1">
        <w:r w:rsidR="00425C63">
          <w:rPr>
            <w:noProof/>
          </w:rPr>
          <w:t>Strathmann et al., 2012</w:t>
        </w:r>
      </w:hyperlink>
      <w:r w:rsidR="00AC3899">
        <w:rPr>
          <w:noProof/>
        </w:rPr>
        <w:t>)</w:t>
      </w:r>
      <w:r w:rsidR="001B36A7">
        <w:fldChar w:fldCharType="end"/>
      </w:r>
      <w:r w:rsidR="00045C66" w:rsidRPr="000C272D">
        <w:t>.</w:t>
      </w:r>
      <w:r w:rsidR="00FD3CF1" w:rsidRPr="000C272D">
        <w:t xml:space="preserve"> </w:t>
      </w:r>
    </w:p>
    <w:p w14:paraId="28C51754" w14:textId="77777777" w:rsidR="00C92909" w:rsidRDefault="00C92909" w:rsidP="005D6EE8"/>
    <w:p w14:paraId="2C1CAC7C" w14:textId="77777777" w:rsidR="00C92909" w:rsidRPr="000C272D" w:rsidRDefault="00C92909" w:rsidP="005D6EE8"/>
    <w:p w14:paraId="6311E903" w14:textId="77777777" w:rsidR="00172E43" w:rsidRPr="000C272D" w:rsidRDefault="00172E43" w:rsidP="00FD0949">
      <w:pPr>
        <w:spacing w:line="240" w:lineRule="auto"/>
        <w:jc w:val="center"/>
        <w:rPr>
          <w:noProof/>
        </w:rPr>
      </w:pPr>
      <w:r w:rsidRPr="000C272D">
        <w:rPr>
          <w:noProof/>
          <w:lang w:val="en-GB"/>
        </w:rPr>
        <w:lastRenderedPageBreak/>
        <w:drawing>
          <wp:inline distT="0" distB="0" distL="0" distR="0" wp14:anchorId="14F93604" wp14:editId="3799F9EA">
            <wp:extent cx="5759450" cy="34328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3432810"/>
                    </a:xfrm>
                    <a:prstGeom prst="rect">
                      <a:avLst/>
                    </a:prstGeom>
                  </pic:spPr>
                </pic:pic>
              </a:graphicData>
            </a:graphic>
          </wp:inline>
        </w:drawing>
      </w:r>
    </w:p>
    <w:p w14:paraId="4124FB5F" w14:textId="4BF32A07" w:rsidR="000E32E5" w:rsidRPr="000C272D" w:rsidRDefault="00A4135D" w:rsidP="00FD0949">
      <w:pPr>
        <w:pStyle w:val="Caption"/>
        <w:jc w:val="center"/>
        <w:rPr>
          <w:lang w:val="fr-FR"/>
        </w:rPr>
      </w:pPr>
      <w:bookmarkStart w:id="28" w:name="_Ref518570642"/>
      <w:bookmarkStart w:id="29" w:name="_Toc392505983"/>
      <w:bookmarkStart w:id="30" w:name="_Toc392506454"/>
      <w:bookmarkStart w:id="31" w:name="_Toc520790847"/>
      <w:r w:rsidRPr="000C272D">
        <w:rPr>
          <w:lang w:val="fr-FR"/>
        </w:rPr>
        <w:t xml:space="preserve">Figure </w:t>
      </w:r>
      <w:r w:rsidR="00874AF6">
        <w:rPr>
          <w:lang w:val="fr-FR"/>
        </w:rPr>
        <w:fldChar w:fldCharType="begin"/>
      </w:r>
      <w:r w:rsidR="00874AF6">
        <w:rPr>
          <w:lang w:val="fr-FR"/>
        </w:rPr>
        <w:instrText xml:space="preserve"> STYLEREF 1 \s </w:instrText>
      </w:r>
      <w:r w:rsidR="00874AF6">
        <w:rPr>
          <w:lang w:val="fr-FR"/>
        </w:rPr>
        <w:fldChar w:fldCharType="separate"/>
      </w:r>
      <w:r w:rsidR="00100B6E">
        <w:rPr>
          <w:noProof/>
          <w:lang w:val="fr-FR"/>
        </w:rPr>
        <w:t>1</w:t>
      </w:r>
      <w:r w:rsidR="00874AF6">
        <w:rPr>
          <w:lang w:val="fr-FR"/>
        </w:rPr>
        <w:fldChar w:fldCharType="end"/>
      </w:r>
      <w:r w:rsidR="00874AF6">
        <w:rPr>
          <w:lang w:val="fr-FR"/>
        </w:rPr>
        <w:t>.</w:t>
      </w:r>
      <w:r w:rsidR="00874AF6">
        <w:rPr>
          <w:lang w:val="fr-FR"/>
        </w:rPr>
        <w:fldChar w:fldCharType="begin"/>
      </w:r>
      <w:r w:rsidR="00874AF6">
        <w:rPr>
          <w:lang w:val="fr-FR"/>
        </w:rPr>
        <w:instrText xml:space="preserve"> SEQ Figure \* ARABIC \s 1 </w:instrText>
      </w:r>
      <w:r w:rsidR="00874AF6">
        <w:rPr>
          <w:lang w:val="fr-FR"/>
        </w:rPr>
        <w:fldChar w:fldCharType="separate"/>
      </w:r>
      <w:r w:rsidR="00100B6E">
        <w:rPr>
          <w:noProof/>
          <w:lang w:val="fr-FR"/>
        </w:rPr>
        <w:t>2</w:t>
      </w:r>
      <w:r w:rsidR="00874AF6">
        <w:rPr>
          <w:lang w:val="fr-FR"/>
        </w:rPr>
        <w:fldChar w:fldCharType="end"/>
      </w:r>
      <w:bookmarkEnd w:id="28"/>
      <w:r w:rsidRPr="000C272D">
        <w:rPr>
          <w:lang w:val="fr-FR"/>
        </w:rPr>
        <w:t>: C-3 epimerisation</w:t>
      </w:r>
      <w:r w:rsidR="00A83B0B" w:rsidRPr="000C272D">
        <w:rPr>
          <w:lang w:val="fr-FR"/>
        </w:rPr>
        <w:t xml:space="preserve">, </w:t>
      </w:r>
      <w:bookmarkEnd w:id="29"/>
      <w:bookmarkEnd w:id="30"/>
      <w:r w:rsidR="00AC3899">
        <w:fldChar w:fldCharType="begin">
          <w:fldData xml:space="preserve">PEVuZE5vdGU+PENpdGU+PEF1dGhvcj5LYW1hbzwvQXV0aG9yPjxZZWFyPjIwMDQ8L1llYXI+PFJl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E1ODk3LTkwNzwvcGFnZXM+PHZvbHVtZT4yNzk8L3Zv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</w:fldData>
        </w:fldChar>
      </w:r>
      <w:r w:rsidR="00AC3899">
        <w:instrText xml:space="preserve"> ADDIN EN.CITE </w:instrText>
      </w:r>
      <w:r w:rsidR="00AC3899">
        <w:fldChar w:fldCharType="begin">
          <w:fldData xml:space="preserve">PEVuZE5vdGU+PENpdGU+PEF1dGhvcj5LYW1hbzwvQXV0aG9yPjxZZWFyPjIwMDQ8L1llYXI+PFJl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E1ODk3LTkwNzwvcGFnZXM+PHZvbHVtZT4yNzk8L3Zv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</w:fldData>
        </w:fldChar>
      </w:r>
      <w:r w:rsidR="00AC3899">
        <w:instrText xml:space="preserve"> ADDIN EN.CITE.DATA </w:instrText>
      </w:r>
      <w:r w:rsidR="00AC3899">
        <w:fldChar w:fldCharType="end"/>
      </w:r>
      <w:r w:rsidR="00AC3899">
        <w:fldChar w:fldCharType="separate"/>
      </w:r>
      <w:r w:rsidR="00AC3899">
        <w:rPr>
          <w:noProof/>
        </w:rPr>
        <w:t>(</w:t>
      </w:r>
      <w:hyperlink w:anchor="_ENREF_89" w:tooltip="Kamao, 2004 #1291" w:history="1">
        <w:r w:rsidR="00425C63">
          <w:rPr>
            <w:noProof/>
          </w:rPr>
          <w:t>Kamao et al., 2004</w:t>
        </w:r>
      </w:hyperlink>
      <w:r w:rsidR="00AC3899">
        <w:rPr>
          <w:noProof/>
        </w:rPr>
        <w:t>)</w:t>
      </w:r>
      <w:bookmarkEnd w:id="31"/>
      <w:r w:rsidR="00AC3899">
        <w:fldChar w:fldCharType="end"/>
      </w:r>
    </w:p>
    <w:p w14:paraId="42CC38D6" w14:textId="77777777" w:rsidR="000E32E5" w:rsidRPr="000C272D" w:rsidRDefault="000E32E5" w:rsidP="005D6EE8">
      <w:pPr>
        <w:rPr>
          <w:lang w:val="fr-FR"/>
        </w:rPr>
      </w:pPr>
    </w:p>
    <w:p w14:paraId="2FAD54F7" w14:textId="77777777" w:rsidR="00A4135D" w:rsidRPr="000C272D" w:rsidRDefault="00FD3CF1" w:rsidP="00FD0949">
      <w:pPr>
        <w:spacing w:line="240" w:lineRule="auto"/>
        <w:jc w:val="center"/>
      </w:pPr>
      <w:r w:rsidRPr="000C272D">
        <w:rPr>
          <w:noProof/>
          <w:lang w:val="en-GB"/>
        </w:rPr>
        <w:drawing>
          <wp:inline distT="0" distB="0" distL="0" distR="0" wp14:anchorId="29156445" wp14:editId="34B471E0">
            <wp:extent cx="5759450" cy="14573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9450" cy="1457325"/>
                    </a:xfrm>
                    <a:prstGeom prst="rect">
                      <a:avLst/>
                    </a:prstGeom>
                  </pic:spPr>
                </pic:pic>
              </a:graphicData>
            </a:graphic>
          </wp:inline>
        </w:drawing>
      </w:r>
    </w:p>
    <w:p w14:paraId="27A15ECD" w14:textId="23A4784C" w:rsidR="00FD3CF1" w:rsidRPr="000C272D" w:rsidRDefault="00FD3CF1" w:rsidP="00FD0949">
      <w:pPr>
        <w:pStyle w:val="Caption"/>
        <w:jc w:val="center"/>
      </w:pPr>
      <w:bookmarkStart w:id="32" w:name="_Ref518570663"/>
      <w:bookmarkStart w:id="33" w:name="_Toc392505984"/>
      <w:bookmarkStart w:id="34" w:name="_Toc392506455"/>
      <w:bookmarkStart w:id="35" w:name="_Toc520790848"/>
      <w:r w:rsidRPr="000C272D">
        <w:t xml:space="preserve">Figure </w:t>
      </w:r>
      <w:r w:rsidR="00874AF6">
        <w:fldChar w:fldCharType="begin"/>
      </w:r>
      <w:r w:rsidR="00874AF6">
        <w:instrText xml:space="preserve"> STYLEREF 1 \s </w:instrText>
      </w:r>
      <w:r w:rsidR="00874AF6">
        <w:fldChar w:fldCharType="separate"/>
      </w:r>
      <w:r w:rsidR="00100B6E">
        <w:rPr>
          <w:noProof/>
        </w:rPr>
        <w:t>1</w:t>
      </w:r>
      <w:r w:rsidR="00874AF6">
        <w:fldChar w:fldCharType="end"/>
      </w:r>
      <w:r w:rsidR="00874AF6">
        <w:t>.</w:t>
      </w:r>
      <w:r w:rsidR="00874AF6">
        <w:fldChar w:fldCharType="begin"/>
      </w:r>
      <w:r w:rsidR="00874AF6">
        <w:instrText xml:space="preserve"> SEQ Figure \* ARABIC \s 1 </w:instrText>
      </w:r>
      <w:r w:rsidR="00874AF6">
        <w:fldChar w:fldCharType="separate"/>
      </w:r>
      <w:r w:rsidR="00100B6E">
        <w:rPr>
          <w:noProof/>
        </w:rPr>
        <w:t>3</w:t>
      </w:r>
      <w:r w:rsidR="00874AF6">
        <w:fldChar w:fldCharType="end"/>
      </w:r>
      <w:bookmarkEnd w:id="32"/>
      <w:r w:rsidRPr="000C272D">
        <w:t>: Binding affinities of C-3 epimers of vitamin D metabolites</w:t>
      </w:r>
      <w:r w:rsidR="00A83B0B" w:rsidRPr="000C272D">
        <w:t xml:space="preserve">, </w:t>
      </w:r>
      <w:bookmarkEnd w:id="33"/>
      <w:bookmarkEnd w:id="34"/>
      <w:r w:rsidR="00AC3899">
        <w:fldChar w:fldCharType="begin">
          <w:fldData xml:space="preserve">PEVuZE5vdGU+PENpdGU+PEF1dGhvcj5LYW1hbzwvQXV0aG9yPjxZZWFyPjIwMDQ8L1llYXI+PFJl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E1ODk3LTkwNzwvcGFnZXM+PHZvbHVtZT4yNzk8L3Zv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</w:fldData>
        </w:fldChar>
      </w:r>
      <w:r w:rsidR="00AC3899">
        <w:instrText xml:space="preserve"> ADDIN EN.CITE </w:instrText>
      </w:r>
      <w:r w:rsidR="00AC3899">
        <w:fldChar w:fldCharType="begin">
          <w:fldData xml:space="preserve">PEVuZE5vdGU+PENpdGU+PEF1dGhvcj5LYW1hbzwvQXV0aG9yPjxZZWFyPjIwMDQ8L1llYXI+PFJl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E1ODk3LTkwNzwvcGFnZXM+PHZvbHVtZT4yNzk8L3Zv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</w:fldData>
        </w:fldChar>
      </w:r>
      <w:r w:rsidR="00AC3899">
        <w:instrText xml:space="preserve"> ADDIN EN.CITE.DATA </w:instrText>
      </w:r>
      <w:r w:rsidR="00AC3899">
        <w:fldChar w:fldCharType="end"/>
      </w:r>
      <w:r w:rsidR="00AC3899">
        <w:fldChar w:fldCharType="separate"/>
      </w:r>
      <w:r w:rsidR="00AC3899">
        <w:rPr>
          <w:noProof/>
        </w:rPr>
        <w:t>(</w:t>
      </w:r>
      <w:hyperlink w:anchor="_ENREF_89" w:tooltip="Kamao, 2004 #1291" w:history="1">
        <w:r w:rsidR="00425C63">
          <w:rPr>
            <w:noProof/>
          </w:rPr>
          <w:t>Kamao et al., 2004</w:t>
        </w:r>
      </w:hyperlink>
      <w:r w:rsidR="00AC3899">
        <w:rPr>
          <w:noProof/>
        </w:rPr>
        <w:t>)</w:t>
      </w:r>
      <w:bookmarkEnd w:id="35"/>
      <w:r w:rsidR="00AC3899">
        <w:fldChar w:fldCharType="end"/>
      </w:r>
    </w:p>
    <w:p w14:paraId="74BE947E" w14:textId="77777777" w:rsidR="00C54D95" w:rsidRPr="000C272D" w:rsidRDefault="00C54D95" w:rsidP="005D6EE8"/>
    <w:p w14:paraId="4E53A48D" w14:textId="77777777" w:rsidR="005B3DB8" w:rsidRPr="000C272D" w:rsidRDefault="005B3DB8" w:rsidP="005D6EE8"/>
    <w:p w14:paraId="79DC9BF2" w14:textId="77777777" w:rsidR="005B3DB8" w:rsidRPr="000C272D" w:rsidRDefault="005B3DB8" w:rsidP="005D6EE8"/>
    <w:p w14:paraId="1F57943E" w14:textId="77777777" w:rsidR="00FB2049" w:rsidRPr="000C272D" w:rsidRDefault="00B2021B" w:rsidP="00F55018">
      <w:pPr>
        <w:pStyle w:val="Heading2"/>
      </w:pPr>
      <w:bookmarkStart w:id="36" w:name="_Toc520790303"/>
      <w:r w:rsidRPr="000C272D">
        <w:lastRenderedPageBreak/>
        <w:t>The</w:t>
      </w:r>
      <w:r w:rsidR="00780BD6" w:rsidRPr="000C272D">
        <w:t xml:space="preserve"> Binding P</w:t>
      </w:r>
      <w:r w:rsidR="00330F99" w:rsidRPr="000C272D">
        <w:t>roteins</w:t>
      </w:r>
      <w:bookmarkEnd w:id="36"/>
    </w:p>
    <w:p w14:paraId="7DDED5C7" w14:textId="38D39065" w:rsidR="00176430" w:rsidRPr="000C272D" w:rsidRDefault="004646E7" w:rsidP="005D6EE8">
      <w:r w:rsidRPr="000C272D">
        <w:t>As pre</w:t>
      </w:r>
      <w:r w:rsidR="00C82638" w:rsidRPr="000C272D">
        <w:t xml:space="preserve">viously mentioned in section </w:t>
      </w:r>
      <w:r w:rsidR="00DF168A" w:rsidRPr="000C272D">
        <w:t>1.1.4</w:t>
      </w:r>
      <w:r w:rsidRPr="000C272D">
        <w:t>, vitamin D and its metabolites are hydrophobic and do not readily dissolve in water.</w:t>
      </w:r>
      <w:r w:rsidR="004765FA" w:rsidRPr="000C272D">
        <w:t xml:space="preserve"> </w:t>
      </w:r>
      <w:r w:rsidR="006F55A0" w:rsidRPr="000C272D">
        <w:t xml:space="preserve">85-90% of </w:t>
      </w:r>
      <w:r w:rsidR="00006004" w:rsidRPr="000C272D">
        <w:t>25</w:t>
      </w:r>
      <w:r w:rsidR="00C00C53" w:rsidRPr="000C272D">
        <w:t>OHD in the circulation is</w:t>
      </w:r>
      <w:r w:rsidR="00006004" w:rsidRPr="000C272D">
        <w:t xml:space="preserve"> bound to VDBP</w:t>
      </w:r>
      <w:r w:rsidR="006F55A0" w:rsidRPr="000C272D">
        <w:t>, 10-15% is bound to</w:t>
      </w:r>
      <w:r w:rsidR="00006004" w:rsidRPr="000C272D">
        <w:t xml:space="preserve"> albumin</w:t>
      </w:r>
      <w:r w:rsidR="006F55A0" w:rsidRPr="000C272D">
        <w:t>,</w:t>
      </w:r>
      <w:r w:rsidR="00006004" w:rsidRPr="000C272D">
        <w:t xml:space="preserve"> and less than 1% remains free in the circulation, </w:t>
      </w:r>
      <w:r w:rsidR="00AC3899">
        <w:fldChar w:fldCharType="begin"/>
      </w:r>
      <w:r w:rsidR="00AC3899">
        <w:instrText xml:space="preserve"> ADDIN EN.CITE &lt;EndNote&gt;&lt;Cite&gt;&lt;Author&gt;Bikle&lt;/Author&gt;&lt;Year&gt;1986&lt;/Year&gt;&lt;RecNum&gt;1213&lt;/RecNum&gt;&lt;DisplayText&gt;(Bikle et al., 1986)&lt;/DisplayText&gt;&lt;record&gt;&lt;rec-number&gt;1213&lt;/rec-number&gt;&lt;foreign-keys&gt;&lt;key app="EN" db-id="2a0fvtrtv22za6exff0x99w8aatd9zzwfzt2" timestamp="1518718365"&gt;1213&lt;/key&gt;&lt;key app="ENWeb" db-id=""&gt;0&lt;/key&gt;&lt;/foreign-keys&gt;&lt;ref-type name="Journal Article"&gt;17&lt;/ref-type&gt;&lt;contributors&gt;&lt;authors&gt;&lt;author&gt;Bikle, D. D.&lt;/author&gt;&lt;author&gt;Gee, E.&lt;/author&gt;&lt;author&gt;Halloran, B.&lt;/author&gt;&lt;author&gt;Kowalski, M. A.&lt;/author&gt;&lt;author&gt;Ryzen, E.&lt;/author&gt;&lt;author&gt;Haddad, J. G.&lt;/author&gt;&lt;/authors&gt;&lt;/contributors&gt;&lt;titles&gt;&lt;title&gt;Assessment of the free fraction of 25-hydroxyvitamin D in serum and its regulation by albumin and the vitamin D-binding protein&lt;/title&gt;&lt;secondary-title&gt;J Clin Endocrinol Metab&lt;/secondary-title&gt;&lt;alt-title&gt;The Journal of clinical endocrinology and metabolism&lt;/alt-title&gt;&lt;/titles&gt;&lt;periodical&gt;&lt;full-title&gt;J Clin Endocrinol Metab&lt;/full-title&gt;&lt;/periodical&gt;&lt;pages&gt;954-9&lt;/pages&gt;&lt;volume&gt;63&lt;/volume&gt;&lt;number&gt;4&lt;/number&gt;&lt;edition&gt;1986/10/01&lt;/edition&gt;&lt;keywords&gt;&lt;keyword&gt;Adult&lt;/keyword&gt;&lt;keyword&gt;Aged&lt;/keyword&gt;&lt;keyword&gt;Calcifediol/*blood&lt;/keyword&gt;&lt;keyword&gt;Female&lt;/keyword&gt;&lt;keyword&gt;Humans&lt;/keyword&gt;&lt;keyword&gt;Male&lt;/keyword&gt;&lt;keyword&gt;Middle Aged&lt;/keyword&gt;&lt;keyword&gt;Protein Binding&lt;/keyword&gt;&lt;keyword&gt;Serum Albumin/*metabolism&lt;/keyword&gt;&lt;keyword&gt;Vitamin D-Binding Protein/*blood&lt;/keyword&gt;&lt;/keywords&gt;&lt;dates&gt;&lt;year&gt;1986&lt;/year&gt;&lt;pub-dates&gt;&lt;date&gt;Oct&lt;/date&gt;&lt;/pub-dates&gt;&lt;/dates&gt;&lt;isbn&gt;0021-972X (Print)&amp;#xD;0021-972X (Linking)&lt;/isbn&gt;&lt;accession-num&gt;3745408&lt;/accession-num&gt;&lt;urls&gt;&lt;related-urls&gt;&lt;url&gt;https://www.ncbi.nlm.nih.gov/pubmed/3745408&lt;/url&gt;&lt;/related-urls&gt;&lt;/urls&gt;&lt;electronic-resource-num&gt;10.1210/jcem-63-4-954&lt;/electronic-resource-num&gt;&lt;/record&gt;&lt;/Cite&gt;&lt;/EndNote&gt;</w:instrText>
      </w:r>
      <w:r w:rsidR="00AC3899">
        <w:fldChar w:fldCharType="separate"/>
      </w:r>
      <w:r w:rsidR="00AC3899">
        <w:rPr>
          <w:noProof/>
        </w:rPr>
        <w:t>(</w:t>
      </w:r>
      <w:hyperlink w:anchor="_ENREF_16" w:tooltip="Bikle, 1986 #1213" w:history="1">
        <w:r w:rsidR="00425C63">
          <w:rPr>
            <w:noProof/>
          </w:rPr>
          <w:t>Bikle et al., 1986</w:t>
        </w:r>
      </w:hyperlink>
      <w:r w:rsidR="00AC3899">
        <w:rPr>
          <w:noProof/>
        </w:rPr>
        <w:t>)</w:t>
      </w:r>
      <w:r w:rsidR="00AC3899">
        <w:fldChar w:fldCharType="end"/>
      </w:r>
      <w:r w:rsidR="00006004" w:rsidRPr="000C272D">
        <w:t>.</w:t>
      </w:r>
    </w:p>
    <w:p w14:paraId="68BC2987" w14:textId="77777777" w:rsidR="00B2021B" w:rsidRPr="000C272D" w:rsidRDefault="009C1153" w:rsidP="005D6EE8">
      <w:pPr>
        <w:pStyle w:val="Heading3"/>
        <w:rPr>
          <w:rFonts w:cs="Arial"/>
        </w:rPr>
      </w:pPr>
      <w:bookmarkStart w:id="37" w:name="_Toc520790304"/>
      <w:r w:rsidRPr="000C272D">
        <w:rPr>
          <w:rFonts w:cs="Arial"/>
        </w:rPr>
        <w:t>V</w:t>
      </w:r>
      <w:r w:rsidR="00F96957" w:rsidRPr="000C272D">
        <w:rPr>
          <w:rFonts w:cs="Arial"/>
        </w:rPr>
        <w:t>DBP</w:t>
      </w:r>
      <w:bookmarkEnd w:id="37"/>
    </w:p>
    <w:p w14:paraId="15921229" w14:textId="03A6B79B" w:rsidR="00E01C58" w:rsidRPr="000C272D" w:rsidRDefault="00006004" w:rsidP="005D6EE8">
      <w:r w:rsidRPr="000C272D">
        <w:t xml:space="preserve">VDBP </w:t>
      </w:r>
      <w:r w:rsidR="00B2021B" w:rsidRPr="000C272D">
        <w:t xml:space="preserve">was isolated by </w:t>
      </w:r>
      <w:hyperlink w:anchor="_ENREF_72" w:tooltip="Hirschfeld, 1959 #1301" w:history="1">
        <w:r w:rsidR="00425C63">
          <w:fldChar w:fldCharType="begin"/>
        </w:r>
        <w:r w:rsidR="00425C63">
          <w:instrText xml:space="preserve"> ADDIN EN.CITE &lt;EndNote&gt;&lt;Cite AuthorYear="1"&gt;&lt;Author&gt;Hirschfeld&lt;/Author&gt;&lt;Year&gt;1959&lt;/Year&gt;&lt;RecNum&gt;1301&lt;/RecNum&gt;&lt;DisplayText&gt;Hirschfeld (1959)&lt;/DisplayText&gt;&lt;record&gt;&lt;rec-number&gt;1301&lt;/rec-number&gt;&lt;foreign-keys&gt;&lt;key app="EN" db-id="2a0fvtrtv22za6exff0x99w8aatd9zzwfzt2" timestamp="1518718856"&gt;1301&lt;/key&gt;&lt;key app="ENWeb" db-id=""&gt;0&lt;/key&gt;&lt;/foreign-keys&gt;&lt;ref-type name="Journal Article"&gt;17&lt;/ref-type&gt;&lt;contributors&gt;&lt;authors&gt;&lt;author&gt;Hirschfeld, J.&lt;/author&gt;&lt;/authors&gt;&lt;/contributors&gt;&lt;titles&gt;&lt;title&gt;Immune-electrophoretic demonstration of qualitative differences in human sera and their relation to the haptoglobins&lt;/title&gt;&lt;secondary-title&gt;Acta Pathol Microbiol Scand&lt;/secondary-title&gt;&lt;alt-title&gt;Acta pathologica et microbiologica Scandinavica&lt;/alt-title&gt;&lt;/titles&gt;&lt;periodical&gt;&lt;full-title&gt;Acta Pathol Microbiol Scand&lt;/full-title&gt;&lt;abbr-1&gt;Acta pathologica et microbiologica Scandinavica&lt;/abbr-1&gt;&lt;/periodical&gt;&lt;alt-periodical&gt;&lt;full-title&gt;Acta Pathol Microbiol Scand&lt;/full-title&gt;&lt;abbr-1&gt;Acta pathologica et microbiologica Scandinavica&lt;/abbr-1&gt;&lt;/alt-periodical&gt;&lt;pages&gt;160-8&lt;/pages&gt;&lt;volume&gt;47&lt;/volume&gt;&lt;edition&gt;1959/01/01&lt;/edition&gt;&lt;keywords&gt;&lt;keyword&gt;Blood Proteins/*chemistry&lt;/keyword&gt;&lt;keyword&gt;*Electrophoresis&lt;/keyword&gt;&lt;keyword&gt;*Haptoglobins&lt;/keyword&gt;&lt;keyword&gt;*Oxidation-Reduction&lt;/keyword&gt;&lt;keyword&gt;*BLOOD PROTEINS/chemistry&lt;/keyword&gt;&lt;/keywords&gt;&lt;dates&gt;&lt;year&gt;1959&lt;/year&gt;&lt;/dates&gt;&lt;isbn&gt;0365-5555 (Print)&amp;#xD;0365-5555 (Linking)&lt;/isbn&gt;&lt;accession-num&gt;14402000&lt;/accession-num&gt;&lt;urls&gt;&lt;related-urls&gt;&lt;url&gt;https://www.ncbi.nlm.nih.gov/pubmed/14402000&lt;/url&gt;&lt;/related-urls&gt;&lt;/urls&gt;&lt;/record&gt;&lt;/Cite&gt;&lt;/EndNote&gt;</w:instrText>
        </w:r>
        <w:r w:rsidR="00425C63">
          <w:fldChar w:fldCharType="separate"/>
        </w:r>
        <w:r w:rsidR="00425C63">
          <w:rPr>
            <w:noProof/>
          </w:rPr>
          <w:t>Hirschfeld (1959)</w:t>
        </w:r>
        <w:r w:rsidR="00425C63">
          <w:fldChar w:fldCharType="end"/>
        </w:r>
      </w:hyperlink>
      <w:r w:rsidR="00B2021B" w:rsidRPr="000C272D">
        <w:t xml:space="preserve"> from the α</w:t>
      </w:r>
      <w:r w:rsidR="00B2021B" w:rsidRPr="000C272D">
        <w:rPr>
          <w:vertAlign w:val="subscript"/>
        </w:rPr>
        <w:t>2</w:t>
      </w:r>
      <w:r w:rsidR="00B2021B" w:rsidRPr="000C272D">
        <w:t xml:space="preserve">-globulin portion of plasma and initially described as a group specific component </w:t>
      </w:r>
      <w:r w:rsidR="00AC3899">
        <w:fldChar w:fldCharType="begin">
          <w:fldData xml:space="preserve">PEVuZE5vdGU+PENpdGU+PEF1dGhvcj5LZXk8L0F1dGhvcj48WWVhcj4yMDAzPC9ZZWFyPjxSZWNO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</w:fldData>
        </w:fldChar>
      </w:r>
      <w:r w:rsidR="00AC3899">
        <w:instrText xml:space="preserve"> ADDIN EN.CITE </w:instrText>
      </w:r>
      <w:r w:rsidR="00AC3899">
        <w:fldChar w:fldCharType="begin">
          <w:fldData xml:space="preserve">PEVuZE5vdGU+PENpdGU+PEF1dGhvcj5LZXk8L0F1dGhvcj48WWVhcj4yMDAzPC9ZZWFyPjxSZWNO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</w:fldData>
        </w:fldChar>
      </w:r>
      <w:r w:rsidR="00AC3899">
        <w:instrText xml:space="preserve"> ADDIN EN.CITE.DATA </w:instrText>
      </w:r>
      <w:r w:rsidR="00AC3899">
        <w:fldChar w:fldCharType="end"/>
      </w:r>
      <w:r w:rsidR="00AC3899">
        <w:fldChar w:fldCharType="separate"/>
      </w:r>
      <w:r w:rsidR="00AC3899">
        <w:rPr>
          <w:noProof/>
        </w:rPr>
        <w:t>(</w:t>
      </w:r>
      <w:hyperlink w:anchor="_ENREF_91" w:tooltip="Key, 2003 #581" w:history="1">
        <w:r w:rsidR="00425C63">
          <w:rPr>
            <w:noProof/>
          </w:rPr>
          <w:t>Key et al., 2003</w:t>
        </w:r>
      </w:hyperlink>
      <w:r w:rsidR="00AC3899">
        <w:rPr>
          <w:noProof/>
        </w:rPr>
        <w:t>)</w:t>
      </w:r>
      <w:r w:rsidR="00AC3899">
        <w:fldChar w:fldCharType="end"/>
      </w:r>
      <w:r w:rsidR="00B2021B" w:rsidRPr="000C272D">
        <w:t xml:space="preserve">. </w:t>
      </w:r>
      <w:hyperlink w:anchor="_ENREF_143" w:tooltip="Thomas, 1959 #476" w:history="1">
        <w:r w:rsidR="00425C63">
          <w:fldChar w:fldCharType="begin"/>
        </w:r>
        <w:r w:rsidR="00425C63">
          <w:instrText xml:space="preserve"> ADDIN EN.CITE &lt;EndNote&gt;&lt;Cite AuthorYear="1"&gt;&lt;Author&gt;Thomas&lt;/Author&gt;&lt;Year&gt;1959&lt;/Year&gt;&lt;RecNum&gt;476&lt;/RecNum&gt;&lt;DisplayText&gt;Thomas et al. (1959)&lt;/DisplayText&gt;&lt;record&gt;&lt;rec-number&gt;476&lt;/rec-number&gt;&lt;foreign-keys&gt;&lt;key app="EN" db-id="2a0fvtrtv22za6exff0x99w8aatd9zzwfzt2" timestamp="1518714769"&gt;476&lt;/key&gt;&lt;key app="ENWeb" db-id=""&gt;0&lt;/key&gt;&lt;/foreign-keys&gt;&lt;ref-type name="Journal Article"&gt;17&lt;/ref-type&gt;&lt;contributors&gt;&lt;authors&gt;&lt;author&gt;Thomas, W. C., Jr.&lt;/author&gt;&lt;author&gt;Morgan, H. G.&lt;/author&gt;&lt;author&gt;Connor, T. B.&lt;/author&gt;&lt;author&gt;Haddock, L.&lt;/author&gt;&lt;author&gt;Bills, C. E.&lt;/author&gt;&lt;author&gt;Howard, J. E.&lt;/author&gt;&lt;/authors&gt;&lt;/contributors&gt;&lt;titles&gt;&lt;title&gt;Studies of antiricketic activity in sera from patients with disorders of calcium metabolism and preliminary observations on the mode of transport of vitamin D in human serum&lt;/title&gt;&lt;secondary-title&gt;J Clin Invest&lt;/secondary-title&gt;&lt;alt-title&gt;The Journal of clinical investigation&lt;/alt-title&gt;&lt;/titles&gt;&lt;periodical&gt;&lt;full-title&gt;J Clin Invest&lt;/full-title&gt;&lt;/periodical&gt;&lt;pages&gt;1078-85&lt;/pages&gt;&lt;volume&gt;38&lt;/volume&gt;&lt;number&gt;7&lt;/number&gt;&lt;edition&gt;1959/07/01&lt;/edition&gt;&lt;keywords&gt;&lt;keyword&gt;Biological Transport&lt;/keyword&gt;&lt;keyword&gt;Calcium/*metabolism&lt;/keyword&gt;&lt;keyword&gt;Humans&lt;/keyword&gt;&lt;keyword&gt;*Rickets&lt;/keyword&gt;&lt;keyword&gt;Vitamin D/*blood&lt;/keyword&gt;&lt;keyword&gt;*Vitamins&lt;/keyword&gt;&lt;keyword&gt;*CALCIUM/metabolism&lt;/keyword&gt;&lt;keyword&gt;*RICKETS/experimental&lt;/keyword&gt;&lt;keyword&gt;*VITAMIN D/in blood&lt;/keyword&gt;&lt;/keywords&gt;&lt;dates&gt;&lt;year&gt;1959&lt;/year&gt;&lt;pub-dates&gt;&lt;date&gt;Jul&lt;/date&gt;&lt;/pub-dates&gt;&lt;/dates&gt;&lt;isbn&gt;0021-9738 (Print)&amp;#xD;0021-9738 (Linking)&lt;/isbn&gt;&lt;accession-num&gt;13664783&lt;/accession-num&gt;&lt;urls&gt;&lt;related-urls&gt;&lt;url&gt;https://www.ncbi.nlm.nih.gov/pubmed/13664783&lt;/url&gt;&lt;/related-urls&gt;&lt;/urls&gt;&lt;custom2&gt;PMC293255&lt;/custom2&gt;&lt;electronic-resource-num&gt;10.1172/JCI103884&lt;/electronic-resource-num&gt;&lt;/record&gt;&lt;/Cite&gt;&lt;/EndNote&gt;</w:instrText>
        </w:r>
        <w:r w:rsidR="00425C63">
          <w:fldChar w:fldCharType="separate"/>
        </w:r>
        <w:r w:rsidR="00425C63">
          <w:rPr>
            <w:noProof/>
          </w:rPr>
          <w:t>Thomas et al. (1959)</w:t>
        </w:r>
        <w:r w:rsidR="00425C63">
          <w:fldChar w:fldCharType="end"/>
        </w:r>
      </w:hyperlink>
      <w:r w:rsidR="00B2021B" w:rsidRPr="000C272D">
        <w:t xml:space="preserve"> reported the presence of a vitamin D binding α-globulin, and </w:t>
      </w:r>
      <w:hyperlink w:anchor="_ENREF_41" w:tooltip="Daiger, 1975 #495" w:history="1">
        <w:r w:rsidR="00425C63">
          <w:fldChar w:fldCharType="begin">
            <w:fldData xml:space="preserve">PEVuZE5vdGU+PENpdGUgQXV0aG9yWWVhcj0iMSI+PEF1dGhvcj5EYWlnZXI8L0F1dGhvcj48WWVh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IwNzYtODA8L3BhZ2VzPjx2b2x1bWU+NzI8L3ZvbHVtZT48bnVtYmVyPjY8L251bWJl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</w:fldData>
          </w:fldChar>
        </w:r>
        <w:r w:rsidR="00425C63">
          <w:instrText xml:space="preserve"> ADDIN EN.CITE </w:instrText>
        </w:r>
        <w:r w:rsidR="00425C63">
          <w:fldChar w:fldCharType="begin">
            <w:fldData xml:space="preserve">PEVuZE5vdGU+PENpdGUgQXV0aG9yWWVhcj0iMSI+PEF1dGhvcj5EYWlnZXI8L0F1dGhvcj48WWVh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IwNzYtODA8L3BhZ2VzPjx2b2x1bWU+NzI8L3ZvbHVtZT48bnVtYmVyPjY8L251bWJl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</w:fldData>
          </w:fldChar>
        </w:r>
        <w:r w:rsidR="00425C63">
          <w:instrText xml:space="preserve"> ADDIN EN.CITE.DATA </w:instrText>
        </w:r>
        <w:r w:rsidR="00425C63">
          <w:fldChar w:fldCharType="end"/>
        </w:r>
        <w:r w:rsidR="00425C63">
          <w:fldChar w:fldCharType="separate"/>
        </w:r>
        <w:r w:rsidR="00425C63">
          <w:rPr>
            <w:noProof/>
          </w:rPr>
          <w:t>Daiger et al. (1975)</w:t>
        </w:r>
        <w:r w:rsidR="00425C63">
          <w:fldChar w:fldCharType="end"/>
        </w:r>
      </w:hyperlink>
      <w:r w:rsidR="00B2021B" w:rsidRPr="000C272D">
        <w:t xml:space="preserve"> </w:t>
      </w:r>
      <w:r w:rsidR="00B2021B" w:rsidRPr="000C272D">
        <w:rPr>
          <w:lang w:eastAsia="zh-CN"/>
        </w:rPr>
        <w:t xml:space="preserve">identified GC as the binding protein for vitamin D. </w:t>
      </w:r>
      <w:hyperlink w:anchor="_ENREF_38" w:tooltip="Coue, 1983 #1172" w:history="1">
        <w:r w:rsidR="00425C63">
          <w:fldChar w:fldCharType="begin">
            <w:fldData xml:space="preserve">PEVuZE5vdGU+PENpdGUgQXV0aG9yWWVhcj0iMSI+PEF1dGhvcj5Db3VlPC9BdXRob3I+PFllYXI+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</w:fldData>
          </w:fldChar>
        </w:r>
        <w:r w:rsidR="00425C63">
          <w:instrText xml:space="preserve"> ADDIN EN.CITE </w:instrText>
        </w:r>
        <w:r w:rsidR="00425C63">
          <w:fldChar w:fldCharType="begin">
            <w:fldData xml:space="preserve">PEVuZE5vdGU+PENpdGUgQXV0aG9yWWVhcj0iMSI+PEF1dGhvcj5Db3VlPC9BdXRob3I+PFllYXI+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</w:fldData>
          </w:fldChar>
        </w:r>
        <w:r w:rsidR="00425C63">
          <w:instrText xml:space="preserve"> ADDIN EN.CITE.DATA </w:instrText>
        </w:r>
        <w:r w:rsidR="00425C63">
          <w:fldChar w:fldCharType="end"/>
        </w:r>
        <w:r w:rsidR="00425C63">
          <w:fldChar w:fldCharType="separate"/>
        </w:r>
        <w:r w:rsidR="00425C63">
          <w:rPr>
            <w:noProof/>
          </w:rPr>
          <w:t>Coue et al. (1983)</w:t>
        </w:r>
        <w:r w:rsidR="00425C63">
          <w:fldChar w:fldCharType="end"/>
        </w:r>
      </w:hyperlink>
      <w:r w:rsidR="00B2021B" w:rsidRPr="000C272D">
        <w:t xml:space="preserve"> found the molecular weight of VDBP to be 56kDa (±1kDa).</w:t>
      </w:r>
    </w:p>
    <w:p w14:paraId="1FCF7AE0" w14:textId="79B6238D" w:rsidR="00B2021B" w:rsidRPr="000C272D" w:rsidRDefault="00B2021B" w:rsidP="005D6EE8">
      <w:pPr>
        <w:rPr>
          <w:lang w:eastAsia="zh-CN"/>
        </w:rPr>
      </w:pPr>
      <w:r w:rsidRPr="000C272D">
        <w:t xml:space="preserve">VDBP is maintained at levels of 300-600µg/ml, </w:t>
      </w:r>
      <w:r w:rsidR="00AC3899">
        <w:fldChar w:fldCharType="begin"/>
      </w:r>
      <w:r w:rsidR="00AC3899">
        <w:instrText xml:space="preserve"> ADDIN EN.CITE &lt;EndNote&gt;&lt;Cite&gt;&lt;Author&gt;Kawakami&lt;/Author&gt;&lt;Year&gt;1981&lt;/Year&gt;&lt;RecNum&gt;630&lt;/RecNum&gt;&lt;DisplayText&gt;(Kawakami et al., 1981)&lt;/DisplayText&gt;&lt;record&gt;&lt;rec-number&gt;630&lt;/rec-number&gt;&lt;foreign-keys&gt;&lt;key app="EN" db-id="2a0fvtrtv22za6exff0x99w8aatd9zzwfzt2" timestamp="1518715496"&gt;630&lt;/key&gt;&lt;key app="ENWeb" db-id=""&gt;0&lt;/key&gt;&lt;/foreign-keys&gt;&lt;ref-type name="Journal Article"&gt;17&lt;/ref-type&gt;&lt;contributors&gt;&lt;authors&gt;&lt;author&gt;Kawakami, M.&lt;/author&gt;&lt;author&gt;Blum, C. B.&lt;/author&gt;&lt;author&gt;Ramakrishnan, R.&lt;/author&gt;&lt;author&gt;Dell, R. B.&lt;/author&gt;&lt;author&gt;Goodman, D. S.&lt;/author&gt;&lt;/authors&gt;&lt;/contributors&gt;&lt;titles&gt;&lt;title&gt;Turnover of the plasma binding protein for vitamin D and its metabolites in normal human subjects&lt;/title&gt;&lt;secondary-title&gt;J Clin Endocrinol Metab&lt;/secondary-title&gt;&lt;alt-title&gt;The Journal of clinical endocrinology and metabolism&lt;/alt-title&gt;&lt;/titles&gt;&lt;periodical&gt;&lt;full-title&gt;J Clin Endocrinol Metab&lt;/full-title&gt;&lt;/periodical&gt;&lt;pages&gt;1110-6&lt;/pages&gt;&lt;volume&gt;53&lt;/volume&gt;&lt;number&gt;6&lt;/number&gt;&lt;edition&gt;1981/12/01&lt;/edition&gt;&lt;keywords&gt;&lt;keyword&gt;Adult&lt;/keyword&gt;&lt;keyword&gt;Carrier Proteins/*blood/*metabolism&lt;/keyword&gt;&lt;keyword&gt;Extracellular Space/metabolism&lt;/keyword&gt;&lt;keyword&gt;Humans&lt;/keyword&gt;&lt;keyword&gt;Intracellular Fluid/metabolism&lt;/keyword&gt;&lt;keyword&gt;Iodine Radioisotopes&lt;/keyword&gt;&lt;keyword&gt;Kinetics&lt;/keyword&gt;&lt;keyword&gt;Male&lt;/keyword&gt;&lt;keyword&gt;Models, Biological&lt;/keyword&gt;&lt;keyword&gt;Vitamin D-Binding Protein&lt;/keyword&gt;&lt;/keywords&gt;&lt;dates&gt;&lt;year&gt;1981&lt;/year&gt;&lt;pub-dates&gt;&lt;date&gt;Dec&lt;/date&gt;&lt;/pub-dates&gt;&lt;/dates&gt;&lt;isbn&gt;0021-972X (Print)&amp;#xD;0021-972X (Linking)&lt;/isbn&gt;&lt;accession-num&gt;6895376&lt;/accession-num&gt;&lt;urls&gt;&lt;related-urls&gt;&lt;url&gt;https://www.ncbi.nlm.nih.gov/pubmed/6895376&lt;/url&gt;&lt;/related-urls&gt;&lt;/urls&gt;&lt;electronic-resource-num&gt;10.1210/jcem-53-6-1110&lt;/electronic-resource-num&gt;&lt;/record&gt;&lt;/Cite&gt;&lt;/EndNote&gt;</w:instrText>
      </w:r>
      <w:r w:rsidR="00AC3899">
        <w:fldChar w:fldCharType="separate"/>
      </w:r>
      <w:r w:rsidR="00AC3899">
        <w:rPr>
          <w:noProof/>
        </w:rPr>
        <w:t>(</w:t>
      </w:r>
      <w:hyperlink w:anchor="_ENREF_90" w:tooltip="Kawakami, 1981 #630" w:history="1">
        <w:r w:rsidR="00425C63">
          <w:rPr>
            <w:noProof/>
          </w:rPr>
          <w:t>Kawakami et al., 1981</w:t>
        </w:r>
      </w:hyperlink>
      <w:r w:rsidR="00AC3899">
        <w:rPr>
          <w:noProof/>
        </w:rPr>
        <w:t>)</w:t>
      </w:r>
      <w:r w:rsidR="00AC3899">
        <w:fldChar w:fldCharType="end"/>
      </w:r>
      <w:r w:rsidRPr="000C272D">
        <w:t xml:space="preserve">. It shows a diurnal variation: it is at its lowest during the morning and will plateau </w:t>
      </w:r>
      <w:r w:rsidR="0090142A">
        <w:t>during the day, similar to 1,25</w:t>
      </w:r>
      <w:r w:rsidRPr="000C272D">
        <w:t>(OH)</w:t>
      </w:r>
      <w:r w:rsidRPr="000C272D">
        <w:rPr>
          <w:vertAlign w:val="subscript"/>
        </w:rPr>
        <w:t>2</w:t>
      </w:r>
      <w:r w:rsidRPr="000C272D">
        <w:t xml:space="preserve">D and albumin, </w:t>
      </w:r>
      <w:r w:rsidR="00AC3899">
        <w:fldChar w:fldCharType="begin">
          <w:fldData xml:space="preserve">PEVuZE5vdGU+PENpdGU+PEF1dGhvcj5SZWpubWFyazwvQXV0aG9yPjxZZWFyPjIwMDI8L1llYXI+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</w:fldData>
        </w:fldChar>
      </w:r>
      <w:r w:rsidR="00AC3899">
        <w:instrText xml:space="preserve"> ADDIN EN.CITE </w:instrText>
      </w:r>
      <w:r w:rsidR="00AC3899">
        <w:fldChar w:fldCharType="begin">
          <w:fldData xml:space="preserve">PEVuZE5vdGU+PENpdGU+PEF1dGhvcj5SZWpubWFyazwvQXV0aG9yPjxZZWFyPjIwMDI8L1llYXI+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</w:fldData>
        </w:fldChar>
      </w:r>
      <w:r w:rsidR="00AC3899">
        <w:instrText xml:space="preserve"> ADDIN EN.CITE.DATA </w:instrText>
      </w:r>
      <w:r w:rsidR="00AC3899">
        <w:fldChar w:fldCharType="end"/>
      </w:r>
      <w:r w:rsidR="00AC3899">
        <w:fldChar w:fldCharType="separate"/>
      </w:r>
      <w:r w:rsidR="00AC3899">
        <w:rPr>
          <w:noProof/>
        </w:rPr>
        <w:t>(</w:t>
      </w:r>
      <w:hyperlink w:anchor="_ENREF_127" w:tooltip="Rejnmark, 2002 #234" w:history="1">
        <w:r w:rsidR="00425C63">
          <w:rPr>
            <w:noProof/>
          </w:rPr>
          <w:t>Rejnmark et al., 2002</w:t>
        </w:r>
      </w:hyperlink>
      <w:r w:rsidR="00AC3899">
        <w:rPr>
          <w:noProof/>
        </w:rPr>
        <w:t>)</w:t>
      </w:r>
      <w:r w:rsidR="00AC3899">
        <w:fldChar w:fldCharType="end"/>
      </w:r>
      <w:r w:rsidRPr="000C272D">
        <w:t xml:space="preserve">. It does not show seasonal variation and is not affected by age, </w:t>
      </w:r>
      <w:r w:rsidR="00AC3899">
        <w:fldChar w:fldCharType="begin"/>
      </w:r>
      <w:r w:rsidR="00AC3899">
        <w:instrText xml:space="preserve"> ADDIN EN.CITE &lt;EndNote&gt;&lt;Cite&gt;&lt;Author&gt;Bouillon&lt;/Author&gt;&lt;Year&gt;1981&lt;/Year&gt;&lt;RecNum&gt;1165&lt;/RecNum&gt;&lt;DisplayText&gt;(Bouillon et al., 1981)&lt;/DisplayText&gt;&lt;record&gt;&lt;rec-number&gt;1165&lt;/rec-number&gt;&lt;foreign-keys&gt;&lt;key app="EN" db-id="2a0fvtrtv22za6exff0x99w8aatd9zzwfzt2" timestamp="1518718148"&gt;1165&lt;/key&gt;&lt;key app="ENWeb" db-id=""&gt;0&lt;/key&gt;&lt;/foreign-keys&gt;&lt;ref-type name="Journal Article"&gt;17&lt;/ref-type&gt;&lt;contributors&gt;&lt;authors&gt;&lt;author&gt;Bouillon, R.&lt;/author&gt;&lt;author&gt;Van Assche, F. A.&lt;/author&gt;&lt;author&gt;Van Baelen, H.&lt;/author&gt;&lt;author&gt;Heyns, W.&lt;/author&gt;&lt;author&gt;De Moor, P.&lt;/author&gt;&lt;/authors&gt;&lt;/contributors&gt;&lt;titles&gt;&lt;title&gt;Influence of the vitamin D-binding protein on the serum concentration of 1,25-dihydroxyvitamin D3. Significance of the free 1,25-dihydroxyvitamin D3 concentration&lt;/title&gt;&lt;secondary-title&gt;J Clin Invest&lt;/secondary-title&gt;&lt;alt-title&gt;The Journal of clinical investigation&lt;/alt-title&gt;&lt;/titles&gt;&lt;periodical&gt;&lt;full-title&gt;J Clin Invest&lt;/full-title&gt;&lt;/periodical&gt;&lt;pages&gt;589-96&lt;/pages&gt;&lt;volume&gt;67&lt;/volume&gt;&lt;number&gt;3&lt;/number&gt;&lt;edition&gt;1981/03/01&lt;/edition&gt;&lt;keywords&gt;&lt;keyword&gt;Adult&lt;/keyword&gt;&lt;keyword&gt;Calcitriol&lt;/keyword&gt;&lt;keyword&gt;Carrier Proteins/*blood&lt;/keyword&gt;&lt;keyword&gt;Dihydroxycholecalciferols/*blood&lt;/keyword&gt;&lt;keyword&gt;Female&lt;/keyword&gt;&lt;keyword&gt;Fetal Blood/metabolism&lt;/keyword&gt;&lt;keyword&gt;Gestational Age&lt;/keyword&gt;&lt;keyword&gt;Humans&lt;/keyword&gt;&lt;keyword&gt;Hydroxycholecalciferols/*blood&lt;/keyword&gt;&lt;keyword&gt;Pregnancy&lt;/keyword&gt;&lt;keyword&gt;Protein Binding&lt;/keyword&gt;&lt;keyword&gt;Vitamin D/*blood&lt;/keyword&gt;&lt;keyword&gt;Vitamin D-Binding Protein&lt;/keyword&gt;&lt;/keywords&gt;&lt;dates&gt;&lt;year&gt;1981&lt;/year&gt;&lt;pub-dates&gt;&lt;date&gt;Mar&lt;/date&gt;&lt;/pub-dates&gt;&lt;/dates&gt;&lt;isbn&gt;0021-9738 (Print)&amp;#xD;0021-9738 (Linking)&lt;/isbn&gt;&lt;accession-num&gt;6894152&lt;/accession-num&gt;&lt;urls&gt;&lt;related-urls&gt;&lt;url&gt;&lt;style face="underline" font="default" size="100%"&gt;https://www.ncbi.nlm.nih.gov/pubmed/6894152&lt;/style&gt;&lt;/url&gt;&lt;/related-urls&gt;&lt;/urls&gt;&lt;custom2&gt;PMC370606&lt;/custom2&gt;&lt;electronic-resource-num&gt;10.1172/JCI110072&lt;/electronic-resource-num&gt;&lt;/record&gt;&lt;/Cite&gt;&lt;/EndNote&gt;</w:instrText>
      </w:r>
      <w:r w:rsidR="00AC3899">
        <w:fldChar w:fldCharType="separate"/>
      </w:r>
      <w:r w:rsidR="00AC3899">
        <w:rPr>
          <w:noProof/>
        </w:rPr>
        <w:t>(</w:t>
      </w:r>
      <w:hyperlink w:anchor="_ENREF_25" w:tooltip="Bouillon, 1981 #1165" w:history="1">
        <w:r w:rsidR="00425C63">
          <w:rPr>
            <w:noProof/>
          </w:rPr>
          <w:t>Bouillon et al., 1981</w:t>
        </w:r>
      </w:hyperlink>
      <w:r w:rsidR="00AC3899">
        <w:rPr>
          <w:noProof/>
        </w:rPr>
        <w:t>)</w:t>
      </w:r>
      <w:r w:rsidR="00AC3899">
        <w:fldChar w:fldCharType="end"/>
      </w:r>
      <w:r w:rsidRPr="000C272D">
        <w:t xml:space="preserve">. It is </w:t>
      </w:r>
      <w:r w:rsidRPr="000C272D">
        <w:rPr>
          <w:lang w:eastAsia="zh-CN"/>
        </w:rPr>
        <w:t xml:space="preserve">widely distributed in the body, </w:t>
      </w:r>
      <w:r w:rsidR="00AC3899">
        <w:rPr>
          <w:lang w:eastAsia="zh-CN"/>
        </w:rPr>
        <w:fldChar w:fldCharType="begin"/>
      </w:r>
      <w:r w:rsidR="00AC3899">
        <w:rPr>
          <w:lang w:eastAsia="zh-CN"/>
        </w:rPr>
        <w:instrText xml:space="preserve"> ADDIN EN.CITE &lt;EndNote&gt;&lt;Cite&gt;&lt;Author&gt;Speeckaert&lt;/Author&gt;&lt;Year&gt;2006&lt;/Year&gt;&lt;RecNum&gt;455&lt;/RecNum&gt;&lt;DisplayText&gt;(Speeckaert et al., 2006)&lt;/DisplayText&gt;&lt;record&gt;&lt;rec-number&gt;455&lt;/rec-number&gt;&lt;foreign-keys&gt;&lt;key app="EN" db-id="2a0fvtrtv22za6exff0x99w8aatd9zzwfzt2" timestamp="1518714613"&gt;455&lt;/key&gt;&lt;key app="ENWeb" db-id=""&gt;0&lt;/key&gt;&lt;/foreign-keys&gt;&lt;ref-type name="Journal Article"&gt;17&lt;/ref-type&gt;&lt;contributors&gt;&lt;authors&gt;&lt;author&gt;Speeckaert, M.&lt;/author&gt;&lt;author&gt;Huang, G.&lt;/author&gt;&lt;author&gt;Delanghe, J. R.&lt;/author&gt;&lt;author&gt;Taes, Y. E.&lt;/author&gt;&lt;/authors&gt;&lt;/contributors&gt;&lt;auth-address&gt;Laboratory Clinical Chemistry, Ghent University Hospital, Belgium.&lt;/auth-address&gt;&lt;titles&gt;&lt;title&gt;Biological and clinical aspects of the vitamin D binding protein (Gc-globulin) and its polymorphism&lt;/title&gt;&lt;secondary-title&gt;Clin Chim Acta&lt;/secondary-title&gt;&lt;alt-title&gt;Clinica chimica acta; international journal of clinical chemistry&lt;/alt-title&gt;&lt;/titles&gt;&lt;periodical&gt;&lt;full-title&gt;Clin Chim Acta&lt;/full-title&gt;&lt;/periodical&gt;&lt;pages&gt;33-42&lt;/pages&gt;&lt;volume&gt;372&lt;/volume&gt;&lt;number&gt;1-2&lt;/number&gt;&lt;edition&gt;2006/05/16&lt;/edition&gt;&lt;keywords&gt;&lt;keyword&gt;Disease/classification&lt;/keyword&gt;&lt;keyword&gt;Humans&lt;/keyword&gt;&lt;keyword&gt;*Polymorphism, Genetic&lt;/keyword&gt;&lt;keyword&gt;Vitamin D-Binding Protein/chemistry/genetics/*physiology&lt;/keyword&gt;&lt;/keywords&gt;&lt;dates&gt;&lt;year&gt;2006&lt;/year&gt;&lt;pub-dates&gt;&lt;date&gt;Oct&lt;/date&gt;&lt;/pub-dates&gt;&lt;/dates&gt;&lt;isbn&gt;0009-8981 (Print)&amp;#xD;0009-8981 (Linking)&lt;/isbn&gt;&lt;accession-num&gt;16697362&lt;/accession-num&gt;&lt;urls&gt;&lt;related-urls&gt;&lt;url&gt;https://www.ncbi.nlm.nih.gov/pubmed/16697362&lt;/url&gt;&lt;/related-urls&gt;&lt;/urls&gt;&lt;electronic-resource-num&gt;10.1016/j.cca.2006.03.011&lt;/electronic-resource-num&gt;&lt;/record&gt;&lt;/Cite&gt;&lt;/EndNote&gt;</w:instrText>
      </w:r>
      <w:r w:rsidR="00AC3899">
        <w:rPr>
          <w:lang w:eastAsia="zh-CN"/>
        </w:rPr>
        <w:fldChar w:fldCharType="separate"/>
      </w:r>
      <w:r w:rsidR="00AC3899">
        <w:rPr>
          <w:noProof/>
          <w:lang w:eastAsia="zh-CN"/>
        </w:rPr>
        <w:t>(</w:t>
      </w:r>
      <w:hyperlink w:anchor="_ENREF_138" w:tooltip="Speeckaert, 2006 #455" w:history="1">
        <w:r w:rsidR="00425C63">
          <w:rPr>
            <w:noProof/>
            <w:lang w:eastAsia="zh-CN"/>
          </w:rPr>
          <w:t>Speeckaert et al., 2006</w:t>
        </w:r>
      </w:hyperlink>
      <w:r w:rsidR="00AC3899">
        <w:rPr>
          <w:noProof/>
          <w:lang w:eastAsia="zh-CN"/>
        </w:rPr>
        <w:t>)</w:t>
      </w:r>
      <w:r w:rsidR="00AC3899">
        <w:rPr>
          <w:lang w:eastAsia="zh-CN"/>
        </w:rPr>
        <w:fldChar w:fldCharType="end"/>
      </w:r>
      <w:r w:rsidRPr="000C272D">
        <w:rPr>
          <w:lang w:eastAsia="zh-CN"/>
        </w:rPr>
        <w:t>.</w:t>
      </w:r>
    </w:p>
    <w:p w14:paraId="75A99DE4" w14:textId="45BB72DB" w:rsidR="00E01C58" w:rsidRPr="000C272D" w:rsidRDefault="00C00E99" w:rsidP="005D6EE8">
      <w:r w:rsidRPr="000C272D">
        <w:t xml:space="preserve">It is encoded by </w:t>
      </w:r>
      <w:r w:rsidRPr="000C272D">
        <w:rPr>
          <w:i/>
        </w:rPr>
        <w:t>DBP</w:t>
      </w:r>
      <w:r w:rsidRPr="000C272D">
        <w:t xml:space="preserve"> gene located at 4q12-q13, on the long arm of chromosome 4.</w:t>
      </w:r>
      <w:r w:rsidR="00151F42" w:rsidRPr="000C272D">
        <w:t xml:space="preserve"> </w:t>
      </w:r>
      <w:r w:rsidRPr="000C272D">
        <w:t>There are three major polymorphisms of the allele: Gc</w:t>
      </w:r>
      <w:r w:rsidR="00E64002" w:rsidRPr="000C272D">
        <w:t>-</w:t>
      </w:r>
      <w:r w:rsidRPr="000C272D">
        <w:t>1F (pI 4.94-4.84), Gc</w:t>
      </w:r>
      <w:r w:rsidR="00E64002" w:rsidRPr="000C272D">
        <w:t>-</w:t>
      </w:r>
      <w:r w:rsidRPr="000C272D">
        <w:t>1S (pI 4.95-4.85) and Gc</w:t>
      </w:r>
      <w:r w:rsidR="00E64002" w:rsidRPr="000C272D">
        <w:t>-</w:t>
      </w:r>
      <w:r w:rsidRPr="000C272D">
        <w:t xml:space="preserve">2 (pI 5.1) but there are over 120 variants of the gene, </w:t>
      </w:r>
      <w:r w:rsidR="00AC3899">
        <w:fldChar w:fldCharType="begin"/>
      </w:r>
      <w:r w:rsidR="00AC3899">
        <w:instrText xml:space="preserve"> ADDIN EN.CITE &lt;EndNote&gt;&lt;Cite&gt;&lt;Author&gt;Cleve&lt;/Author&gt;&lt;Year&gt;1988&lt;/Year&gt;&lt;RecNum&gt;1160&lt;/RecNum&gt;&lt;DisplayText&gt;(Cleve and Constans, 1988)&lt;/DisplayText&gt;&lt;record&gt;&lt;rec-number&gt;1160&lt;/rec-number&gt;&lt;foreign-keys&gt;&lt;key app="EN" db-id="2a0fvtrtv22za6exff0x99w8aatd9zzwfzt2" timestamp="1518718122"&gt;1160&lt;/key&gt;&lt;key app="ENWeb" db-id=""&gt;0&lt;/key&gt;&lt;/foreign-keys&gt;&lt;ref-type name="Journal Article"&gt;17&lt;/ref-type&gt;&lt;contributors&gt;&lt;authors&gt;&lt;author&gt;Cleve, H.&lt;/author&gt;&lt;author&gt;Constans, J.&lt;/author&gt;&lt;/authors&gt;&lt;/contributors&gt;&lt;auth-address&gt;Institut fur Anthropologie und Humangenetik, Universitat Munchen, BRD.&lt;/auth-address&gt;&lt;titles&gt;&lt;title&gt;The mutants of the vitamin-D-binding protein: more than 120 variants of the GC/DBP system&lt;/title&gt;&lt;secondary-title&gt;Vox Sang&lt;/secondary-title&gt;&lt;alt-title&gt;Vox sanguinis&lt;/alt-title&gt;&lt;/titles&gt;&lt;periodical&gt;&lt;full-title&gt;Vox Sang&lt;/full-title&gt;&lt;abbr-1&gt;Vox sanguinis&lt;/abbr-1&gt;&lt;/periodical&gt;&lt;alt-periodical&gt;&lt;full-title&gt;Vox Sang&lt;/full-title&gt;&lt;abbr-1&gt;Vox sanguinis&lt;/abbr-1&gt;&lt;/alt-periodical&gt;&lt;pages&gt;215-25&lt;/pages&gt;&lt;volume&gt;54&lt;/volume&gt;&lt;number&gt;4&lt;/number&gt;&lt;edition&gt;1988/01/01&lt;/edition&gt;&lt;keywords&gt;&lt;keyword&gt;Africa&lt;/keyword&gt;&lt;keyword&gt;Alleles&lt;/keyword&gt;&lt;keyword&gt;Animals&lt;/keyword&gt;&lt;keyword&gt;Asia&lt;/keyword&gt;&lt;keyword&gt;Ethnic Groups&lt;/keyword&gt;&lt;keyword&gt;Europe&lt;/keyword&gt;&lt;keyword&gt;Genetic Variation&lt;/keyword&gt;&lt;keyword&gt;Humans&lt;/keyword&gt;&lt;keyword&gt;Mutation&lt;/keyword&gt;&lt;keyword&gt;Terminology as Topic&lt;/keyword&gt;&lt;keyword&gt;United States&lt;/keyword&gt;&lt;keyword&gt;Vitamin D-Binding Protein/*genetics&lt;/keyword&gt;&lt;/keywords&gt;&lt;dates&gt;&lt;year&gt;1988&lt;/year&gt;&lt;/dates&gt;&lt;isbn&gt;0042-9007 (Print)&amp;#xD;0042-9007 (Linking)&lt;/isbn&gt;&lt;accession-num&gt;3388819&lt;/accession-num&gt;&lt;urls&gt;&lt;related-urls&gt;&lt;url&gt;https://www.ncbi.nlm.nih.gov/pubmed/3388819&lt;/url&gt;&lt;/related-urls&gt;&lt;/urls&gt;&lt;/record&gt;&lt;/Cite&gt;&lt;/EndNote&gt;</w:instrText>
      </w:r>
      <w:r w:rsidR="00AC3899">
        <w:fldChar w:fldCharType="separate"/>
      </w:r>
      <w:r w:rsidR="00AC3899">
        <w:rPr>
          <w:noProof/>
        </w:rPr>
        <w:t>(</w:t>
      </w:r>
      <w:hyperlink w:anchor="_ENREF_35" w:tooltip="Cleve, 1988 #1160" w:history="1">
        <w:r w:rsidR="00425C63">
          <w:rPr>
            <w:noProof/>
          </w:rPr>
          <w:t>Cleve and Constans, 1988</w:t>
        </w:r>
      </w:hyperlink>
      <w:r w:rsidR="00AC3899">
        <w:rPr>
          <w:noProof/>
        </w:rPr>
        <w:t>)</w:t>
      </w:r>
      <w:r w:rsidR="00AC3899">
        <w:fldChar w:fldCharType="end"/>
      </w:r>
      <w:r w:rsidR="00E01C58" w:rsidRPr="000C272D">
        <w:t>.</w:t>
      </w:r>
    </w:p>
    <w:p w14:paraId="071B2EB7" w14:textId="3BE8D2F8" w:rsidR="00D72FBC" w:rsidRPr="000C272D" w:rsidRDefault="00E01C58" w:rsidP="005D6EE8">
      <w:r w:rsidRPr="000C272D">
        <w:t xml:space="preserve">The different polymorphisms of the gene encoding VDBP give rise to different binding coefficients, </w:t>
      </w:r>
      <w:r w:rsidR="00AC3899">
        <w:fldChar w:fldCharType="begin"/>
      </w:r>
      <w:r w:rsidR="00AC3899">
        <w:instrText xml:space="preserve"> ADDIN EN.CITE &lt;EndNote&gt;&lt;Cite&gt;&lt;Author&gt;Arnaud&lt;/Author&gt;&lt;Year&gt;1993&lt;/Year&gt;&lt;RecNum&gt;478&lt;/RecNum&gt;&lt;DisplayText&gt;(Arnaud and Constans, 1993)&lt;/DisplayText&gt;&lt;record&gt;&lt;rec-number&gt;478&lt;/rec-number&gt;&lt;foreign-keys&gt;&lt;key app="EN" db-id="2a0fvtrtv22za6exff0x99w8aatd9zzwfzt2" timestamp="1518714776"&gt;478&lt;/key&gt;&lt;key app="ENWeb" db-id=""&gt;0&lt;/key&gt;&lt;/foreign-keys&gt;&lt;ref-type name="Journal Article"&gt;17&lt;/ref-type&gt;&lt;contributors&gt;&lt;authors&gt;&lt;author&gt;Arnaud, J.&lt;/author&gt;&lt;author&gt;Constans, J.&lt;/author&gt;&lt;/authors&gt;&lt;/contributors&gt;&lt;auth-address&gt;CRPG-CRNS, CHU Purpan, Toulouse, France.&lt;/auth-address&gt;&lt;titles&gt;&lt;title&gt;Affinity differences for vitamin D metabolites associated with the genetic isoforms of the human serum carrier protein (DBP)&lt;/title&gt;&lt;secondary-title&gt;Hum Genet&lt;/secondary-title&gt;&lt;alt-title&gt;Human genetics&lt;/alt-title&gt;&lt;/titles&gt;&lt;periodical&gt;&lt;full-title&gt;Hum Genet&lt;/full-title&gt;&lt;abbr-1&gt;Human genetics&lt;/abbr-1&gt;&lt;/periodical&gt;&lt;alt-periodical&gt;&lt;full-title&gt;Hum Genet&lt;/full-title&gt;&lt;abbr-1&gt;Human genetics&lt;/abbr-1&gt;&lt;/alt-periodical&gt;&lt;pages&gt;183-8&lt;/pages&gt;&lt;volume&gt;92&lt;/volume&gt;&lt;number&gt;2&lt;/number&gt;&lt;edition&gt;1993/09/01&lt;/edition&gt;&lt;keywords&gt;&lt;keyword&gt;Calcifediol/*metabolism&lt;/keyword&gt;&lt;keyword&gt;Calcitriol/*metabolism&lt;/keyword&gt;&lt;keyword&gt;Humans&lt;/keyword&gt;&lt;keyword&gt;Isoelectric Focusing&lt;/keyword&gt;&lt;keyword&gt;Ligands&lt;/keyword&gt;&lt;keyword&gt;Polymorphism, Genetic&lt;/keyword&gt;&lt;keyword&gt;Protein Binding/genetics&lt;/keyword&gt;&lt;keyword&gt;Vitamin D-Binding Protein/chemistry/*genetics/metabolism&lt;/keyword&gt;&lt;/keywords&gt;&lt;dates&gt;&lt;year&gt;1993&lt;/year&gt;&lt;pub-dates&gt;&lt;date&gt;Sep&lt;/date&gt;&lt;/pub-dates&gt;&lt;/dates&gt;&lt;publisher&gt;Springer-Verlag&lt;/publisher&gt;&lt;isbn&gt;0340-6717 (Print)&amp;#xD;0340-6717 (Linking)&lt;/isbn&gt;&lt;accession-num&gt;8370586&lt;/accession-num&gt;&lt;urls&gt;&lt;related-urls&gt;&lt;url&gt;https://www.ncbi.nlm.nih.gov/pubmed/8370586&lt;/url&gt;&lt;/related-urls&gt;&lt;/urls&gt;&lt;electronic-resource-num&gt;10.1007/BF00219689&lt;/electronic-resource-num&gt;&lt;language&gt;English&lt;/language&gt;&lt;/record&gt;&lt;/Cite&gt;&lt;/EndNote&gt;</w:instrText>
      </w:r>
      <w:r w:rsidR="00AC3899">
        <w:fldChar w:fldCharType="separate"/>
      </w:r>
      <w:r w:rsidR="00AC3899">
        <w:rPr>
          <w:noProof/>
        </w:rPr>
        <w:t>(</w:t>
      </w:r>
      <w:hyperlink w:anchor="_ENREF_3" w:tooltip="Arnaud, 1993 #478" w:history="1">
        <w:r w:rsidR="00425C63">
          <w:rPr>
            <w:noProof/>
          </w:rPr>
          <w:t>Arnaud and Constans, 1993</w:t>
        </w:r>
      </w:hyperlink>
      <w:r w:rsidR="00AC3899">
        <w:rPr>
          <w:noProof/>
        </w:rPr>
        <w:t>)</w:t>
      </w:r>
      <w:r w:rsidR="00AC3899">
        <w:fldChar w:fldCharType="end"/>
      </w:r>
      <w:r w:rsidRPr="000C272D">
        <w:t xml:space="preserve">. The binding coefficients for the three most </w:t>
      </w:r>
      <w:r w:rsidR="001E7B18" w:rsidRPr="000C272D">
        <w:t>comm</w:t>
      </w:r>
      <w:r w:rsidR="00D3578B" w:rsidRPr="000C272D">
        <w:t xml:space="preserve">on alleles are listed in </w:t>
      </w:r>
      <w:r w:rsidR="00FC17C1">
        <w:t>table 1.2.</w:t>
      </w:r>
    </w:p>
    <w:p w14:paraId="38DBD1C3" w14:textId="77777777" w:rsidR="005B3DB8" w:rsidRDefault="005B3DB8" w:rsidP="005D6EE8"/>
    <w:p w14:paraId="640AF0EB" w14:textId="6CFEA828" w:rsidR="004646E7" w:rsidRPr="000C272D" w:rsidRDefault="00D3578B" w:rsidP="00194C9E">
      <w:pPr>
        <w:pStyle w:val="Caption"/>
      </w:pPr>
      <w:bookmarkStart w:id="38" w:name="_Ref518577318"/>
      <w:bookmarkStart w:id="39" w:name="_Toc520790883"/>
      <w:r w:rsidRPr="000C272D">
        <w:lastRenderedPageBreak/>
        <w:t xml:space="preserve">Table </w:t>
      </w:r>
      <w:r w:rsidR="005446FB">
        <w:fldChar w:fldCharType="begin"/>
      </w:r>
      <w:r w:rsidR="005446FB">
        <w:instrText xml:space="preserve"> STYLEREF 1 \s </w:instrText>
      </w:r>
      <w:r w:rsidR="005446FB">
        <w:fldChar w:fldCharType="separate"/>
      </w:r>
      <w:r w:rsidR="00100B6E">
        <w:rPr>
          <w:noProof/>
        </w:rPr>
        <w:t>1</w:t>
      </w:r>
      <w:r w:rsidR="005446FB">
        <w:fldChar w:fldCharType="end"/>
      </w:r>
      <w:r w:rsidR="005446FB">
        <w:t>.</w:t>
      </w:r>
      <w:r w:rsidR="005446FB">
        <w:fldChar w:fldCharType="begin"/>
      </w:r>
      <w:r w:rsidR="005446FB">
        <w:instrText xml:space="preserve"> SEQ Table \* ARABIC \s 1 </w:instrText>
      </w:r>
      <w:r w:rsidR="005446FB">
        <w:fldChar w:fldCharType="separate"/>
      </w:r>
      <w:r w:rsidR="00100B6E">
        <w:rPr>
          <w:noProof/>
        </w:rPr>
        <w:t>2</w:t>
      </w:r>
      <w:r w:rsidR="005446FB">
        <w:fldChar w:fldCharType="end"/>
      </w:r>
      <w:bookmarkEnd w:id="38"/>
      <w:r w:rsidRPr="000C272D">
        <w:t xml:space="preserve">: </w:t>
      </w:r>
      <w:r w:rsidR="004646E7" w:rsidRPr="000C272D">
        <w:t xml:space="preserve">VDBP binding coefficients, adapted from </w:t>
      </w:r>
      <w:hyperlink w:anchor="_ENREF_3" w:tooltip="Arnaud, 1993 #478" w:history="1">
        <w:r w:rsidR="00425C63">
          <w:fldChar w:fldCharType="begin"/>
        </w:r>
        <w:r w:rsidR="00425C63">
          <w:instrText xml:space="preserve"> ADDIN EN.CITE &lt;EndNote&gt;&lt;Cite AuthorYear="1"&gt;&lt;Author&gt;Arnaud&lt;/Author&gt;&lt;Year&gt;1993&lt;/Year&gt;&lt;RecNum&gt;478&lt;/RecNum&gt;&lt;DisplayText&gt;Arnaud and Constans (1993)&lt;/DisplayText&gt;&lt;record&gt;&lt;rec-number&gt;478&lt;/rec-number&gt;&lt;foreign-keys&gt;&lt;key app="EN" db-id="2a0fvtrtv22za6exff0x99w8aatd9zzwfzt2" timestamp="1518714776"&gt;478&lt;/key&gt;&lt;key app="ENWeb" db-id=""&gt;0&lt;/key&gt;&lt;/foreign-keys&gt;&lt;ref-type name="Journal Article"&gt;17&lt;/ref-type&gt;&lt;contributors&gt;&lt;authors&gt;&lt;author&gt;Arnaud, J.&lt;/author&gt;&lt;author&gt;Constans, J.&lt;/author&gt;&lt;/authors&gt;&lt;/contributors&gt;&lt;auth-address&gt;CRPG-CRNS, CHU Purpan, Toulouse, France.&lt;/auth-address&gt;&lt;titles&gt;&lt;title&gt;Affinity differences for vitamin D metabolites associated with the genetic isoforms of the human serum carrier protein (DBP)&lt;/title&gt;&lt;secondary-title&gt;Hum Genet&lt;/secondary-title&gt;&lt;alt-title&gt;Human genetics&lt;/alt-title&gt;&lt;/titles&gt;&lt;periodical&gt;&lt;full-title&gt;Hum Genet&lt;/full-title&gt;&lt;abbr-1&gt;Human genetics&lt;/abbr-1&gt;&lt;/periodical&gt;&lt;alt-periodical&gt;&lt;full-title&gt;Hum Genet&lt;/full-title&gt;&lt;abbr-1&gt;Human genetics&lt;/abbr-1&gt;&lt;/alt-periodical&gt;&lt;pages&gt;183-8&lt;/pages&gt;&lt;volume&gt;92&lt;/volume&gt;&lt;number&gt;2&lt;/number&gt;&lt;edition&gt;1993/09/01&lt;/edition&gt;&lt;keywords&gt;&lt;keyword&gt;Calcifediol/*metabolism&lt;/keyword&gt;&lt;keyword&gt;Calcitriol/*metabolism&lt;/keyword&gt;&lt;keyword&gt;Humans&lt;/keyword&gt;&lt;keyword&gt;Isoelectric Focusing&lt;/keyword&gt;&lt;keyword&gt;Ligands&lt;/keyword&gt;&lt;keyword&gt;Polymorphism, Genetic&lt;/keyword&gt;&lt;keyword&gt;Protein Binding/genetics&lt;/keyword&gt;&lt;keyword&gt;Vitamin D-Binding Protein/chemistry/*genetics/metabolism&lt;/keyword&gt;&lt;/keywords&gt;&lt;dates&gt;&lt;year&gt;1993&lt;/year&gt;&lt;pub-dates&gt;&lt;date&gt;Sep&lt;/date&gt;&lt;/pub-dates&gt;&lt;/dates&gt;&lt;publisher&gt;Springer-Verlag&lt;/publisher&gt;&lt;isbn&gt;0340-6717 (Print)&amp;#xD;0340-6717 (Linking)&lt;/isbn&gt;&lt;accession-num&gt;8370586&lt;/accession-num&gt;&lt;urls&gt;&lt;related-urls&gt;&lt;url&gt;https://www.ncbi.nlm.nih.gov/pubmed/8370586&lt;/url&gt;&lt;/related-urls&gt;&lt;/urls&gt;&lt;electronic-resource-num&gt;10.1007/BF00219689&lt;/electronic-resource-num&gt;&lt;language&gt;English&lt;/language&gt;&lt;/record&gt;&lt;/Cite&gt;&lt;/EndNote&gt;</w:instrText>
        </w:r>
        <w:r w:rsidR="00425C63">
          <w:fldChar w:fldCharType="separate"/>
        </w:r>
        <w:r w:rsidR="00425C63">
          <w:rPr>
            <w:noProof/>
          </w:rPr>
          <w:t>Arnaud and Constans (1993)</w:t>
        </w:r>
        <w:r w:rsidR="00425C63">
          <w:fldChar w:fldCharType="end"/>
        </w:r>
      </w:hyperlink>
      <w:r w:rsidR="004646E7" w:rsidRPr="000C272D">
        <w:t>.</w:t>
      </w:r>
      <w:bookmarkEnd w:id="39"/>
    </w:p>
    <w:tbl>
      <w:tblPr>
        <w:tblStyle w:val="GridTable1Light"/>
        <w:tblW w:w="5000" w:type="pct"/>
        <w:tblLook w:val="0420" w:firstRow="1" w:lastRow="0" w:firstColumn="0" w:lastColumn="0" w:noHBand="0" w:noVBand="1"/>
      </w:tblPr>
      <w:tblGrid>
        <w:gridCol w:w="3249"/>
        <w:gridCol w:w="3222"/>
        <w:gridCol w:w="3271"/>
      </w:tblGrid>
      <w:tr w:rsidR="00E01C58" w:rsidRPr="000C272D" w14:paraId="3D285210" w14:textId="77777777" w:rsidTr="00C81BA5">
        <w:trPr>
          <w:cnfStyle w:val="100000000000" w:firstRow="1" w:lastRow="0" w:firstColumn="0" w:lastColumn="0" w:oddVBand="0" w:evenVBand="0" w:oddHBand="0" w:evenHBand="0" w:firstRowFirstColumn="0" w:firstRowLastColumn="0" w:lastRowFirstColumn="0" w:lastRowLastColumn="0"/>
          <w:trHeight w:val="567"/>
        </w:trPr>
        <w:tc>
          <w:tcPr>
            <w:tcW w:w="0" w:type="pct"/>
            <w:tcBorders>
              <w:bottom w:val="none" w:sz="0" w:space="0" w:color="auto"/>
            </w:tcBorders>
            <w:vAlign w:val="center"/>
            <w:hideMark/>
          </w:tcPr>
          <w:p w14:paraId="12C9415D" w14:textId="77777777" w:rsidR="00E01C58" w:rsidRPr="000C272D" w:rsidRDefault="00E01C58" w:rsidP="00C81BA5">
            <w:pPr>
              <w:spacing w:after="0" w:line="240" w:lineRule="auto"/>
              <w:jc w:val="left"/>
            </w:pPr>
            <w:r w:rsidRPr="000C272D">
              <w:rPr>
                <w:lang w:val="nb-NO"/>
              </w:rPr>
              <w:t>VDBP Phenotype</w:t>
            </w:r>
          </w:p>
        </w:tc>
        <w:tc>
          <w:tcPr>
            <w:tcW w:w="0" w:type="pct"/>
            <w:tcBorders>
              <w:bottom w:val="none" w:sz="0" w:space="0" w:color="auto"/>
            </w:tcBorders>
            <w:vAlign w:val="center"/>
          </w:tcPr>
          <w:p w14:paraId="4DDD4608" w14:textId="77777777" w:rsidR="00E01C58" w:rsidRPr="000C272D" w:rsidRDefault="00E01C58" w:rsidP="00C81BA5">
            <w:pPr>
              <w:spacing w:after="0" w:line="240" w:lineRule="auto"/>
              <w:jc w:val="left"/>
            </w:pPr>
            <w:r w:rsidRPr="000C272D">
              <w:rPr>
                <w:lang w:val="nb-NO"/>
              </w:rPr>
              <w:t>25OHD Binding coefficient</w:t>
            </w:r>
          </w:p>
        </w:tc>
        <w:tc>
          <w:tcPr>
            <w:tcW w:w="0" w:type="pct"/>
            <w:tcBorders>
              <w:bottom w:val="none" w:sz="0" w:space="0" w:color="auto"/>
            </w:tcBorders>
            <w:vAlign w:val="center"/>
            <w:hideMark/>
          </w:tcPr>
          <w:p w14:paraId="3CD4720E" w14:textId="77777777" w:rsidR="00E01C58" w:rsidRPr="000C272D" w:rsidRDefault="00E01C58" w:rsidP="00C81BA5">
            <w:pPr>
              <w:spacing w:after="0" w:line="240" w:lineRule="auto"/>
              <w:jc w:val="left"/>
            </w:pPr>
            <w:r w:rsidRPr="000C272D">
              <w:rPr>
                <w:lang w:val="nb-NO"/>
              </w:rPr>
              <w:t>1,25(OH)</w:t>
            </w:r>
            <w:r w:rsidRPr="000C272D">
              <w:rPr>
                <w:vertAlign w:val="subscript"/>
                <w:lang w:val="nb-NO"/>
              </w:rPr>
              <w:t>2</w:t>
            </w:r>
            <w:r w:rsidRPr="000C272D">
              <w:rPr>
                <w:lang w:val="nb-NO"/>
              </w:rPr>
              <w:t>D Binding coefficient</w:t>
            </w:r>
          </w:p>
        </w:tc>
      </w:tr>
      <w:tr w:rsidR="00E01C58" w:rsidRPr="000C272D" w14:paraId="56B18AAE" w14:textId="77777777" w:rsidTr="00C81BA5">
        <w:trPr>
          <w:trHeight w:val="567"/>
        </w:trPr>
        <w:tc>
          <w:tcPr>
            <w:tcW w:w="0" w:type="pct"/>
            <w:vAlign w:val="center"/>
          </w:tcPr>
          <w:p w14:paraId="4EE0F485" w14:textId="77777777" w:rsidR="00E01C58" w:rsidRPr="000C272D" w:rsidRDefault="00E01C58" w:rsidP="00C81BA5">
            <w:pPr>
              <w:spacing w:after="0" w:line="240" w:lineRule="auto"/>
              <w:jc w:val="left"/>
            </w:pPr>
            <w:r w:rsidRPr="000C272D">
              <w:rPr>
                <w:lang w:val="nb-NO"/>
              </w:rPr>
              <w:t>Gc-1S</w:t>
            </w:r>
          </w:p>
        </w:tc>
        <w:tc>
          <w:tcPr>
            <w:tcW w:w="0" w:type="pct"/>
            <w:vAlign w:val="center"/>
          </w:tcPr>
          <w:p w14:paraId="271181D0" w14:textId="77777777" w:rsidR="00E01C58" w:rsidRPr="000C272D" w:rsidRDefault="00E01C58" w:rsidP="00C81BA5">
            <w:pPr>
              <w:spacing w:after="0" w:line="240" w:lineRule="auto"/>
              <w:jc w:val="left"/>
              <w:rPr>
                <w:position w:val="17"/>
                <w:lang w:val="nb-NO"/>
              </w:rPr>
            </w:pPr>
            <w:r w:rsidRPr="000C272D">
              <w:rPr>
                <w:lang w:val="nb-NO"/>
              </w:rPr>
              <w:t>6 × 10</w:t>
            </w:r>
            <w:r w:rsidRPr="000C272D">
              <w:rPr>
                <w:vertAlign w:val="superscript"/>
                <w:lang w:val="nb-NO"/>
              </w:rPr>
              <w:t xml:space="preserve">8 </w:t>
            </w:r>
            <w:r w:rsidRPr="000C272D">
              <w:rPr>
                <w:lang w:val="nb-NO"/>
              </w:rPr>
              <w:t>M</w:t>
            </w:r>
          </w:p>
        </w:tc>
        <w:tc>
          <w:tcPr>
            <w:tcW w:w="0" w:type="pct"/>
            <w:vAlign w:val="center"/>
          </w:tcPr>
          <w:p w14:paraId="65ADC6D3" w14:textId="77777777" w:rsidR="00E01C58" w:rsidRPr="000C272D" w:rsidRDefault="00E01C58" w:rsidP="00C81BA5">
            <w:pPr>
              <w:spacing w:after="0" w:line="240" w:lineRule="auto"/>
              <w:jc w:val="left"/>
              <w:rPr>
                <w:vertAlign w:val="superscript"/>
              </w:rPr>
            </w:pPr>
            <w:r w:rsidRPr="000C272D">
              <w:rPr>
                <w:lang w:val="nb-NO"/>
              </w:rPr>
              <w:t>6.4 × 10</w:t>
            </w:r>
            <w:r w:rsidRPr="000C272D">
              <w:rPr>
                <w:vertAlign w:val="superscript"/>
                <w:lang w:val="nb-NO"/>
              </w:rPr>
              <w:t xml:space="preserve">6 </w:t>
            </w:r>
            <w:r w:rsidRPr="000C272D">
              <w:rPr>
                <w:lang w:val="nb-NO"/>
              </w:rPr>
              <w:t>M</w:t>
            </w:r>
          </w:p>
        </w:tc>
      </w:tr>
      <w:tr w:rsidR="00E01C58" w:rsidRPr="000C272D" w14:paraId="279C04CB" w14:textId="77777777" w:rsidTr="00C81BA5">
        <w:trPr>
          <w:trHeight w:val="567"/>
        </w:trPr>
        <w:tc>
          <w:tcPr>
            <w:tcW w:w="0" w:type="pct"/>
            <w:vAlign w:val="center"/>
          </w:tcPr>
          <w:p w14:paraId="742222FA" w14:textId="77777777" w:rsidR="00E01C58" w:rsidRPr="000C272D" w:rsidRDefault="00E01C58" w:rsidP="00C81BA5">
            <w:pPr>
              <w:spacing w:after="0" w:line="240" w:lineRule="auto"/>
              <w:jc w:val="left"/>
            </w:pPr>
            <w:r w:rsidRPr="000C272D">
              <w:rPr>
                <w:lang w:val="nb-NO"/>
              </w:rPr>
              <w:t>Gc-1F</w:t>
            </w:r>
          </w:p>
        </w:tc>
        <w:tc>
          <w:tcPr>
            <w:tcW w:w="0" w:type="pct"/>
            <w:vAlign w:val="center"/>
          </w:tcPr>
          <w:p w14:paraId="5CA4D4FE" w14:textId="77777777" w:rsidR="00E01C58" w:rsidRPr="000C272D" w:rsidRDefault="00E01C58" w:rsidP="00C81BA5">
            <w:pPr>
              <w:spacing w:after="0" w:line="240" w:lineRule="auto"/>
              <w:jc w:val="left"/>
              <w:rPr>
                <w:vertAlign w:val="superscript"/>
              </w:rPr>
            </w:pPr>
            <w:r w:rsidRPr="000C272D">
              <w:rPr>
                <w:lang w:val="nb-NO"/>
              </w:rPr>
              <w:t>11.2 × 10</w:t>
            </w:r>
            <w:r w:rsidRPr="000C272D">
              <w:rPr>
                <w:vertAlign w:val="superscript"/>
                <w:lang w:val="nb-NO"/>
              </w:rPr>
              <w:t xml:space="preserve">8 </w:t>
            </w:r>
            <w:r w:rsidRPr="000C272D">
              <w:rPr>
                <w:lang w:val="nb-NO"/>
              </w:rPr>
              <w:t>M</w:t>
            </w:r>
          </w:p>
        </w:tc>
        <w:tc>
          <w:tcPr>
            <w:tcW w:w="0" w:type="pct"/>
            <w:vAlign w:val="center"/>
          </w:tcPr>
          <w:p w14:paraId="3A8BFDFF" w14:textId="77777777" w:rsidR="00E01C58" w:rsidRPr="000C272D" w:rsidRDefault="00E01C58" w:rsidP="00C81BA5">
            <w:pPr>
              <w:spacing w:after="0" w:line="240" w:lineRule="auto"/>
              <w:jc w:val="left"/>
              <w:rPr>
                <w:vertAlign w:val="superscript"/>
              </w:rPr>
            </w:pPr>
            <w:r w:rsidRPr="000C272D">
              <w:rPr>
                <w:lang w:val="nb-NO"/>
              </w:rPr>
              <w:t>18 × 10</w:t>
            </w:r>
            <w:r w:rsidRPr="000C272D">
              <w:rPr>
                <w:vertAlign w:val="superscript"/>
                <w:lang w:val="nb-NO"/>
              </w:rPr>
              <w:t xml:space="preserve">6 </w:t>
            </w:r>
            <w:r w:rsidRPr="000C272D">
              <w:rPr>
                <w:lang w:val="nb-NO"/>
              </w:rPr>
              <w:t>M</w:t>
            </w:r>
          </w:p>
        </w:tc>
      </w:tr>
      <w:tr w:rsidR="00E01C58" w:rsidRPr="000C272D" w14:paraId="7D2A1A04" w14:textId="77777777" w:rsidTr="00C81BA5">
        <w:trPr>
          <w:trHeight w:val="567"/>
        </w:trPr>
        <w:tc>
          <w:tcPr>
            <w:tcW w:w="0" w:type="pct"/>
            <w:vAlign w:val="center"/>
          </w:tcPr>
          <w:p w14:paraId="27709B77" w14:textId="77777777" w:rsidR="00E01C58" w:rsidRPr="000C272D" w:rsidRDefault="00E01C58" w:rsidP="00C81BA5">
            <w:pPr>
              <w:spacing w:after="0" w:line="240" w:lineRule="auto"/>
              <w:jc w:val="left"/>
            </w:pPr>
            <w:r w:rsidRPr="000C272D">
              <w:rPr>
                <w:lang w:val="nb-NO"/>
              </w:rPr>
              <w:t>Gc-2</w:t>
            </w:r>
          </w:p>
        </w:tc>
        <w:tc>
          <w:tcPr>
            <w:tcW w:w="0" w:type="pct"/>
            <w:vAlign w:val="center"/>
          </w:tcPr>
          <w:p w14:paraId="2608F528" w14:textId="77777777" w:rsidR="00E01C58" w:rsidRPr="000C272D" w:rsidRDefault="00E01C58" w:rsidP="00C81BA5">
            <w:pPr>
              <w:spacing w:after="0" w:line="240" w:lineRule="auto"/>
              <w:jc w:val="left"/>
              <w:rPr>
                <w:vertAlign w:val="superscript"/>
              </w:rPr>
            </w:pPr>
            <w:r w:rsidRPr="000C272D">
              <w:rPr>
                <w:lang w:val="nb-NO"/>
              </w:rPr>
              <w:t>3.6 × 10</w:t>
            </w:r>
            <w:r w:rsidRPr="000C272D">
              <w:rPr>
                <w:vertAlign w:val="superscript"/>
                <w:lang w:val="nb-NO"/>
              </w:rPr>
              <w:t xml:space="preserve">8 </w:t>
            </w:r>
            <w:r w:rsidRPr="000C272D">
              <w:rPr>
                <w:lang w:val="nb-NO"/>
              </w:rPr>
              <w:t>M</w:t>
            </w:r>
          </w:p>
        </w:tc>
        <w:tc>
          <w:tcPr>
            <w:tcW w:w="0" w:type="pct"/>
            <w:vAlign w:val="center"/>
          </w:tcPr>
          <w:p w14:paraId="40B1B99A" w14:textId="77777777" w:rsidR="00E01C58" w:rsidRPr="000C272D" w:rsidRDefault="00E01C58" w:rsidP="00C81BA5">
            <w:pPr>
              <w:spacing w:after="0" w:line="240" w:lineRule="auto"/>
              <w:jc w:val="left"/>
              <w:rPr>
                <w:vertAlign w:val="superscript"/>
              </w:rPr>
            </w:pPr>
            <w:r w:rsidRPr="000C272D">
              <w:rPr>
                <w:lang w:val="nb-NO"/>
              </w:rPr>
              <w:t>4.2 × 10</w:t>
            </w:r>
            <w:r w:rsidRPr="000C272D">
              <w:rPr>
                <w:vertAlign w:val="superscript"/>
                <w:lang w:val="nb-NO"/>
              </w:rPr>
              <w:t xml:space="preserve">6 </w:t>
            </w:r>
            <w:r w:rsidRPr="000C272D">
              <w:rPr>
                <w:lang w:val="nb-NO"/>
              </w:rPr>
              <w:t>M</w:t>
            </w:r>
          </w:p>
        </w:tc>
      </w:tr>
    </w:tbl>
    <w:p w14:paraId="5334F9D2" w14:textId="77777777" w:rsidR="00C60F5B" w:rsidRPr="000C272D" w:rsidRDefault="00C60F5B" w:rsidP="005D6EE8"/>
    <w:p w14:paraId="3260DC8F" w14:textId="77777777" w:rsidR="00B2021B" w:rsidRPr="000C272D" w:rsidRDefault="009C1153" w:rsidP="005D6EE8">
      <w:pPr>
        <w:pStyle w:val="Heading3"/>
        <w:rPr>
          <w:rFonts w:cs="Arial"/>
        </w:rPr>
      </w:pPr>
      <w:bookmarkStart w:id="40" w:name="_Toc520790305"/>
      <w:r w:rsidRPr="000C272D">
        <w:rPr>
          <w:rFonts w:cs="Arial"/>
        </w:rPr>
        <w:t>Albumin</w:t>
      </w:r>
      <w:bookmarkEnd w:id="40"/>
    </w:p>
    <w:p w14:paraId="48FA29AC" w14:textId="69187FDD" w:rsidR="00C54D95" w:rsidRPr="000C272D" w:rsidRDefault="00DB3A3C" w:rsidP="005D6EE8">
      <w:r w:rsidRPr="000C272D">
        <w:t>Albu</w:t>
      </w:r>
      <w:r w:rsidR="0018464D" w:rsidRPr="000C272D">
        <w:t xml:space="preserve">min belongs to the same family of proteins as VDBP and α-fetoprotein, </w:t>
      </w:r>
      <w:r w:rsidR="00AC3899">
        <w:fldChar w:fldCharType="begin"/>
      </w:r>
      <w:r w:rsidR="00AC3899">
        <w:instrText xml:space="preserve"> ADDIN EN.CITE &lt;EndNote&gt;&lt;Cite&gt;&lt;Author&gt;Cooke&lt;/Author&gt;&lt;Year&gt;1985&lt;/Year&gt;&lt;RecNum&gt;574&lt;/RecNum&gt;&lt;DisplayText&gt;(Cooke and David, 1985)&lt;/DisplayText&gt;&lt;record&gt;&lt;rec-number&gt;574&lt;/rec-number&gt;&lt;foreign-keys&gt;&lt;key app="EN" db-id="2a0fvtrtv22za6exff0x99w8aatd9zzwfzt2" timestamp="1518715228"&gt;574&lt;/key&gt;&lt;key app="ENWeb" db-id=""&gt;0&lt;/key&gt;&lt;/foreign-keys&gt;&lt;ref-type name="Journal Article"&gt;17&lt;/ref-type&gt;&lt;contributors&gt;&lt;authors&gt;&lt;author&gt;Cooke, N. E.&lt;/author&gt;&lt;author&gt;David, E. V.&lt;/author&gt;&lt;/authors&gt;&lt;/contributors&gt;&lt;titles&gt;&lt;title&gt;Serum vitamin D-binding protein is a third member of the albumin and alpha fetoprotein gene family&lt;/title&gt;&lt;secondary-title&gt;J Clin Invest&lt;/secondary-title&gt;&lt;alt-title&gt;The Journal of clinical investigation&lt;/alt-title&gt;&lt;/titles&gt;&lt;periodical&gt;&lt;full-title&gt;J Clin Invest&lt;/full-title&gt;&lt;/periodical&gt;&lt;pages&gt;2420-4&lt;/pages&gt;&lt;volume&gt;76&lt;/volume&gt;&lt;number&gt;6&lt;/number&gt;&lt;edition&gt;1985/12/01&lt;/edition&gt;&lt;keywords&gt;&lt;keyword&gt;Amino Acid Sequence&lt;/keyword&gt;&lt;keyword&gt;Base Sequence&lt;/keyword&gt;&lt;keyword&gt;Cysteine&lt;/keyword&gt;&lt;keyword&gt;DNA/genetics&lt;/keyword&gt;&lt;keyword&gt;Humans&lt;/keyword&gt;&lt;keyword&gt;Protein Conformation&lt;/keyword&gt;&lt;keyword&gt;Sequence Homology, Nucleic Acid&lt;/keyword&gt;&lt;keyword&gt;Serum Albumin/genetics&lt;/keyword&gt;&lt;keyword&gt;Vitamin D-Binding Protein/*genetics&lt;/keyword&gt;&lt;keyword&gt;alpha-Fetoproteins/genetics&lt;/keyword&gt;&lt;/keywords&gt;&lt;dates&gt;&lt;year&gt;1985&lt;/year&gt;&lt;pub-dates&gt;&lt;date&gt;Dec&lt;/date&gt;&lt;/pub-dates&gt;&lt;/dates&gt;&lt;isbn&gt;0021-9738 (Print)&amp;#xD;0021-9738 (Linking)&lt;/isbn&gt;&lt;accession-num&gt;2416779&lt;/accession-num&gt;&lt;urls&gt;&lt;related-urls&gt;&lt;url&gt;https://www.ncbi.nlm.nih.gov/pubmed/2416779&lt;/url&gt;&lt;/related-urls&gt;&lt;/urls&gt;&lt;custom2&gt;PMC424397&lt;/custom2&gt;&lt;electronic-resource-num&gt;10.1172/JCI112256&lt;/electronic-resource-num&gt;&lt;/record&gt;&lt;/Cite&gt;&lt;/EndNote&gt;</w:instrText>
      </w:r>
      <w:r w:rsidR="00AC3899">
        <w:fldChar w:fldCharType="separate"/>
      </w:r>
      <w:r w:rsidR="00AC3899">
        <w:rPr>
          <w:noProof/>
        </w:rPr>
        <w:t>(</w:t>
      </w:r>
      <w:hyperlink w:anchor="_ENREF_37" w:tooltip="Cooke, 1985 #574" w:history="1">
        <w:r w:rsidR="00425C63">
          <w:rPr>
            <w:noProof/>
          </w:rPr>
          <w:t>Cooke and David, 1985</w:t>
        </w:r>
      </w:hyperlink>
      <w:r w:rsidR="00AC3899">
        <w:rPr>
          <w:noProof/>
        </w:rPr>
        <w:t>)</w:t>
      </w:r>
      <w:r w:rsidR="00AC3899">
        <w:fldChar w:fldCharType="end"/>
      </w:r>
      <w:r w:rsidR="0018464D" w:rsidRPr="000C272D">
        <w:t xml:space="preserve">. </w:t>
      </w:r>
      <w:r w:rsidR="00FB2049" w:rsidRPr="000C272D">
        <w:t xml:space="preserve">The binding affinity of albumin to 25OHD </w:t>
      </w:r>
      <w:r w:rsidR="0047744C" w:rsidRPr="000C272D">
        <w:t>and 1,25(OH)</w:t>
      </w:r>
      <w:r w:rsidR="0047744C" w:rsidRPr="000C272D">
        <w:rPr>
          <w:vertAlign w:val="subscript"/>
        </w:rPr>
        <w:t>2</w:t>
      </w:r>
      <w:r w:rsidR="0047744C" w:rsidRPr="000C272D">
        <w:t xml:space="preserve">D </w:t>
      </w:r>
      <w:r w:rsidR="00FB2049" w:rsidRPr="000C272D">
        <w:t xml:space="preserve">was found to be </w:t>
      </w:r>
      <w:r w:rsidR="0047744C" w:rsidRPr="000C272D">
        <w:t>6 x</w:t>
      </w:r>
      <w:r w:rsidR="00FB2049" w:rsidRPr="000C272D">
        <w:t xml:space="preserve"> 10</w:t>
      </w:r>
      <w:r w:rsidR="00FB2049" w:rsidRPr="000C272D">
        <w:rPr>
          <w:vertAlign w:val="superscript"/>
        </w:rPr>
        <w:t xml:space="preserve">5 </w:t>
      </w:r>
      <w:r w:rsidR="00FB2049" w:rsidRPr="000C272D">
        <w:t xml:space="preserve">M </w:t>
      </w:r>
      <w:r w:rsidR="00AC3899">
        <w:fldChar w:fldCharType="begin"/>
      </w:r>
      <w:r w:rsidR="00AC3899">
        <w:instrText xml:space="preserve"> ADDIN EN.CITE &lt;EndNote&gt;&lt;Cite&gt;&lt;Author&gt;Bikle&lt;/Author&gt;&lt;Year&gt;1986&lt;/Year&gt;&lt;RecNum&gt;1213&lt;/RecNum&gt;&lt;DisplayText&gt;(Bikle et al., 1986)&lt;/DisplayText&gt;&lt;record&gt;&lt;rec-number&gt;1213&lt;/rec-number&gt;&lt;foreign-keys&gt;&lt;key app="EN" db-id="2a0fvtrtv22za6exff0x99w8aatd9zzwfzt2" timestamp="1518718365"&gt;1213&lt;/key&gt;&lt;key app="ENWeb" db-id=""&gt;0&lt;/key&gt;&lt;/foreign-keys&gt;&lt;ref-type name="Journal Article"&gt;17&lt;/ref-type&gt;&lt;contributors&gt;&lt;authors&gt;&lt;author&gt;Bikle, D. D.&lt;/author&gt;&lt;author&gt;Gee, E.&lt;/author&gt;&lt;author&gt;Halloran, B.&lt;/author&gt;&lt;author&gt;Kowalski, M. A.&lt;/author&gt;&lt;author&gt;Ryzen, E.&lt;/author&gt;&lt;author&gt;Haddad, J. G.&lt;/author&gt;&lt;/authors&gt;&lt;/contributors&gt;&lt;titles&gt;&lt;title&gt;Assessment of the free fraction of 25-hydroxyvitamin D in serum and its regulation by albumin and the vitamin D-binding protein&lt;/title&gt;&lt;secondary-title&gt;J Clin Endocrinol Metab&lt;/secondary-title&gt;&lt;alt-title&gt;The Journal of clinical endocrinology and metabolism&lt;/alt-title&gt;&lt;/titles&gt;&lt;periodical&gt;&lt;full-title&gt;J Clin Endocrinol Metab&lt;/full-title&gt;&lt;/periodical&gt;&lt;pages&gt;954-9&lt;/pages&gt;&lt;volume&gt;63&lt;/volume&gt;&lt;number&gt;4&lt;/number&gt;&lt;edition&gt;1986/10/01&lt;/edition&gt;&lt;keywords&gt;&lt;keyword&gt;Adult&lt;/keyword&gt;&lt;keyword&gt;Aged&lt;/keyword&gt;&lt;keyword&gt;Calcifediol/*blood&lt;/keyword&gt;&lt;keyword&gt;Female&lt;/keyword&gt;&lt;keyword&gt;Humans&lt;/keyword&gt;&lt;keyword&gt;Male&lt;/keyword&gt;&lt;keyword&gt;Middle Aged&lt;/keyword&gt;&lt;keyword&gt;Protein Binding&lt;/keyword&gt;&lt;keyword&gt;Serum Albumin/*metabolism&lt;/keyword&gt;&lt;keyword&gt;Vitamin D-Binding Protein/*blood&lt;/keyword&gt;&lt;/keywords&gt;&lt;dates&gt;&lt;year&gt;1986&lt;/year&gt;&lt;pub-dates&gt;&lt;date&gt;Oct&lt;/date&gt;&lt;/pub-dates&gt;&lt;/dates&gt;&lt;isbn&gt;0021-972X (Print)&amp;#xD;0021-972X (Linking)&lt;/isbn&gt;&lt;accession-num&gt;3745408&lt;/accession-num&gt;&lt;urls&gt;&lt;related-urls&gt;&lt;url&gt;https://www.ncbi.nlm.nih.gov/pubmed/3745408&lt;/url&gt;&lt;/related-urls&gt;&lt;/urls&gt;&lt;electronic-resource-num&gt;10.1210/jcem-63-4-954&lt;/electronic-resource-num&gt;&lt;/record&gt;&lt;/Cite&gt;&lt;/EndNote&gt;</w:instrText>
      </w:r>
      <w:r w:rsidR="00AC3899">
        <w:fldChar w:fldCharType="separate"/>
      </w:r>
      <w:r w:rsidR="00AC3899">
        <w:rPr>
          <w:noProof/>
        </w:rPr>
        <w:t>(</w:t>
      </w:r>
      <w:hyperlink w:anchor="_ENREF_16" w:tooltip="Bikle, 1986 #1213" w:history="1">
        <w:r w:rsidR="00425C63">
          <w:rPr>
            <w:noProof/>
          </w:rPr>
          <w:t>Bikle et al., 1986</w:t>
        </w:r>
      </w:hyperlink>
      <w:r w:rsidR="00AC3899">
        <w:rPr>
          <w:noProof/>
        </w:rPr>
        <w:t>)</w:t>
      </w:r>
      <w:r w:rsidR="00AC3899">
        <w:fldChar w:fldCharType="end"/>
      </w:r>
      <w:r w:rsidR="0047744C" w:rsidRPr="000C272D">
        <w:t xml:space="preserve"> and 5.4 x 10</w:t>
      </w:r>
      <w:r w:rsidR="0047744C" w:rsidRPr="000C272D">
        <w:rPr>
          <w:vertAlign w:val="superscript"/>
        </w:rPr>
        <w:t xml:space="preserve">4  </w:t>
      </w:r>
      <w:r w:rsidR="0047744C" w:rsidRPr="000C272D">
        <w:t xml:space="preserve">M </w:t>
      </w:r>
      <w:r w:rsidR="00AC3899">
        <w:fldChar w:fldCharType="begin"/>
      </w:r>
      <w:r w:rsidR="00AC3899">
        <w:instrText xml:space="preserve"> ADDIN EN.CITE &lt;EndNote&gt;&lt;Cite&gt;&lt;Author&gt;Bikle&lt;/Author&gt;&lt;Year&gt;1984&lt;/Year&gt;&lt;RecNum&gt;1082&lt;/RecNum&gt;&lt;DisplayText&gt;(Bikle et al., 1984)&lt;/DisplayText&gt;&lt;record&gt;&lt;rec-number&gt;1082&lt;/rec-number&gt;&lt;foreign-keys&gt;&lt;key app="EN" db-id="2a0fvtrtv22za6exff0x99w8aatd9zzwfzt2" timestamp="1518717787"&gt;1082&lt;/key&gt;&lt;key app="ENWeb" db-id=""&gt;0&lt;/key&gt;&lt;/foreign-keys&gt;&lt;ref-type name="Journal Article"&gt;17&lt;/ref-type&gt;&lt;contributors&gt;&lt;authors&gt;&lt;author&gt;Bikle, D. D.&lt;/author&gt;&lt;author&gt;Gee, E.&lt;/author&gt;&lt;author&gt;Halloran, B.&lt;/author&gt;&lt;author&gt;Haddad, J. G.&lt;/author&gt;&lt;/authors&gt;&lt;/contributors&gt;&lt;titles&gt;&lt;title&gt;Free 1,25-dihydroxyvitamin D levels in serum from normal subjects, pregnant subjects, and subjects with liver disease&lt;/title&gt;&lt;secondary-title&gt;J Clin Invest&lt;/secondary-title&gt;&lt;alt-title&gt;The Journal of clinical investigation&lt;/alt-title&gt;&lt;/titles&gt;&lt;periodical&gt;&lt;full-title&gt;J Clin Invest&lt;/full-title&gt;&lt;/periodical&gt;&lt;pages&gt;1966-71&lt;/pages&gt;&lt;volume&gt;74&lt;/volume&gt;&lt;number&gt;6&lt;/number&gt;&lt;edition&gt;1984/12/01&lt;/edition&gt;&lt;keywords&gt;&lt;keyword&gt;Adult&lt;/keyword&gt;&lt;keyword&gt;Aged&lt;/keyword&gt;&lt;keyword&gt;Calcitriol/*blood&lt;/keyword&gt;&lt;keyword&gt;Centrifugation&lt;/keyword&gt;&lt;keyword&gt;Chronic Disease&lt;/keyword&gt;&lt;keyword&gt;Female&lt;/keyword&gt;&lt;keyword&gt;Humans&lt;/keyword&gt;&lt;keyword&gt;Liver Diseases/*blood&lt;/keyword&gt;&lt;keyword&gt;Male&lt;/keyword&gt;&lt;keyword&gt;Middle Aged&lt;/keyword&gt;&lt;keyword&gt;*Pregnancy&lt;/keyword&gt;&lt;keyword&gt;Ultrafiltration&lt;/keyword&gt;&lt;keyword&gt;Vitamin D-Binding Protein/blood&lt;/keyword&gt;&lt;/keywords&gt;&lt;dates&gt;&lt;year&gt;1984&lt;/year&gt;&lt;pub-dates&gt;&lt;date&gt;Dec&lt;/date&gt;&lt;/pub-dates&gt;&lt;/dates&gt;&lt;isbn&gt;0021-9738 (Print)&amp;#xD;0021-9738 (Linking)&lt;/isbn&gt;&lt;accession-num&gt;6549014&lt;/accession-num&gt;&lt;urls&gt;&lt;related-urls&gt;&lt;url&gt;https://www.ncbi.nlm.nih.gov/pubmed/6549014&lt;/url&gt;&lt;/related-urls&gt;&lt;/urls&gt;&lt;custom2&gt;PMC425383&lt;/custom2&gt;&lt;electronic-resource-num&gt;10.1172/JCI111617&lt;/electronic-resource-num&gt;&lt;/record&gt;&lt;/Cite&gt;&lt;/EndNote&gt;</w:instrText>
      </w:r>
      <w:r w:rsidR="00AC3899">
        <w:fldChar w:fldCharType="separate"/>
      </w:r>
      <w:r w:rsidR="00AC3899">
        <w:rPr>
          <w:noProof/>
        </w:rPr>
        <w:t>(</w:t>
      </w:r>
      <w:hyperlink w:anchor="_ENREF_15" w:tooltip="Bikle, 1984 #1082" w:history="1">
        <w:r w:rsidR="00425C63">
          <w:rPr>
            <w:noProof/>
          </w:rPr>
          <w:t>Bikle et al., 1984</w:t>
        </w:r>
      </w:hyperlink>
      <w:r w:rsidR="00AC3899">
        <w:rPr>
          <w:noProof/>
        </w:rPr>
        <w:t>)</w:t>
      </w:r>
      <w:r w:rsidR="00AC3899">
        <w:fldChar w:fldCharType="end"/>
      </w:r>
      <w:r w:rsidR="0047744C" w:rsidRPr="000C272D">
        <w:t xml:space="preserve"> respectively.</w:t>
      </w:r>
    </w:p>
    <w:p w14:paraId="401D8F84" w14:textId="77777777" w:rsidR="004B399D" w:rsidRPr="000C272D" w:rsidRDefault="009C1153" w:rsidP="005D6EE8">
      <w:pPr>
        <w:pStyle w:val="Heading3"/>
        <w:rPr>
          <w:rFonts w:cs="Arial"/>
        </w:rPr>
      </w:pPr>
      <w:bookmarkStart w:id="41" w:name="_Toc520790306"/>
      <w:r w:rsidRPr="000C272D">
        <w:rPr>
          <w:rFonts w:cs="Arial"/>
        </w:rPr>
        <w:t xml:space="preserve">The Effect </w:t>
      </w:r>
      <w:r w:rsidR="00F96957" w:rsidRPr="000C272D">
        <w:rPr>
          <w:rFonts w:cs="Arial"/>
        </w:rPr>
        <w:t>of</w:t>
      </w:r>
      <w:r w:rsidRPr="000C272D">
        <w:rPr>
          <w:rFonts w:cs="Arial"/>
        </w:rPr>
        <w:t xml:space="preserve"> Binding Protein Levels </w:t>
      </w:r>
      <w:r w:rsidR="00F96957" w:rsidRPr="000C272D">
        <w:rPr>
          <w:rFonts w:cs="Arial"/>
        </w:rPr>
        <w:t>on</w:t>
      </w:r>
      <w:r w:rsidRPr="000C272D">
        <w:rPr>
          <w:rFonts w:cs="Arial"/>
        </w:rPr>
        <w:t xml:space="preserve"> 25</w:t>
      </w:r>
      <w:r w:rsidR="00F96957" w:rsidRPr="000C272D">
        <w:rPr>
          <w:rFonts w:cs="Arial"/>
        </w:rPr>
        <w:t>OHD</w:t>
      </w:r>
      <w:bookmarkEnd w:id="41"/>
    </w:p>
    <w:p w14:paraId="4917813C" w14:textId="4DAE6DF5" w:rsidR="00B47A30" w:rsidRDefault="00C60F5B" w:rsidP="005D6EE8">
      <w:r w:rsidRPr="000C272D">
        <w:t>Black and Asian people most commonly have the</w:t>
      </w:r>
      <w:r w:rsidR="004B399D" w:rsidRPr="000C272D">
        <w:t xml:space="preserve"> Gc-1F variant of VDBP</w:t>
      </w:r>
      <w:r w:rsidRPr="000C272D">
        <w:t xml:space="preserve">, </w:t>
      </w:r>
      <w:r w:rsidR="004B399D" w:rsidRPr="000C272D">
        <w:t>which has the highest affinity for 25OHD and 1,25(OH)</w:t>
      </w:r>
      <w:r w:rsidR="004B399D" w:rsidRPr="000C272D">
        <w:rPr>
          <w:vertAlign w:val="subscript"/>
        </w:rPr>
        <w:t>2</w:t>
      </w:r>
      <w:r w:rsidR="00293063" w:rsidRPr="000C272D">
        <w:t xml:space="preserve">D. </w:t>
      </w:r>
      <w:r w:rsidR="00B47A30">
        <w:t xml:space="preserve">Levels of VDBP were initially thought to differ by race, </w:t>
      </w:r>
      <w:r w:rsidR="00AC3899">
        <w:fldChar w:fldCharType="begin">
          <w:fldData xml:space="preserve">PEVuZE5vdGU+PENpdGU+PEF1dGhvcj5Qb3dlPC9BdXRob3I+PFllYXI+MjAxMzwvWWVhcj48UmVj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5OTEtMjAwMDwvcGFnZXM+PHZvbHVtZT4z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</w:fldData>
        </w:fldChar>
      </w:r>
      <w:r w:rsidR="00AC3899">
        <w:instrText xml:space="preserve"> ADDIN EN.CITE </w:instrText>
      </w:r>
      <w:r w:rsidR="00AC3899">
        <w:fldChar w:fldCharType="begin">
          <w:fldData xml:space="preserve">PEVuZE5vdGU+PENpdGU+PEF1dGhvcj5Qb3dlPC9BdXRob3I+PFllYXI+MjAxMzwvWWVhcj48UmVj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5OTEtMjAwMDwvcGFnZXM+PHZvbHVtZT4z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</w:fldData>
        </w:fldChar>
      </w:r>
      <w:r w:rsidR="00AC3899">
        <w:instrText xml:space="preserve"> ADDIN EN.CITE.DATA </w:instrText>
      </w:r>
      <w:r w:rsidR="00AC3899">
        <w:fldChar w:fldCharType="end"/>
      </w:r>
      <w:r w:rsidR="00AC3899">
        <w:fldChar w:fldCharType="separate"/>
      </w:r>
      <w:r w:rsidR="00AC3899">
        <w:rPr>
          <w:noProof/>
        </w:rPr>
        <w:t>(</w:t>
      </w:r>
      <w:hyperlink w:anchor="_ENREF_123" w:tooltip="Powe, 2013 #875" w:history="1">
        <w:r w:rsidR="00425C63">
          <w:rPr>
            <w:noProof/>
          </w:rPr>
          <w:t>Powe et al., 2013</w:t>
        </w:r>
      </w:hyperlink>
      <w:r w:rsidR="00AC3899">
        <w:rPr>
          <w:noProof/>
        </w:rPr>
        <w:t>)</w:t>
      </w:r>
      <w:r w:rsidR="00AC3899">
        <w:fldChar w:fldCharType="end"/>
      </w:r>
      <w:r w:rsidR="0035791B">
        <w:t xml:space="preserve">. However this </w:t>
      </w:r>
      <w:r w:rsidR="00B47A30">
        <w:t xml:space="preserve">study used a monoclonal </w:t>
      </w:r>
      <w:r w:rsidR="000C08B0">
        <w:t>enzyme-linked immunosorbent assay (</w:t>
      </w:r>
      <w:r w:rsidR="00B47A30">
        <w:t>ELISA</w:t>
      </w:r>
      <w:r w:rsidR="000C08B0">
        <w:t>)</w:t>
      </w:r>
      <w:r w:rsidR="00B47A30">
        <w:t xml:space="preserve"> that underestimates the Gc-1F variant of</w:t>
      </w:r>
      <w:r w:rsidR="0035791B">
        <w:t xml:space="preserve"> VDBP when compared to</w:t>
      </w:r>
      <w:r w:rsidR="00AD4C18">
        <w:t xml:space="preserve"> methods using polyclonal antibodies</w:t>
      </w:r>
      <w:r w:rsidR="00B47A30">
        <w:t xml:space="preserve"> or LC-MS/MS</w:t>
      </w:r>
      <w:r w:rsidR="0035791B">
        <w:t xml:space="preserve"> to measure VDBP</w:t>
      </w:r>
      <w:r w:rsidR="00B47A30">
        <w:t>.</w:t>
      </w:r>
      <w:r w:rsidR="0035791B">
        <w:t xml:space="preserve"> Levels of </w:t>
      </w:r>
      <w:r w:rsidR="00AD4C18">
        <w:t xml:space="preserve">VDBP did not differ by race when polyclonal antibodies or LC-MS/MS were used to measure VDBP, </w:t>
      </w:r>
      <w:r w:rsidR="00AC3899">
        <w:fldChar w:fldCharType="begin">
          <w:fldData xml:space="preserve">PEVuZE5vdGU+PENpdGU+PEF1dGhvcj5IZW5kZXJzb248L0F1dGhvcj48WWVhcj4yMDE2PC9ZZWFy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==
</w:fldData>
        </w:fldChar>
      </w:r>
      <w:r w:rsidR="00AC3899">
        <w:instrText xml:space="preserve"> ADDIN EN.CITE </w:instrText>
      </w:r>
      <w:r w:rsidR="00AC3899">
        <w:fldChar w:fldCharType="begin">
          <w:fldData xml:space="preserve">PEVuZE5vdGU+PENpdGU+PEF1dGhvcj5IZW5kZXJzb248L0F1dGhvcj48WWVhcj4yMDE2PC9ZZWFy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==
</w:fldData>
        </w:fldChar>
      </w:r>
      <w:r w:rsidR="00AC3899">
        <w:instrText xml:space="preserve"> ADDIN EN.CITE.DATA </w:instrText>
      </w:r>
      <w:r w:rsidR="00AC3899">
        <w:fldChar w:fldCharType="end"/>
      </w:r>
      <w:r w:rsidR="00AC3899">
        <w:fldChar w:fldCharType="separate"/>
      </w:r>
      <w:r w:rsidR="00AC3899">
        <w:rPr>
          <w:noProof/>
        </w:rPr>
        <w:t>(</w:t>
      </w:r>
      <w:hyperlink w:anchor="_ENREF_70" w:tooltip="Henderson, 2016 #372" w:history="1">
        <w:r w:rsidR="00425C63">
          <w:rPr>
            <w:noProof/>
          </w:rPr>
          <w:t>Henderson et al., 2016</w:t>
        </w:r>
      </w:hyperlink>
      <w:r w:rsidR="00AC3899">
        <w:rPr>
          <w:noProof/>
        </w:rPr>
        <w:t xml:space="preserve">, </w:t>
      </w:r>
      <w:hyperlink w:anchor="_ENREF_49" w:tooltip="Denburg, 2016 #3061" w:history="1">
        <w:r w:rsidR="00425C63">
          <w:rPr>
            <w:noProof/>
          </w:rPr>
          <w:t>Denburg et al., 2016</w:t>
        </w:r>
      </w:hyperlink>
      <w:r w:rsidR="00AC3899">
        <w:rPr>
          <w:noProof/>
        </w:rPr>
        <w:t xml:space="preserve">, </w:t>
      </w:r>
      <w:hyperlink w:anchor="_ENREF_110" w:tooltip="Nielson, 2016 #1287" w:history="1">
        <w:r w:rsidR="00425C63">
          <w:rPr>
            <w:noProof/>
          </w:rPr>
          <w:t>Nielson et al., 2016</w:t>
        </w:r>
      </w:hyperlink>
      <w:r w:rsidR="00AC3899">
        <w:rPr>
          <w:noProof/>
        </w:rPr>
        <w:t>)</w:t>
      </w:r>
      <w:r w:rsidR="00AC3899">
        <w:fldChar w:fldCharType="end"/>
      </w:r>
      <w:r w:rsidR="0035791B">
        <w:t>.</w:t>
      </w:r>
    </w:p>
    <w:p w14:paraId="25C5C32D" w14:textId="0C9CF94E" w:rsidR="00540C8A" w:rsidRPr="000C272D" w:rsidRDefault="00293063" w:rsidP="005D6EE8">
      <w:r w:rsidRPr="000C272D">
        <w:t>During pregnancy there is an increase in VDBP, however the affinity of VDBP for 25OHD appears to decrease and levels of free 25OHD and 1,25(OH)</w:t>
      </w:r>
      <w:r w:rsidRPr="000C272D">
        <w:rPr>
          <w:vertAlign w:val="subscript"/>
        </w:rPr>
        <w:t>2</w:t>
      </w:r>
      <w:r w:rsidRPr="000C272D">
        <w:t xml:space="preserve">D appear to be conserved, </w:t>
      </w:r>
      <w:r w:rsidR="001B36A7">
        <w:fldChar w:fldCharType="begin">
          <w:fldData xml:space="preserve">PEVuZE5vdGU+PENpdGU+PEF1dGhvcj5CaWtsZTwvQXV0aG9yPjxZZWFyPjE5ODQ8L1llYXI+PFJl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</w:fldData>
        </w:fldChar>
      </w:r>
      <w:r w:rsidR="00AC3899">
        <w:instrText xml:space="preserve"> ADDIN EN.CITE </w:instrText>
      </w:r>
      <w:r w:rsidR="00AC3899">
        <w:fldChar w:fldCharType="begin">
          <w:fldData xml:space="preserve">PEVuZE5vdGU+PENpdGU+PEF1dGhvcj5CaWtsZTwvQXV0aG9yPjxZZWFyPjE5ODQ8L1llYXI+PFJl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</w:fldData>
        </w:fldChar>
      </w:r>
      <w:r w:rsidR="00AC3899">
        <w:instrText xml:space="preserve"> ADDIN EN.CITE.DATA </w:instrText>
      </w:r>
      <w:r w:rsidR="00AC3899">
        <w:fldChar w:fldCharType="end"/>
      </w:r>
      <w:r w:rsidR="001B36A7">
        <w:fldChar w:fldCharType="separate"/>
      </w:r>
      <w:r w:rsidR="00AC3899">
        <w:rPr>
          <w:noProof/>
        </w:rPr>
        <w:t>(</w:t>
      </w:r>
      <w:hyperlink w:anchor="_ENREF_15" w:tooltip="Bikle, 1984 #1082" w:history="1">
        <w:r w:rsidR="00425C63">
          <w:rPr>
            <w:noProof/>
          </w:rPr>
          <w:t>Bikle et al., 1984</w:t>
        </w:r>
      </w:hyperlink>
      <w:r w:rsidR="00AC3899">
        <w:rPr>
          <w:noProof/>
        </w:rPr>
        <w:t xml:space="preserve">, </w:t>
      </w:r>
      <w:hyperlink w:anchor="_ENREF_136" w:tooltip="Schwartz, 2014 #744" w:history="1">
        <w:r w:rsidR="00425C63">
          <w:rPr>
            <w:noProof/>
          </w:rPr>
          <w:t>Schwartz et al., 2014b</w:t>
        </w:r>
      </w:hyperlink>
      <w:r w:rsidR="00AC3899">
        <w:rPr>
          <w:noProof/>
        </w:rPr>
        <w:t>)</w:t>
      </w:r>
      <w:r w:rsidR="001B36A7">
        <w:fldChar w:fldCharType="end"/>
      </w:r>
      <w:r w:rsidR="00844DDB" w:rsidRPr="000C272D">
        <w:t>.</w:t>
      </w:r>
    </w:p>
    <w:p w14:paraId="2EDD49CD" w14:textId="2F6062F2" w:rsidR="00293063" w:rsidRPr="000C272D" w:rsidRDefault="00540C8A" w:rsidP="005D6EE8">
      <w:r w:rsidRPr="000C272D">
        <w:t xml:space="preserve">Patients with cirrhotic liver disease have a decreased capacity to produce VDBP and albumin. Levels of 25OHD appeared to be increased in this group due to the decreased binding to VDBP and albumin, </w:t>
      </w:r>
      <w:r w:rsidR="00AC3899">
        <w:fldChar w:fldCharType="begin">
          <w:fldData xml:space="preserve">PEVuZE5vdGU+PENpdGU+PEF1dGhvcj5TY2h3YXJ0ejwvQXV0aG9yPjxZZWFyPjIwMTQ8L1llYXI+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</w:fldData>
        </w:fldChar>
      </w:r>
      <w:r w:rsidR="00AC3899">
        <w:instrText xml:space="preserve"> ADDIN EN.CITE </w:instrText>
      </w:r>
      <w:r w:rsidR="00AC3899">
        <w:fldChar w:fldCharType="begin">
          <w:fldData xml:space="preserve">PEVuZE5vdGU+PENpdGU+PEF1dGhvcj5TY2h3YXJ0ejwvQXV0aG9yPjxZZWFyPjIwMTQ8L1llYXI+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</w:fldData>
        </w:fldChar>
      </w:r>
      <w:r w:rsidR="00AC3899">
        <w:instrText xml:space="preserve"> ADDIN EN.CITE.DATA </w:instrText>
      </w:r>
      <w:r w:rsidR="00AC3899">
        <w:fldChar w:fldCharType="end"/>
      </w:r>
      <w:r w:rsidR="00AC3899">
        <w:fldChar w:fldCharType="separate"/>
      </w:r>
      <w:r w:rsidR="00AC3899">
        <w:rPr>
          <w:noProof/>
        </w:rPr>
        <w:t>(</w:t>
      </w:r>
      <w:hyperlink w:anchor="_ENREF_136" w:tooltip="Schwartz, 2014 #744" w:history="1">
        <w:r w:rsidR="00425C63">
          <w:rPr>
            <w:noProof/>
          </w:rPr>
          <w:t>Schwartz et al., 2014b</w:t>
        </w:r>
      </w:hyperlink>
      <w:r w:rsidR="00AC3899">
        <w:rPr>
          <w:noProof/>
        </w:rPr>
        <w:t>)</w:t>
      </w:r>
      <w:r w:rsidR="00AC3899">
        <w:fldChar w:fldCharType="end"/>
      </w:r>
      <w:r w:rsidR="00844DDB" w:rsidRPr="000C272D">
        <w:t>.</w:t>
      </w:r>
    </w:p>
    <w:p w14:paraId="7A64F6A4" w14:textId="77777777" w:rsidR="004407EC" w:rsidRPr="000C272D" w:rsidRDefault="006922AA" w:rsidP="00F55018">
      <w:pPr>
        <w:pStyle w:val="Heading2"/>
      </w:pPr>
      <w:bookmarkStart w:id="42" w:name="_Toc520790307"/>
      <w:r w:rsidRPr="000C272D">
        <w:lastRenderedPageBreak/>
        <w:t>C</w:t>
      </w:r>
      <w:r w:rsidR="00C83A9B">
        <w:t>ellular U</w:t>
      </w:r>
      <w:r w:rsidR="004407EC" w:rsidRPr="000C272D">
        <w:t>ptake</w:t>
      </w:r>
      <w:bookmarkEnd w:id="42"/>
    </w:p>
    <w:p w14:paraId="0E56E220" w14:textId="77777777" w:rsidR="00497FC6" w:rsidRPr="000C272D" w:rsidRDefault="009C1153" w:rsidP="005D6EE8">
      <w:pPr>
        <w:pStyle w:val="Heading3"/>
        <w:rPr>
          <w:rFonts w:cs="Arial"/>
        </w:rPr>
      </w:pPr>
      <w:bookmarkStart w:id="43" w:name="_Toc520790308"/>
      <w:r w:rsidRPr="000C272D">
        <w:rPr>
          <w:rFonts w:cs="Arial"/>
        </w:rPr>
        <w:t>Megalin</w:t>
      </w:r>
      <w:bookmarkEnd w:id="43"/>
    </w:p>
    <w:p w14:paraId="362D9282" w14:textId="230F9A0B" w:rsidR="0003589E" w:rsidRPr="000C272D" w:rsidRDefault="00B2021B" w:rsidP="005D6EE8">
      <w:r w:rsidRPr="000C272D">
        <w:t>Megalin is a receptor in the membrane of renal proximal tubules. It</w:t>
      </w:r>
      <w:r w:rsidR="00330F99" w:rsidRPr="000C272D">
        <w:t xml:space="preserve"> binds to the VDBP and takes it </w:t>
      </w:r>
      <w:r w:rsidRPr="000C272D">
        <w:t xml:space="preserve">into the cells via endocytosis </w:t>
      </w:r>
      <w:r w:rsidR="00874AF6">
        <w:t>(figure 1.4</w:t>
      </w:r>
      <w:r w:rsidRPr="000C272D">
        <w:t>). CYP27B1 is expressed abundantly in these cells and can convert 25OHD to 1,25(OH)</w:t>
      </w:r>
      <w:r w:rsidR="00844DDB" w:rsidRPr="000C272D">
        <w:rPr>
          <w:vertAlign w:val="subscript"/>
        </w:rPr>
        <w:t>2</w:t>
      </w:r>
      <w:r w:rsidRPr="000C272D">
        <w:t xml:space="preserve">D when required. When </w:t>
      </w:r>
      <w:hyperlink w:anchor="_ENREF_111" w:tooltip="Nykjaer, 1999 #224" w:history="1">
        <w:r w:rsidR="00425C63">
          <w:fldChar w:fldCharType="begin">
            <w:fldData xml:space="preserve">PEVuZE5vdGU+PENpdGUgQXV0aG9yWWVhcj0iMSI+PEF1dGhvcj5OeWtqYWVyPC9BdXRob3I+PFll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1MDctMTU8L3BhZ2Vz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</w:fldData>
          </w:fldChar>
        </w:r>
        <w:r w:rsidR="00425C63">
          <w:instrText xml:space="preserve"> ADDIN EN.CITE </w:instrText>
        </w:r>
        <w:r w:rsidR="00425C63">
          <w:fldChar w:fldCharType="begin">
            <w:fldData xml:space="preserve">PEVuZE5vdGU+PENpdGUgQXV0aG9yWWVhcj0iMSI+PEF1dGhvcj5OeWtqYWVyPC9BdXRob3I+PFll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1MDctMTU8L3BhZ2Vz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</w:fldData>
          </w:fldChar>
        </w:r>
        <w:r w:rsidR="00425C63">
          <w:instrText xml:space="preserve"> ADDIN EN.CITE.DATA </w:instrText>
        </w:r>
        <w:r w:rsidR="00425C63">
          <w:fldChar w:fldCharType="end"/>
        </w:r>
        <w:r w:rsidR="00425C63">
          <w:fldChar w:fldCharType="separate"/>
        </w:r>
        <w:r w:rsidR="00425C63">
          <w:rPr>
            <w:noProof/>
          </w:rPr>
          <w:t>Nykjaer et al. (1999)</w:t>
        </w:r>
        <w:r w:rsidR="00425C63">
          <w:fldChar w:fldCharType="end"/>
        </w:r>
      </w:hyperlink>
      <w:r w:rsidRPr="000C272D">
        <w:t xml:space="preserve"> bred megalin knockout mice, only 2% survived to adulthood, they had an 80% reduction in 25OHD levels and had growth retardation and bone abnormalities.</w:t>
      </w:r>
      <w:r w:rsidR="00364B26" w:rsidRPr="000C272D">
        <w:t xml:space="preserve"> They excreted VDBP</w:t>
      </w:r>
      <w:r w:rsidR="000A0B86" w:rsidRPr="000C272D">
        <w:t xml:space="preserve">, and therefore </w:t>
      </w:r>
      <w:r w:rsidR="006C35E3" w:rsidRPr="000C272D">
        <w:t xml:space="preserve">the carrier bound </w:t>
      </w:r>
      <w:r w:rsidR="000A0B86" w:rsidRPr="000C272D">
        <w:t>25OHD,</w:t>
      </w:r>
      <w:r w:rsidR="00364B26" w:rsidRPr="000C272D">
        <w:t xml:space="preserve"> in their urine and were unable to adequately convert 25OHD to 1,25(OH)</w:t>
      </w:r>
      <w:r w:rsidR="00364B26" w:rsidRPr="000C272D">
        <w:rPr>
          <w:vertAlign w:val="subscript"/>
        </w:rPr>
        <w:t>2</w:t>
      </w:r>
      <w:r w:rsidR="00364B26" w:rsidRPr="000C272D">
        <w:t>D in the proximal tubules.</w:t>
      </w:r>
      <w:r w:rsidR="00060BE4" w:rsidRPr="000C272D">
        <w:t xml:space="preserve"> </w:t>
      </w:r>
      <w:r w:rsidR="006368E7">
        <w:t xml:space="preserve">Megalin has been detected in a number of cells, including renal cells </w:t>
      </w:r>
      <w:r w:rsidR="00AC3899">
        <w:fldChar w:fldCharType="begin">
          <w:fldData xml:space="preserve">PEVuZE5vdGU+PENpdGU+PEF1dGhvcj5OeWtqYWVyPC9BdXRob3I+PFllYXI+MTk5OTwvWWVhcj48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NTA3LTE1PC9wYWdlcz48dm9sdW1lPjk2PC92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</w:fldData>
        </w:fldChar>
      </w:r>
      <w:r w:rsidR="00AC3899">
        <w:instrText xml:space="preserve"> ADDIN EN.CITE </w:instrText>
      </w:r>
      <w:r w:rsidR="00AC3899">
        <w:fldChar w:fldCharType="begin">
          <w:fldData xml:space="preserve">PEVuZE5vdGU+PENpdGU+PEF1dGhvcj5OeWtqYWVyPC9BdXRob3I+PFllYXI+MTk5OTwvWWVhcj48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NTA3LTE1PC9wYWdlcz48dm9sdW1lPjk2PC92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</w:fldData>
        </w:fldChar>
      </w:r>
      <w:r w:rsidR="00AC3899">
        <w:instrText xml:space="preserve"> ADDIN EN.CITE.DATA </w:instrText>
      </w:r>
      <w:r w:rsidR="00AC3899">
        <w:fldChar w:fldCharType="end"/>
      </w:r>
      <w:r w:rsidR="00AC3899">
        <w:fldChar w:fldCharType="separate"/>
      </w:r>
      <w:r w:rsidR="00AC3899">
        <w:rPr>
          <w:noProof/>
        </w:rPr>
        <w:t>(</w:t>
      </w:r>
      <w:hyperlink w:anchor="_ENREF_111" w:tooltip="Nykjaer, 1999 #224" w:history="1">
        <w:r w:rsidR="00425C63">
          <w:rPr>
            <w:noProof/>
          </w:rPr>
          <w:t>Nykjaer et al., 1999</w:t>
        </w:r>
      </w:hyperlink>
      <w:r w:rsidR="00AC3899">
        <w:rPr>
          <w:noProof/>
        </w:rPr>
        <w:t>)</w:t>
      </w:r>
      <w:r w:rsidR="00AC3899">
        <w:fldChar w:fldCharType="end"/>
      </w:r>
      <w:r w:rsidR="006368E7">
        <w:t xml:space="preserve">, osteoblasts </w:t>
      </w:r>
      <w:r w:rsidR="00AC3899">
        <w:fldChar w:fldCharType="begin">
          <w:fldData xml:space="preserve">PEVuZE5vdGU+PENpdGU+PEF1dGhvcj5BdGtpbnM8L0F1dGhvcj48WWVhcj4yMDA3PC9ZZWFyPjxS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</w:fldData>
        </w:fldChar>
      </w:r>
      <w:r w:rsidR="00AC3899">
        <w:instrText xml:space="preserve"> ADDIN EN.CITE </w:instrText>
      </w:r>
      <w:r w:rsidR="00AC3899">
        <w:fldChar w:fldCharType="begin">
          <w:fldData xml:space="preserve">PEVuZE5vdGU+PENpdGU+PEF1dGhvcj5BdGtpbnM8L0F1dGhvcj48WWVhcj4yMDA3PC9ZZWFyPjxS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</w:fldData>
        </w:fldChar>
      </w:r>
      <w:r w:rsidR="00AC3899">
        <w:instrText xml:space="preserve"> ADDIN EN.CITE.DATA </w:instrText>
      </w:r>
      <w:r w:rsidR="00AC3899">
        <w:fldChar w:fldCharType="end"/>
      </w:r>
      <w:r w:rsidR="00AC3899">
        <w:fldChar w:fldCharType="separate"/>
      </w:r>
      <w:r w:rsidR="00AC3899">
        <w:rPr>
          <w:noProof/>
        </w:rPr>
        <w:t>(</w:t>
      </w:r>
      <w:hyperlink w:anchor="_ENREF_4" w:tooltip="Atkins, 2007 #3051" w:history="1">
        <w:r w:rsidR="00425C63">
          <w:rPr>
            <w:noProof/>
          </w:rPr>
          <w:t>Atkins et al., 2007</w:t>
        </w:r>
      </w:hyperlink>
      <w:r w:rsidR="00AC3899">
        <w:rPr>
          <w:noProof/>
        </w:rPr>
        <w:t>)</w:t>
      </w:r>
      <w:r w:rsidR="00AC3899">
        <w:fldChar w:fldCharType="end"/>
      </w:r>
      <w:r w:rsidR="006368E7">
        <w:t xml:space="preserve">, and mammary gland cells </w:t>
      </w:r>
      <w:r w:rsidR="00AC3899">
        <w:fldChar w:fldCharType="begin">
          <w:fldData xml:space="preserve">PEVuZE5vdGU+PENpdGU+PEF1dGhvcj5Sb3dsaW5nPC9BdXRob3I+PFllYXI+MjAwNjwvWWVhcj48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==
</w:fldData>
        </w:fldChar>
      </w:r>
      <w:r w:rsidR="00AC3899">
        <w:instrText xml:space="preserve"> ADDIN EN.CITE </w:instrText>
      </w:r>
      <w:r w:rsidR="00AC3899">
        <w:fldChar w:fldCharType="begin">
          <w:fldData xml:space="preserve">PEVuZE5vdGU+PENpdGU+PEF1dGhvcj5Sb3dsaW5nPC9BdXRob3I+PFllYXI+MjAwNjwvWWVhcj48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==
</w:fldData>
        </w:fldChar>
      </w:r>
      <w:r w:rsidR="00AC3899">
        <w:instrText xml:space="preserve"> ADDIN EN.CITE.DATA </w:instrText>
      </w:r>
      <w:r w:rsidR="00AC3899">
        <w:fldChar w:fldCharType="end"/>
      </w:r>
      <w:r w:rsidR="00AC3899">
        <w:fldChar w:fldCharType="separate"/>
      </w:r>
      <w:r w:rsidR="00AC3899">
        <w:rPr>
          <w:noProof/>
        </w:rPr>
        <w:t>(</w:t>
      </w:r>
      <w:hyperlink w:anchor="_ENREF_131" w:tooltip="Rowling, 2006 #3052" w:history="1">
        <w:r w:rsidR="00425C63">
          <w:rPr>
            <w:noProof/>
          </w:rPr>
          <w:t>Rowling et al., 2006</w:t>
        </w:r>
      </w:hyperlink>
      <w:r w:rsidR="00AC3899">
        <w:rPr>
          <w:noProof/>
        </w:rPr>
        <w:t>)</w:t>
      </w:r>
      <w:r w:rsidR="00AC3899">
        <w:fldChar w:fldCharType="end"/>
      </w:r>
    </w:p>
    <w:p w14:paraId="0D5A5780" w14:textId="77777777" w:rsidR="0003589E" w:rsidRPr="000C272D" w:rsidRDefault="0003589E" w:rsidP="00AC7A4B">
      <w:pPr>
        <w:pStyle w:val="Heading3"/>
        <w:rPr>
          <w:rFonts w:cs="Arial"/>
        </w:rPr>
      </w:pPr>
      <w:bookmarkStart w:id="44" w:name="_Toc520790309"/>
      <w:r w:rsidRPr="000C272D">
        <w:rPr>
          <w:rFonts w:cs="Arial"/>
        </w:rPr>
        <w:t>Cubulin</w:t>
      </w:r>
      <w:bookmarkEnd w:id="44"/>
    </w:p>
    <w:p w14:paraId="5DDB8DE8" w14:textId="448E6858" w:rsidR="0003589E" w:rsidRPr="000C272D" w:rsidRDefault="002B1C3D" w:rsidP="005D6EE8">
      <w:hyperlink w:anchor="_ENREF_112" w:tooltip="Nykjaer, 2001 #1375" w:history="1">
        <w:r w:rsidR="00425C63">
          <w:fldChar w:fldCharType="begin">
            <w:fldData xml:space="preserve">PEVuZE5vdGU+PENpdGUgQXV0aG9yWWVhcj0iMSI+PEF1dGhvcj5OeWtqYWVyPC9BdXRob3I+PFll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M4OTUtOTAwPC9wYWdlcz48dm9sdW1lPjk4PC92b2x1bWU+PG51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</w:fldData>
          </w:fldChar>
        </w:r>
        <w:r w:rsidR="00425C63">
          <w:instrText xml:space="preserve"> ADDIN EN.CITE </w:instrText>
        </w:r>
        <w:r w:rsidR="00425C63">
          <w:fldChar w:fldCharType="begin">
            <w:fldData xml:space="preserve">PEVuZE5vdGU+PENpdGUgQXV0aG9yWWVhcj0iMSI+PEF1dGhvcj5OeWtqYWVyPC9BdXRob3I+PFll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M4OTUtOTAwPC9wYWdlcz48dm9sdW1lPjk4PC92b2x1bWU+PG51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</w:fldData>
          </w:fldChar>
        </w:r>
        <w:r w:rsidR="00425C63">
          <w:instrText xml:space="preserve"> ADDIN EN.CITE.DATA </w:instrText>
        </w:r>
        <w:r w:rsidR="00425C63">
          <w:fldChar w:fldCharType="end"/>
        </w:r>
        <w:r w:rsidR="00425C63">
          <w:fldChar w:fldCharType="separate"/>
        </w:r>
        <w:r w:rsidR="00425C63">
          <w:rPr>
            <w:noProof/>
          </w:rPr>
          <w:t>Nykjaer et al. (2001)</w:t>
        </w:r>
        <w:r w:rsidR="00425C63">
          <w:fldChar w:fldCharType="end"/>
        </w:r>
      </w:hyperlink>
      <w:r w:rsidR="0003589E" w:rsidRPr="000C272D">
        <w:t xml:space="preserve"> found VDBP to be lost in urine when dogs and patients had loss of function mutations in the gene that encodes cubulin. Cubulin was therefore found to be a co-receptor that binds VDBP before its uptake by megalin.</w:t>
      </w:r>
    </w:p>
    <w:p w14:paraId="4ADFF744" w14:textId="77777777" w:rsidR="0003589E" w:rsidRPr="000C272D" w:rsidRDefault="009C1153" w:rsidP="005D6EE8">
      <w:pPr>
        <w:pStyle w:val="Heading3"/>
        <w:rPr>
          <w:rFonts w:cs="Arial"/>
        </w:rPr>
      </w:pPr>
      <w:bookmarkStart w:id="45" w:name="_Toc520790310"/>
      <w:r w:rsidRPr="000C272D">
        <w:rPr>
          <w:rFonts w:cs="Arial"/>
        </w:rPr>
        <w:t>Passive Diffusion</w:t>
      </w:r>
      <w:bookmarkEnd w:id="45"/>
    </w:p>
    <w:p w14:paraId="0D1DBA75" w14:textId="7B9726F3" w:rsidR="0003589E" w:rsidRPr="000C272D" w:rsidRDefault="0003589E" w:rsidP="005D6EE8">
      <w:r w:rsidRPr="000C272D">
        <w:t>When 25OHD or 1,25(OH)</w:t>
      </w:r>
      <w:r w:rsidRPr="000C272D">
        <w:rPr>
          <w:vertAlign w:val="subscript"/>
        </w:rPr>
        <w:t>2</w:t>
      </w:r>
      <w:r w:rsidRPr="000C272D">
        <w:t xml:space="preserve">D is unbound, it can also enter the cells via passive diffusion, </w:t>
      </w:r>
      <w:r w:rsidR="00AC3899">
        <w:fldChar w:fldCharType="begin">
          <w:fldData xml:space="preserve">PEVuZE5vdGU+PENpdGU+PEF1dGhvcj5DaHVuPC9BdXRob3I+PFllYXI+MjAxNDwvWWVhcj48UmVj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==
</w:fldData>
        </w:fldChar>
      </w:r>
      <w:r w:rsidR="00AC3899">
        <w:instrText xml:space="preserve"> ADDIN EN.CITE </w:instrText>
      </w:r>
      <w:r w:rsidR="00AC3899">
        <w:fldChar w:fldCharType="begin">
          <w:fldData xml:space="preserve">PEVuZE5vdGU+PENpdGU+PEF1dGhvcj5DaHVuPC9BdXRob3I+PFllYXI+MjAxNDwvWWVhcj48UmVj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==
</w:fldData>
        </w:fldChar>
      </w:r>
      <w:r w:rsidR="00AC3899">
        <w:instrText xml:space="preserve"> ADDIN EN.CITE.DATA </w:instrText>
      </w:r>
      <w:r w:rsidR="00AC3899">
        <w:fldChar w:fldCharType="end"/>
      </w:r>
      <w:r w:rsidR="00AC3899">
        <w:fldChar w:fldCharType="separate"/>
      </w:r>
      <w:r w:rsidR="00AC3899">
        <w:rPr>
          <w:noProof/>
        </w:rPr>
        <w:t>(</w:t>
      </w:r>
      <w:hyperlink w:anchor="_ENREF_34" w:tooltip="Chun, 2014 #992" w:history="1">
        <w:r w:rsidR="00425C63">
          <w:rPr>
            <w:noProof/>
          </w:rPr>
          <w:t>Chun et al., 2014</w:t>
        </w:r>
      </w:hyperlink>
      <w:r w:rsidR="00AC3899">
        <w:rPr>
          <w:noProof/>
        </w:rPr>
        <w:t>)</w:t>
      </w:r>
      <w:r w:rsidR="00AC3899">
        <w:fldChar w:fldCharType="end"/>
      </w:r>
      <w:r w:rsidR="00BE2C1F" w:rsidRPr="000C272D">
        <w:t>.</w:t>
      </w:r>
    </w:p>
    <w:p w14:paraId="4886CA4F" w14:textId="77777777" w:rsidR="0003589E" w:rsidRPr="000C272D" w:rsidRDefault="0003589E" w:rsidP="005D6EE8"/>
    <w:p w14:paraId="760C0E30" w14:textId="77777777" w:rsidR="00B2021B" w:rsidRPr="000C272D" w:rsidRDefault="00B2021B" w:rsidP="00FD0949">
      <w:pPr>
        <w:spacing w:line="240" w:lineRule="auto"/>
        <w:jc w:val="center"/>
      </w:pPr>
      <w:r w:rsidRPr="000C272D">
        <w:rPr>
          <w:noProof/>
          <w:lang w:val="en-GB"/>
        </w:rPr>
        <w:lastRenderedPageBreak/>
        <w:drawing>
          <wp:inline distT="0" distB="0" distL="0" distR="0" wp14:anchorId="09816ACE" wp14:editId="44EB1ECD">
            <wp:extent cx="6132830" cy="4533829"/>
            <wp:effectExtent l="0" t="0" r="127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t="-1709" b="-1"/>
                    <a:stretch/>
                  </pic:blipFill>
                  <pic:spPr bwMode="auto">
                    <a:xfrm>
                      <a:off x="0" y="0"/>
                      <a:ext cx="6134938" cy="4535387"/>
                    </a:xfrm>
                    <a:prstGeom prst="rect">
                      <a:avLst/>
                    </a:prstGeom>
                    <a:noFill/>
                    <a:ln>
                      <a:noFill/>
                    </a:ln>
                    <a:extLst>
                      <a:ext uri="{53640926-AAD7-44D8-BBD7-CCE9431645EC}">
                        <a14:shadowObscured xmlns:a14="http://schemas.microsoft.com/office/drawing/2010/main"/>
                      </a:ext>
                    </a:extLst>
                  </pic:spPr>
                </pic:pic>
              </a:graphicData>
            </a:graphic>
          </wp:inline>
        </w:drawing>
      </w:r>
    </w:p>
    <w:p w14:paraId="4789514E" w14:textId="3256023E" w:rsidR="00B2021B" w:rsidRPr="000C272D" w:rsidRDefault="00B2021B" w:rsidP="00FD0949">
      <w:pPr>
        <w:pStyle w:val="Caption"/>
        <w:jc w:val="center"/>
      </w:pPr>
      <w:bookmarkStart w:id="46" w:name="_Ref518570685"/>
      <w:bookmarkStart w:id="47" w:name="_Toc392505985"/>
      <w:bookmarkStart w:id="48" w:name="_Toc392506456"/>
      <w:bookmarkStart w:id="49" w:name="_Toc520790849"/>
      <w:r w:rsidRPr="000C272D">
        <w:t xml:space="preserve">Figure </w:t>
      </w:r>
      <w:r w:rsidR="00874AF6">
        <w:fldChar w:fldCharType="begin"/>
      </w:r>
      <w:r w:rsidR="00874AF6">
        <w:instrText xml:space="preserve"> STYLEREF 1 \s </w:instrText>
      </w:r>
      <w:r w:rsidR="00874AF6">
        <w:fldChar w:fldCharType="separate"/>
      </w:r>
      <w:r w:rsidR="00100B6E">
        <w:rPr>
          <w:noProof/>
        </w:rPr>
        <w:t>1</w:t>
      </w:r>
      <w:r w:rsidR="00874AF6">
        <w:fldChar w:fldCharType="end"/>
      </w:r>
      <w:r w:rsidR="00874AF6">
        <w:t>.</w:t>
      </w:r>
      <w:r w:rsidR="00874AF6">
        <w:fldChar w:fldCharType="begin"/>
      </w:r>
      <w:r w:rsidR="00874AF6">
        <w:instrText xml:space="preserve"> SEQ Figure \* ARABIC \s 1 </w:instrText>
      </w:r>
      <w:r w:rsidR="00874AF6">
        <w:fldChar w:fldCharType="separate"/>
      </w:r>
      <w:r w:rsidR="00100B6E">
        <w:rPr>
          <w:noProof/>
        </w:rPr>
        <w:t>4</w:t>
      </w:r>
      <w:r w:rsidR="00874AF6">
        <w:fldChar w:fldCharType="end"/>
      </w:r>
      <w:bookmarkEnd w:id="46"/>
      <w:r w:rsidRPr="000C272D">
        <w:t xml:space="preserve">: Renal uptake of VDBP, </w:t>
      </w:r>
      <w:r w:rsidR="00AC3899">
        <w:fldChar w:fldCharType="begin">
          <w:fldData xml:space="preserve">PEVuZE5vdGU+PENpdGU+PEF1dGhvcj5DaHVuPC9BdXRob3I+PFllYXI+MjAxNDwvWWVhcj48UmVj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==
</w:fldData>
        </w:fldChar>
      </w:r>
      <w:r w:rsidR="00AC3899">
        <w:instrText xml:space="preserve"> ADDIN EN.CITE </w:instrText>
      </w:r>
      <w:r w:rsidR="00AC3899">
        <w:fldChar w:fldCharType="begin">
          <w:fldData xml:space="preserve">PEVuZE5vdGU+PENpdGU+PEF1dGhvcj5DaHVuPC9BdXRob3I+PFllYXI+MjAxNDwvWWVhcj48UmVj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==
</w:fldData>
        </w:fldChar>
      </w:r>
      <w:r w:rsidR="00AC3899">
        <w:instrText xml:space="preserve"> ADDIN EN.CITE.DATA </w:instrText>
      </w:r>
      <w:r w:rsidR="00AC3899">
        <w:fldChar w:fldCharType="end"/>
      </w:r>
      <w:r w:rsidR="00AC3899">
        <w:fldChar w:fldCharType="separate"/>
      </w:r>
      <w:r w:rsidR="00AC3899">
        <w:rPr>
          <w:noProof/>
        </w:rPr>
        <w:t>(</w:t>
      </w:r>
      <w:hyperlink w:anchor="_ENREF_34" w:tooltip="Chun, 2014 #992" w:history="1">
        <w:r w:rsidR="00425C63">
          <w:rPr>
            <w:noProof/>
          </w:rPr>
          <w:t>Chun et al., 2014</w:t>
        </w:r>
      </w:hyperlink>
      <w:r w:rsidR="00AC3899">
        <w:rPr>
          <w:noProof/>
        </w:rPr>
        <w:t>)</w:t>
      </w:r>
      <w:r w:rsidR="00AC3899">
        <w:fldChar w:fldCharType="end"/>
      </w:r>
      <w:r w:rsidRPr="000C272D">
        <w:t>.</w:t>
      </w:r>
      <w:bookmarkEnd w:id="47"/>
      <w:bookmarkEnd w:id="48"/>
      <w:bookmarkEnd w:id="49"/>
    </w:p>
    <w:p w14:paraId="7A00FF90" w14:textId="77777777" w:rsidR="0003589E" w:rsidRPr="000C272D" w:rsidRDefault="0003589E" w:rsidP="005D6EE8"/>
    <w:p w14:paraId="13593C8A" w14:textId="77777777" w:rsidR="0003589E" w:rsidRPr="000C272D" w:rsidRDefault="0003589E" w:rsidP="005D6EE8"/>
    <w:p w14:paraId="61742C1C" w14:textId="77777777" w:rsidR="0003589E" w:rsidRPr="000C272D" w:rsidRDefault="0003589E" w:rsidP="005D6EE8"/>
    <w:p w14:paraId="40CD0DEE" w14:textId="77777777" w:rsidR="0003589E" w:rsidRPr="000C272D" w:rsidRDefault="0003589E" w:rsidP="005D6EE8"/>
    <w:p w14:paraId="159C428C" w14:textId="77777777" w:rsidR="0003589E" w:rsidRPr="000C272D" w:rsidRDefault="0003589E" w:rsidP="005D6EE8"/>
    <w:p w14:paraId="26B1BB98" w14:textId="77777777" w:rsidR="0003589E" w:rsidRPr="000C272D" w:rsidRDefault="0003589E" w:rsidP="005D6EE8"/>
    <w:p w14:paraId="0B767BAE" w14:textId="77777777" w:rsidR="002D4A89" w:rsidRPr="000C272D" w:rsidRDefault="002D4A89" w:rsidP="00F55018">
      <w:pPr>
        <w:pStyle w:val="Heading2"/>
      </w:pPr>
      <w:bookmarkStart w:id="50" w:name="_Toc520790311"/>
      <w:r w:rsidRPr="000C272D">
        <w:lastRenderedPageBreak/>
        <w:t>Actions of Vitamin D</w:t>
      </w:r>
      <w:bookmarkEnd w:id="50"/>
    </w:p>
    <w:p w14:paraId="5B73844C" w14:textId="77777777" w:rsidR="0013071A" w:rsidRPr="000C272D" w:rsidRDefault="009C1153" w:rsidP="005D6EE8">
      <w:pPr>
        <w:pStyle w:val="Heading3"/>
        <w:rPr>
          <w:rFonts w:cs="Arial"/>
        </w:rPr>
      </w:pPr>
      <w:bookmarkStart w:id="51" w:name="_Toc520790312"/>
      <w:r w:rsidRPr="000C272D">
        <w:rPr>
          <w:rFonts w:cs="Arial"/>
        </w:rPr>
        <w:t>Genomic Actions</w:t>
      </w:r>
      <w:bookmarkEnd w:id="51"/>
    </w:p>
    <w:p w14:paraId="79A73963" w14:textId="2168AD4E" w:rsidR="00060BE4" w:rsidRPr="000C272D" w:rsidRDefault="0013071A" w:rsidP="005D6EE8">
      <w:r w:rsidRPr="000C272D">
        <w:t>Once in the cell, 1,25(OH)</w:t>
      </w:r>
      <w:r w:rsidRPr="000C272D">
        <w:rPr>
          <w:vertAlign w:val="subscript"/>
        </w:rPr>
        <w:t>2</w:t>
      </w:r>
      <w:r w:rsidRPr="000C272D">
        <w:t>D can bind the vitamin D receptor (VDR) in the nucleus</w:t>
      </w:r>
      <w:r w:rsidR="00862DA8" w:rsidRPr="000C272D">
        <w:t xml:space="preserve"> (</w:t>
      </w:r>
      <w:r w:rsidR="00874AF6">
        <w:t>figure 1.5</w:t>
      </w:r>
      <w:r w:rsidR="00862DA8" w:rsidRPr="000C272D">
        <w:t>)</w:t>
      </w:r>
      <w:r w:rsidRPr="000C272D">
        <w:t>. This receptor is the mediator of all genomic actions of 1,25(OH)</w:t>
      </w:r>
      <w:r w:rsidRPr="000C272D">
        <w:rPr>
          <w:vertAlign w:val="subscript"/>
        </w:rPr>
        <w:t>2</w:t>
      </w:r>
      <w:r w:rsidRPr="000C272D">
        <w:t>D. The ligand binding</w:t>
      </w:r>
      <w:r w:rsidR="00780BD6" w:rsidRPr="000C272D">
        <w:t xml:space="preserve"> domain structure has</w:t>
      </w:r>
      <w:r w:rsidR="007F65FF" w:rsidRPr="000C272D">
        <w:t xml:space="preserve"> been reported</w:t>
      </w:r>
      <w:r w:rsidR="00781E5B" w:rsidRPr="000C272D">
        <w:t>,</w:t>
      </w:r>
      <w:r w:rsidRPr="000C272D">
        <w:t xml:space="preserve"> </w:t>
      </w:r>
      <w:r w:rsidR="00AC3899">
        <w:fldChar w:fldCharType="begin"/>
      </w:r>
      <w:r w:rsidR="00AC3899">
        <w:instrText xml:space="preserve"> ADDIN EN.CITE &lt;EndNote&gt;&lt;Cite&gt;&lt;Author&gt;Rochel&lt;/Author&gt;&lt;Year&gt;2000&lt;/Year&gt;&lt;RecNum&gt;59&lt;/RecNum&gt;&lt;DisplayText&gt;(Rochel et al., 2000)&lt;/DisplayText&gt;&lt;record&gt;&lt;rec-number&gt;59&lt;/rec-number&gt;&lt;foreign-keys&gt;&lt;key app="EN" db-id="2a0fvtrtv22za6exff0x99w8aatd9zzwfzt2" timestamp="1518712807"&gt;59&lt;/key&gt;&lt;key app="ENWeb" db-id=""&gt;0&lt;/key&gt;&lt;/foreign-keys&gt;&lt;ref-type name="Journal Article"&gt;17&lt;/ref-type&gt;&lt;contributors&gt;&lt;authors&gt;&lt;author&gt;Rochel, N.&lt;/author&gt;&lt;author&gt;Wurtz, J. M.&lt;/author&gt;&lt;author&gt;Mitschler, A.&lt;/author&gt;&lt;author&gt;Klaholz, B.&lt;/author&gt;&lt;author&gt;Moras, D.&lt;/author&gt;&lt;/authors&gt;&lt;/contributors&gt;&lt;auth-address&gt;Laboratoire de Biologie Structurale, Institut de Genetique et de Biologie Moleculaire et Cellulaire CNRS/INSERM/ULP, Illkirch, France.&lt;/auth-address&gt;&lt;titles&gt;&lt;title&gt;The crystal structure of the nuclear receptor for vitamin D bound to its natural ligand&lt;/title&gt;&lt;secondary-title&gt;Mol Cell&lt;/secondary-title&gt;&lt;alt-title&gt;Molecular cell&lt;/alt-title&gt;&lt;/titles&gt;&lt;periodical&gt;&lt;full-title&gt;Mol Cell&lt;/full-title&gt;&lt;abbr-1&gt;Molecular cell&lt;/abbr-1&gt;&lt;/periodical&gt;&lt;alt-periodical&gt;&lt;full-title&gt;Mol Cell&lt;/full-title&gt;&lt;abbr-1&gt;Molecular cell&lt;/abbr-1&gt;&lt;/alt-periodical&gt;&lt;pages&gt;173-9&lt;/pages&gt;&lt;volume&gt;5&lt;/volume&gt;&lt;number&gt;1&lt;/number&gt;&lt;edition&gt;2000/03/11&lt;/edition&gt;&lt;keywords&gt;&lt;keyword&gt;Amino Acid Sequence&lt;/keyword&gt;&lt;keyword&gt;Calcitriol/*chemistry/*metabolism&lt;/keyword&gt;&lt;keyword&gt;Crystallography, X-Ray/methods&lt;/keyword&gt;&lt;keyword&gt;Humans&lt;/keyword&gt;&lt;keyword&gt;Ligands&lt;/keyword&gt;&lt;keyword&gt;Models, Molecular&lt;/keyword&gt;&lt;keyword&gt;Molecular Conformation&lt;/keyword&gt;&lt;keyword&gt;Molecular Sequence Data&lt;/keyword&gt;&lt;keyword&gt;Protein Structure, Secondary&lt;/keyword&gt;&lt;keyword&gt;Receptors, Calcitriol/*chemistry/*metabolism&lt;/keyword&gt;&lt;keyword&gt;Receptors, Cytoplasmic and Nuclear/chemistry&lt;/keyword&gt;&lt;keyword&gt;Recombinant Proteins/chemistry/metabolism&lt;/keyword&gt;&lt;/keywords&gt;&lt;dates&gt;&lt;year&gt;2000&lt;/year&gt;&lt;pub-dates&gt;&lt;date&gt;Jan&lt;/date&gt;&lt;/pub-dates&gt;&lt;/dates&gt;&lt;isbn&gt;1097-2765 (Print)&amp;#xD;1097-2765 (Linking)&lt;/isbn&gt;&lt;accession-num&gt;10678179&lt;/accession-num&gt;&lt;urls&gt;&lt;related-urls&gt;&lt;url&gt;https://www.ncbi.nlm.nih.gov/pubmed/10678179&lt;/url&gt;&lt;/related-urls&gt;&lt;/urls&gt;&lt;/record&gt;&lt;/Cite&gt;&lt;/EndNote&gt;</w:instrText>
      </w:r>
      <w:r w:rsidR="00AC3899">
        <w:fldChar w:fldCharType="separate"/>
      </w:r>
      <w:r w:rsidR="00AC3899">
        <w:rPr>
          <w:noProof/>
        </w:rPr>
        <w:t>(</w:t>
      </w:r>
      <w:hyperlink w:anchor="_ENREF_129" w:tooltip="Rochel, 2000 #59" w:history="1">
        <w:r w:rsidR="00425C63">
          <w:rPr>
            <w:noProof/>
          </w:rPr>
          <w:t>Rochel et al., 2000</w:t>
        </w:r>
      </w:hyperlink>
      <w:r w:rsidR="00AC3899">
        <w:rPr>
          <w:noProof/>
        </w:rPr>
        <w:t>)</w:t>
      </w:r>
      <w:r w:rsidR="00AC3899">
        <w:fldChar w:fldCharType="end"/>
      </w:r>
      <w:r w:rsidRPr="000C272D">
        <w:t>.</w:t>
      </w:r>
      <w:r w:rsidR="00862DA8" w:rsidRPr="000C272D">
        <w:t xml:space="preserve"> Once 1,25(OH)</w:t>
      </w:r>
      <w:r w:rsidR="00862DA8" w:rsidRPr="000C272D">
        <w:rPr>
          <w:vertAlign w:val="subscript"/>
        </w:rPr>
        <w:t>2</w:t>
      </w:r>
      <w:r w:rsidR="00862DA8" w:rsidRPr="000C272D">
        <w:t>D has</w:t>
      </w:r>
      <w:r w:rsidR="007F65FF" w:rsidRPr="000C272D">
        <w:t xml:space="preserve"> bound to the VDR </w:t>
      </w:r>
      <w:r w:rsidR="00862DA8" w:rsidRPr="000C272D">
        <w:t>it heterodimerises with retinoid X receptor</w:t>
      </w:r>
      <w:r w:rsidR="007F65FF" w:rsidRPr="000C272D">
        <w:t xml:space="preserve"> (RXR) and binds to t</w:t>
      </w:r>
      <w:r w:rsidR="00C9458B" w:rsidRPr="000C272D">
        <w:t>he vitamin D response element (</w:t>
      </w:r>
      <w:r w:rsidR="007F65FF" w:rsidRPr="000C272D">
        <w:t xml:space="preserve">DRE). </w:t>
      </w:r>
      <w:r w:rsidR="007230D6" w:rsidRPr="000C272D">
        <w:t>R</w:t>
      </w:r>
      <w:r w:rsidR="00781E5B" w:rsidRPr="000C272D">
        <w:t>ecruitment of c</w:t>
      </w:r>
      <w:r w:rsidR="007F65FF" w:rsidRPr="000C272D">
        <w:t xml:space="preserve">o-activators </w:t>
      </w:r>
      <w:r w:rsidR="00281FE6" w:rsidRPr="000C272D">
        <w:t xml:space="preserve">and transcription machinery </w:t>
      </w:r>
      <w:r w:rsidR="00781E5B" w:rsidRPr="000C272D">
        <w:t>occur</w:t>
      </w:r>
      <w:r w:rsidR="00281FE6" w:rsidRPr="000C272D">
        <w:t>s</w:t>
      </w:r>
      <w:r w:rsidR="00781E5B" w:rsidRPr="000C272D">
        <w:t xml:space="preserve"> and mediate</w:t>
      </w:r>
      <w:r w:rsidR="00281FE6" w:rsidRPr="000C272D">
        <w:t>s</w:t>
      </w:r>
      <w:r w:rsidR="00B84541" w:rsidRPr="000C272D">
        <w:t xml:space="preserve"> the</w:t>
      </w:r>
      <w:r w:rsidR="00781E5B" w:rsidRPr="000C272D">
        <w:t xml:space="preserve"> </w:t>
      </w:r>
      <w:r w:rsidR="00B84541" w:rsidRPr="000C272D">
        <w:t xml:space="preserve">transcription of </w:t>
      </w:r>
      <w:r w:rsidR="007230D6" w:rsidRPr="000C272D">
        <w:t>vitamin D responsive</w:t>
      </w:r>
      <w:r w:rsidR="00C9458B" w:rsidRPr="000C272D">
        <w:t xml:space="preserve"> elements,</w:t>
      </w:r>
      <w:r w:rsidR="007230D6" w:rsidRPr="000C272D">
        <w:t xml:space="preserve"> </w:t>
      </w:r>
      <w:r w:rsidR="00AC3899">
        <w:fldChar w:fldCharType="begin"/>
      </w:r>
      <w:r w:rsidR="00AC3899">
        <w:instrText xml:space="preserve"> ADDIN EN.CITE &lt;EndNote&gt;&lt;Cite&gt;&lt;Author&gt;DeLuca&lt;/Author&gt;&lt;Year&gt;2004&lt;/Year&gt;&lt;RecNum&gt;279&lt;/RecNum&gt;&lt;DisplayText&gt;(DeLuca, 2004)&lt;/DisplayText&gt;&lt;record&gt;&lt;rec-number&gt;279&lt;/rec-number&gt;&lt;foreign-keys&gt;&lt;key app="EN" db-id="2a0fvtrtv22za6exff0x99w8aatd9zzwfzt2" timestamp="1518713585"&gt;279&lt;/key&gt;&lt;key app="ENWeb" db-id=""&gt;0&lt;/key&gt;&lt;/foreign-keys&gt;&lt;ref-type name="Journal Article"&gt;17&lt;/ref-type&gt;&lt;contributors&gt;&lt;authors&gt;&lt;author&gt;DeLuca, H. F.&lt;/author&gt;&lt;/authors&gt;&lt;/contributors&gt;&lt;auth-address&gt;Department of Biochemistry, University of Wisconsin-Madison, Madison, WI 53706-1544, USA. deluca@biochem.wisc.edu&lt;/auth-address&gt;&lt;titles&gt;&lt;title&gt;Overview of general physiologic features and functions of vitamin D&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1689S-96S&lt;/pages&gt;&lt;volume&gt;80&lt;/volume&gt;&lt;number&gt;6 Suppl&lt;/number&gt;&lt;edition&gt;2004/12/09&lt;/edition&gt;&lt;keywords&gt;&lt;keyword&gt;Bone and Bones/*metabolism&lt;/keyword&gt;&lt;keyword&gt;Calcitriol/metabolism/therapeutic use&lt;/keyword&gt;&lt;keyword&gt;Calcium/metabolism&lt;/keyword&gt;&lt;keyword&gt;Cholecalciferol/biosynthesis&lt;/keyword&gt;&lt;keyword&gt;Humans&lt;/keyword&gt;&lt;keyword&gt;Intestinal Absorption&lt;/keyword&gt;&lt;keyword&gt;Kidney/metabolism&lt;/keyword&gt;&lt;keyword&gt;Phosphates/metabolism&lt;/keyword&gt;&lt;keyword&gt;Vitamin D/*administration &amp;amp; dosage/metabolism/*physiology&lt;/keyword&gt;&lt;keyword&gt;Vitamin D Deficiency/*drug therapy/prevention &amp;amp; control&lt;/keyword&gt;&lt;/keywords&gt;&lt;dates&gt;&lt;year&gt;2004&lt;/year&gt;&lt;pub-dates&gt;&lt;date&gt;Dec&lt;/date&gt;&lt;/pub-dates&gt;&lt;/dates&gt;&lt;isbn&gt;0002-9165 (Print)&amp;#xD;0002-9165 (Linking)&lt;/isbn&gt;&lt;accession-num&gt;15585789&lt;/accession-num&gt;&lt;urls&gt;&lt;related-urls&gt;&lt;url&gt;https://www.ncbi.nlm.nih.gov/pubmed/15585789&lt;/url&gt;&lt;/related-urls&gt;&lt;/urls&gt;&lt;electronic-resource-num&gt;10.1093/ajcn/80.6.1689S&lt;/electronic-resource-num&gt;&lt;/record&gt;&lt;/Cite&gt;&lt;/EndNote&gt;</w:instrText>
      </w:r>
      <w:r w:rsidR="00AC3899">
        <w:fldChar w:fldCharType="separate"/>
      </w:r>
      <w:r w:rsidR="00AC3899">
        <w:rPr>
          <w:noProof/>
        </w:rPr>
        <w:t>(</w:t>
      </w:r>
      <w:hyperlink w:anchor="_ENREF_47" w:tooltip="DeLuca, 2004 #279" w:history="1">
        <w:r w:rsidR="00425C63">
          <w:rPr>
            <w:noProof/>
          </w:rPr>
          <w:t>DeLuca, 2004</w:t>
        </w:r>
      </w:hyperlink>
      <w:r w:rsidR="00AC3899">
        <w:rPr>
          <w:noProof/>
        </w:rPr>
        <w:t>)</w:t>
      </w:r>
      <w:r w:rsidR="00AC3899">
        <w:fldChar w:fldCharType="end"/>
      </w:r>
      <w:r w:rsidR="007230D6" w:rsidRPr="000C272D">
        <w:t>.</w:t>
      </w:r>
    </w:p>
    <w:p w14:paraId="1F518CBE" w14:textId="77777777" w:rsidR="00C9458B" w:rsidRPr="000C272D" w:rsidRDefault="00C9458B" w:rsidP="005D6EE8"/>
    <w:p w14:paraId="16911F94" w14:textId="77777777" w:rsidR="0013071A" w:rsidRPr="000C272D" w:rsidRDefault="0003589E" w:rsidP="00FD0949">
      <w:pPr>
        <w:spacing w:line="240" w:lineRule="auto"/>
        <w:jc w:val="center"/>
      </w:pPr>
      <w:r w:rsidRPr="000C272D">
        <w:rPr>
          <w:noProof/>
          <w:lang w:val="en-GB"/>
        </w:rPr>
        <w:drawing>
          <wp:inline distT="0" distB="0" distL="0" distR="0" wp14:anchorId="0B0980A2" wp14:editId="06987862">
            <wp:extent cx="6177516" cy="412377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96099" cy="4136176"/>
                    </a:xfrm>
                    <a:prstGeom prst="rect">
                      <a:avLst/>
                    </a:prstGeom>
                    <a:noFill/>
                    <a:ln>
                      <a:noFill/>
                    </a:ln>
                  </pic:spPr>
                </pic:pic>
              </a:graphicData>
            </a:graphic>
          </wp:inline>
        </w:drawing>
      </w:r>
    </w:p>
    <w:p w14:paraId="58754057" w14:textId="7C9C4926" w:rsidR="00CD3C83" w:rsidRPr="000C272D" w:rsidRDefault="00862DA8" w:rsidP="00FD0949">
      <w:pPr>
        <w:pStyle w:val="Caption"/>
        <w:jc w:val="center"/>
      </w:pPr>
      <w:bookmarkStart w:id="52" w:name="_Ref518570708"/>
      <w:bookmarkStart w:id="53" w:name="_Toc392505986"/>
      <w:bookmarkStart w:id="54" w:name="_Toc392506457"/>
      <w:bookmarkStart w:id="55" w:name="_Toc520790850"/>
      <w:r w:rsidRPr="000C272D">
        <w:t xml:space="preserve">Figure </w:t>
      </w:r>
      <w:r w:rsidR="00874AF6">
        <w:fldChar w:fldCharType="begin"/>
      </w:r>
      <w:r w:rsidR="00874AF6">
        <w:instrText xml:space="preserve"> STYLEREF 1 \s </w:instrText>
      </w:r>
      <w:r w:rsidR="00874AF6">
        <w:fldChar w:fldCharType="separate"/>
      </w:r>
      <w:r w:rsidR="00100B6E">
        <w:rPr>
          <w:noProof/>
        </w:rPr>
        <w:t>1</w:t>
      </w:r>
      <w:r w:rsidR="00874AF6">
        <w:fldChar w:fldCharType="end"/>
      </w:r>
      <w:r w:rsidR="00874AF6">
        <w:t>.</w:t>
      </w:r>
      <w:r w:rsidR="00874AF6">
        <w:fldChar w:fldCharType="begin"/>
      </w:r>
      <w:r w:rsidR="00874AF6">
        <w:instrText xml:space="preserve"> SEQ Figure \* ARABIC \s 1 </w:instrText>
      </w:r>
      <w:r w:rsidR="00874AF6">
        <w:fldChar w:fldCharType="separate"/>
      </w:r>
      <w:r w:rsidR="00100B6E">
        <w:rPr>
          <w:noProof/>
        </w:rPr>
        <w:t>5</w:t>
      </w:r>
      <w:r w:rsidR="00874AF6">
        <w:fldChar w:fldCharType="end"/>
      </w:r>
      <w:bookmarkEnd w:id="52"/>
      <w:r w:rsidRPr="000C272D">
        <w:t>: Interaction of 1,25(OH)</w:t>
      </w:r>
      <w:r w:rsidRPr="000C272D">
        <w:rPr>
          <w:vertAlign w:val="subscript"/>
        </w:rPr>
        <w:t>2</w:t>
      </w:r>
      <w:r w:rsidRPr="000C272D">
        <w:t>D with the VDR</w:t>
      </w:r>
      <w:r w:rsidR="00C9458B" w:rsidRPr="000C272D">
        <w:t xml:space="preserve">, </w:t>
      </w:r>
      <w:r w:rsidR="00AC3899">
        <w:fldChar w:fldCharType="begin"/>
      </w:r>
      <w:r w:rsidR="00AC3899">
        <w:instrText xml:space="preserve"> ADDIN EN.CITE &lt;EndNote&gt;&lt;Cite&gt;&lt;Author&gt;DeLuca&lt;/Author&gt;&lt;Year&gt;2004&lt;/Year&gt;&lt;RecNum&gt;279&lt;/RecNum&gt;&lt;DisplayText&gt;(DeLuca, 2004)&lt;/DisplayText&gt;&lt;record&gt;&lt;rec-number&gt;279&lt;/rec-number&gt;&lt;foreign-keys&gt;&lt;key app="EN" db-id="2a0fvtrtv22za6exff0x99w8aatd9zzwfzt2" timestamp="1518713585"&gt;279&lt;/key&gt;&lt;key app="ENWeb" db-id=""&gt;0&lt;/key&gt;&lt;/foreign-keys&gt;&lt;ref-type name="Journal Article"&gt;17&lt;/ref-type&gt;&lt;contributors&gt;&lt;authors&gt;&lt;author&gt;DeLuca, H. F.&lt;/author&gt;&lt;/authors&gt;&lt;/contributors&gt;&lt;auth-address&gt;Department of Biochemistry, University of Wisconsin-Madison, Madison, WI 53706-1544, USA. deluca@biochem.wisc.edu&lt;/auth-address&gt;&lt;titles&gt;&lt;title&gt;Overview of general physiologic features and functions of vitamin D&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1689S-96S&lt;/pages&gt;&lt;volume&gt;80&lt;/volume&gt;&lt;number&gt;6 Suppl&lt;/number&gt;&lt;edition&gt;2004/12/09&lt;/edition&gt;&lt;keywords&gt;&lt;keyword&gt;Bone and Bones/*metabolism&lt;/keyword&gt;&lt;keyword&gt;Calcitriol/metabolism/therapeutic use&lt;/keyword&gt;&lt;keyword&gt;Calcium/metabolism&lt;/keyword&gt;&lt;keyword&gt;Cholecalciferol/biosynthesis&lt;/keyword&gt;&lt;keyword&gt;Humans&lt;/keyword&gt;&lt;keyword&gt;Intestinal Absorption&lt;/keyword&gt;&lt;keyword&gt;Kidney/metabolism&lt;/keyword&gt;&lt;keyword&gt;Phosphates/metabolism&lt;/keyword&gt;&lt;keyword&gt;Vitamin D/*administration &amp;amp; dosage/metabolism/*physiology&lt;/keyword&gt;&lt;keyword&gt;Vitamin D Deficiency/*drug therapy/prevention &amp;amp; control&lt;/keyword&gt;&lt;/keywords&gt;&lt;dates&gt;&lt;year&gt;2004&lt;/year&gt;&lt;pub-dates&gt;&lt;date&gt;Dec&lt;/date&gt;&lt;/pub-dates&gt;&lt;/dates&gt;&lt;isbn&gt;0002-9165 (Print)&amp;#xD;0002-9165 (Linking)&lt;/isbn&gt;&lt;accession-num&gt;15585789&lt;/accession-num&gt;&lt;urls&gt;&lt;related-urls&gt;&lt;url&gt;https://www.ncbi.nlm.nih.gov/pubmed/15585789&lt;/url&gt;&lt;/related-urls&gt;&lt;/urls&gt;&lt;electronic-resource-num&gt;10.1093/ajcn/80.6.1689S&lt;/electronic-resource-num&gt;&lt;/record&gt;&lt;/Cite&gt;&lt;/EndNote&gt;</w:instrText>
      </w:r>
      <w:r w:rsidR="00AC3899">
        <w:fldChar w:fldCharType="separate"/>
      </w:r>
      <w:r w:rsidR="00AC3899">
        <w:rPr>
          <w:noProof/>
        </w:rPr>
        <w:t>(</w:t>
      </w:r>
      <w:hyperlink w:anchor="_ENREF_47" w:tooltip="DeLuca, 2004 #279" w:history="1">
        <w:r w:rsidR="00425C63">
          <w:rPr>
            <w:noProof/>
          </w:rPr>
          <w:t>DeLuca, 2004</w:t>
        </w:r>
      </w:hyperlink>
      <w:r w:rsidR="00AC3899">
        <w:rPr>
          <w:noProof/>
        </w:rPr>
        <w:t>)</w:t>
      </w:r>
      <w:r w:rsidR="00AC3899">
        <w:fldChar w:fldCharType="end"/>
      </w:r>
      <w:r w:rsidR="00C9458B" w:rsidRPr="000C272D">
        <w:t>.</w:t>
      </w:r>
      <w:bookmarkEnd w:id="53"/>
      <w:bookmarkEnd w:id="54"/>
      <w:bookmarkEnd w:id="55"/>
    </w:p>
    <w:p w14:paraId="25321FB3" w14:textId="77777777" w:rsidR="00F33C4B" w:rsidRPr="000C272D" w:rsidRDefault="009C1153" w:rsidP="005D6EE8">
      <w:pPr>
        <w:pStyle w:val="Heading3"/>
        <w:rPr>
          <w:rFonts w:cs="Arial"/>
        </w:rPr>
      </w:pPr>
      <w:bookmarkStart w:id="56" w:name="_Toc520790313"/>
      <w:r w:rsidRPr="000C272D">
        <w:rPr>
          <w:rFonts w:cs="Arial"/>
        </w:rPr>
        <w:lastRenderedPageBreak/>
        <w:t>Calcium Homeostasis</w:t>
      </w:r>
      <w:bookmarkEnd w:id="56"/>
    </w:p>
    <w:p w14:paraId="0EF6E48E" w14:textId="19B97330" w:rsidR="00D05925" w:rsidRPr="000C272D" w:rsidRDefault="003A6997" w:rsidP="005D6EE8">
      <w:r w:rsidRPr="000C272D">
        <w:t>1,25(OH)</w:t>
      </w:r>
      <w:r w:rsidRPr="000C272D">
        <w:rPr>
          <w:vertAlign w:val="subscript"/>
        </w:rPr>
        <w:t>2</w:t>
      </w:r>
      <w:r w:rsidR="002A2350" w:rsidRPr="000C272D">
        <w:t>D</w:t>
      </w:r>
      <w:r w:rsidR="006E6C6E" w:rsidRPr="000C272D">
        <w:t xml:space="preserve"> stimulates </w:t>
      </w:r>
      <w:r w:rsidR="00B35F68" w:rsidRPr="000C272D">
        <w:t>absorption of calcium in the in</w:t>
      </w:r>
      <w:r w:rsidR="00F97B18" w:rsidRPr="000C272D">
        <w:t>testine and the kidney (</w:t>
      </w:r>
      <w:r w:rsidR="00874AF6">
        <w:t>figure 1.6</w:t>
      </w:r>
      <w:r w:rsidR="00B35F68" w:rsidRPr="000C272D">
        <w:t>). Binding of 1,25(OH)</w:t>
      </w:r>
      <w:r w:rsidR="00B35F68" w:rsidRPr="000C272D">
        <w:rPr>
          <w:vertAlign w:val="subscript"/>
        </w:rPr>
        <w:t>2</w:t>
      </w:r>
      <w:r w:rsidR="00B35F68" w:rsidRPr="000C272D">
        <w:t xml:space="preserve">D to VDR </w:t>
      </w:r>
      <w:r w:rsidR="004F5FC8" w:rsidRPr="000C272D">
        <w:t xml:space="preserve">in the nucleus </w:t>
      </w:r>
      <w:r w:rsidR="00B35F68" w:rsidRPr="000C272D">
        <w:t xml:space="preserve">stimulates </w:t>
      </w:r>
      <w:r w:rsidR="006E6C6E" w:rsidRPr="000C272D">
        <w:t>the production of</w:t>
      </w:r>
      <w:r w:rsidR="005B6141" w:rsidRPr="000C272D">
        <w:t xml:space="preserve"> calbindin</w:t>
      </w:r>
      <w:r w:rsidR="006E6C6E" w:rsidRPr="000C272D">
        <w:t>, an intracellular transporter of calcium</w:t>
      </w:r>
      <w:r w:rsidR="002A2350" w:rsidRPr="000C272D">
        <w:t xml:space="preserve"> in </w:t>
      </w:r>
      <w:r w:rsidR="005B6141" w:rsidRPr="000C272D">
        <w:t>intes</w:t>
      </w:r>
      <w:r w:rsidR="002A2350" w:rsidRPr="000C272D">
        <w:t>tinal cells</w:t>
      </w:r>
      <w:r w:rsidR="005B6141" w:rsidRPr="000C272D">
        <w:t xml:space="preserve">, </w:t>
      </w:r>
      <w:r w:rsidR="00AC3899">
        <w:fldChar w:fldCharType="begin">
          <w:fldData xml:space="preserve">PEVuZE5vdGU+PENpdGU+PEF1dGhvcj5MaTwvQXV0aG9yPjxZZWFyPjE5OTc8L1llYXI+PFJlY051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OTgzMS01PC9wYWdlcz48dm9sdW1lPjk0PC92b2x1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</w:fldData>
        </w:fldChar>
      </w:r>
      <w:r w:rsidR="00AC3899">
        <w:instrText xml:space="preserve"> ADDIN EN.CITE </w:instrText>
      </w:r>
      <w:r w:rsidR="00AC3899">
        <w:fldChar w:fldCharType="begin">
          <w:fldData xml:space="preserve">PEVuZE5vdGU+PENpdGU+PEF1dGhvcj5MaTwvQXV0aG9yPjxZZWFyPjE5OTc8L1llYXI+PFJlY051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OTgzMS01PC9wYWdlcz48dm9sdW1lPjk0PC92b2x1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</w:fldData>
        </w:fldChar>
      </w:r>
      <w:r w:rsidR="00AC3899">
        <w:instrText xml:space="preserve"> ADDIN EN.CITE.DATA </w:instrText>
      </w:r>
      <w:r w:rsidR="00AC3899">
        <w:fldChar w:fldCharType="end"/>
      </w:r>
      <w:r w:rsidR="00AC3899">
        <w:fldChar w:fldCharType="separate"/>
      </w:r>
      <w:r w:rsidR="00AC3899">
        <w:rPr>
          <w:noProof/>
        </w:rPr>
        <w:t>(</w:t>
      </w:r>
      <w:hyperlink w:anchor="_ENREF_96" w:tooltip="Li, 1997 #790" w:history="1">
        <w:r w:rsidR="00425C63">
          <w:rPr>
            <w:noProof/>
          </w:rPr>
          <w:t>Li et al., 1997</w:t>
        </w:r>
      </w:hyperlink>
      <w:r w:rsidR="00AC3899">
        <w:rPr>
          <w:noProof/>
        </w:rPr>
        <w:t>)</w:t>
      </w:r>
      <w:r w:rsidR="00AC3899">
        <w:fldChar w:fldCharType="end"/>
      </w:r>
      <w:r w:rsidR="002A2350" w:rsidRPr="000C272D">
        <w:t xml:space="preserve"> and in renal cells</w:t>
      </w:r>
      <w:r w:rsidR="00825CA2" w:rsidRPr="000C272D">
        <w:t xml:space="preserve"> in the distal tubule</w:t>
      </w:r>
      <w:r w:rsidR="002A2350" w:rsidRPr="000C272D">
        <w:t xml:space="preserve"> </w:t>
      </w:r>
      <w:r w:rsidR="00AC3899">
        <w:fldChar w:fldCharType="begin"/>
      </w:r>
      <w:r w:rsidR="00AC3899">
        <w:instrText xml:space="preserve"> ADDIN EN.CITE &lt;EndNote&gt;&lt;Cite&gt;&lt;Author&gt;Sooy&lt;/Author&gt;&lt;Year&gt;2000&lt;/Year&gt;&lt;RecNum&gt;1223&lt;/RecNum&gt;&lt;DisplayText&gt;(Sooy et al., 2000)&lt;/DisplayText&gt;&lt;record&gt;&lt;rec-number&gt;1223&lt;/rec-number&gt;&lt;foreign-keys&gt;&lt;key app="EN" db-id="2a0fvtrtv22za6exff0x99w8aatd9zzwfzt2" timestamp="1518718427"&gt;1223&lt;/key&gt;&lt;key app="ENWeb" db-id=""&gt;0&lt;/key&gt;&lt;/foreign-keys&gt;&lt;ref-type name="Journal Article"&gt;17&lt;/ref-type&gt;&lt;contributors&gt;&lt;authors&gt;&lt;author&gt;Sooy, K.&lt;/author&gt;&lt;author&gt;Kohut, J.&lt;/author&gt;&lt;author&gt;Christakos, S.&lt;/author&gt;&lt;/authors&gt;&lt;/contributors&gt;&lt;auth-address&gt;Department of Biochemistry and Molecular Biology, University of Medicine and Dentistry of New Jersey, New Jersey Medical School, Newark 07103, USA.&lt;/auth-address&gt;&lt;titles&gt;&lt;title&gt;The role of calbindin and 1,25dihydroxyvitamin D3 in the kidney&lt;/title&gt;&lt;secondary-title&gt;Curr Opin Nephrol Hypertens&lt;/secondary-title&gt;&lt;alt-title&gt;Current opinion in nephrology and hypertension&lt;/alt-title&gt;&lt;/titles&gt;&lt;periodical&gt;&lt;full-title&gt;Curr Opin Nephrol Hypertens&lt;/full-title&gt;&lt;/periodical&gt;&lt;pages&gt;341-7&lt;/pages&gt;&lt;volume&gt;9&lt;/volume&gt;&lt;number&gt;4&lt;/number&gt;&lt;edition&gt;2000/08/05&lt;/edition&gt;&lt;keywords&gt;&lt;keyword&gt;Animals&lt;/keyword&gt;&lt;keyword&gt;Calbindin 1&lt;/keyword&gt;&lt;keyword&gt;Calbindins&lt;/keyword&gt;&lt;keyword&gt;Calcitriol/pharmacology/*physiology&lt;/keyword&gt;&lt;keyword&gt;Calcium/*metabolism&lt;/keyword&gt;&lt;keyword&gt;Humans&lt;/keyword&gt;&lt;keyword&gt;Kidney/drug effects/*physiology&lt;/keyword&gt;&lt;keyword&gt;Mice&lt;/keyword&gt;&lt;keyword&gt;Mice, Knockout&lt;/keyword&gt;&lt;keyword&gt;S100 Calcium Binding Protein G/genetics/*physiology&lt;/keyword&gt;&lt;keyword&gt;Urothelium/*physiology&lt;/keyword&gt;&lt;/keywords&gt;&lt;dates&gt;&lt;year&gt;2000&lt;/year&gt;&lt;pub-dates&gt;&lt;date&gt;Jul&lt;/date&gt;&lt;/pub-dates&gt;&lt;/dates&gt;&lt;isbn&gt;1062-4821 (Print)&amp;#xD;1062-4821 (Linking)&lt;/isbn&gt;&lt;accession-num&gt;10926169&lt;/accession-num&gt;&lt;urls&gt;&lt;related-urls&gt;&lt;url&gt;https://www.ncbi.nlm.nih.gov/pubmed/10926169&lt;/url&gt;&lt;/related-urls&gt;&lt;/urls&gt;&lt;/record&gt;&lt;/Cite&gt;&lt;/EndNote&gt;</w:instrText>
      </w:r>
      <w:r w:rsidR="00AC3899">
        <w:fldChar w:fldCharType="separate"/>
      </w:r>
      <w:r w:rsidR="00AC3899">
        <w:rPr>
          <w:noProof/>
        </w:rPr>
        <w:t>(</w:t>
      </w:r>
      <w:hyperlink w:anchor="_ENREF_137" w:tooltip="Sooy, 2000 #1223" w:history="1">
        <w:r w:rsidR="00425C63">
          <w:rPr>
            <w:noProof/>
          </w:rPr>
          <w:t>Sooy et al., 2000</w:t>
        </w:r>
      </w:hyperlink>
      <w:r w:rsidR="00AC3899">
        <w:rPr>
          <w:noProof/>
        </w:rPr>
        <w:t>)</w:t>
      </w:r>
      <w:r w:rsidR="00AC3899">
        <w:fldChar w:fldCharType="end"/>
      </w:r>
      <w:r w:rsidR="002A2350" w:rsidRPr="000C272D">
        <w:t>.</w:t>
      </w:r>
      <w:r w:rsidR="006E6C6E" w:rsidRPr="000C272D">
        <w:t xml:space="preserve"> It also stimulates the production of the</w:t>
      </w:r>
      <w:r w:rsidR="002A2350" w:rsidRPr="000C272D">
        <w:t xml:space="preserve"> plasma membrane calcium pump (PMCP) </w:t>
      </w:r>
      <w:r w:rsidR="006E6C6E" w:rsidRPr="000C272D">
        <w:t xml:space="preserve">which extrudes calcium from the basolateral membrane of enterocytes in the intestine, </w:t>
      </w:r>
      <w:r w:rsidR="00AC3899">
        <w:fldChar w:fldCharType="begin">
          <w:fldData xml:space="preserve">PEVuZE5vdGU+PENpdGU+PEF1dGhvcj5DYWk8L0F1dGhvcj48WWVhcj4xOTkzPC9ZZWFyPjxSZWNO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MzQ1LTk8L3BhZ2Vz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==
</w:fldData>
        </w:fldChar>
      </w:r>
      <w:r w:rsidR="00AC3899">
        <w:instrText xml:space="preserve"> ADDIN EN.CITE </w:instrText>
      </w:r>
      <w:r w:rsidR="00AC3899">
        <w:fldChar w:fldCharType="begin">
          <w:fldData xml:space="preserve">PEVuZE5vdGU+PENpdGU+PEF1dGhvcj5DYWk8L0F1dGhvcj48WWVhcj4xOTkzPC9ZZWFyPjxSZWNO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MzQ1LTk8L3BhZ2Vz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==
</w:fldData>
        </w:fldChar>
      </w:r>
      <w:r w:rsidR="00AC3899">
        <w:instrText xml:space="preserve"> ADDIN EN.CITE.DATA </w:instrText>
      </w:r>
      <w:r w:rsidR="00AC3899">
        <w:fldChar w:fldCharType="end"/>
      </w:r>
      <w:r w:rsidR="00AC3899">
        <w:fldChar w:fldCharType="separate"/>
      </w:r>
      <w:r w:rsidR="00AC3899">
        <w:rPr>
          <w:noProof/>
        </w:rPr>
        <w:t>(</w:t>
      </w:r>
      <w:hyperlink w:anchor="_ENREF_27" w:tooltip="Cai, 1993 #265" w:history="1">
        <w:r w:rsidR="00425C63">
          <w:rPr>
            <w:noProof/>
          </w:rPr>
          <w:t>Cai et al., 1993</w:t>
        </w:r>
      </w:hyperlink>
      <w:r w:rsidR="00AC3899">
        <w:rPr>
          <w:noProof/>
        </w:rPr>
        <w:t>)</w:t>
      </w:r>
      <w:r w:rsidR="00AC3899">
        <w:fldChar w:fldCharType="end"/>
      </w:r>
      <w:r w:rsidR="006E6C6E" w:rsidRPr="000C272D">
        <w:t>.</w:t>
      </w:r>
      <w:r w:rsidR="00825CA2" w:rsidRPr="000C272D">
        <w:t xml:space="preserve"> It is possible that 1,25(OH)</w:t>
      </w:r>
      <w:r w:rsidR="00825CA2" w:rsidRPr="000C272D">
        <w:rPr>
          <w:vertAlign w:val="subscript"/>
        </w:rPr>
        <w:t>2</w:t>
      </w:r>
      <w:r w:rsidR="00825CA2" w:rsidRPr="000C272D">
        <w:t>D can increase the number of calcium ion channels in the intestine,</w:t>
      </w:r>
      <w:r w:rsidR="001E7B18" w:rsidRPr="000C272D">
        <w:t xml:space="preserve"> </w:t>
      </w:r>
      <w:r w:rsidR="001B36A7">
        <w:fldChar w:fldCharType="begin">
          <w:fldData xml:space="preserve">PEVuZE5vdGU+PENpdGU+PEF1dGhvcj5QZW5nPC9BdXRob3I+PFllYXI+MTk5OTwvWWVhcj48UmVj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yMjczOS00NjwvcGFn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zMzI0LTk8L3BhZ2VzPjx2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</w:fldData>
        </w:fldChar>
      </w:r>
      <w:r w:rsidR="00AC3899">
        <w:instrText xml:space="preserve"> ADDIN EN.CITE </w:instrText>
      </w:r>
      <w:r w:rsidR="00AC3899">
        <w:fldChar w:fldCharType="begin">
          <w:fldData xml:space="preserve">PEVuZE5vdGU+PENpdGU+PEF1dGhvcj5QZW5nPC9BdXRob3I+PFllYXI+MTk5OTwvWWVhcj48UmVj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yMjczOS00NjwvcGFn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zMzI0LTk8L3BhZ2VzPjx2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</w:fldData>
        </w:fldChar>
      </w:r>
      <w:r w:rsidR="00AC3899">
        <w:instrText xml:space="preserve"> ADDIN EN.CITE.DATA </w:instrText>
      </w:r>
      <w:r w:rsidR="00AC3899">
        <w:fldChar w:fldCharType="end"/>
      </w:r>
      <w:r w:rsidR="001B36A7">
        <w:fldChar w:fldCharType="separate"/>
      </w:r>
      <w:r w:rsidR="00AC3899">
        <w:rPr>
          <w:noProof/>
        </w:rPr>
        <w:t>(</w:t>
      </w:r>
      <w:hyperlink w:anchor="_ENREF_120" w:tooltip="Peng, 1999 #959" w:history="1">
        <w:r w:rsidR="00425C63">
          <w:rPr>
            <w:noProof/>
          </w:rPr>
          <w:t>Peng et al., 1999</w:t>
        </w:r>
      </w:hyperlink>
      <w:r w:rsidR="00AC3899">
        <w:rPr>
          <w:noProof/>
        </w:rPr>
        <w:t xml:space="preserve">, </w:t>
      </w:r>
      <w:hyperlink w:anchor="_ENREF_145" w:tooltip="Van Cromphaut, 2001 #1357" w:history="1">
        <w:r w:rsidR="00425C63">
          <w:rPr>
            <w:noProof/>
          </w:rPr>
          <w:t>Van Cromphaut et al., 2001</w:t>
        </w:r>
      </w:hyperlink>
      <w:r w:rsidR="00AC3899">
        <w:rPr>
          <w:noProof/>
        </w:rPr>
        <w:t>)</w:t>
      </w:r>
      <w:r w:rsidR="001B36A7">
        <w:fldChar w:fldCharType="end"/>
      </w:r>
      <w:r w:rsidR="00C72A5C" w:rsidRPr="000C272D">
        <w:t>,</w:t>
      </w:r>
      <w:r w:rsidR="00D05925" w:rsidRPr="000C272D">
        <w:t xml:space="preserve"> and in renal cells in the distal tubules </w:t>
      </w:r>
      <w:r w:rsidR="00AC3899">
        <w:fldChar w:fldCharType="begin">
          <w:fldData xml:space="preserve">PEVuZE5vdGU+PENpdGU+PEF1dGhvcj5QZW5nPC9BdXRob3I+PFllYXI+MjAwMDwvWWVhcj48UmVj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yODE4Ni05NDwvcGFn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</w:fldData>
        </w:fldChar>
      </w:r>
      <w:r w:rsidR="00AC3899">
        <w:instrText xml:space="preserve"> ADDIN EN.CITE </w:instrText>
      </w:r>
      <w:r w:rsidR="00AC3899">
        <w:fldChar w:fldCharType="begin">
          <w:fldData xml:space="preserve">PEVuZE5vdGU+PENpdGU+PEF1dGhvcj5QZW5nPC9BdXRob3I+PFllYXI+MjAwMDwvWWVhcj48UmVj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yODE4Ni05NDwvcGFn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</w:fldData>
        </w:fldChar>
      </w:r>
      <w:r w:rsidR="00AC3899">
        <w:instrText xml:space="preserve"> ADDIN EN.CITE.DATA </w:instrText>
      </w:r>
      <w:r w:rsidR="00AC3899">
        <w:fldChar w:fldCharType="end"/>
      </w:r>
      <w:r w:rsidR="00AC3899">
        <w:fldChar w:fldCharType="separate"/>
      </w:r>
      <w:r w:rsidR="00AC3899">
        <w:rPr>
          <w:noProof/>
        </w:rPr>
        <w:t>(</w:t>
      </w:r>
      <w:hyperlink w:anchor="_ENREF_119" w:tooltip="Peng, 2000 #474" w:history="1">
        <w:r w:rsidR="00425C63">
          <w:rPr>
            <w:noProof/>
          </w:rPr>
          <w:t>Peng et al., 2000</w:t>
        </w:r>
      </w:hyperlink>
      <w:r w:rsidR="00AC3899">
        <w:rPr>
          <w:noProof/>
        </w:rPr>
        <w:t>)</w:t>
      </w:r>
      <w:r w:rsidR="00AC3899">
        <w:fldChar w:fldCharType="end"/>
      </w:r>
      <w:r w:rsidR="00D05925" w:rsidRPr="000C272D">
        <w:t>.</w:t>
      </w:r>
    </w:p>
    <w:p w14:paraId="30AADCDA" w14:textId="77777777" w:rsidR="00B35F68" w:rsidRPr="000C272D" w:rsidRDefault="00D05925" w:rsidP="00FD0949">
      <w:pPr>
        <w:jc w:val="center"/>
      </w:pPr>
      <w:r w:rsidRPr="000C272D">
        <w:rPr>
          <w:noProof/>
          <w:lang w:val="en-GB"/>
        </w:rPr>
        <w:drawing>
          <wp:inline distT="0" distB="0" distL="0" distR="0" wp14:anchorId="224EFD8D" wp14:editId="4B61DBAB">
            <wp:extent cx="5724525" cy="3860424"/>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8349" cy="3863003"/>
                    </a:xfrm>
                    <a:prstGeom prst="rect">
                      <a:avLst/>
                    </a:prstGeom>
                    <a:noFill/>
                    <a:ln>
                      <a:noFill/>
                    </a:ln>
                  </pic:spPr>
                </pic:pic>
              </a:graphicData>
            </a:graphic>
          </wp:inline>
        </w:drawing>
      </w:r>
    </w:p>
    <w:p w14:paraId="25E752B1" w14:textId="07789619" w:rsidR="00047E36" w:rsidRPr="000C272D" w:rsidRDefault="00B35F68" w:rsidP="00194C9E">
      <w:pPr>
        <w:pStyle w:val="Caption"/>
      </w:pPr>
      <w:bookmarkStart w:id="57" w:name="_Ref518570728"/>
      <w:bookmarkStart w:id="58" w:name="_Toc392505987"/>
      <w:bookmarkStart w:id="59" w:name="_Toc392506458"/>
      <w:bookmarkStart w:id="60" w:name="_Toc520790851"/>
      <w:r w:rsidRPr="000C272D">
        <w:t xml:space="preserve">Figure </w:t>
      </w:r>
      <w:r w:rsidR="00874AF6">
        <w:fldChar w:fldCharType="begin"/>
      </w:r>
      <w:r w:rsidR="00874AF6">
        <w:instrText xml:space="preserve"> STYLEREF 1 \s </w:instrText>
      </w:r>
      <w:r w:rsidR="00874AF6">
        <w:fldChar w:fldCharType="separate"/>
      </w:r>
      <w:r w:rsidR="00100B6E">
        <w:rPr>
          <w:noProof/>
        </w:rPr>
        <w:t>1</w:t>
      </w:r>
      <w:r w:rsidR="00874AF6">
        <w:fldChar w:fldCharType="end"/>
      </w:r>
      <w:r w:rsidR="00874AF6">
        <w:t>.</w:t>
      </w:r>
      <w:r w:rsidR="00874AF6">
        <w:fldChar w:fldCharType="begin"/>
      </w:r>
      <w:r w:rsidR="00874AF6">
        <w:instrText xml:space="preserve"> SEQ Figure \* ARABIC \s 1 </w:instrText>
      </w:r>
      <w:r w:rsidR="00874AF6">
        <w:fldChar w:fldCharType="separate"/>
      </w:r>
      <w:r w:rsidR="00100B6E">
        <w:rPr>
          <w:noProof/>
        </w:rPr>
        <w:t>6</w:t>
      </w:r>
      <w:r w:rsidR="00874AF6">
        <w:fldChar w:fldCharType="end"/>
      </w:r>
      <w:bookmarkEnd w:id="57"/>
      <w:r w:rsidRPr="000C272D">
        <w:t>:</w:t>
      </w:r>
      <w:r w:rsidR="00B5416B" w:rsidRPr="000C272D">
        <w:t xml:space="preserve"> </w:t>
      </w:r>
      <w:r w:rsidRPr="000C272D">
        <w:t>The role of 1,25(OH)</w:t>
      </w:r>
      <w:r w:rsidRPr="000C272D">
        <w:rPr>
          <w:vertAlign w:val="subscript"/>
        </w:rPr>
        <w:t>2</w:t>
      </w:r>
      <w:r w:rsidR="000E32E5" w:rsidRPr="000C272D">
        <w:t>D and PTH in regulating</w:t>
      </w:r>
      <w:r w:rsidRPr="000C272D">
        <w:t xml:space="preserve"> calcium levels in plasma, </w:t>
      </w:r>
      <w:r w:rsidR="00AC3899">
        <w:fldChar w:fldCharType="begin"/>
      </w:r>
      <w:r w:rsidR="00AC3899">
        <w:instrText xml:space="preserve"> ADDIN EN.CITE &lt;EndNote&gt;&lt;Cite&gt;&lt;Author&gt;DeLuca&lt;/Author&gt;&lt;Year&gt;2004&lt;/Year&gt;&lt;RecNum&gt;279&lt;/RecNum&gt;&lt;DisplayText&gt;(DeLuca, 2004)&lt;/DisplayText&gt;&lt;record&gt;&lt;rec-number&gt;279&lt;/rec-number&gt;&lt;foreign-keys&gt;&lt;key app="EN" db-id="2a0fvtrtv22za6exff0x99w8aatd9zzwfzt2" timestamp="1518713585"&gt;279&lt;/key&gt;&lt;key app="ENWeb" db-id=""&gt;0&lt;/key&gt;&lt;/foreign-keys&gt;&lt;ref-type name="Journal Article"&gt;17&lt;/ref-type&gt;&lt;contributors&gt;&lt;authors&gt;&lt;author&gt;DeLuca, H. F.&lt;/author&gt;&lt;/authors&gt;&lt;/contributors&gt;&lt;auth-address&gt;Department of Biochemistry, University of Wisconsin-Madison, Madison, WI 53706-1544, USA. deluca@biochem.wisc.edu&lt;/auth-address&gt;&lt;titles&gt;&lt;title&gt;Overview of general physiologic features and functions of vitamin D&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1689S-96S&lt;/pages&gt;&lt;volume&gt;80&lt;/volume&gt;&lt;number&gt;6 Suppl&lt;/number&gt;&lt;edition&gt;2004/12/09&lt;/edition&gt;&lt;keywords&gt;&lt;keyword&gt;Bone and Bones/*metabolism&lt;/keyword&gt;&lt;keyword&gt;Calcitriol/metabolism/therapeutic use&lt;/keyword&gt;&lt;keyword&gt;Calcium/metabolism&lt;/keyword&gt;&lt;keyword&gt;Cholecalciferol/biosynthesis&lt;/keyword&gt;&lt;keyword&gt;Humans&lt;/keyword&gt;&lt;keyword&gt;Intestinal Absorption&lt;/keyword&gt;&lt;keyword&gt;Kidney/metabolism&lt;/keyword&gt;&lt;keyword&gt;Phosphates/metabolism&lt;/keyword&gt;&lt;keyword&gt;Vitamin D/*administration &amp;amp; dosage/metabolism/*physiology&lt;/keyword&gt;&lt;keyword&gt;Vitamin D Deficiency/*drug therapy/prevention &amp;amp; control&lt;/keyword&gt;&lt;/keywords&gt;&lt;dates&gt;&lt;year&gt;2004&lt;/year&gt;&lt;pub-dates&gt;&lt;date&gt;Dec&lt;/date&gt;&lt;/pub-dates&gt;&lt;/dates&gt;&lt;isbn&gt;0002-9165 (Print)&amp;#xD;0002-9165 (Linking)&lt;/isbn&gt;&lt;accession-num&gt;15585789&lt;/accession-num&gt;&lt;urls&gt;&lt;related-urls&gt;&lt;url&gt;https://www.ncbi.nlm.nih.gov/pubmed/15585789&lt;/url&gt;&lt;/related-urls&gt;&lt;/urls&gt;&lt;electronic-resource-num&gt;10.1093/ajcn/80.6.1689S&lt;/electronic-resource-num&gt;&lt;/record&gt;&lt;/Cite&gt;&lt;/EndNote&gt;</w:instrText>
      </w:r>
      <w:r w:rsidR="00AC3899">
        <w:fldChar w:fldCharType="separate"/>
      </w:r>
      <w:r w:rsidR="00AC3899">
        <w:rPr>
          <w:noProof/>
        </w:rPr>
        <w:t>(</w:t>
      </w:r>
      <w:hyperlink w:anchor="_ENREF_47" w:tooltip="DeLuca, 2004 #279" w:history="1">
        <w:r w:rsidR="00425C63">
          <w:rPr>
            <w:noProof/>
          </w:rPr>
          <w:t>DeLuca, 2004</w:t>
        </w:r>
      </w:hyperlink>
      <w:r w:rsidR="00AC3899">
        <w:rPr>
          <w:noProof/>
        </w:rPr>
        <w:t>)</w:t>
      </w:r>
      <w:r w:rsidR="00AC3899">
        <w:fldChar w:fldCharType="end"/>
      </w:r>
      <w:r w:rsidRPr="000C272D">
        <w:t>.</w:t>
      </w:r>
      <w:bookmarkEnd w:id="58"/>
      <w:bookmarkEnd w:id="59"/>
      <w:bookmarkEnd w:id="60"/>
    </w:p>
    <w:p w14:paraId="365C0C52" w14:textId="77777777" w:rsidR="005B3DB8" w:rsidRPr="000C272D" w:rsidRDefault="005B3DB8" w:rsidP="005B3DB8"/>
    <w:p w14:paraId="04516C3A" w14:textId="77777777" w:rsidR="00B47DA7" w:rsidRPr="000C272D" w:rsidRDefault="00B47DA7" w:rsidP="00AC7A4B">
      <w:pPr>
        <w:pStyle w:val="Heading3"/>
        <w:rPr>
          <w:rFonts w:cs="Arial"/>
        </w:rPr>
      </w:pPr>
      <w:bookmarkStart w:id="61" w:name="_Toc520790314"/>
      <w:r w:rsidRPr="000C272D">
        <w:rPr>
          <w:rFonts w:cs="Arial"/>
        </w:rPr>
        <w:lastRenderedPageBreak/>
        <w:t xml:space="preserve">PTH </w:t>
      </w:r>
      <w:r w:rsidR="001B36A7">
        <w:rPr>
          <w:rFonts w:cs="Arial"/>
        </w:rPr>
        <w:t>R</w:t>
      </w:r>
      <w:r w:rsidR="00CD1A36" w:rsidRPr="000C272D">
        <w:rPr>
          <w:rFonts w:cs="Arial"/>
        </w:rPr>
        <w:t>egulation</w:t>
      </w:r>
      <w:bookmarkEnd w:id="61"/>
    </w:p>
    <w:p w14:paraId="42B196A8" w14:textId="7F6269CC" w:rsidR="00CD3C83" w:rsidRPr="000C272D" w:rsidRDefault="00B47DA7" w:rsidP="005D6EE8">
      <w:r w:rsidRPr="000C272D">
        <w:t xml:space="preserve">The parathyroid gland expresses VDR, </w:t>
      </w:r>
      <w:r w:rsidR="00AC3899">
        <w:fldChar w:fldCharType="begin">
          <w:fldData xml:space="preserve">PEVuZE5vdGU+PENpdGU+PEF1dGhvcj5CcnVtYmF1Z2g8L0F1dGhvcj48WWVhcj4xOTc1PC9ZZWFy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NDg3MS01PC9wYWdlcz48dm9sdW1lPjcyPC92b2x1bWU+PG51bWJl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</w:fldData>
        </w:fldChar>
      </w:r>
      <w:r w:rsidR="00AC3899">
        <w:instrText xml:space="preserve"> ADDIN EN.CITE </w:instrText>
      </w:r>
      <w:r w:rsidR="00AC3899">
        <w:fldChar w:fldCharType="begin">
          <w:fldData xml:space="preserve">PEVuZE5vdGU+PENpdGU+PEF1dGhvcj5CcnVtYmF1Z2g8L0F1dGhvcj48WWVhcj4xOTc1PC9ZZWFy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NDg3MS01PC9wYWdlcz48dm9sdW1lPjcyPC92b2x1bWU+PG51bWJl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</w:fldData>
        </w:fldChar>
      </w:r>
      <w:r w:rsidR="00AC3899">
        <w:instrText xml:space="preserve"> ADDIN EN.CITE.DATA </w:instrText>
      </w:r>
      <w:r w:rsidR="00AC3899">
        <w:fldChar w:fldCharType="end"/>
      </w:r>
      <w:r w:rsidR="00AC3899">
        <w:fldChar w:fldCharType="separate"/>
      </w:r>
      <w:r w:rsidR="00AC3899">
        <w:rPr>
          <w:noProof/>
        </w:rPr>
        <w:t>(</w:t>
      </w:r>
      <w:hyperlink w:anchor="_ENREF_26" w:tooltip="Brumbaugh, 1975 #622" w:history="1">
        <w:r w:rsidR="00425C63">
          <w:rPr>
            <w:noProof/>
          </w:rPr>
          <w:t>Brumbaugh et al., 1975</w:t>
        </w:r>
      </w:hyperlink>
      <w:r w:rsidR="00AC3899">
        <w:rPr>
          <w:noProof/>
        </w:rPr>
        <w:t>)</w:t>
      </w:r>
      <w:r w:rsidR="00AC3899">
        <w:fldChar w:fldCharType="end"/>
      </w:r>
      <w:r w:rsidR="0009222A" w:rsidRPr="000C272D">
        <w:t xml:space="preserve">. </w:t>
      </w:r>
      <w:r w:rsidRPr="000C272D">
        <w:t>1,25(OH)</w:t>
      </w:r>
      <w:r w:rsidRPr="000C272D">
        <w:rPr>
          <w:vertAlign w:val="subscript"/>
        </w:rPr>
        <w:t>2</w:t>
      </w:r>
      <w:r w:rsidRPr="000C272D">
        <w:t xml:space="preserve">D </w:t>
      </w:r>
      <w:r w:rsidR="0009222A" w:rsidRPr="000C272D">
        <w:t>suppresses production of PTH and prevents proliferation of parathyroid tissue</w:t>
      </w:r>
      <w:r w:rsidRPr="000C272D">
        <w:t xml:space="preserve">, </w:t>
      </w:r>
      <w:r w:rsidR="001B36A7">
        <w:fldChar w:fldCharType="begin">
          <w:fldData xml:space="preserve">PEVuZE5vdGU+PENpdGU+PEF1dGhvcj5EZW1heTwvQXV0aG9yPjxZZWFyPjE5OTI8L1llYXI+PFJl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gwOTctMTAxPC9wYWdlcz48dm9sdW1lPjg5PC92b2x1bWU+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</w:fldData>
        </w:fldChar>
      </w:r>
      <w:r w:rsidR="00AC3899">
        <w:instrText xml:space="preserve"> ADDIN EN.CITE </w:instrText>
      </w:r>
      <w:r w:rsidR="00AC3899">
        <w:fldChar w:fldCharType="begin">
          <w:fldData xml:space="preserve">PEVuZE5vdGU+PENpdGU+PEF1dGhvcj5EZW1heTwvQXV0aG9yPjxZZWFyPjE5OTI8L1llYXI+PFJl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gwOTctMTAxPC9wYWdlcz48dm9sdW1lPjg5PC92b2x1bWU+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</w:fldData>
        </w:fldChar>
      </w:r>
      <w:r w:rsidR="00AC3899">
        <w:instrText xml:space="preserve"> ADDIN EN.CITE.DATA </w:instrText>
      </w:r>
      <w:r w:rsidR="00AC3899">
        <w:fldChar w:fldCharType="end"/>
      </w:r>
      <w:r w:rsidR="001B36A7">
        <w:fldChar w:fldCharType="separate"/>
      </w:r>
      <w:r w:rsidR="00AC3899">
        <w:rPr>
          <w:noProof/>
        </w:rPr>
        <w:t>(</w:t>
      </w:r>
      <w:hyperlink w:anchor="_ENREF_48" w:tooltip="Demay, 1992 #897" w:history="1">
        <w:r w:rsidR="00425C63">
          <w:rPr>
            <w:noProof/>
          </w:rPr>
          <w:t>Demay et al., 1992</w:t>
        </w:r>
      </w:hyperlink>
      <w:r w:rsidR="00AC3899">
        <w:rPr>
          <w:noProof/>
        </w:rPr>
        <w:t xml:space="preserve">, </w:t>
      </w:r>
      <w:hyperlink w:anchor="_ENREF_43" w:tooltip="Darwish, 1999 #274" w:history="1">
        <w:r w:rsidR="00425C63">
          <w:rPr>
            <w:noProof/>
          </w:rPr>
          <w:t>Darwish and DeLuca, 1999</w:t>
        </w:r>
      </w:hyperlink>
      <w:r w:rsidR="00AC3899">
        <w:rPr>
          <w:noProof/>
        </w:rPr>
        <w:t>)</w:t>
      </w:r>
      <w:r w:rsidR="001B36A7">
        <w:fldChar w:fldCharType="end"/>
      </w:r>
      <w:r w:rsidRPr="000C272D">
        <w:t>. This results in a negative feedback loop as 1,25(OH)</w:t>
      </w:r>
      <w:r w:rsidRPr="000C272D">
        <w:rPr>
          <w:vertAlign w:val="subscript"/>
        </w:rPr>
        <w:t>2</w:t>
      </w:r>
      <w:r w:rsidRPr="000C272D">
        <w:t xml:space="preserve">D production is promoted by PTH, (section </w:t>
      </w:r>
      <w:r w:rsidR="0072683C" w:rsidRPr="000C272D">
        <w:t>1.1.7</w:t>
      </w:r>
      <w:r w:rsidRPr="000C272D">
        <w:t xml:space="preserve">). The suppression of PTH production also suppresses the resorption of calcium and phosphate from bone, </w:t>
      </w:r>
      <w:r w:rsidR="00AC3899">
        <w:fldChar w:fldCharType="begin"/>
      </w:r>
      <w:r w:rsidR="00AC3899">
        <w:instrText xml:space="preserve"> ADDIN EN.CITE &lt;EndNote&gt;&lt;Cite&gt;&lt;Author&gt;Bellido&lt;/Author&gt;&lt;Year&gt;2013&lt;/Year&gt;&lt;RecNum&gt;1372&lt;/RecNum&gt;&lt;DisplayText&gt;(Bellido et al., 2013)&lt;/DisplayText&gt;&lt;record&gt;&lt;rec-number&gt;1372&lt;/rec-number&gt;&lt;foreign-keys&gt;&lt;key app="EN" db-id="2a0fvtrtv22za6exff0x99w8aatd9zzwfzt2" timestamp="1518719196"&gt;1372&lt;/key&gt;&lt;key app="ENWeb" db-id=""&gt;0&lt;/key&gt;&lt;/foreign-keys&gt;&lt;ref-type name="Journal Article"&gt;17&lt;/ref-type&gt;&lt;contributors&gt;&lt;authors&gt;&lt;author&gt;Bellido, T.&lt;/author&gt;&lt;author&gt;Saini, V.&lt;/author&gt;&lt;author&gt;Pajevic, P. D.&lt;/author&gt;&lt;/authors&gt;&lt;/contributors&gt;&lt;auth-address&gt;Department of Anatomy and Cell Biology, Indiana University School of Medicine, Indianapolis, IN 46202, USA. tbellido@iupui.edu&lt;/auth-address&gt;&lt;titles&gt;&lt;title&gt;Effects of PTH on osteocyte function&lt;/title&gt;&lt;secondary-title&gt;Bone&lt;/secondary-title&gt;&lt;alt-title&gt;Bone&lt;/alt-title&gt;&lt;/titles&gt;&lt;periodical&gt;&lt;full-title&gt;Bone&lt;/full-title&gt;&lt;/periodical&gt;&lt;alt-periodical&gt;&lt;full-title&gt;Bone&lt;/full-title&gt;&lt;/alt-periodical&gt;&lt;pages&gt;250-7&lt;/pages&gt;&lt;volume&gt;54&lt;/volume&gt;&lt;number&gt;2&lt;/number&gt;&lt;edition&gt;2012/09/29&lt;/edition&gt;&lt;keywords&gt;&lt;keyword&gt;Animals&lt;/keyword&gt;&lt;keyword&gt;Bone Remodeling/drug effects&lt;/keyword&gt;&lt;keyword&gt;Homeostasis/drug effects&lt;/keyword&gt;&lt;keyword&gt;Humans&lt;/keyword&gt;&lt;keyword&gt;Osteocytes/*drug effects/*metabolism&lt;/keyword&gt;&lt;keyword&gt;Osteogenesis/drug effects&lt;/keyword&gt;&lt;keyword&gt;Parathyroid Hormone/*pharmacology&lt;/keyword&gt;&lt;keyword&gt;Receptors, Parathyroid Hormone/metabolism&lt;/keyword&gt;&lt;/keywords&gt;&lt;dates&gt;&lt;year&gt;2013&lt;/year&gt;&lt;pub-dates&gt;&lt;date&gt;Jun&lt;/date&gt;&lt;/pub-dates&gt;&lt;/dates&gt;&lt;isbn&gt;1873-2763 (Electronic)&amp;#xD;1873-2763 (Linking)&lt;/isbn&gt;&lt;accession-num&gt;23017659&lt;/accession-num&gt;&lt;urls&gt;&lt;related-urls&gt;&lt;url&gt;https://www.ncbi.nlm.nih.gov/pubmed/23017659&lt;/url&gt;&lt;/related-urls&gt;&lt;/urls&gt;&lt;custom2&gt;PMC3552098&lt;/custom2&gt;&lt;electronic-resource-num&gt;10.1016/j.bone.2012.09.016&lt;/electronic-resource-num&gt;&lt;/record&gt;&lt;/Cite&gt;&lt;/EndNote&gt;</w:instrText>
      </w:r>
      <w:r w:rsidR="00AC3899">
        <w:fldChar w:fldCharType="separate"/>
      </w:r>
      <w:r w:rsidR="00AC3899">
        <w:rPr>
          <w:noProof/>
        </w:rPr>
        <w:t>(</w:t>
      </w:r>
      <w:hyperlink w:anchor="_ENREF_10" w:tooltip="Bellido, 2013 #1372" w:history="1">
        <w:r w:rsidR="00425C63">
          <w:rPr>
            <w:noProof/>
          </w:rPr>
          <w:t>Bellido et al., 2013</w:t>
        </w:r>
      </w:hyperlink>
      <w:r w:rsidR="00AC3899">
        <w:rPr>
          <w:noProof/>
        </w:rPr>
        <w:t>)</w:t>
      </w:r>
      <w:r w:rsidR="00AC3899">
        <w:fldChar w:fldCharType="end"/>
      </w:r>
      <w:r w:rsidRPr="000C272D">
        <w:t>.</w:t>
      </w:r>
    </w:p>
    <w:p w14:paraId="31ED7D9A" w14:textId="77777777" w:rsidR="00C25701" w:rsidRPr="000C272D" w:rsidRDefault="009C1153" w:rsidP="005D6EE8">
      <w:pPr>
        <w:pStyle w:val="Heading3"/>
        <w:rPr>
          <w:rFonts w:cs="Arial"/>
        </w:rPr>
      </w:pPr>
      <w:bookmarkStart w:id="62" w:name="_Toc520790315"/>
      <w:r w:rsidRPr="000C272D">
        <w:rPr>
          <w:rFonts w:cs="Arial"/>
        </w:rPr>
        <w:t>Phosphate Homeostasis</w:t>
      </w:r>
      <w:bookmarkEnd w:id="62"/>
    </w:p>
    <w:p w14:paraId="7EF85D3A" w14:textId="29C9BF76" w:rsidR="00CD3C83" w:rsidRPr="000C272D" w:rsidRDefault="00B47DA7" w:rsidP="005D6EE8">
      <w:r w:rsidRPr="000C272D">
        <w:t>Phosphate is regulated by both 1,25(OH)</w:t>
      </w:r>
      <w:r w:rsidRPr="000C272D">
        <w:rPr>
          <w:vertAlign w:val="subscript"/>
        </w:rPr>
        <w:t>2</w:t>
      </w:r>
      <w:r w:rsidRPr="000C272D">
        <w:t xml:space="preserve">D and </w:t>
      </w:r>
      <w:r w:rsidR="0090142A">
        <w:t>FGF</w:t>
      </w:r>
      <w:r w:rsidR="008A11E6" w:rsidRPr="000C272D">
        <w:t>23</w:t>
      </w:r>
      <w:r w:rsidR="0079627A" w:rsidRPr="000C272D">
        <w:t xml:space="preserve">, </w:t>
      </w:r>
      <w:r w:rsidR="00AC3899">
        <w:fldChar w:fldCharType="begin"/>
      </w:r>
      <w:r w:rsidR="00AC3899">
        <w:instrText xml:space="preserve"> ADDIN EN.CITE &lt;EndNote&gt;&lt;Cite&gt;&lt;Author&gt;Bergwitz&lt;/Author&gt;&lt;Year&gt;2010&lt;/Year&gt;&lt;RecNum&gt;1247&lt;/RecNum&gt;&lt;DisplayText&gt;(Bergwitz and Juppner, 2010)&lt;/DisplayText&gt;&lt;record&gt;&lt;rec-number&gt;1247&lt;/rec-number&gt;&lt;foreign-keys&gt;&lt;key app="EN" db-id="2a0fvtrtv22za6exff0x99w8aatd9zzwfzt2" timestamp="1518718546"&gt;1247&lt;/key&gt;&lt;key app="ENWeb" db-id=""&gt;0&lt;/key&gt;&lt;/foreign-keys&gt;&lt;ref-type name="Journal Article"&gt;17&lt;/ref-type&gt;&lt;contributors&gt;&lt;authors&gt;&lt;author&gt;Bergwitz, C.&lt;/author&gt;&lt;author&gt;Juppner, H.&lt;/author&gt;&lt;/authors&gt;&lt;/contributors&gt;&lt;auth-address&gt;Endocrine Unit, Massachusetts General Hospital, Boston, MA 02114, USA. cbergwitz@partners.org&lt;/auth-address&gt;&lt;titles&gt;&lt;title&gt;Regulation of phosphate homeostasis by PTH, vitamin D, and FGF23&lt;/title&gt;&lt;secondary-title&gt;Annu Rev Med&lt;/secondary-title&gt;&lt;alt-title&gt;Annual review of medicine&lt;/alt-title&gt;&lt;/titles&gt;&lt;periodical&gt;&lt;full-title&gt;Annu Rev Med&lt;/full-title&gt;&lt;abbr-1&gt;Annual review of medicine&lt;/abbr-1&gt;&lt;/periodical&gt;&lt;alt-periodical&gt;&lt;full-title&gt;Annu Rev Med&lt;/full-title&gt;&lt;abbr-1&gt;Annual review of medicine&lt;/abbr-1&gt;&lt;/alt-periodical&gt;&lt;pages&gt;91-104&lt;/pages&gt;&lt;volume&gt;61&lt;/volume&gt;&lt;edition&gt;2010/01/12&lt;/edition&gt;&lt;keywords&gt;&lt;keyword&gt;Calcitriol/*physiology&lt;/keyword&gt;&lt;keyword&gt;Fibroblast Growth Factors/*physiology&lt;/keyword&gt;&lt;keyword&gt;Homeostasis/*physiology&lt;/keyword&gt;&lt;keyword&gt;Humans&lt;/keyword&gt;&lt;keyword&gt;Parathyroid Hormone/*physiology&lt;/keyword&gt;&lt;keyword&gt;Phosphates/*blood&lt;/keyword&gt;&lt;keyword&gt;Phosphorus Metabolism Disorders/*etiology&lt;/keyword&gt;&lt;/keywords&gt;&lt;dates&gt;&lt;year&gt;2010&lt;/year&gt;&lt;/dates&gt;&lt;isbn&gt;1545-326X (Electronic)&amp;#xD;0066-4219 (Linking)&lt;/isbn&gt;&lt;accession-num&gt;20059333&lt;/accession-num&gt;&lt;urls&gt;&lt;related-urls&gt;&lt;url&gt;https://www.ncbi.nlm.nih.gov/pubmed/20059333&lt;/url&gt;&lt;/related-urls&gt;&lt;/urls&gt;&lt;custom2&gt;PMC4777331&lt;/custom2&gt;&lt;electronic-resource-num&gt;10.1146/annurev.med.051308.111339&lt;/electronic-resource-num&gt;&lt;/record&gt;&lt;/Cite&gt;&lt;/EndNote&gt;</w:instrText>
      </w:r>
      <w:r w:rsidR="00AC3899">
        <w:fldChar w:fldCharType="separate"/>
      </w:r>
      <w:r w:rsidR="00AC3899">
        <w:rPr>
          <w:noProof/>
        </w:rPr>
        <w:t>(</w:t>
      </w:r>
      <w:hyperlink w:anchor="_ENREF_11" w:tooltip="Bergwitz, 2010 #1247" w:history="1">
        <w:r w:rsidR="00425C63">
          <w:rPr>
            <w:noProof/>
          </w:rPr>
          <w:t>Bergwitz and Juppner, 2010</w:t>
        </w:r>
      </w:hyperlink>
      <w:r w:rsidR="00AC3899">
        <w:rPr>
          <w:noProof/>
        </w:rPr>
        <w:t>)</w:t>
      </w:r>
      <w:r w:rsidR="00AC3899">
        <w:fldChar w:fldCharType="end"/>
      </w:r>
      <w:r w:rsidR="008A11E6" w:rsidRPr="000C272D">
        <w:t xml:space="preserve">. </w:t>
      </w:r>
      <w:r w:rsidR="0079627A" w:rsidRPr="000C272D">
        <w:t>1,25(OH)</w:t>
      </w:r>
      <w:r w:rsidR="0079627A" w:rsidRPr="000C272D">
        <w:rPr>
          <w:vertAlign w:val="subscript"/>
        </w:rPr>
        <w:t>2</w:t>
      </w:r>
      <w:r w:rsidR="0079627A" w:rsidRPr="000C272D">
        <w:t xml:space="preserve">D promotes the absorption of phosphate by the intestines and also promotes the production of FGF23 by osteocytes, </w:t>
      </w:r>
      <w:r w:rsidR="00AC3899">
        <w:fldChar w:fldCharType="begin"/>
      </w:r>
      <w:r w:rsidR="00AC3899">
        <w:instrText xml:space="preserve"> ADDIN EN.CITE &lt;EndNote&gt;&lt;Cite&gt;&lt;Author&gt;Bergwitz&lt;/Author&gt;&lt;Year&gt;2010&lt;/Year&gt;&lt;RecNum&gt;1247&lt;/RecNum&gt;&lt;DisplayText&gt;(Bergwitz and Juppner, 2010)&lt;/DisplayText&gt;&lt;record&gt;&lt;rec-number&gt;1247&lt;/rec-number&gt;&lt;foreign-keys&gt;&lt;key app="EN" db-id="2a0fvtrtv22za6exff0x99w8aatd9zzwfzt2" timestamp="1518718546"&gt;1247&lt;/key&gt;&lt;key app="ENWeb" db-id=""&gt;0&lt;/key&gt;&lt;/foreign-keys&gt;&lt;ref-type name="Journal Article"&gt;17&lt;/ref-type&gt;&lt;contributors&gt;&lt;authors&gt;&lt;author&gt;Bergwitz, C.&lt;/author&gt;&lt;author&gt;Juppner, H.&lt;/author&gt;&lt;/authors&gt;&lt;/contributors&gt;&lt;auth-address&gt;Endocrine Unit, Massachusetts General Hospital, Boston, MA 02114, USA. cbergwitz@partners.org&lt;/auth-address&gt;&lt;titles&gt;&lt;title&gt;Regulation of phosphate homeostasis by PTH, vitamin D, and FGF23&lt;/title&gt;&lt;secondary-title&gt;Annu Rev Med&lt;/secondary-title&gt;&lt;alt-title&gt;Annual review of medicine&lt;/alt-title&gt;&lt;/titles&gt;&lt;periodical&gt;&lt;full-title&gt;Annu Rev Med&lt;/full-title&gt;&lt;abbr-1&gt;Annual review of medicine&lt;/abbr-1&gt;&lt;/periodical&gt;&lt;alt-periodical&gt;&lt;full-title&gt;Annu Rev Med&lt;/full-title&gt;&lt;abbr-1&gt;Annual review of medicine&lt;/abbr-1&gt;&lt;/alt-periodical&gt;&lt;pages&gt;91-104&lt;/pages&gt;&lt;volume&gt;61&lt;/volume&gt;&lt;edition&gt;2010/01/12&lt;/edition&gt;&lt;keywords&gt;&lt;keyword&gt;Calcitriol/*physiology&lt;/keyword&gt;&lt;keyword&gt;Fibroblast Growth Factors/*physiology&lt;/keyword&gt;&lt;keyword&gt;Homeostasis/*physiology&lt;/keyword&gt;&lt;keyword&gt;Humans&lt;/keyword&gt;&lt;keyword&gt;Parathyroid Hormone/*physiology&lt;/keyword&gt;&lt;keyword&gt;Phosphates/*blood&lt;/keyword&gt;&lt;keyword&gt;Phosphorus Metabolism Disorders/*etiology&lt;/keyword&gt;&lt;/keywords&gt;&lt;dates&gt;&lt;year&gt;2010&lt;/year&gt;&lt;/dates&gt;&lt;isbn&gt;1545-326X (Electronic)&amp;#xD;0066-4219 (Linking)&lt;/isbn&gt;&lt;accession-num&gt;20059333&lt;/accession-num&gt;&lt;urls&gt;&lt;related-urls&gt;&lt;url&gt;https://www.ncbi.nlm.nih.gov/pubmed/20059333&lt;/url&gt;&lt;/related-urls&gt;&lt;/urls&gt;&lt;custom2&gt;PMC4777331&lt;/custom2&gt;&lt;electronic-resource-num&gt;10.1146/annurev.med.051308.111339&lt;/electronic-resource-num&gt;&lt;/record&gt;&lt;/Cite&gt;&lt;/EndNote&gt;</w:instrText>
      </w:r>
      <w:r w:rsidR="00AC3899">
        <w:fldChar w:fldCharType="separate"/>
      </w:r>
      <w:r w:rsidR="00AC3899">
        <w:rPr>
          <w:noProof/>
        </w:rPr>
        <w:t>(</w:t>
      </w:r>
      <w:hyperlink w:anchor="_ENREF_11" w:tooltip="Bergwitz, 2010 #1247" w:history="1">
        <w:r w:rsidR="00425C63">
          <w:rPr>
            <w:noProof/>
          </w:rPr>
          <w:t>Bergwitz and Juppner, 2010</w:t>
        </w:r>
      </w:hyperlink>
      <w:r w:rsidR="00AC3899">
        <w:rPr>
          <w:noProof/>
        </w:rPr>
        <w:t>)</w:t>
      </w:r>
      <w:r w:rsidR="00AC3899">
        <w:fldChar w:fldCharType="end"/>
      </w:r>
      <w:r w:rsidR="0079627A" w:rsidRPr="000C272D">
        <w:t>. FGF23 then suppresses the production of 1,25(OH)</w:t>
      </w:r>
      <w:r w:rsidR="0079627A" w:rsidRPr="000C272D">
        <w:rPr>
          <w:vertAlign w:val="subscript"/>
        </w:rPr>
        <w:t>2</w:t>
      </w:r>
      <w:r w:rsidR="0079627A" w:rsidRPr="000C272D">
        <w:t xml:space="preserve">D by suppressing CYP27A1 production (section </w:t>
      </w:r>
      <w:r w:rsidR="00844DDB" w:rsidRPr="000C272D">
        <w:t>1.1.7</w:t>
      </w:r>
      <w:r w:rsidR="0079627A" w:rsidRPr="000C272D">
        <w:t>).</w:t>
      </w:r>
    </w:p>
    <w:p w14:paraId="191D6392" w14:textId="77777777" w:rsidR="00F33C4B" w:rsidRPr="000C272D" w:rsidRDefault="009C1153" w:rsidP="005D6EE8">
      <w:pPr>
        <w:pStyle w:val="Heading3"/>
        <w:rPr>
          <w:rFonts w:cs="Arial"/>
        </w:rPr>
      </w:pPr>
      <w:bookmarkStart w:id="63" w:name="_Toc520790316"/>
      <w:r w:rsidRPr="000C272D">
        <w:rPr>
          <w:rFonts w:cs="Arial"/>
        </w:rPr>
        <w:t>Immune Function</w:t>
      </w:r>
      <w:bookmarkEnd w:id="63"/>
    </w:p>
    <w:p w14:paraId="1781A84A" w14:textId="35DB6E9B" w:rsidR="0041322C" w:rsidRPr="000C272D" w:rsidRDefault="00116B81" w:rsidP="005D6EE8">
      <w:r w:rsidRPr="000C272D">
        <w:t>1,25(OH)</w:t>
      </w:r>
      <w:r w:rsidRPr="000C272D">
        <w:rPr>
          <w:vertAlign w:val="subscript"/>
        </w:rPr>
        <w:t>2</w:t>
      </w:r>
      <w:r w:rsidRPr="000C272D">
        <w:t>D is involved in both the innate and adaptive immune response. In the innate immune response it induces the expression of cathelicidin</w:t>
      </w:r>
      <w:r w:rsidR="00236DA2" w:rsidRPr="000C272D">
        <w:t xml:space="preserve"> by toll like receptors</w:t>
      </w:r>
      <w:r w:rsidRPr="000C272D">
        <w:t xml:space="preserve"> in myeloid and epithelial cells</w:t>
      </w:r>
      <w:r w:rsidR="00236DA2" w:rsidRPr="000C272D">
        <w:t xml:space="preserve">, </w:t>
      </w:r>
      <w:r w:rsidR="001B36A7">
        <w:fldChar w:fldCharType="begin">
          <w:fldData xml:space="preserve">PEVuZE5vdGU+PENpdGU+PEF1dGhvcj5Hb21iYXJ0PC9BdXRob3I+PFllYXI+MjAwNTwvWWVhcj48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</w:fldData>
        </w:fldChar>
      </w:r>
      <w:r w:rsidR="00AC3899">
        <w:instrText xml:space="preserve"> ADDIN EN.CITE </w:instrText>
      </w:r>
      <w:r w:rsidR="00AC3899">
        <w:fldChar w:fldCharType="begin">
          <w:fldData xml:space="preserve">PEVuZE5vdGU+PENpdGU+PEF1dGhvcj5Hb21iYXJ0PC9BdXRob3I+PFllYXI+MjAwNTwvWWVhcj48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</w:fldData>
        </w:fldChar>
      </w:r>
      <w:r w:rsidR="00AC3899">
        <w:instrText xml:space="preserve"> ADDIN EN.CITE.DATA </w:instrText>
      </w:r>
      <w:r w:rsidR="00AC3899">
        <w:fldChar w:fldCharType="end"/>
      </w:r>
      <w:r w:rsidR="001B36A7">
        <w:fldChar w:fldCharType="separate"/>
      </w:r>
      <w:r w:rsidR="00AC3899">
        <w:rPr>
          <w:noProof/>
        </w:rPr>
        <w:t>(</w:t>
      </w:r>
      <w:hyperlink w:anchor="_ENREF_63" w:tooltip="Gombart, 2005 #725" w:history="1">
        <w:r w:rsidR="00425C63">
          <w:rPr>
            <w:noProof/>
          </w:rPr>
          <w:t>Gombart et al., 2005</w:t>
        </w:r>
      </w:hyperlink>
      <w:r w:rsidR="00AC3899">
        <w:rPr>
          <w:noProof/>
        </w:rPr>
        <w:t xml:space="preserve">, </w:t>
      </w:r>
      <w:hyperlink w:anchor="_ENREF_151" w:tooltip="Wang, 2004 #218" w:history="1">
        <w:r w:rsidR="00425C63">
          <w:rPr>
            <w:noProof/>
          </w:rPr>
          <w:t>Wang et al., 2004</w:t>
        </w:r>
      </w:hyperlink>
      <w:r w:rsidR="00AC3899">
        <w:rPr>
          <w:noProof/>
        </w:rPr>
        <w:t>)</w:t>
      </w:r>
      <w:r w:rsidR="001B36A7">
        <w:fldChar w:fldCharType="end"/>
      </w:r>
      <w:r w:rsidR="00236DA2" w:rsidRPr="000C272D">
        <w:t>. In the</w:t>
      </w:r>
      <w:r w:rsidR="005F68F5" w:rsidRPr="000C272D">
        <w:t xml:space="preserve"> adaptive</w:t>
      </w:r>
      <w:r w:rsidR="003F76A8" w:rsidRPr="000C272D">
        <w:t xml:space="preserve"> immune</w:t>
      </w:r>
      <w:r w:rsidR="005F68F5" w:rsidRPr="000C272D">
        <w:t xml:space="preserve"> response it acts on B cells to suppress production of immunoglobulins and slows their differentiation into</w:t>
      </w:r>
      <w:r w:rsidR="00236DA2" w:rsidRPr="000C272D">
        <w:t xml:space="preserve"> plasma ce</w:t>
      </w:r>
      <w:r w:rsidR="005F68F5" w:rsidRPr="000C272D">
        <w:t>lls</w:t>
      </w:r>
      <w:r w:rsidR="00236DA2" w:rsidRPr="000C272D">
        <w:t xml:space="preserve">, </w:t>
      </w:r>
      <w:r w:rsidR="00AC3899">
        <w:fldChar w:fldCharType="begin">
          <w:fldData xml:space="preserve">PEVuZE5vdGU+PENpdGU+PEF1dGhvcj5DaGVuPC9BdXRob3I+PFllYXI+MjAwNzwvWWVhcj48UmVj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</w:fldData>
        </w:fldChar>
      </w:r>
      <w:r w:rsidR="00AC3899">
        <w:instrText xml:space="preserve"> ADDIN EN.CITE </w:instrText>
      </w:r>
      <w:r w:rsidR="00AC3899">
        <w:fldChar w:fldCharType="begin">
          <w:fldData xml:space="preserve">PEVuZE5vdGU+PENpdGU+PEF1dGhvcj5DaGVuPC9BdXRob3I+PFllYXI+MjAwNzwvWWVhcj48UmVj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</w:fldData>
        </w:fldChar>
      </w:r>
      <w:r w:rsidR="00AC3899">
        <w:instrText xml:space="preserve"> ADDIN EN.CITE.DATA </w:instrText>
      </w:r>
      <w:r w:rsidR="00AC3899">
        <w:fldChar w:fldCharType="end"/>
      </w:r>
      <w:r w:rsidR="00AC3899">
        <w:fldChar w:fldCharType="separate"/>
      </w:r>
      <w:r w:rsidR="00AC3899">
        <w:rPr>
          <w:noProof/>
        </w:rPr>
        <w:t>(</w:t>
      </w:r>
      <w:hyperlink w:anchor="_ENREF_30" w:tooltip="Chen, 2007 #599" w:history="1">
        <w:r w:rsidR="00425C63">
          <w:rPr>
            <w:noProof/>
          </w:rPr>
          <w:t>Chen et al., 2007</w:t>
        </w:r>
      </w:hyperlink>
      <w:r w:rsidR="00AC3899">
        <w:rPr>
          <w:noProof/>
        </w:rPr>
        <w:t>)</w:t>
      </w:r>
      <w:r w:rsidR="00AC3899">
        <w:fldChar w:fldCharType="end"/>
      </w:r>
      <w:r w:rsidR="003F76A8" w:rsidRPr="000C272D">
        <w:t>. It</w:t>
      </w:r>
      <w:r w:rsidR="00236DA2" w:rsidRPr="000C272D">
        <w:t xml:space="preserve"> also suppresses proliferation of T cells</w:t>
      </w:r>
      <w:r w:rsidR="005F68F5" w:rsidRPr="000C272D">
        <w:t xml:space="preserve">, </w:t>
      </w:r>
      <w:r w:rsidR="00AC3899">
        <w:fldChar w:fldCharType="begin"/>
      </w:r>
      <w:r w:rsidR="00AC3899">
        <w:instrText xml:space="preserve"> ADDIN EN.CITE &lt;EndNote&gt;&lt;Cite&gt;&lt;Author&gt;Rigby&lt;/Author&gt;&lt;Year&gt;1984&lt;/Year&gt;&lt;RecNum&gt;597&lt;/RecNum&gt;&lt;DisplayText&gt;(Rigby et al., 1984)&lt;/DisplayText&gt;&lt;record&gt;&lt;rec-number&gt;597&lt;/rec-number&gt;&lt;foreign-keys&gt;&lt;key app="EN" db-id="2a0fvtrtv22za6exff0x99w8aatd9zzwfzt2" timestamp="1518715307"&gt;597&lt;/key&gt;&lt;key app="ENWeb" db-id=""&gt;0&lt;/key&gt;&lt;/foreign-keys&gt;&lt;ref-type name="Journal Article"&gt;17&lt;/ref-type&gt;&lt;contributors&gt;&lt;authors&gt;&lt;author&gt;Rigby, W. F.&lt;/author&gt;&lt;author&gt;Stacy, T.&lt;/author&gt;&lt;author&gt;Fanger, M. W.&lt;/author&gt;&lt;/authors&gt;&lt;/contributors&gt;&lt;titles&gt;&lt;title&gt;Inhibition of T lymphocyte mitogenesis by 1,25-dihydroxyvitamin D3 (calcitriol)&lt;/title&gt;&lt;secondary-title&gt;J Clin Invest&lt;/secondary-title&gt;&lt;alt-title&gt;The Journal of clinical investigation&lt;/alt-title&gt;&lt;/titles&gt;&lt;periodical&gt;&lt;full-title&gt;J Clin Invest&lt;/full-title&gt;&lt;/periodical&gt;&lt;pages&gt;1451-5&lt;/pages&gt;&lt;volume&gt;74&lt;/volume&gt;&lt;number&gt;4&lt;/number&gt;&lt;edition&gt;1984/10/01&lt;/edition&gt;&lt;keywords&gt;&lt;keyword&gt;Calcifediol/pharmacology&lt;/keyword&gt;&lt;keyword&gt;Calcitriol/*pharmacology&lt;/keyword&gt;&lt;keyword&gt;Humans&lt;/keyword&gt;&lt;keyword&gt;Immunosuppressive Agents/*pharmacology&lt;/keyword&gt;&lt;keyword&gt;Interleukin-2/biosynthesis&lt;/keyword&gt;&lt;keyword&gt;Kinetics&lt;/keyword&gt;&lt;keyword&gt;Lymphocyte Activation/*drug effects&lt;/keyword&gt;&lt;keyword&gt;Phytohemagglutinins/pharmacology&lt;/keyword&gt;&lt;keyword&gt;T-Lymphocytes/*immunology&lt;/keyword&gt;&lt;/keywords&gt;&lt;dates&gt;&lt;year&gt;1984&lt;/year&gt;&lt;pub-dates&gt;&lt;date&gt;Oct&lt;/date&gt;&lt;/pub-dates&gt;&lt;/dates&gt;&lt;isbn&gt;0021-9738 (Print)&amp;#xD;0021-9738 (Linking)&lt;/isbn&gt;&lt;accession-num&gt;6332829&lt;/accession-num&gt;&lt;urls&gt;&lt;related-urls&gt;&lt;url&gt;https://www.ncbi.nlm.nih.gov/pubmed/6332829&lt;/url&gt;&lt;/related-urls&gt;&lt;/urls&gt;&lt;custom2&gt;PMC425314&lt;/custom2&gt;&lt;electronic-resource-num&gt;10.1172/JCI111557&lt;/electronic-resource-num&gt;&lt;/record&gt;&lt;/Cite&gt;&lt;/EndNote&gt;</w:instrText>
      </w:r>
      <w:r w:rsidR="00AC3899">
        <w:fldChar w:fldCharType="separate"/>
      </w:r>
      <w:r w:rsidR="00AC3899">
        <w:rPr>
          <w:noProof/>
        </w:rPr>
        <w:t>(</w:t>
      </w:r>
      <w:hyperlink w:anchor="_ENREF_128" w:tooltip="Rigby, 1984 #597" w:history="1">
        <w:r w:rsidR="00425C63">
          <w:rPr>
            <w:noProof/>
          </w:rPr>
          <w:t>Rigby et al., 1984</w:t>
        </w:r>
      </w:hyperlink>
      <w:r w:rsidR="00AC3899">
        <w:rPr>
          <w:noProof/>
        </w:rPr>
        <w:t>)</w:t>
      </w:r>
      <w:r w:rsidR="00AC3899">
        <w:fldChar w:fldCharType="end"/>
      </w:r>
      <w:r w:rsidR="005F68F5" w:rsidRPr="000C272D">
        <w:t>.</w:t>
      </w:r>
    </w:p>
    <w:p w14:paraId="6421E6F6" w14:textId="77777777" w:rsidR="0041322C" w:rsidRPr="000C272D" w:rsidRDefault="009C1153" w:rsidP="005D6EE8">
      <w:pPr>
        <w:pStyle w:val="Heading3"/>
        <w:rPr>
          <w:rFonts w:cs="Arial"/>
        </w:rPr>
      </w:pPr>
      <w:bookmarkStart w:id="64" w:name="_Toc520790317"/>
      <w:r w:rsidRPr="000C272D">
        <w:rPr>
          <w:rFonts w:cs="Arial"/>
        </w:rPr>
        <w:t>Cancer</w:t>
      </w:r>
      <w:bookmarkEnd w:id="64"/>
    </w:p>
    <w:p w14:paraId="03A66188" w14:textId="5599DC5F" w:rsidR="00C55F15" w:rsidRPr="000C272D" w:rsidRDefault="0041322C" w:rsidP="005D6EE8">
      <w:r w:rsidRPr="000C272D">
        <w:t>1,25(OH)</w:t>
      </w:r>
      <w:r w:rsidRPr="000C272D">
        <w:rPr>
          <w:vertAlign w:val="subscript"/>
        </w:rPr>
        <w:t>2</w:t>
      </w:r>
      <w:r w:rsidR="00173C7D" w:rsidRPr="000C272D">
        <w:t xml:space="preserve">D promotes cell differentiation by promoting expression </w:t>
      </w:r>
      <w:r w:rsidR="00C36F15" w:rsidRPr="000C272D">
        <w:t>of cell cycle inhibitors</w:t>
      </w:r>
      <w:r w:rsidRPr="000C272D">
        <w:t xml:space="preserve"> p21 and p27</w:t>
      </w:r>
      <w:r w:rsidR="00655193" w:rsidRPr="000C272D">
        <w:t xml:space="preserve">, </w:t>
      </w:r>
      <w:r w:rsidR="001B36A7">
        <w:fldChar w:fldCharType="begin">
          <w:fldData xml:space="preserve">PEVuZE5vdGU+PENpdGU+PEF1dGhvcj5MaXU8L0F1dGhvcj48WWVhcj4xOTk2PC9ZZWFyPjxSZWNO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</w:fldData>
        </w:fldChar>
      </w:r>
      <w:r w:rsidR="00AC3899">
        <w:instrText xml:space="preserve"> ADDIN EN.CITE </w:instrText>
      </w:r>
      <w:r w:rsidR="00AC3899">
        <w:fldChar w:fldCharType="begin">
          <w:fldData xml:space="preserve">PEVuZE5vdGU+PENpdGU+PEF1dGhvcj5MaXU8L0F1dGhvcj48WWVhcj4xOTk2PC9ZZWFyPjxSZWNO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</w:fldData>
        </w:fldChar>
      </w:r>
      <w:r w:rsidR="00AC3899">
        <w:instrText xml:space="preserve"> ADDIN EN.CITE.DATA </w:instrText>
      </w:r>
      <w:r w:rsidR="00AC3899">
        <w:fldChar w:fldCharType="end"/>
      </w:r>
      <w:r w:rsidR="001B36A7">
        <w:fldChar w:fldCharType="separate"/>
      </w:r>
      <w:r w:rsidR="00AC3899">
        <w:rPr>
          <w:noProof/>
        </w:rPr>
        <w:t>(</w:t>
      </w:r>
      <w:hyperlink w:anchor="_ENREF_98" w:tooltip="Liu, 1996 #750" w:history="1">
        <w:r w:rsidR="00425C63">
          <w:rPr>
            <w:noProof/>
          </w:rPr>
          <w:t>Liu et al., 1996</w:t>
        </w:r>
      </w:hyperlink>
      <w:r w:rsidR="00AC3899">
        <w:rPr>
          <w:noProof/>
        </w:rPr>
        <w:t xml:space="preserve">, </w:t>
      </w:r>
      <w:hyperlink w:anchor="_ENREF_150" w:tooltip="Wang, 1996 #71" w:history="1">
        <w:r w:rsidR="00425C63">
          <w:rPr>
            <w:noProof/>
          </w:rPr>
          <w:t>Wang et al., 1996</w:t>
        </w:r>
      </w:hyperlink>
      <w:r w:rsidR="00AC3899">
        <w:rPr>
          <w:noProof/>
        </w:rPr>
        <w:t>)</w:t>
      </w:r>
      <w:r w:rsidR="001B36A7">
        <w:fldChar w:fldCharType="end"/>
      </w:r>
      <w:r w:rsidR="00C36F15" w:rsidRPr="000C272D">
        <w:t xml:space="preserve">. It also promotes cell adhesion by the expression of E-cadherin and inhibits transcription activity of β-catenin, </w:t>
      </w:r>
      <w:r w:rsidR="00AC3899">
        <w:fldChar w:fldCharType="begin">
          <w:fldData xml:space="preserve">PEVuZE5vdGU+PENpdGU+PEF1dGhvcj5QYWxtZXI8L0F1dGhvcj48WWVhcj4yMDAxPC9ZZWFyPjxS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</w:fldData>
        </w:fldChar>
      </w:r>
      <w:r w:rsidR="00AC3899">
        <w:instrText xml:space="preserve"> ADDIN EN.CITE </w:instrText>
      </w:r>
      <w:r w:rsidR="00AC3899">
        <w:fldChar w:fldCharType="begin">
          <w:fldData xml:space="preserve">PEVuZE5vdGU+PENpdGU+PEF1dGhvcj5QYWxtZXI8L0F1dGhvcj48WWVhcj4yMDAxPC9ZZWFyPjxS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</w:fldData>
        </w:fldChar>
      </w:r>
      <w:r w:rsidR="00AC3899">
        <w:instrText xml:space="preserve"> ADDIN EN.CITE.DATA </w:instrText>
      </w:r>
      <w:r w:rsidR="00AC3899">
        <w:fldChar w:fldCharType="end"/>
      </w:r>
      <w:r w:rsidR="00AC3899">
        <w:fldChar w:fldCharType="separate"/>
      </w:r>
      <w:r w:rsidR="00AC3899">
        <w:rPr>
          <w:noProof/>
        </w:rPr>
        <w:t>(</w:t>
      </w:r>
      <w:hyperlink w:anchor="_ENREF_117" w:tooltip="Palmer, 2001 #326" w:history="1">
        <w:r w:rsidR="00425C63">
          <w:rPr>
            <w:noProof/>
          </w:rPr>
          <w:t>Palmer et al., 2001</w:t>
        </w:r>
      </w:hyperlink>
      <w:r w:rsidR="00AC3899">
        <w:rPr>
          <w:noProof/>
        </w:rPr>
        <w:t>)</w:t>
      </w:r>
      <w:r w:rsidR="00AC3899">
        <w:fldChar w:fldCharType="end"/>
      </w:r>
      <w:r w:rsidR="00C36F15" w:rsidRPr="000C272D">
        <w:t>.</w:t>
      </w:r>
      <w:r w:rsidR="00C61B73" w:rsidRPr="000C272D">
        <w:t xml:space="preserve"> It promotes DNA repair </w:t>
      </w:r>
      <w:r w:rsidR="00AC3899">
        <w:fldChar w:fldCharType="begin">
          <w:fldData xml:space="preserve">PEVuZE5vdGU+PENpdGU+PEF1dGhvcj5EaXhvbjwvQXV0aG9yPjxZZWFyPjIwMDU8L1llYXI+PFJl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==
</w:fldData>
        </w:fldChar>
      </w:r>
      <w:r w:rsidR="00AC3899">
        <w:instrText xml:space="preserve"> ADDIN EN.CITE </w:instrText>
      </w:r>
      <w:r w:rsidR="00AC3899">
        <w:fldChar w:fldCharType="begin">
          <w:fldData xml:space="preserve">PEVuZE5vdGU+PENpdGU+PEF1dGhvcj5EaXhvbjwvQXV0aG9yPjxZZWFyPjIwMDU8L1llYXI+PFJl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==
</w:fldData>
        </w:fldChar>
      </w:r>
      <w:r w:rsidR="00AC3899">
        <w:instrText xml:space="preserve"> ADDIN EN.CITE.DATA </w:instrText>
      </w:r>
      <w:r w:rsidR="00AC3899">
        <w:fldChar w:fldCharType="end"/>
      </w:r>
      <w:r w:rsidR="00AC3899">
        <w:fldChar w:fldCharType="separate"/>
      </w:r>
      <w:r w:rsidR="00AC3899">
        <w:rPr>
          <w:noProof/>
        </w:rPr>
        <w:t>(</w:t>
      </w:r>
      <w:hyperlink w:anchor="_ENREF_50" w:tooltip="Dixon, 2005 #429" w:history="1">
        <w:r w:rsidR="00425C63">
          <w:rPr>
            <w:noProof/>
          </w:rPr>
          <w:t>Dixon et al., 2005</w:t>
        </w:r>
      </w:hyperlink>
      <w:r w:rsidR="00AC3899">
        <w:rPr>
          <w:noProof/>
        </w:rPr>
        <w:t>)</w:t>
      </w:r>
      <w:r w:rsidR="00AC3899">
        <w:fldChar w:fldCharType="end"/>
      </w:r>
      <w:r w:rsidR="00173C7D" w:rsidRPr="000C272D">
        <w:t>,</w:t>
      </w:r>
      <w:r w:rsidR="00896129" w:rsidRPr="000C272D">
        <w:t xml:space="preserve"> </w:t>
      </w:r>
      <w:r w:rsidR="00C61B73" w:rsidRPr="000C272D">
        <w:t xml:space="preserve">reduces </w:t>
      </w:r>
      <w:r w:rsidR="00D14B81" w:rsidRPr="000C272D">
        <w:t>apoptosis</w:t>
      </w:r>
      <w:r w:rsidR="00C61B73" w:rsidRPr="000C272D">
        <w:t xml:space="preserve"> </w:t>
      </w:r>
      <w:r w:rsidR="00AC3899">
        <w:fldChar w:fldCharType="begin">
          <w:fldData xml:space="preserve">PEVuZE5vdGU+PENpdGU+PEF1dGhvcj5EZSBIYWVzPC9BdXRob3I+PFllYXI+MjAwMzwvWWVhcj48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</w:fldData>
        </w:fldChar>
      </w:r>
      <w:r w:rsidR="00AC3899">
        <w:instrText xml:space="preserve"> ADDIN EN.CITE </w:instrText>
      </w:r>
      <w:r w:rsidR="00AC3899">
        <w:fldChar w:fldCharType="begin">
          <w:fldData xml:space="preserve">PEVuZE5vdGU+PENpdGU+PEF1dGhvcj5EZSBIYWVzPC9BdXRob3I+PFllYXI+MjAwMzwvWWVhcj48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</w:fldData>
        </w:fldChar>
      </w:r>
      <w:r w:rsidR="00AC3899">
        <w:instrText xml:space="preserve"> ADDIN EN.CITE.DATA </w:instrText>
      </w:r>
      <w:r w:rsidR="00AC3899">
        <w:fldChar w:fldCharType="end"/>
      </w:r>
      <w:r w:rsidR="00AC3899">
        <w:fldChar w:fldCharType="separate"/>
      </w:r>
      <w:r w:rsidR="00AC3899">
        <w:rPr>
          <w:noProof/>
        </w:rPr>
        <w:t>(</w:t>
      </w:r>
      <w:hyperlink w:anchor="_ENREF_46" w:tooltip="De Haes, 2003 #1003" w:history="1">
        <w:r w:rsidR="00425C63">
          <w:rPr>
            <w:noProof/>
          </w:rPr>
          <w:t>De Haes et al., 2003</w:t>
        </w:r>
      </w:hyperlink>
      <w:r w:rsidR="00AC3899">
        <w:rPr>
          <w:noProof/>
        </w:rPr>
        <w:t>)</w:t>
      </w:r>
      <w:r w:rsidR="00AC3899">
        <w:fldChar w:fldCharType="end"/>
      </w:r>
      <w:r w:rsidR="00173C7D" w:rsidRPr="000C272D">
        <w:t>,</w:t>
      </w:r>
      <w:r w:rsidR="00896129" w:rsidRPr="000C272D">
        <w:t xml:space="preserve"> and increases p53 </w:t>
      </w:r>
      <w:r w:rsidR="00AC3899">
        <w:fldChar w:fldCharType="begin">
          <w:fldData xml:space="preserve">PEVuZE5vdGU+PENpdGU+PEF1dGhvcj5HdXB0YTwvQXV0aG9yPjxZZWFyPjIwMDc8L1llYXI+PFJl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</w:fldData>
        </w:fldChar>
      </w:r>
      <w:r w:rsidR="00AC3899">
        <w:instrText xml:space="preserve"> ADDIN EN.CITE </w:instrText>
      </w:r>
      <w:r w:rsidR="00AC3899">
        <w:fldChar w:fldCharType="begin">
          <w:fldData xml:space="preserve">PEVuZE5vdGU+PENpdGU+PEF1dGhvcj5HdXB0YTwvQXV0aG9yPjxZZWFyPjIwMDc8L1llYXI+PFJl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</w:fldData>
        </w:fldChar>
      </w:r>
      <w:r w:rsidR="00AC3899">
        <w:instrText xml:space="preserve"> ADDIN EN.CITE.DATA </w:instrText>
      </w:r>
      <w:r w:rsidR="00AC3899">
        <w:fldChar w:fldCharType="end"/>
      </w:r>
      <w:r w:rsidR="00AC3899">
        <w:fldChar w:fldCharType="separate"/>
      </w:r>
      <w:r w:rsidR="00AC3899">
        <w:rPr>
          <w:noProof/>
        </w:rPr>
        <w:t>(</w:t>
      </w:r>
      <w:hyperlink w:anchor="_ENREF_65" w:tooltip="Gupta, 2007 #1057" w:history="1">
        <w:r w:rsidR="00425C63">
          <w:rPr>
            <w:noProof/>
          </w:rPr>
          <w:t>Gupta et al., 2007</w:t>
        </w:r>
      </w:hyperlink>
      <w:r w:rsidR="00AC3899">
        <w:rPr>
          <w:noProof/>
        </w:rPr>
        <w:t>)</w:t>
      </w:r>
      <w:r w:rsidR="00AC3899">
        <w:fldChar w:fldCharType="end"/>
      </w:r>
      <w:r w:rsidR="00C61B73" w:rsidRPr="000C272D">
        <w:t xml:space="preserve"> aft</w:t>
      </w:r>
      <w:r w:rsidR="008005A9" w:rsidRPr="000C272D">
        <w:t>er UVR damage in keratinocytes.</w:t>
      </w:r>
    </w:p>
    <w:p w14:paraId="20F8630B" w14:textId="77777777" w:rsidR="00D6487F" w:rsidRPr="000C272D" w:rsidRDefault="00D6487F" w:rsidP="00F55018">
      <w:pPr>
        <w:pStyle w:val="Heading2"/>
      </w:pPr>
      <w:bookmarkStart w:id="65" w:name="_Toc520790318"/>
      <w:r w:rsidRPr="000C272D">
        <w:lastRenderedPageBreak/>
        <w:t>Vitamin D as an Acute Phase Reactant</w:t>
      </w:r>
      <w:bookmarkEnd w:id="65"/>
    </w:p>
    <w:p w14:paraId="73FC5F28" w14:textId="75F8C759" w:rsidR="00D6487F" w:rsidRPr="000C272D" w:rsidRDefault="00D6487F" w:rsidP="005D6EE8">
      <w:r w:rsidRPr="000C272D">
        <w:t xml:space="preserve">It is thought that 25OHD could act as an acute phase reactant. </w:t>
      </w:r>
      <w:hyperlink w:anchor="_ENREF_99" w:tooltip="Louw, 1992 #483" w:history="1">
        <w:r w:rsidR="00425C63">
          <w:fldChar w:fldCharType="begin"/>
        </w:r>
        <w:r w:rsidR="00425C63">
          <w:instrText xml:space="preserve"> ADDIN EN.CITE &lt;EndNote&gt;&lt;Cite AuthorYear="1"&gt;&lt;Author&gt;Louw&lt;/Author&gt;&lt;Year&gt;1992&lt;/Year&gt;&lt;RecNum&gt;483&lt;/RecNum&gt;&lt;DisplayText&gt;Louw et al. (1992)&lt;/DisplayText&gt;&lt;record&gt;&lt;rec-number&gt;483&lt;/rec-number&gt;&lt;foreign-keys&gt;&lt;key app="EN" db-id="2a0fvtrtv22za6exff0x99w8aatd9zzwfzt2" timestamp="1518714794"&gt;483&lt;/key&gt;&lt;key app="ENWeb" db-id=""&gt;0&lt;/key&gt;&lt;/foreign-keys&gt;&lt;ref-type name="Journal Article"&gt;17&lt;/ref-type&gt;&lt;contributors&gt;&lt;authors&gt;&lt;author&gt;Louw, J. A.&lt;/author&gt;&lt;author&gt;Werbeck, A.&lt;/author&gt;&lt;author&gt;Louw, M. E.&lt;/author&gt;&lt;author&gt;Kotze, T. J.&lt;/author&gt;&lt;author&gt;Cooper, R.&lt;/author&gt;&lt;author&gt;Labadarios, D.&lt;/author&gt;&lt;/authors&gt;&lt;/contributors&gt;&lt;auth-address&gt;Department Internal Medicine, University of Stellenbosch, Tygerberg Hospital, South Africa.&lt;/auth-address&gt;&lt;titles&gt;&lt;title&gt;Blood vitamin concentrations during the acute-phase response&lt;/title&gt;&lt;secondary-title&gt;Crit Care Med&lt;/secondary-title&gt;&lt;alt-title&gt;Critical care medicine&lt;/alt-title&gt;&lt;/titles&gt;&lt;periodical&gt;&lt;full-title&gt;Crit Care Med&lt;/full-title&gt;&lt;abbr-1&gt;Critical care medicine&lt;/abbr-1&gt;&lt;/periodical&gt;&lt;alt-periodical&gt;&lt;full-title&gt;Crit Care Med&lt;/full-title&gt;&lt;abbr-1&gt;Critical care medicine&lt;/abbr-1&gt;&lt;/alt-periodical&gt;&lt;pages&gt;934-41&lt;/pages&gt;&lt;volume&gt;20&lt;/volume&gt;&lt;number&gt;7&lt;/number&gt;&lt;edition&gt;1992/07/01&lt;/edition&gt;&lt;keywords&gt;&lt;keyword&gt;Acute-Phase Reaction/*blood&lt;/keyword&gt;&lt;keyword&gt;Adult&lt;/keyword&gt;&lt;keyword&gt;Anthropometry&lt;/keyword&gt;&lt;keyword&gt;C-Reactive Protein/analysis&lt;/keyword&gt;&lt;keyword&gt;Diet&lt;/keyword&gt;&lt;keyword&gt;Energy Intake&lt;/keyword&gt;&lt;keyword&gt;Female&lt;/keyword&gt;&lt;keyword&gt;Humans&lt;/keyword&gt;&lt;keyword&gt;Leukocytes/chemistry&lt;/keyword&gt;&lt;keyword&gt;Longitudinal Studies&lt;/keyword&gt;&lt;keyword&gt;Male&lt;/keyword&gt;&lt;keyword&gt;Middle Aged&lt;/keyword&gt;&lt;keyword&gt;Nutritional Status&lt;/keyword&gt;&lt;keyword&gt;Vitamins/*blood&lt;/keyword&gt;&lt;/keywords&gt;&lt;dates&gt;&lt;year&gt;1992&lt;/year&gt;&lt;pub-dates&gt;&lt;date&gt;Jul&lt;/date&gt;&lt;/pub-dates&gt;&lt;/dates&gt;&lt;isbn&gt;0090-3493 (Print)&amp;#xD;0090-3493 (Linking)&lt;/isbn&gt;&lt;accession-num&gt;1617986&lt;/accession-num&gt;&lt;urls&gt;&lt;related-urls&gt;&lt;url&gt;https://www.ncbi.nlm.nih.gov/pubmed/1617986&lt;/url&gt;&lt;/related-urls&gt;&lt;/urls&gt;&lt;/record&gt;&lt;/Cite&gt;&lt;/EndNote&gt;</w:instrText>
        </w:r>
        <w:r w:rsidR="00425C63">
          <w:fldChar w:fldCharType="separate"/>
        </w:r>
        <w:r w:rsidR="00425C63">
          <w:rPr>
            <w:noProof/>
          </w:rPr>
          <w:t>Louw et al. (1992)</w:t>
        </w:r>
        <w:r w:rsidR="00425C63">
          <w:fldChar w:fldCharType="end"/>
        </w:r>
      </w:hyperlink>
      <w:r w:rsidRPr="000C272D">
        <w:t xml:space="preserve"> reported that vitamin D levels decreased after an acute phase response in patients having uncomplicated orthopaedic elective surgery. </w:t>
      </w:r>
      <w:hyperlink w:anchor="_ENREF_126" w:tooltip="Reid, 2011 #812" w:history="1">
        <w:r w:rsidR="00425C63">
          <w:fldChar w:fldCharType="begin">
            <w:fldData xml:space="preserve">PEVuZE5vdGU+PENpdGUgQXV0aG9yWWVhcj0iMSI+PEF1dGhvcj5SZWlkPC9BdXRob3I+PFllYXI+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</w:fldData>
          </w:fldChar>
        </w:r>
        <w:r w:rsidR="00425C63">
          <w:instrText xml:space="preserve"> ADDIN EN.CITE </w:instrText>
        </w:r>
        <w:r w:rsidR="00425C63">
          <w:fldChar w:fldCharType="begin">
            <w:fldData xml:space="preserve">PEVuZE5vdGU+PENpdGUgQXV0aG9yWWVhcj0iMSI+PEF1dGhvcj5SZWlkPC9BdXRob3I+PFllYXI+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</w:fldData>
          </w:fldChar>
        </w:r>
        <w:r w:rsidR="00425C63">
          <w:instrText xml:space="preserve"> ADDIN EN.CITE.DATA </w:instrText>
        </w:r>
        <w:r w:rsidR="00425C63">
          <w:fldChar w:fldCharType="end"/>
        </w:r>
        <w:r w:rsidR="00425C63">
          <w:fldChar w:fldCharType="separate"/>
        </w:r>
        <w:r w:rsidR="00425C63">
          <w:rPr>
            <w:noProof/>
          </w:rPr>
          <w:t>Reid et al. (2011)</w:t>
        </w:r>
        <w:r w:rsidR="00425C63">
          <w:fldChar w:fldCharType="end"/>
        </w:r>
      </w:hyperlink>
      <w:r w:rsidRPr="000C272D">
        <w:t xml:space="preserve"> and </w:t>
      </w:r>
      <w:hyperlink w:anchor="_ENREF_149" w:tooltip="Waldron, 2013 #521" w:history="1">
        <w:r w:rsidR="00425C63">
          <w:fldChar w:fldCharType="begin">
            <w:fldData xml:space="preserve">PEVuZE5vdGU+PENpdGUgQXV0aG9yWWVhcj0iMSI+PEF1dGhvcj5XYWxkcm9uPC9BdXRob3I+PFll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</w:fldData>
          </w:fldChar>
        </w:r>
        <w:r w:rsidR="00425C63">
          <w:instrText xml:space="preserve"> ADDIN EN.CITE </w:instrText>
        </w:r>
        <w:r w:rsidR="00425C63">
          <w:fldChar w:fldCharType="begin">
            <w:fldData xml:space="preserve">PEVuZE5vdGU+PENpdGUgQXV0aG9yWWVhcj0iMSI+PEF1dGhvcj5XYWxkcm9uPC9BdXRob3I+PFll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</w:fldData>
          </w:fldChar>
        </w:r>
        <w:r w:rsidR="00425C63">
          <w:instrText xml:space="preserve"> ADDIN EN.CITE.DATA </w:instrText>
        </w:r>
        <w:r w:rsidR="00425C63">
          <w:fldChar w:fldCharType="end"/>
        </w:r>
        <w:r w:rsidR="00425C63">
          <w:fldChar w:fldCharType="separate"/>
        </w:r>
        <w:r w:rsidR="00425C63">
          <w:rPr>
            <w:noProof/>
          </w:rPr>
          <w:t>Waldron et al. (2013)</w:t>
        </w:r>
        <w:r w:rsidR="00425C63">
          <w:fldChar w:fldCharType="end"/>
        </w:r>
      </w:hyperlink>
      <w:r w:rsidRPr="000C272D">
        <w:t xml:space="preserve"> found 25OHD levels to decrease after surgery with an increase in C-reactive protein from normal levels to those indicating an inflammatory response. They also found the levels of VDBP and albumin had significantly decreased, indicating that the decrease in 25OHD could have been due to a loss of binding proteins.</w:t>
      </w:r>
    </w:p>
    <w:p w14:paraId="33DB6A48" w14:textId="06E19B5A" w:rsidR="0072683C" w:rsidRPr="000C272D" w:rsidRDefault="002B1C3D" w:rsidP="005D6EE8">
      <w:hyperlink w:anchor="_ENREF_8" w:tooltip="Barth, 2012 #537" w:history="1">
        <w:r w:rsidR="00425C63">
          <w:fldChar w:fldCharType="begin"/>
        </w:r>
        <w:r w:rsidR="00425C63">
          <w:instrText xml:space="preserve"> ADDIN EN.CITE &lt;EndNote&gt;&lt;Cite AuthorYear="1"&gt;&lt;Author&gt;Barth&lt;/Author&gt;&lt;Year&gt;2012&lt;/Year&gt;&lt;RecNum&gt;537&lt;/RecNum&gt;&lt;DisplayText&gt;Barth et al. (2012)&lt;/DisplayText&gt;&lt;record&gt;&lt;rec-number&gt;537&lt;/rec-number&gt;&lt;foreign-keys&gt;&lt;key app="EN" db-id="2a0fvtrtv22za6exff0x99w8aatd9zzwfzt2" timestamp="1518715070"&gt;537&lt;/key&gt;&lt;key app="ENWeb" db-id=""&gt;0&lt;/key&gt;&lt;/foreign-keys&gt;&lt;ref-type name="Journal Article"&gt;17&lt;/ref-type&gt;&lt;contributors&gt;&lt;authors&gt;&lt;author&gt;Barth, J. H.&lt;/author&gt;&lt;author&gt;Field, H. P.&lt;/author&gt;&lt;author&gt;Mather, A. N.&lt;/author&gt;&lt;author&gt;Plein, S.&lt;/author&gt;&lt;/authors&gt;&lt;/contributors&gt;&lt;auth-address&gt;Clinical Biochemistry, Leeds General Infirmary, Leeds LS1 3EX, UK. julian.barth@leedsth.nhs.uk&lt;/auth-address&gt;&lt;titles&gt;&lt;title&gt;Serum 25 hydroxy-vitamin D does not exhibit an acute phase reaction after acute myocardial infarction&lt;/title&gt;&lt;secondary-title&gt;Ann Clin Biochem&lt;/secondary-title&gt;&lt;alt-title&gt;Annals of clinical biochemistry&lt;/alt-title&gt;&lt;/titles&gt;&lt;periodical&gt;&lt;full-title&gt;Ann Clin Biochem&lt;/full-title&gt;&lt;abbr-1&gt;Annals of clinical biochemistry&lt;/abbr-1&gt;&lt;/periodical&gt;&lt;alt-periodical&gt;&lt;full-title&gt;Ann Clin Biochem&lt;/full-title&gt;&lt;abbr-1&gt;Annals of clinical biochemistry&lt;/abbr-1&gt;&lt;/alt-periodical&gt;&lt;pages&gt;399-401&lt;/pages&gt;&lt;volume&gt;49&lt;/volume&gt;&lt;number&gt;Pt 4&lt;/number&gt;&lt;edition&gt;2012/05/01&lt;/edition&gt;&lt;keywords&gt;&lt;keyword&gt;Acute-Phase Reaction/*blood&lt;/keyword&gt;&lt;keyword&gt;Adult&lt;/keyword&gt;&lt;keyword&gt;Aged&lt;/keyword&gt;&lt;keyword&gt;Female&lt;/keyword&gt;&lt;keyword&gt;Humans&lt;/keyword&gt;&lt;keyword&gt;Magnetic Resonance Imaging&lt;/keyword&gt;&lt;keyword&gt;Male&lt;/keyword&gt;&lt;keyword&gt;Middle Aged&lt;/keyword&gt;&lt;keyword&gt;Myocardial Infarction/*blood&lt;/keyword&gt;&lt;keyword&gt;Vitamin D/*analogs &amp;amp; derivatives/blood&lt;/keyword&gt;&lt;/keywords&gt;&lt;dates&gt;&lt;year&gt;2012&lt;/year&gt;&lt;pub-dates&gt;&lt;date&gt;Jul&lt;/date&gt;&lt;/pub-dates&gt;&lt;/dates&gt;&lt;isbn&gt;1758-1001 (Electronic)&amp;#xD;0004-5632 (Linking)&lt;/isbn&gt;&lt;accession-num&gt;22543926&lt;/accession-num&gt;&lt;urls&gt;&lt;related-urls&gt;&lt;url&gt;https://www.ncbi.nlm.nih.gov/pubmed/22543926&lt;/url&gt;&lt;/related-urls&gt;&lt;/urls&gt;&lt;electronic-resource-num&gt;10.1258/acb.2011.011195&lt;/electronic-resource-num&gt;&lt;/record&gt;&lt;/Cite&gt;&lt;/EndNote&gt;</w:instrText>
        </w:r>
        <w:r w:rsidR="00425C63">
          <w:fldChar w:fldCharType="separate"/>
        </w:r>
        <w:r w:rsidR="00425C63">
          <w:rPr>
            <w:noProof/>
          </w:rPr>
          <w:t>Barth et al. (2012)</w:t>
        </w:r>
        <w:r w:rsidR="00425C63">
          <w:fldChar w:fldCharType="end"/>
        </w:r>
      </w:hyperlink>
      <w:r w:rsidR="00D6487F" w:rsidRPr="000C272D">
        <w:t xml:space="preserve"> measured 25OHD levels in patients after a myocardial infarction while </w:t>
      </w:r>
      <w:hyperlink w:anchor="_ENREF_109" w:tooltip="Newens, 2006 #1328" w:history="1">
        <w:r w:rsidR="00425C63">
          <w:fldChar w:fldCharType="begin"/>
        </w:r>
        <w:r w:rsidR="00425C63">
          <w:instrText xml:space="preserve"> ADDIN EN.CITE &lt;EndNote&gt;&lt;Cite AuthorYear="1"&gt;&lt;Author&gt;Newens&lt;/Author&gt;&lt;Year&gt;2006&lt;/Year&gt;&lt;RecNum&gt;1328&lt;/RecNum&gt;&lt;DisplayText&gt;Newens et al. (2006)&lt;/DisplayText&gt;&lt;record&gt;&lt;rec-number&gt;1328&lt;/rec-number&gt;&lt;foreign-keys&gt;&lt;key app="EN" db-id="2a0fvtrtv22za6exff0x99w8aatd9zzwfzt2" timestamp="1518719004"&gt;1328&lt;/key&gt;&lt;key app="ENWeb" db-id=""&gt;0&lt;/key&gt;&lt;/foreign-keys&gt;&lt;ref-type name="Journal Article"&gt;17&lt;/ref-type&gt;&lt;contributors&gt;&lt;authors&gt;&lt;author&gt;Newens, K.&lt;/author&gt;&lt;author&gt;Filteau, S.&lt;/author&gt;&lt;author&gt;Tomkins, A.&lt;/author&gt;&lt;/authors&gt;&lt;/contributors&gt;&lt;auth-address&gt;Centre for International Child Health, Institute of Child Health, University College London, 30 Guilford Street, London WC1N 1EH, UK.&lt;/auth-address&gt;&lt;titles&gt;&lt;title&gt;Plasma 25-hydroxyvitamin D does not vary over the course of a malarial infection&lt;/title&gt;&lt;secondary-title&gt;Trans R Soc Trop Med Hyg&lt;/secondary-title&gt;&lt;alt-title&gt;Transactions of the Royal Society of Tropical Medicine and Hygiene&lt;/alt-title&gt;&lt;/titles&gt;&lt;periodical&gt;&lt;full-title&gt;Trans R Soc Trop Med Hyg&lt;/full-title&gt;&lt;abbr-1&gt;Transactions of the Royal Society of Tropical Medicine and Hygiene&lt;/abbr-1&gt;&lt;/periodical&gt;&lt;alt-periodical&gt;&lt;full-title&gt;Trans R Soc Trop Med Hyg&lt;/full-title&gt;&lt;abbr-1&gt;Transactions of the Royal Society of Tropical Medicine and Hygiene&lt;/abbr-1&gt;&lt;/alt-periodical&gt;&lt;pages&gt;41-4&lt;/pages&gt;&lt;volume&gt;100&lt;/volume&gt;&lt;number&gt;1&lt;/number&gt;&lt;edition&gt;2005/09/21&lt;/edition&gt;&lt;keywords&gt;&lt;keyword&gt;C-Reactive Protein/analysis&lt;/keyword&gt;&lt;keyword&gt;Follow-Up Studies&lt;/keyword&gt;&lt;keyword&gt;Glycoproteins/blood&lt;/keyword&gt;&lt;keyword&gt;Humans&lt;/keyword&gt;&lt;keyword&gt;Malaria, Falciparum/*blood&lt;/keyword&gt;&lt;keyword&gt;Radioimmunoassay&lt;/keyword&gt;&lt;keyword&gt;Vitamin D/*analogs &amp;amp; derivatives/blood&lt;/keyword&gt;&lt;/keywords&gt;&lt;dates&gt;&lt;year&gt;2006&lt;/year&gt;&lt;pub-dates&gt;&lt;date&gt;Jan&lt;/date&gt;&lt;/pub-dates&gt;&lt;/dates&gt;&lt;isbn&gt;0035-9203 (Print)&amp;#xD;0035-9203 (Linking)&lt;/isbn&gt;&lt;accession-num&gt;16171835&lt;/accession-num&gt;&lt;urls&gt;&lt;related-urls&gt;&lt;url&gt;https://www.ncbi.nlm.nih.gov/pubmed/16171835&lt;/url&gt;&lt;/related-urls&gt;&lt;/urls&gt;&lt;electronic-resource-num&gt;10.1016/j.trstmh.2005.06.022&lt;/electronic-resource-num&gt;&lt;/record&gt;&lt;/Cite&gt;&lt;/EndNote&gt;</w:instrText>
        </w:r>
        <w:r w:rsidR="00425C63">
          <w:fldChar w:fldCharType="separate"/>
        </w:r>
        <w:r w:rsidR="00425C63">
          <w:rPr>
            <w:noProof/>
          </w:rPr>
          <w:t>Newens et al. (2006)</w:t>
        </w:r>
        <w:r w:rsidR="00425C63">
          <w:fldChar w:fldCharType="end"/>
        </w:r>
      </w:hyperlink>
      <w:r w:rsidR="00D6487F" w:rsidRPr="000C272D">
        <w:t xml:space="preserve"> measured 25OHD levels during the course of a malarial infection. Neither study saw a decrease in 25OHD during the course of the disease, how</w:t>
      </w:r>
      <w:r w:rsidR="007A21E6" w:rsidRPr="000C272D">
        <w:t>ever it i</w:t>
      </w:r>
      <w:r w:rsidR="00D6487F" w:rsidRPr="000C272D">
        <w:t>s possible that the levels had already decreased in these pati</w:t>
      </w:r>
      <w:r w:rsidR="007A21E6" w:rsidRPr="000C272D">
        <w:t>ents, as baseline samples were</w:t>
      </w:r>
      <w:r w:rsidR="00D6487F" w:rsidRPr="000C272D">
        <w:t xml:space="preserve"> </w:t>
      </w:r>
      <w:r w:rsidR="007A21E6" w:rsidRPr="000C272D">
        <w:t>un</w:t>
      </w:r>
      <w:r w:rsidR="00D6487F" w:rsidRPr="000C272D">
        <w:t>available due to the nature of the conditions.</w:t>
      </w:r>
    </w:p>
    <w:p w14:paraId="0389239A" w14:textId="77777777" w:rsidR="00EB66FF" w:rsidRPr="000C272D" w:rsidRDefault="00CD1A36" w:rsidP="00F55018">
      <w:pPr>
        <w:pStyle w:val="Heading2"/>
      </w:pPr>
      <w:bookmarkStart w:id="66" w:name="_Toc520790319"/>
      <w:r w:rsidRPr="000C272D">
        <w:t xml:space="preserve">Measurement of Vitamin D and </w:t>
      </w:r>
      <w:r w:rsidR="00497FC6" w:rsidRPr="000C272D">
        <w:t>Threshold</w:t>
      </w:r>
      <w:r w:rsidR="00866027" w:rsidRPr="000C272D">
        <w:t>s</w:t>
      </w:r>
      <w:r w:rsidRPr="000C272D">
        <w:t xml:space="preserve"> of</w:t>
      </w:r>
      <w:r w:rsidR="00AE05F2" w:rsidRPr="000C272D">
        <w:t xml:space="preserve"> Adequacy</w:t>
      </w:r>
      <w:bookmarkEnd w:id="66"/>
    </w:p>
    <w:p w14:paraId="3F277D73" w14:textId="53245FF9" w:rsidR="004E776D" w:rsidRPr="000C272D" w:rsidRDefault="006D78AC" w:rsidP="005D6EE8">
      <w:r w:rsidRPr="000C272D">
        <w:t>25OHD is the analyte of choice for the assessment of vitamin D status as it is the major circulating form, has the longest half</w:t>
      </w:r>
      <w:r w:rsidR="00697DB9" w:rsidRPr="000C272D">
        <w:t>-</w:t>
      </w:r>
      <w:r w:rsidRPr="000C272D">
        <w:t>life</w:t>
      </w:r>
      <w:r w:rsidR="00C62E11" w:rsidRPr="000C272D">
        <w:t>,</w:t>
      </w:r>
      <w:r w:rsidRPr="000C272D">
        <w:t xml:space="preserve"> and is the </w:t>
      </w:r>
      <w:r w:rsidR="00404865" w:rsidRPr="000C272D">
        <w:t>best indicator o</w:t>
      </w:r>
      <w:r w:rsidR="003E2FD9" w:rsidRPr="000C272D">
        <w:t>f the total availability</w:t>
      </w:r>
      <w:r w:rsidR="00AE4CCF" w:rsidRPr="000C272D">
        <w:t xml:space="preserve">, </w:t>
      </w:r>
      <w:r w:rsidR="00AC3899">
        <w:fldChar w:fldCharType="begin"/>
      </w:r>
      <w:r w:rsidR="00AC3899">
        <w:instrText xml:space="preserve"> ADDIN EN.CITE &lt;EndNote&gt;&lt;Cite&gt;&lt;Author&gt;Holick&lt;/Author&gt;&lt;Year&gt;1990&lt;/Year&gt;&lt;RecNum&gt;209&lt;/RecNum&gt;&lt;DisplayText&gt;(Holick, 1990)&lt;/DisplayText&gt;&lt;record&gt;&lt;rec-number&gt;209&lt;/rec-number&gt;&lt;foreign-keys&gt;&lt;key app="EN" db-id="2a0fvtrtv22za6exff0x99w8aatd9zzwfzt2" timestamp="1518713281"&gt;209&lt;/key&gt;&lt;key app="ENWeb" db-id=""&gt;0&lt;/key&gt;&lt;/foreign-keys&gt;&lt;ref-type name="Journal Article"&gt;17&lt;/ref-type&gt;&lt;contributors&gt;&lt;authors&gt;&lt;author&gt;Holick, M. F.&lt;/author&gt;&lt;/authors&gt;&lt;/contributors&gt;&lt;auth-address&gt;Boston University School of Medicine, Vitamin D, Skin, and Bone Research Laboratory, MA 02118.&lt;/auth-address&gt;&lt;titles&gt;&lt;title&gt;The use and interpretation of assays for vitamin D and its metabolites&lt;/title&gt;&lt;secondary-title&gt;J Nutr&lt;/secondary-title&gt;&lt;alt-title&gt;The Journal of nutrition&lt;/alt-title&gt;&lt;/titles&gt;&lt;periodical&gt;&lt;full-title&gt;J Nutr&lt;/full-title&gt;&lt;/periodical&gt;&lt;pages&gt;1464-9&lt;/pages&gt;&lt;volume&gt;120 Suppl 11&lt;/volume&gt;&lt;number&gt;Suppl 11&lt;/number&gt;&lt;edition&gt;1990/11/01&lt;/edition&gt;&lt;keywords&gt;&lt;keyword&gt;25-Hydroxyvitamin D 2/*blood&lt;/keyword&gt;&lt;keyword&gt;Absorption&lt;/keyword&gt;&lt;keyword&gt;Calcitriol/*blood&lt;/keyword&gt;&lt;keyword&gt;Humans&lt;/keyword&gt;&lt;keyword&gt;Photosynthesis&lt;/keyword&gt;&lt;keyword&gt;Sunlight&lt;/keyword&gt;&lt;keyword&gt;Vitamin D/*analysis/metabolism&lt;/keyword&gt;&lt;/keywords&gt;&lt;dates&gt;&lt;year&gt;1990&lt;/year&gt;&lt;pub-dates&gt;&lt;date&gt;Nov&lt;/date&gt;&lt;/pub-dates&gt;&lt;/dates&gt;&lt;isbn&gt;0022-3166 (Print)&amp;#xD;0022-3166 (Linking)&lt;/isbn&gt;&lt;accession-num&gt;2243289&lt;/accession-num&gt;&lt;urls&gt;&lt;related-urls&gt;&lt;url&gt;https://www.ncbi.nlm.nih.gov/pubmed/2243289&lt;/url&gt;&lt;/related-urls&gt;&lt;/urls&gt;&lt;electronic-resource-num&gt;10.1093/jn/120.suppl_11.1464&lt;/electronic-resource-num&gt;&lt;/record&gt;&lt;/Cite&gt;&lt;/EndNote&gt;</w:instrText>
      </w:r>
      <w:r w:rsidR="00AC3899">
        <w:fldChar w:fldCharType="separate"/>
      </w:r>
      <w:r w:rsidR="00AC3899">
        <w:rPr>
          <w:noProof/>
        </w:rPr>
        <w:t>(</w:t>
      </w:r>
      <w:hyperlink w:anchor="_ENREF_75" w:tooltip="Holick, 1990 #209" w:history="1">
        <w:r w:rsidR="00425C63">
          <w:rPr>
            <w:noProof/>
          </w:rPr>
          <w:t>Holick, 1990</w:t>
        </w:r>
      </w:hyperlink>
      <w:r w:rsidR="00AC3899">
        <w:rPr>
          <w:noProof/>
        </w:rPr>
        <w:t>)</w:t>
      </w:r>
      <w:r w:rsidR="00AC3899">
        <w:fldChar w:fldCharType="end"/>
      </w:r>
      <w:r w:rsidRPr="000C272D">
        <w:t>.</w:t>
      </w:r>
      <w:r w:rsidR="004E776D" w:rsidRPr="000C272D">
        <w:t xml:space="preserve"> </w:t>
      </w:r>
      <w:r w:rsidR="007C6102" w:rsidRPr="000C272D">
        <w:t>LC-MS/MS</w:t>
      </w:r>
      <w:r w:rsidR="00755DC1" w:rsidRPr="000C272D">
        <w:t xml:space="preserve"> </w:t>
      </w:r>
      <w:r w:rsidR="007D3EFB" w:rsidRPr="000C272D">
        <w:t xml:space="preserve">analysis </w:t>
      </w:r>
      <w:r w:rsidR="000E6754" w:rsidRPr="000C272D">
        <w:t xml:space="preserve">of serum or plasma </w:t>
      </w:r>
      <w:r w:rsidR="007C6102" w:rsidRPr="000C272D">
        <w:t>is currently the gold standard</w:t>
      </w:r>
      <w:r w:rsidR="004C4F01" w:rsidRPr="000C272D">
        <w:t xml:space="preserve"> method</w:t>
      </w:r>
      <w:r w:rsidR="00C62E11" w:rsidRPr="000C272D">
        <w:t xml:space="preserve">. </w:t>
      </w:r>
      <w:r w:rsidR="00D731FA" w:rsidRPr="000C272D">
        <w:t>Immunoassay methods</w:t>
      </w:r>
      <w:r w:rsidR="004C4F01" w:rsidRPr="000C272D">
        <w:t xml:space="preserve"> are often used</w:t>
      </w:r>
      <w:r w:rsidR="00BA2899" w:rsidRPr="000C272D">
        <w:t xml:space="preserve"> </w:t>
      </w:r>
      <w:r w:rsidR="00D731FA" w:rsidRPr="000C272D">
        <w:t xml:space="preserve">in order </w:t>
      </w:r>
      <w:r w:rsidR="004C4F01" w:rsidRPr="000C272D">
        <w:t>to decrease the cost of analysis and to allow a higher throughput even though they</w:t>
      </w:r>
      <w:r w:rsidR="00C62E11" w:rsidRPr="000C272D">
        <w:t xml:space="preserve"> give discordant results from LC</w:t>
      </w:r>
      <w:r w:rsidR="004C4F01" w:rsidRPr="000C272D">
        <w:t>-MS/MS and from each other</w:t>
      </w:r>
      <w:r w:rsidR="00C055F3" w:rsidRPr="000C272D">
        <w:t>,</w:t>
      </w:r>
      <w:r w:rsidR="00BA2899" w:rsidRPr="000C272D">
        <w:t xml:space="preserve"> </w:t>
      </w:r>
      <w:r w:rsidR="00AC3899">
        <w:fldChar w:fldCharType="begin"/>
      </w:r>
      <w:r w:rsidR="00AC3899">
        <w:instrText xml:space="preserve"> ADDIN EN.CITE &lt;EndNote&gt;&lt;Cite&gt;&lt;Author&gt;Farrell&lt;/Author&gt;&lt;Year&gt;2012&lt;/Year&gt;&lt;RecNum&gt;733&lt;/RecNum&gt;&lt;DisplayText&gt;(Farrell et al., 2012)&lt;/DisplayText&gt;&lt;record&gt;&lt;rec-number&gt;733&lt;/rec-number&gt;&lt;foreign-keys&gt;&lt;key app="EN" db-id="2a0fvtrtv22za6exff0x99w8aatd9zzwfzt2" timestamp="1518716013"&gt;733&lt;/key&gt;&lt;key app="ENWeb" db-id=""&gt;0&lt;/key&gt;&lt;/foreign-keys&gt;&lt;ref-type name="Journal Article"&gt;17&lt;/ref-type&gt;&lt;contributors&gt;&lt;authors&gt;&lt;author&gt;Farrell, C. J.&lt;/author&gt;&lt;author&gt;Martin, S.&lt;/author&gt;&lt;author&gt;McWhinney, B.&lt;/author&gt;&lt;author&gt;Straub, I.&lt;/author&gt;&lt;author&gt;Williams, P.&lt;/author&gt;&lt;author&gt;Herrmann, M.&lt;/author&gt;&lt;/authors&gt;&lt;/contributors&gt;&lt;auth-address&gt;Laverty Pathology, North Ryde, New South Wales, Australia.&lt;/auth-address&gt;&lt;titles&gt;&lt;title&gt;State-of-the-art vitamin D assays: a comparison of automated immunoassays with liquid chromatography-tandem mass spectrometry methods&lt;/title&gt;&lt;secondary-title&gt;Clin Chem&lt;/secondary-title&gt;&lt;alt-title&gt;Clinical chemistry&lt;/alt-title&gt;&lt;/titles&gt;&lt;periodical&gt;&lt;full-title&gt;Clin Chem&lt;/full-title&gt;&lt;/periodical&gt;&lt;pages&gt;531-42&lt;/pages&gt;&lt;volume&gt;58&lt;/volume&gt;&lt;number&gt;3&lt;/number&gt;&lt;edition&gt;2012/01/11&lt;/edition&gt;&lt;keywords&gt;&lt;keyword&gt;Automation&lt;/keyword&gt;&lt;keyword&gt;*Chromatography, Liquid&lt;/keyword&gt;&lt;keyword&gt;Humans&lt;/keyword&gt;&lt;keyword&gt;*Immunoassay&lt;/keyword&gt;&lt;keyword&gt;Sensitivity and Specificity&lt;/keyword&gt;&lt;keyword&gt;*Tandem Mass Spectrometry&lt;/keyword&gt;&lt;keyword&gt;Vitamin D/*analogs &amp;amp; derivatives/blood&lt;/keyword&gt;&lt;/keywords&gt;&lt;dates&gt;&lt;year&gt;2012&lt;/year&gt;&lt;pub-dates&gt;&lt;date&gt;Mar&lt;/date&gt;&lt;/pub-dates&gt;&lt;/dates&gt;&lt;isbn&gt;1530-8561 (Electronic)&amp;#xD;0009-9147 (Linking)&lt;/isbn&gt;&lt;accession-num&gt;22230812&lt;/accession-num&gt;&lt;urls&gt;&lt;related-urls&gt;&lt;url&gt;https://www.ncbi.nlm.nih.gov/pubmed/22230812&lt;/url&gt;&lt;/related-urls&gt;&lt;/urls&gt;&lt;electronic-resource-num&gt;10.1373/clinchem.2011.172155&lt;/electronic-resource-num&gt;&lt;/record&gt;&lt;/Cite&gt;&lt;/EndNote&gt;</w:instrText>
      </w:r>
      <w:r w:rsidR="00AC3899">
        <w:fldChar w:fldCharType="separate"/>
      </w:r>
      <w:r w:rsidR="00AC3899">
        <w:rPr>
          <w:noProof/>
        </w:rPr>
        <w:t>(</w:t>
      </w:r>
      <w:hyperlink w:anchor="_ENREF_54" w:tooltip="Farrell, 2012 #733" w:history="1">
        <w:r w:rsidR="00425C63">
          <w:rPr>
            <w:noProof/>
          </w:rPr>
          <w:t>Farrell et al., 2012</w:t>
        </w:r>
      </w:hyperlink>
      <w:r w:rsidR="00AC3899">
        <w:rPr>
          <w:noProof/>
        </w:rPr>
        <w:t>)</w:t>
      </w:r>
      <w:r w:rsidR="00AC3899">
        <w:fldChar w:fldCharType="end"/>
      </w:r>
      <w:r w:rsidR="00BA2899" w:rsidRPr="000C272D">
        <w:t>.</w:t>
      </w:r>
      <w:r w:rsidR="007C6102" w:rsidRPr="000C272D">
        <w:t xml:space="preserve"> </w:t>
      </w:r>
      <w:r w:rsidR="00C62E11" w:rsidRPr="000C272D">
        <w:t>In order to</w:t>
      </w:r>
      <w:r w:rsidR="00C055F3" w:rsidRPr="000C272D">
        <w:t xml:space="preserve"> minimise variability,</w:t>
      </w:r>
      <w:r w:rsidR="008005A9" w:rsidRPr="000C272D">
        <w:t xml:space="preserve"> r</w:t>
      </w:r>
      <w:r w:rsidR="007C6102" w:rsidRPr="000C272D">
        <w:t>eference materials</w:t>
      </w:r>
      <w:r w:rsidR="008005A9" w:rsidRPr="000C272D">
        <w:t xml:space="preserve"> and a quality control </w:t>
      </w:r>
      <w:r w:rsidR="00457BFC" w:rsidRPr="000C272D">
        <w:t xml:space="preserve">(QC) </w:t>
      </w:r>
      <w:r w:rsidR="008005A9" w:rsidRPr="000C272D">
        <w:t>scheme</w:t>
      </w:r>
      <w:r w:rsidR="004C4F01" w:rsidRPr="000C272D">
        <w:t xml:space="preserve"> have been developed</w:t>
      </w:r>
      <w:r w:rsidR="00BA2899" w:rsidRPr="000C272D">
        <w:t xml:space="preserve">, </w:t>
      </w:r>
      <w:r w:rsidR="001B36A7">
        <w:fldChar w:fldCharType="begin">
          <w:fldData xml:space="preserve">PEVuZE5vdGU+PENpdGU+PEF1dGhvcj5QaGlubmV5PC9BdXRob3I+PFllYXI+MjAxMjwvWWVhcj48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</w:fldData>
        </w:fldChar>
      </w:r>
      <w:r w:rsidR="00AC3899">
        <w:instrText xml:space="preserve"> ADDIN EN.CITE </w:instrText>
      </w:r>
      <w:r w:rsidR="00AC3899">
        <w:fldChar w:fldCharType="begin">
          <w:fldData xml:space="preserve">PEVuZE5vdGU+PENpdGU+PEF1dGhvcj5QaGlubmV5PC9BdXRob3I+PFllYXI+MjAxMjwvWWVhcj48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</w:fldData>
        </w:fldChar>
      </w:r>
      <w:r w:rsidR="00AC3899">
        <w:instrText xml:space="preserve"> ADDIN EN.CITE.DATA </w:instrText>
      </w:r>
      <w:r w:rsidR="00AC3899">
        <w:fldChar w:fldCharType="end"/>
      </w:r>
      <w:r w:rsidR="001B36A7">
        <w:fldChar w:fldCharType="separate"/>
      </w:r>
      <w:r w:rsidR="00AC3899">
        <w:rPr>
          <w:noProof/>
        </w:rPr>
        <w:t>(</w:t>
      </w:r>
      <w:hyperlink w:anchor="_ENREF_122" w:tooltip="Phinney, 2012 #1712" w:history="1">
        <w:r w:rsidR="00425C63">
          <w:rPr>
            <w:noProof/>
          </w:rPr>
          <w:t>Phinney et al., 2012</w:t>
        </w:r>
      </w:hyperlink>
      <w:r w:rsidR="00AC3899">
        <w:rPr>
          <w:noProof/>
        </w:rPr>
        <w:t xml:space="preserve">, </w:t>
      </w:r>
      <w:hyperlink w:anchor="_ENREF_28" w:tooltip="Carter, 2004 #523" w:history="1">
        <w:r w:rsidR="00425C63">
          <w:rPr>
            <w:noProof/>
          </w:rPr>
          <w:t>Carter et al., 2004</w:t>
        </w:r>
      </w:hyperlink>
      <w:r w:rsidR="00AC3899">
        <w:rPr>
          <w:noProof/>
        </w:rPr>
        <w:t>)</w:t>
      </w:r>
      <w:r w:rsidR="001B36A7">
        <w:fldChar w:fldCharType="end"/>
      </w:r>
      <w:r w:rsidR="00BA2899" w:rsidRPr="000C272D">
        <w:t>.</w:t>
      </w:r>
    </w:p>
    <w:p w14:paraId="69046896" w14:textId="726353CB" w:rsidR="00A968F7" w:rsidRPr="000C272D" w:rsidRDefault="002B1C3D" w:rsidP="005D6EE8">
      <w:hyperlink w:anchor="_ENREF_132" w:tooltip="Sattar, 2012 #334" w:history="1">
        <w:r w:rsidR="00425C63">
          <w:fldChar w:fldCharType="begin"/>
        </w:r>
        <w:r w:rsidR="00425C63">
          <w:instrText xml:space="preserve"> ADDIN EN.CITE &lt;EndNote&gt;&lt;Cite AuthorYear="1"&gt;&lt;Author&gt;Sattar&lt;/Author&gt;&lt;Year&gt;2012&lt;/Year&gt;&lt;RecNum&gt;334&lt;/RecNum&gt;&lt;DisplayText&gt;Sattar et al. (2012)&lt;/DisplayText&gt;&lt;record&gt;&lt;rec-number&gt;334&lt;/rec-number&gt;&lt;foreign-keys&gt;&lt;key app="EN" db-id="2a0fvtrtv22za6exff0x99w8aatd9zzwfzt2" timestamp="1518713877"&gt;334&lt;/key&gt;&lt;key app="ENWeb" db-id=""&gt;0&lt;/key&gt;&lt;/foreign-keys&gt;&lt;ref-type name="Journal Article"&gt;17&lt;/ref-type&gt;&lt;contributors&gt;&lt;authors&gt;&lt;author&gt;Sattar, N.&lt;/author&gt;&lt;author&gt;Welsh, P.&lt;/author&gt;&lt;author&gt;Panarelli, M.&lt;/author&gt;&lt;author&gt;Forouhi, N. G.&lt;/author&gt;&lt;/authors&gt;&lt;/contributors&gt;&lt;auth-address&gt;Division of Cardiovascular and Medical Sciences, University of Glasgow, Glasgow G12 8TA, UK. naveed.sattar@glasgow.ac.uk&lt;/auth-address&gt;&lt;titles&gt;&lt;title&gt;Increasing requests for vitamin D measurement: costly, confusing, and without credibility&lt;/title&gt;&lt;secondary-title&gt;Lancet&lt;/secondary-title&gt;&lt;alt-title&gt;Lancet&lt;/alt-title&gt;&lt;/titles&gt;&lt;periodical&gt;&lt;full-title&gt;Lancet&lt;/full-title&gt;&lt;/periodical&gt;&lt;alt-periodical&gt;&lt;full-title&gt;Lancet&lt;/full-title&gt;&lt;/alt-periodical&gt;&lt;pages&gt;95-6&lt;/pages&gt;&lt;volume&gt;379&lt;/volume&gt;&lt;number&gt;9811&lt;/number&gt;&lt;edition&gt;2012/01/17&lt;/edition&gt;&lt;keywords&gt;&lt;keyword&gt;England/epidemiology&lt;/keyword&gt;&lt;keyword&gt;Humans&lt;/keyword&gt;&lt;keyword&gt;Middle Aged&lt;/keyword&gt;&lt;keyword&gt;Vitamin D/*analogs &amp;amp; derivatives/blood&lt;/keyword&gt;&lt;keyword&gt;Vitamin D Deficiency/*diagnosis/epidemiology&lt;/keyword&gt;&lt;/keywords&gt;&lt;dates&gt;&lt;year&gt;2012&lt;/year&gt;&lt;pub-dates&gt;&lt;date&gt;Jan 14&lt;/date&gt;&lt;/pub-dates&gt;&lt;/dates&gt;&lt;isbn&gt;1474-547X (Electronic)&amp;#xD;0140-6736 (Linking)&lt;/isbn&gt;&lt;accession-num&gt;22243814&lt;/accession-num&gt;&lt;urls&gt;&lt;related-urls&gt;&lt;url&gt;https://www.ncbi.nlm.nih.gov/pubmed/22243814&lt;/url&gt;&lt;/related-urls&gt;&lt;/urls&gt;&lt;electronic-resource-num&gt;10.1016/S0140-6736(11)61816-3&lt;/electronic-resource-num&gt;&lt;/record&gt;&lt;/Cite&gt;&lt;/EndNote&gt;</w:instrText>
        </w:r>
        <w:r w:rsidR="00425C63">
          <w:fldChar w:fldCharType="separate"/>
        </w:r>
        <w:r w:rsidR="00425C63">
          <w:rPr>
            <w:noProof/>
          </w:rPr>
          <w:t>Sattar et al. (2012)</w:t>
        </w:r>
        <w:r w:rsidR="00425C63">
          <w:fldChar w:fldCharType="end"/>
        </w:r>
      </w:hyperlink>
      <w:r w:rsidR="00C72A5C" w:rsidRPr="000C272D">
        <w:t xml:space="preserve"> </w:t>
      </w:r>
      <w:r w:rsidR="004E776D" w:rsidRPr="000C272D">
        <w:t xml:space="preserve">discuss the increased </w:t>
      </w:r>
      <w:r w:rsidR="009E5C10" w:rsidRPr="000C272D">
        <w:t xml:space="preserve">testing for vitamin D in </w:t>
      </w:r>
      <w:r w:rsidR="004E776D" w:rsidRPr="000C272D">
        <w:t xml:space="preserve">the UK and ask whether it is necessary. They state that </w:t>
      </w:r>
      <w:r w:rsidR="007C6102" w:rsidRPr="000C272D">
        <w:t>testing of 25OHD in Glasgow Royal Infirmary</w:t>
      </w:r>
      <w:r w:rsidR="006D0655" w:rsidRPr="000C272D">
        <w:t xml:space="preserve"> had increased from 8,682 to 37,830</w:t>
      </w:r>
      <w:r w:rsidR="007C6102" w:rsidRPr="000C272D">
        <w:t xml:space="preserve"> between 2008 and 2010. </w:t>
      </w:r>
      <w:r w:rsidR="00BA2899" w:rsidRPr="000C272D">
        <w:t>While</w:t>
      </w:r>
      <w:r w:rsidR="007C6102" w:rsidRPr="000C272D">
        <w:t xml:space="preserve"> one of the </w:t>
      </w:r>
      <w:r w:rsidR="00BA2899" w:rsidRPr="000C272D">
        <w:t xml:space="preserve">London hospitals had an </w:t>
      </w:r>
      <w:r w:rsidR="00BA2899" w:rsidRPr="000C272D">
        <w:lastRenderedPageBreak/>
        <w:t>increase in requests</w:t>
      </w:r>
      <w:r w:rsidR="007C6102" w:rsidRPr="000C272D">
        <w:t xml:space="preserve"> from 7537 in 2007 to just u</w:t>
      </w:r>
      <w:r w:rsidR="00BA2899" w:rsidRPr="000C272D">
        <w:t>nder 46000 in 2010.</w:t>
      </w:r>
      <w:r w:rsidR="00B0260A" w:rsidRPr="000C272D">
        <w:t xml:space="preserve"> </w:t>
      </w:r>
      <w:r w:rsidR="00BC140B" w:rsidRPr="000C272D">
        <w:t>T</w:t>
      </w:r>
      <w:r w:rsidR="00B0260A" w:rsidRPr="000C272D">
        <w:t>hey say this c</w:t>
      </w:r>
      <w:r w:rsidR="00BC140B" w:rsidRPr="000C272D">
        <w:t>osts the NHS around £20 per test</w:t>
      </w:r>
      <w:r w:rsidR="00B0260A" w:rsidRPr="000C272D">
        <w:t>.</w:t>
      </w:r>
      <w:r w:rsidR="00AD4223" w:rsidRPr="000C272D">
        <w:t xml:space="preserve"> </w:t>
      </w:r>
    </w:p>
    <w:p w14:paraId="692D2B17" w14:textId="214A8F3A" w:rsidR="00A968F7" w:rsidRPr="000C272D" w:rsidRDefault="00AD4223" w:rsidP="005D6EE8">
      <w:r w:rsidRPr="000C272D">
        <w:t>Although it</w:t>
      </w:r>
      <w:r w:rsidR="00B2257F" w:rsidRPr="000C272D">
        <w:t xml:space="preserve"> i</w:t>
      </w:r>
      <w:r w:rsidR="00C92909">
        <w:t>s agreed that a level above</w:t>
      </w:r>
      <w:r w:rsidRPr="000C272D">
        <w:t xml:space="preserve"> </w:t>
      </w:r>
      <w:r w:rsidR="00AD2B37" w:rsidRPr="000C272D">
        <w:t xml:space="preserve">25nmol/L is required to prevent rickets in children and osteomalacia in adults, </w:t>
      </w:r>
      <w:r w:rsidR="00AC3899">
        <w:fldChar w:fldCharType="begin"/>
      </w:r>
      <w:r w:rsidR="00AC3899">
        <w:instrText xml:space="preserve"> ADDIN EN.CITE &lt;EndNote&gt;&lt;Cite&gt;&lt;Author&gt;Wharton&lt;/Author&gt;&lt;Year&gt;2003&lt;/Year&gt;&lt;RecNum&gt;584&lt;/RecNum&gt;&lt;DisplayText&gt;(Wharton and Bishop, 2003)&lt;/DisplayText&gt;&lt;record&gt;&lt;rec-number&gt;584&lt;/rec-number&gt;&lt;foreign-keys&gt;&lt;key app="EN" db-id="2a0fvtrtv22za6exff0x99w8aatd9zzwfzt2" timestamp="1518715268"&gt;584&lt;/key&gt;&lt;key app="ENWeb" db-id=""&gt;0&lt;/key&gt;&lt;/foreign-keys&gt;&lt;ref-type name="Journal Article"&gt;17&lt;/ref-type&gt;&lt;contributors&gt;&lt;authors&gt;&lt;author&gt;Wharton, B.&lt;/author&gt;&lt;author&gt;Bishop, N.&lt;/author&gt;&lt;/authors&gt;&lt;/contributors&gt;&lt;auth-address&gt;MRC Childhood Nutrition Research Centre, Institute of Child Health, WC1N 1EH, London, UK. bwharton@ich.ucl.ac.uk&lt;/auth-address&gt;&lt;titles&gt;&lt;title&gt;Rickets&lt;/title&gt;&lt;secondary-title&gt;Lancet&lt;/secondary-title&gt;&lt;alt-title&gt;Lancet&lt;/alt-title&gt;&lt;/titles&gt;&lt;periodical&gt;&lt;full-title&gt;Lancet&lt;/full-title&gt;&lt;/periodical&gt;&lt;alt-periodical&gt;&lt;full-title&gt;Lancet&lt;/full-title&gt;&lt;/alt-periodical&gt;&lt;pages&gt;1389-400&lt;/pages&gt;&lt;volume&gt;362&lt;/volume&gt;&lt;number&gt;9393&lt;/number&gt;&lt;edition&gt;2003/10/31&lt;/edition&gt;&lt;keywords&gt;&lt;keyword&gt;Adolescent&lt;/keyword&gt;&lt;keyword&gt;Child&lt;/keyword&gt;&lt;keyword&gt;Child, Preschool&lt;/keyword&gt;&lt;keyword&gt;Female&lt;/keyword&gt;&lt;keyword&gt;Humans&lt;/keyword&gt;&lt;keyword&gt;Infant&lt;/keyword&gt;&lt;keyword&gt;Infant, Newborn&lt;/keyword&gt;&lt;keyword&gt;Male&lt;/keyword&gt;&lt;keyword&gt;Pregnancy&lt;/keyword&gt;&lt;keyword&gt;*Rickets/diagnosis/etiology/prevention &amp;amp; control&lt;/keyword&gt;&lt;/keywords&gt;&lt;dates&gt;&lt;year&gt;2003&lt;/year&gt;&lt;pub-dates&gt;&lt;date&gt;Oct 25&lt;/date&gt;&lt;/pub-dates&gt;&lt;/dates&gt;&lt;isbn&gt;1474-547X (Electronic)&amp;#xD;0140-6736 (Linking)&lt;/isbn&gt;&lt;accession-num&gt;14585642&lt;/accession-num&gt;&lt;urls&gt;&lt;related-urls&gt;&lt;url&gt;https://www.ncbi.nlm.nih.gov/pubmed/14585642&lt;/url&gt;&lt;/related-urls&gt;&lt;/urls&gt;&lt;electronic-resource-num&gt;10.1016/S0140-6736(03)14636-3&lt;/electronic-resource-num&gt;&lt;/record&gt;&lt;/Cite&gt;&lt;/EndNote&gt;</w:instrText>
      </w:r>
      <w:r w:rsidR="00AC3899">
        <w:fldChar w:fldCharType="separate"/>
      </w:r>
      <w:r w:rsidR="00AC3899">
        <w:rPr>
          <w:noProof/>
        </w:rPr>
        <w:t>(</w:t>
      </w:r>
      <w:hyperlink w:anchor="_ENREF_153" w:tooltip="Wharton, 2003 #584" w:history="1">
        <w:r w:rsidR="00425C63">
          <w:rPr>
            <w:noProof/>
          </w:rPr>
          <w:t>Wharton and Bishop, 2003</w:t>
        </w:r>
      </w:hyperlink>
      <w:r w:rsidR="00AC3899">
        <w:rPr>
          <w:noProof/>
        </w:rPr>
        <w:t>)</w:t>
      </w:r>
      <w:r w:rsidR="00AC3899">
        <w:fldChar w:fldCharType="end"/>
      </w:r>
      <w:r w:rsidR="00C406AC" w:rsidRPr="000C272D">
        <w:t>, the Institute of M</w:t>
      </w:r>
      <w:r w:rsidR="00AD2B37" w:rsidRPr="000C272D">
        <w:t xml:space="preserve">edicine guidelines state that a level below 50nmol/L is ‘inadequate’ </w:t>
      </w:r>
      <w:r w:rsidR="00AC3899">
        <w:fldChar w:fldCharType="begin"/>
      </w:r>
      <w:r w:rsidR="00AC3899">
        <w:instrText xml:space="preserve"> ADDIN EN.CITE &lt;EndNote&gt;&lt;Cite&gt;&lt;Author&gt;Ross&lt;/Author&gt;&lt;Year&gt;2011&lt;/Year&gt;&lt;RecNum&gt;60&lt;/RecNum&gt;&lt;DisplayText&gt;(Ross et al., 2011)&lt;/DisplayText&gt;&lt;record&gt;&lt;rec-number&gt;60&lt;/rec-number&gt;&lt;foreign-keys&gt;&lt;key app="EN" db-id="2a0fvtrtv22za6exff0x99w8aatd9zzwfzt2" timestamp="1518712810"&gt;60&lt;/key&gt;&lt;key app="ENWeb" db-id=""&gt;0&lt;/key&gt;&lt;/foreign-keys&gt;&lt;ref-type name="Journal Article"&gt;17&lt;/ref-type&gt;&lt;contributors&gt;&lt;authors&gt;&lt;author&gt;Ross, A Catharine&lt;/author&gt;&lt;author&gt;Manson, JoAnn E&lt;/author&gt;&lt;author&gt;Abrams, Steven A&lt;/author&gt;&lt;author&gt;Aloia, John F&lt;/author&gt;&lt;author&gt;Brannon, Patsy M&lt;/author&gt;&lt;author&gt;Clinton, Steven K&lt;/author&gt;&lt;author&gt;Durazo-Arvizu, Ramon A&lt;/author&gt;&lt;author&gt;Gallagher, J Christopher&lt;/author&gt;&lt;author&gt;Gallo, Richard L&lt;/author&gt;&lt;author&gt;Jones, Glenville&lt;/author&gt;&lt;/authors&gt;&lt;/contributors&gt;&lt;titles&gt;&lt;title&gt;The 2011 report on dietary reference intakes for calcium and vitamin D from the Institute of Medicine: what clinicians need to know&lt;/title&gt;&lt;secondary-title&gt;Journal of Clinical Endocrinology &amp;amp; Metabolism&lt;/secondary-title&gt;&lt;/titles&gt;&lt;periodical&gt;&lt;full-title&gt;Journal of Clinical Endocrinology &amp;amp; Metabolism&lt;/full-title&gt;&lt;/periodical&gt;&lt;pages&gt;53-58&lt;/pages&gt;&lt;volume&gt;96&lt;/volume&gt;&lt;number&gt;1&lt;/number&gt;&lt;dates&gt;&lt;year&gt;2011&lt;/year&gt;&lt;/dates&gt;&lt;isbn&gt;0021-972X&lt;/isbn&gt;&lt;urls&gt;&lt;/urls&gt;&lt;/record&gt;&lt;/Cite&gt;&lt;/EndNote&gt;</w:instrText>
      </w:r>
      <w:r w:rsidR="00AC3899">
        <w:fldChar w:fldCharType="separate"/>
      </w:r>
      <w:r w:rsidR="00AC3899">
        <w:rPr>
          <w:noProof/>
        </w:rPr>
        <w:t>(</w:t>
      </w:r>
      <w:hyperlink w:anchor="_ENREF_130" w:tooltip="Ross, 2011 #60" w:history="1">
        <w:r w:rsidR="00425C63">
          <w:rPr>
            <w:noProof/>
          </w:rPr>
          <w:t>Ross et al., 2011</w:t>
        </w:r>
      </w:hyperlink>
      <w:r w:rsidR="00AC3899">
        <w:rPr>
          <w:noProof/>
        </w:rPr>
        <w:t>)</w:t>
      </w:r>
      <w:r w:rsidR="00AC3899">
        <w:fldChar w:fldCharType="end"/>
      </w:r>
      <w:r w:rsidR="008121AA" w:rsidRPr="000C272D">
        <w:t xml:space="preserve"> and these are also recommended by the national osteoporosis society in the UK, </w:t>
      </w:r>
      <w:r w:rsidR="00AC3899">
        <w:fldChar w:fldCharType="begin"/>
      </w:r>
      <w:r w:rsidR="00AC3899">
        <w:instrText xml:space="preserve"> ADDIN EN.CITE &lt;EndNote&gt;&lt;Cite&gt;&lt;Author&gt;Francis&lt;/Author&gt;&lt;Year&gt;2013&lt;/Year&gt;&lt;RecNum&gt;1&lt;/RecNum&gt;&lt;DisplayText&gt;(Francis et al., 2013)&lt;/DisplayText&gt;&lt;record&gt;&lt;rec-number&gt;1&lt;/rec-number&gt;&lt;foreign-keys&gt;&lt;key app="EN" db-id="2a0fvtrtv22za6exff0x99w8aatd9zzwfzt2" timestamp="1518712499"&gt;1&lt;/key&gt;&lt;/foreign-keys&gt;&lt;ref-type name="Journal Article"&gt;17&lt;/ref-type&gt;&lt;contributors&gt;&lt;authors&gt;&lt;author&gt;Francis, R&lt;/author&gt;&lt;author&gt;Aspray, T&lt;/author&gt;&lt;author&gt;Fraser, W&lt;/author&gt;&lt;author&gt;Gittoes, N&lt;/author&gt;&lt;author&gt;Javaid, K&lt;/author&gt;&lt;/authors&gt;&lt;/contributors&gt;&lt;titles&gt;&lt;title&gt;Vitamin D and Bone Health: A Practical Clinical Guideline for Patient Management&lt;/title&gt;&lt;secondary-title&gt;The National Osteoporosis Society&lt;/secondary-title&gt;&lt;/titles&gt;&lt;periodical&gt;&lt;full-title&gt;The National Osteoporosis Society&lt;/full-title&gt;&lt;/periodical&gt;&lt;dates&gt;&lt;year&gt;2013&lt;/year&gt;&lt;/dates&gt;&lt;urls&gt;&lt;/urls&gt;&lt;/record&gt;&lt;/Cite&gt;&lt;/EndNote&gt;</w:instrText>
      </w:r>
      <w:r w:rsidR="00AC3899">
        <w:fldChar w:fldCharType="separate"/>
      </w:r>
      <w:r w:rsidR="00AC3899">
        <w:rPr>
          <w:noProof/>
        </w:rPr>
        <w:t>(</w:t>
      </w:r>
      <w:hyperlink w:anchor="_ENREF_57" w:tooltip="Francis, 2013 #1" w:history="1">
        <w:r w:rsidR="00425C63">
          <w:rPr>
            <w:noProof/>
          </w:rPr>
          <w:t>Francis et al., 2013</w:t>
        </w:r>
      </w:hyperlink>
      <w:r w:rsidR="00AC3899">
        <w:rPr>
          <w:noProof/>
        </w:rPr>
        <w:t>)</w:t>
      </w:r>
      <w:r w:rsidR="00AC3899">
        <w:fldChar w:fldCharType="end"/>
      </w:r>
      <w:r w:rsidR="00C406AC" w:rsidRPr="000C272D">
        <w:t xml:space="preserve">. The Endocrine Society agree that a level under 50nmol/L should be considered deficient, however they also state that a level under 75nmol is insufficient, </w:t>
      </w:r>
      <w:r w:rsidR="00AC3899">
        <w:fldChar w:fldCharType="begin"/>
      </w:r>
      <w:r w:rsidR="00AC3899">
        <w:instrText xml:space="preserve"> ADDIN EN.CITE &lt;EndNote&gt;&lt;Cite&gt;&lt;Author&gt;Holick&lt;/Author&gt;&lt;Year&gt;2011&lt;/Year&gt;&lt;RecNum&gt;261&lt;/RecNum&gt;&lt;DisplayText&gt;(Holick et al., 2011)&lt;/DisplayText&gt;&lt;record&gt;&lt;rec-number&gt;261&lt;/rec-number&gt;&lt;foreign-keys&gt;&lt;key app="EN" db-id="2a0fvtrtv22za6exff0x99w8aatd9zzwfzt2" timestamp="1518713508"&gt;261&lt;/key&gt;&lt;key app="ENWeb" db-id=""&gt;0&lt;/key&gt;&lt;/foreign-keys&gt;&lt;ref-type name="Journal Article"&gt;17&lt;/ref-type&gt;&lt;contributors&gt;&lt;authors&gt;&lt;author&gt;Holick, M. F.&lt;/author&gt;&lt;author&gt;Binkley, N. C.&lt;/author&gt;&lt;author&gt;Bischoff-Ferrari, H. A.&lt;/author&gt;&lt;author&gt;Gordon, C. M.&lt;/author&gt;&lt;author&gt;Hanley, D. A.&lt;/author&gt;&lt;author&gt;Heaney, R. P.&lt;/author&gt;&lt;author&gt;Murad, M. H.&lt;/author&gt;&lt;author&gt;Weaver, C. M.&lt;/author&gt;&lt;author&gt;Endocrine, Society&lt;/author&gt;&lt;/authors&gt;&lt;/contributors&gt;&lt;auth-address&gt;Boston University School of Medicine, Boston, Massachusetts 02118, USA.&lt;/auth-address&gt;&lt;titles&gt;&lt;title&gt;Evaluation, treatment, and prevention of vitamin D deficiency: an Endocrine Society clinical practice guideline&lt;/title&gt;&lt;secondary-title&gt;J Clin Endocrinol Metab&lt;/secondary-title&gt;&lt;alt-title&gt;The Journal of clinical endocrinology and metabolism&lt;/alt-title&gt;&lt;/titles&gt;&lt;periodical&gt;&lt;full-title&gt;J Clin Endocrinol Metab&lt;/full-title&gt;&lt;/periodical&gt;&lt;pages&gt;1911-30&lt;/pages&gt;&lt;volume&gt;96&lt;/volume&gt;&lt;number&gt;7&lt;/number&gt;&lt;edition&gt;2011/06/08&lt;/edition&gt;&lt;keywords&gt;&lt;keyword&gt;Evidence-Based Medicine&lt;/keyword&gt;&lt;keyword&gt;Humans&lt;/keyword&gt;&lt;keyword&gt;Risk Factors&lt;/keyword&gt;&lt;keyword&gt;Vitamin D/blood&lt;/keyword&gt;&lt;keyword&gt;Vitamin D Deficiency/diagnosis/*prevention &amp;amp; control/therapy&lt;/keyword&gt;&lt;/keywords&gt;&lt;dates&gt;&lt;year&gt;2011&lt;/year&gt;&lt;pub-dates&gt;&lt;date&gt;Jul&lt;/date&gt;&lt;/pub-dates&gt;&lt;/dates&gt;&lt;isbn&gt;1945-7197 (Electronic)&amp;#xD;0021-972X (Linking)&lt;/isbn&gt;&lt;accession-num&gt;21646368&lt;/accession-num&gt;&lt;urls&gt;&lt;related-urls&gt;&lt;url&gt;https://www.ncbi.nlm.nih.gov/pubmed/21646368&lt;/url&gt;&lt;/related-urls&gt;&lt;/urls&gt;&lt;electronic-resource-num&gt;10.1210/jc.2011-0385&lt;/electronic-resource-num&gt;&lt;/record&gt;&lt;/Cite&gt;&lt;/EndNote&gt;</w:instrText>
      </w:r>
      <w:r w:rsidR="00AC3899">
        <w:fldChar w:fldCharType="separate"/>
      </w:r>
      <w:r w:rsidR="00AC3899">
        <w:rPr>
          <w:noProof/>
        </w:rPr>
        <w:t>(</w:t>
      </w:r>
      <w:hyperlink w:anchor="_ENREF_78" w:tooltip="Holick, 2011 #261" w:history="1">
        <w:r w:rsidR="00425C63">
          <w:rPr>
            <w:noProof/>
          </w:rPr>
          <w:t>Holick et al., 2011</w:t>
        </w:r>
      </w:hyperlink>
      <w:r w:rsidR="00AC3899">
        <w:rPr>
          <w:noProof/>
        </w:rPr>
        <w:t>)</w:t>
      </w:r>
      <w:r w:rsidR="00AC3899">
        <w:fldChar w:fldCharType="end"/>
      </w:r>
      <w:r w:rsidR="001465B4" w:rsidRPr="000C272D">
        <w:t>.</w:t>
      </w:r>
      <w:r w:rsidR="00B50CDF" w:rsidRPr="000C272D">
        <w:t xml:space="preserve"> In a cohort of 45 year olds, nearly half had a 25OHD level under 40nmol/L and 90% had a level under 75nmol/L in winter and spring, while 60% had a level under 75nmol/L year round</w:t>
      </w:r>
      <w:r w:rsidR="009D2669" w:rsidRPr="000C272D">
        <w:t xml:space="preserve">, </w:t>
      </w:r>
      <w:r w:rsidR="00AC3899">
        <w:fldChar w:fldCharType="begin"/>
      </w:r>
      <w:r w:rsidR="00AC3899">
        <w:instrText xml:space="preserve"> ADDIN EN.CITE &lt;EndNote&gt;&lt;Cite&gt;&lt;Author&gt;Hypponen&lt;/Author&gt;&lt;Year&gt;2007&lt;/Year&gt;&lt;RecNum&gt;1053&lt;/RecNum&gt;&lt;DisplayText&gt;(Hypponen and Power, 2007)&lt;/DisplayText&gt;&lt;record&gt;&lt;rec-number&gt;1053&lt;/rec-number&gt;&lt;foreign-keys&gt;&lt;key app="EN" db-id="2a0fvtrtv22za6exff0x99w8aatd9zzwfzt2" timestamp="1518717588"&gt;1053&lt;/key&gt;&lt;key app="ENWeb" db-id=""&gt;0&lt;/key&gt;&lt;/foreign-keys&gt;&lt;ref-type name="Journal Article"&gt;17&lt;/ref-type&gt;&lt;contributors&gt;&lt;authors&gt;&lt;author&gt;Hypponen, E.&lt;/author&gt;&lt;author&gt;Power, C.&lt;/author&gt;&lt;/authors&gt;&lt;/contributors&gt;&lt;auth-address&gt;Inst Child Hlth, Ctr Paediat Epidemiol &amp;amp; Biostat, London WC1N 1EH, England&lt;/auth-address&gt;&lt;titles&gt;&lt;title&gt;Hypovitaminosis D in British adults at age 45 y: nationwide cohort study of dietary and lifestyle predictors&lt;/title&gt;&lt;secondary-title&gt;American Journal of Clinical Nutrition&lt;/secondary-title&gt;&lt;alt-title&gt;Am J Clin Nutr&lt;/alt-title&gt;&lt;/titles&gt;&lt;alt-periodical&gt;&lt;full-title&gt;Am J Clin Nutr&lt;/full-title&gt;&lt;abbr-1&gt;The American journal of clinical nutrition&lt;/abbr-1&gt;&lt;/alt-periodical&gt;&lt;pages&gt;860-868&lt;/pages&gt;&lt;volume&gt;85&lt;/volume&gt;&lt;number&gt;3&lt;/number&gt;&lt;keywords&gt;&lt;keyword&gt;25-hydroxyvitamin d&lt;/keyword&gt;&lt;keyword&gt;vitamin d status&lt;/keyword&gt;&lt;keyword&gt;vitamin d supplements&lt;/keyword&gt;&lt;keyword&gt;vitamin d deficiency&lt;/keyword&gt;&lt;keyword&gt;seasonality&lt;/keyword&gt;&lt;keyword&gt;fortified food&lt;/keyword&gt;&lt;keyword&gt;population studies&lt;/keyword&gt;&lt;keyword&gt;great britain&lt;/keyword&gt;&lt;keyword&gt;vitamin-d insufficiency&lt;/keyword&gt;&lt;keyword&gt;birth-cohort&lt;/keyword&gt;&lt;keyword&gt;d deficiency&lt;/keyword&gt;&lt;keyword&gt;d supplementation&lt;/keyword&gt;&lt;keyword&gt;25-hydroxyvitamin-d&lt;/keyword&gt;&lt;keyword&gt;population&lt;/keyword&gt;&lt;keyword&gt;obesity&lt;/keyword&gt;&lt;keyword&gt;perspective&lt;/keyword&gt;&lt;keyword&gt;rickets&lt;/keyword&gt;&lt;keyword&gt;disease&lt;/keyword&gt;&lt;/keywords&gt;&lt;dates&gt;&lt;year&gt;2007&lt;/year&gt;&lt;pub-dates&gt;&lt;date&gt;Mar&lt;/date&gt;&lt;/pub-dates&gt;&lt;/dates&gt;&lt;isbn&gt;0002-9165&lt;/isbn&gt;&lt;accession-num&gt;WOS:000244917900028&lt;/accession-num&gt;&lt;urls&gt;&lt;related-urls&gt;&lt;url&gt;&amp;lt;Go to ISI&amp;gt;://WOS:000244917900028&lt;/url&gt;&lt;/related-urls&gt;&lt;/urls&gt;&lt;language&gt;English&lt;/language&gt;&lt;/record&gt;&lt;/Cite&gt;&lt;/EndNote&gt;</w:instrText>
      </w:r>
      <w:r w:rsidR="00AC3899">
        <w:fldChar w:fldCharType="separate"/>
      </w:r>
      <w:r w:rsidR="00AC3899">
        <w:rPr>
          <w:noProof/>
        </w:rPr>
        <w:t>(</w:t>
      </w:r>
      <w:hyperlink w:anchor="_ENREF_81" w:tooltip="Hypponen, 2007 #1053" w:history="1">
        <w:r w:rsidR="00425C63">
          <w:rPr>
            <w:noProof/>
          </w:rPr>
          <w:t>Hypponen and Power, 2007</w:t>
        </w:r>
      </w:hyperlink>
      <w:r w:rsidR="00AC3899">
        <w:rPr>
          <w:noProof/>
        </w:rPr>
        <w:t>)</w:t>
      </w:r>
      <w:r w:rsidR="00AC3899">
        <w:fldChar w:fldCharType="end"/>
      </w:r>
      <w:r w:rsidR="00B50CDF" w:rsidRPr="000C272D">
        <w:t>.</w:t>
      </w:r>
      <w:r w:rsidR="001465B4" w:rsidRPr="000C272D">
        <w:t xml:space="preserve"> This means that as much as half of the population of the UK could have an inadequate level of vitamin D in the winter and spring according t</w:t>
      </w:r>
      <w:r w:rsidR="00664A02">
        <w:t>o the levels recommended by the Endocrine Society</w:t>
      </w:r>
      <w:r w:rsidR="001465B4" w:rsidRPr="000C272D">
        <w:t xml:space="preserve"> guidelines.</w:t>
      </w:r>
    </w:p>
    <w:p w14:paraId="04DB0114" w14:textId="5123E1F9" w:rsidR="00A968F7" w:rsidRPr="000C272D" w:rsidRDefault="00BF786E" w:rsidP="005D6EE8">
      <w:r w:rsidRPr="000C272D">
        <w:t>T</w:t>
      </w:r>
      <w:r w:rsidR="006E0A4B" w:rsidRPr="000C272D">
        <w:t xml:space="preserve">he threshold for vitamin D adequacy </w:t>
      </w:r>
      <w:r w:rsidR="00554C79" w:rsidRPr="000C272D">
        <w:t xml:space="preserve">is difficult to determine as 25OHD does not directly affect bone. The correlation </w:t>
      </w:r>
      <w:r w:rsidR="00FE5F53" w:rsidRPr="000C272D">
        <w:t xml:space="preserve">of 25OHD </w:t>
      </w:r>
      <w:r w:rsidR="00554C79" w:rsidRPr="000C272D">
        <w:t>to</w:t>
      </w:r>
      <w:r w:rsidR="003A5A00">
        <w:t xml:space="preserve"> PTH concentration</w:t>
      </w:r>
      <w:r w:rsidR="00933449" w:rsidRPr="000C272D">
        <w:t xml:space="preserve"> and</w:t>
      </w:r>
      <w:r w:rsidRPr="000C272D">
        <w:t>/or</w:t>
      </w:r>
      <w:r w:rsidR="00933449" w:rsidRPr="000C272D">
        <w:t xml:space="preserve"> bone mineral density </w:t>
      </w:r>
      <w:r w:rsidR="00CF18D4" w:rsidRPr="000C272D">
        <w:t>has been used</w:t>
      </w:r>
      <w:r w:rsidR="00B34A13" w:rsidRPr="000C272D">
        <w:t xml:space="preserve">, </w:t>
      </w:r>
      <w:r w:rsidR="00AC3899">
        <w:fldChar w:fldCharType="begin"/>
      </w:r>
      <w:r w:rsidR="00AC3899">
        <w:instrText xml:space="preserve"> ADDIN EN.CITE &lt;EndNote&gt;&lt;Cite&gt;&lt;Author&gt;Dawson-Hughes&lt;/Author&gt;&lt;Year&gt;2005&lt;/Year&gt;&lt;RecNum&gt;902&lt;/RecNum&gt;&lt;DisplayText&gt;(Dawson-Hughes et al., 2005)&lt;/DisplayText&gt;&lt;record&gt;&lt;rec-number&gt;902&lt;/rec-number&gt;&lt;foreign-keys&gt;&lt;key app="EN" db-id="2a0fvtrtv22za6exff0x99w8aatd9zzwfzt2" timestamp="1518716798"&gt;902&lt;/key&gt;&lt;key app="ENWeb" db-id=""&gt;0&lt;/key&gt;&lt;/foreign-keys&gt;&lt;ref-type name="Journal Article"&gt;17&lt;/ref-type&gt;&lt;contributors&gt;&lt;authors&gt;&lt;author&gt;Dawson-Hughes, B.&lt;/author&gt;&lt;author&gt;Heaney, R. P.&lt;/author&gt;&lt;author&gt;Holick, M. F.&lt;/author&gt;&lt;author&gt;Lips, P.&lt;/author&gt;&lt;author&gt;Meunier, P. J.&lt;/author&gt;&lt;author&gt;Vieth, R.&lt;/author&gt;&lt;/authors&gt;&lt;/contributors&gt;&lt;titles&gt;&lt;title&gt;Estimates of optimal vitamin D status&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713-6&lt;/pages&gt;&lt;volume&gt;16&lt;/volume&gt;&lt;number&gt;7&lt;/number&gt;&lt;edition&gt;2005/03/19&lt;/edition&gt;&lt;keywords&gt;&lt;keyword&gt;Adult&lt;/keyword&gt;&lt;keyword&gt;Aged&lt;/keyword&gt;&lt;keyword&gt;Aging/metabolism&lt;/keyword&gt;&lt;keyword&gt;Bone and Bones/metabolism&lt;/keyword&gt;&lt;keyword&gt;Calcifediol/blood&lt;/keyword&gt;&lt;keyword&gt;Female&lt;/keyword&gt;&lt;keyword&gt;Fractures, Bone/blood/etiology&lt;/keyword&gt;&lt;keyword&gt;*Health Status&lt;/keyword&gt;&lt;keyword&gt;Humans&lt;/keyword&gt;&lt;keyword&gt;Male&lt;/keyword&gt;&lt;keyword&gt;Middle Aged&lt;/keyword&gt;&lt;keyword&gt;Parathyroid Hormone/blood&lt;/keyword&gt;&lt;keyword&gt;Risk&lt;/keyword&gt;&lt;keyword&gt;Vitamin D/*administration &amp;amp; dosage/blood&lt;/keyword&gt;&lt;keyword&gt;Vitamin D Deficiency/blood/complications&lt;/keyword&gt;&lt;/keywords&gt;&lt;dates&gt;&lt;year&gt;2005&lt;/year&gt;&lt;pub-dates&gt;&lt;date&gt;Jul&lt;/date&gt;&lt;/pub-dates&gt;&lt;/dates&gt;&lt;isbn&gt;0937-941X (Print)&amp;#xD;0937-941X (Linking)&lt;/isbn&gt;&lt;accession-num&gt;15776217&lt;/accession-num&gt;&lt;urls&gt;&lt;related-urls&gt;&lt;url&gt;https://www.ncbi.nlm.nih.gov/pubmed/15776217&lt;/url&gt;&lt;/related-urls&gt;&lt;/urls&gt;&lt;electronic-resource-num&gt;10.1007/s00198-005-1867-7&lt;/electronic-resource-num&gt;&lt;/record&gt;&lt;/Cite&gt;&lt;/EndNote&gt;</w:instrText>
      </w:r>
      <w:r w:rsidR="00AC3899">
        <w:fldChar w:fldCharType="separate"/>
      </w:r>
      <w:r w:rsidR="00AC3899">
        <w:rPr>
          <w:noProof/>
        </w:rPr>
        <w:t>(</w:t>
      </w:r>
      <w:hyperlink w:anchor="_ENREF_45" w:tooltip="Dawson-Hughes, 2005 #902" w:history="1">
        <w:r w:rsidR="00425C63">
          <w:rPr>
            <w:noProof/>
          </w:rPr>
          <w:t>Dawson-Hughes et al., 2005</w:t>
        </w:r>
      </w:hyperlink>
      <w:r w:rsidR="00AC3899">
        <w:rPr>
          <w:noProof/>
        </w:rPr>
        <w:t>)</w:t>
      </w:r>
      <w:r w:rsidR="00AC3899">
        <w:fldChar w:fldCharType="end"/>
      </w:r>
      <w:r w:rsidR="00CF18D4" w:rsidRPr="000C272D">
        <w:t xml:space="preserve">. </w:t>
      </w:r>
      <w:hyperlink w:anchor="_ENREF_97" w:tooltip="Lips, 1988 #179" w:history="1">
        <w:r w:rsidR="00425C63">
          <w:fldChar w:fldCharType="begin">
            <w:fldData xml:space="preserve">PEVuZE5vdGU+PENpdGUgQXV0aG9yWWVhcj0iMSI+PEF1dGhvcj5MaXBzPC9BdXRob3I+PFllYXI+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</w:fldData>
          </w:fldChar>
        </w:r>
        <w:r w:rsidR="00425C63">
          <w:instrText xml:space="preserve"> ADDIN EN.CITE </w:instrText>
        </w:r>
        <w:r w:rsidR="00425C63">
          <w:fldChar w:fldCharType="begin">
            <w:fldData xml:space="preserve">PEVuZE5vdGU+PENpdGUgQXV0aG9yWWVhcj0iMSI+PEF1dGhvcj5MaXBzPC9BdXRob3I+PFllYXI+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</w:fldData>
          </w:fldChar>
        </w:r>
        <w:r w:rsidR="00425C63">
          <w:instrText xml:space="preserve"> ADDIN EN.CITE.DATA </w:instrText>
        </w:r>
        <w:r w:rsidR="00425C63">
          <w:fldChar w:fldCharType="end"/>
        </w:r>
        <w:r w:rsidR="00425C63">
          <w:fldChar w:fldCharType="separate"/>
        </w:r>
        <w:r w:rsidR="00425C63">
          <w:rPr>
            <w:noProof/>
          </w:rPr>
          <w:t>Lips et al. (1988)</w:t>
        </w:r>
        <w:r w:rsidR="00425C63">
          <w:fldChar w:fldCharType="end"/>
        </w:r>
      </w:hyperlink>
      <w:r w:rsidRPr="000C272D">
        <w:t xml:space="preserve"> </w:t>
      </w:r>
      <w:r w:rsidR="004E03B8" w:rsidRPr="000C272D">
        <w:t>supplemented elderly women</w:t>
      </w:r>
      <w:r w:rsidRPr="000C272D">
        <w:t xml:space="preserve"> and found the inflection point of PTH to</w:t>
      </w:r>
      <w:r w:rsidR="00201A9E">
        <w:t xml:space="preserve"> be a 25OHD level of 30nmol/L. F</w:t>
      </w:r>
      <w:r w:rsidRPr="000C272D">
        <w:t>urther studies gave the</w:t>
      </w:r>
      <w:r w:rsidR="004E03B8" w:rsidRPr="000C272D">
        <w:t xml:space="preserve"> inflection point of PTH to be levels of 25OHD at various points between 50 and 99nmol/L</w:t>
      </w:r>
      <w:r w:rsidRPr="000C272D">
        <w:t xml:space="preserve">, </w:t>
      </w:r>
      <w:r w:rsidR="00AC3899">
        <w:fldChar w:fldCharType="begin"/>
      </w:r>
      <w:r w:rsidR="00AC3899">
        <w:instrText xml:space="preserve"> ADDIN EN.CITE &lt;EndNote&gt;&lt;Cite&gt;&lt;Author&gt;Dawson-Hughes&lt;/Author&gt;&lt;Year&gt;2005&lt;/Year&gt;&lt;RecNum&gt;902&lt;/RecNum&gt;&lt;DisplayText&gt;(Dawson-Hughes et al., 2005)&lt;/DisplayText&gt;&lt;record&gt;&lt;rec-number&gt;902&lt;/rec-number&gt;&lt;foreign-keys&gt;&lt;key app="EN" db-id="2a0fvtrtv22za6exff0x99w8aatd9zzwfzt2" timestamp="1518716798"&gt;902&lt;/key&gt;&lt;key app="ENWeb" db-id=""&gt;0&lt;/key&gt;&lt;/foreign-keys&gt;&lt;ref-type name="Journal Article"&gt;17&lt;/ref-type&gt;&lt;contributors&gt;&lt;authors&gt;&lt;author&gt;Dawson-Hughes, B.&lt;/author&gt;&lt;author&gt;Heaney, R. P.&lt;/author&gt;&lt;author&gt;Holick, M. F.&lt;/author&gt;&lt;author&gt;Lips, P.&lt;/author&gt;&lt;author&gt;Meunier, P. J.&lt;/author&gt;&lt;author&gt;Vieth, R.&lt;/author&gt;&lt;/authors&gt;&lt;/contributors&gt;&lt;titles&gt;&lt;title&gt;Estimates of optimal vitamin D status&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713-6&lt;/pages&gt;&lt;volume&gt;16&lt;/volume&gt;&lt;number&gt;7&lt;/number&gt;&lt;edition&gt;2005/03/19&lt;/edition&gt;&lt;keywords&gt;&lt;keyword&gt;Adult&lt;/keyword&gt;&lt;keyword&gt;Aged&lt;/keyword&gt;&lt;keyword&gt;Aging/metabolism&lt;/keyword&gt;&lt;keyword&gt;Bone and Bones/metabolism&lt;/keyword&gt;&lt;keyword&gt;Calcifediol/blood&lt;/keyword&gt;&lt;keyword&gt;Female&lt;/keyword&gt;&lt;keyword&gt;Fractures, Bone/blood/etiology&lt;/keyword&gt;&lt;keyword&gt;*Health Status&lt;/keyword&gt;&lt;keyword&gt;Humans&lt;/keyword&gt;&lt;keyword&gt;Male&lt;/keyword&gt;&lt;keyword&gt;Middle Aged&lt;/keyword&gt;&lt;keyword&gt;Parathyroid Hormone/blood&lt;/keyword&gt;&lt;keyword&gt;Risk&lt;/keyword&gt;&lt;keyword&gt;Vitamin D/*administration &amp;amp; dosage/blood&lt;/keyword&gt;&lt;keyword&gt;Vitamin D Deficiency/blood/complications&lt;/keyword&gt;&lt;/keywords&gt;&lt;dates&gt;&lt;year&gt;2005&lt;/year&gt;&lt;pub-dates&gt;&lt;date&gt;Jul&lt;/date&gt;&lt;/pub-dates&gt;&lt;/dates&gt;&lt;isbn&gt;0937-941X (Print)&amp;#xD;0937-941X (Linking)&lt;/isbn&gt;&lt;accession-num&gt;15776217&lt;/accession-num&gt;&lt;urls&gt;&lt;related-urls&gt;&lt;url&gt;https://www.ncbi.nlm.nih.gov/pubmed/15776217&lt;/url&gt;&lt;/related-urls&gt;&lt;/urls&gt;&lt;electronic-resource-num&gt;10.1007/s00198-005-1867-7&lt;/electronic-resource-num&gt;&lt;/record&gt;&lt;/Cite&gt;&lt;/EndNote&gt;</w:instrText>
      </w:r>
      <w:r w:rsidR="00AC3899">
        <w:fldChar w:fldCharType="separate"/>
      </w:r>
      <w:r w:rsidR="00AC3899">
        <w:rPr>
          <w:noProof/>
        </w:rPr>
        <w:t>(</w:t>
      </w:r>
      <w:hyperlink w:anchor="_ENREF_45" w:tooltip="Dawson-Hughes, 2005 #902" w:history="1">
        <w:r w:rsidR="00425C63">
          <w:rPr>
            <w:noProof/>
          </w:rPr>
          <w:t>Dawson-Hughes et al., 2005</w:t>
        </w:r>
      </w:hyperlink>
      <w:r w:rsidR="00AC3899">
        <w:rPr>
          <w:noProof/>
        </w:rPr>
        <w:t>)</w:t>
      </w:r>
      <w:r w:rsidR="00AC3899">
        <w:fldChar w:fldCharType="end"/>
      </w:r>
      <w:r w:rsidR="004E03B8" w:rsidRPr="000C272D">
        <w:t>,</w:t>
      </w:r>
      <w:r w:rsidRPr="000C272D">
        <w:t xml:space="preserve"> however different methods were used to measure</w:t>
      </w:r>
      <w:r w:rsidR="004E03B8" w:rsidRPr="000C272D">
        <w:t xml:space="preserve"> these analytes compared to the study by </w:t>
      </w:r>
      <w:hyperlink w:anchor="_ENREF_97" w:tooltip="Lips, 1988 #179" w:history="1">
        <w:r w:rsidR="00425C63">
          <w:fldChar w:fldCharType="begin">
            <w:fldData xml:space="preserve">PEVuZE5vdGU+PENpdGUgQXV0aG9yWWVhcj0iMSI+PEF1dGhvcj5MaXBzPC9BdXRob3I+PFllYXI+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</w:fldData>
          </w:fldChar>
        </w:r>
        <w:r w:rsidR="00425C63">
          <w:instrText xml:space="preserve"> ADDIN EN.CITE </w:instrText>
        </w:r>
        <w:r w:rsidR="00425C63">
          <w:fldChar w:fldCharType="begin">
            <w:fldData xml:space="preserve">PEVuZE5vdGU+PENpdGUgQXV0aG9yWWVhcj0iMSI+PEF1dGhvcj5MaXBzPC9BdXRob3I+PFllYXI+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</w:fldData>
          </w:fldChar>
        </w:r>
        <w:r w:rsidR="00425C63">
          <w:instrText xml:space="preserve"> ADDIN EN.CITE.DATA </w:instrText>
        </w:r>
        <w:r w:rsidR="00425C63">
          <w:fldChar w:fldCharType="end"/>
        </w:r>
        <w:r w:rsidR="00425C63">
          <w:fldChar w:fldCharType="separate"/>
        </w:r>
        <w:r w:rsidR="00425C63">
          <w:rPr>
            <w:noProof/>
          </w:rPr>
          <w:t>Lips et al. (1988)</w:t>
        </w:r>
        <w:r w:rsidR="00425C63">
          <w:fldChar w:fldCharType="end"/>
        </w:r>
      </w:hyperlink>
      <w:r w:rsidRPr="000C272D">
        <w:t xml:space="preserve">. </w:t>
      </w:r>
      <w:hyperlink w:anchor="_ENREF_116" w:tooltip="Ooms, 1995 #678" w:history="1">
        <w:r w:rsidR="00425C63">
          <w:fldChar w:fldCharType="begin">
            <w:fldData xml:space="preserve">PEVuZE5vdGU+PENpdGUgQXV0aG9yWWVhcj0iMSI+PEF1dGhvcj5Pb21zPC9BdXRob3I+PFllYXI+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</w:fldData>
          </w:fldChar>
        </w:r>
        <w:r w:rsidR="00425C63">
          <w:instrText xml:space="preserve"> ADDIN EN.CITE </w:instrText>
        </w:r>
        <w:r w:rsidR="00425C63">
          <w:fldChar w:fldCharType="begin">
            <w:fldData xml:space="preserve">PEVuZE5vdGU+PENpdGUgQXV0aG9yWWVhcj0iMSI+PEF1dGhvcj5Pb21zPC9BdXRob3I+PFllYXI+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</w:fldData>
          </w:fldChar>
        </w:r>
        <w:r w:rsidR="00425C63">
          <w:instrText xml:space="preserve"> ADDIN EN.CITE.DATA </w:instrText>
        </w:r>
        <w:r w:rsidR="00425C63">
          <w:fldChar w:fldCharType="end"/>
        </w:r>
        <w:r w:rsidR="00425C63">
          <w:fldChar w:fldCharType="separate"/>
        </w:r>
        <w:r w:rsidR="00425C63">
          <w:rPr>
            <w:noProof/>
          </w:rPr>
          <w:t>Ooms et al. (1995)</w:t>
        </w:r>
        <w:r w:rsidR="00425C63">
          <w:fldChar w:fldCharType="end"/>
        </w:r>
      </w:hyperlink>
      <w:r w:rsidR="00911030" w:rsidRPr="000C272D">
        <w:t xml:space="preserve"> found a correlation between BMD and levels of 25OHD under 30nmol/L due to secondary hyperparathyroidism and increased bone turnover.</w:t>
      </w:r>
    </w:p>
    <w:p w14:paraId="60C50912" w14:textId="77777777" w:rsidR="003F4324" w:rsidRPr="000C272D" w:rsidRDefault="00C83A9B" w:rsidP="00F55018">
      <w:pPr>
        <w:pStyle w:val="Heading2"/>
      </w:pPr>
      <w:bookmarkStart w:id="67" w:name="_Toc520790320"/>
      <w:r>
        <w:lastRenderedPageBreak/>
        <w:t>The Free Hormone Hypothesis and F</w:t>
      </w:r>
      <w:r w:rsidR="003F4324" w:rsidRPr="000C272D">
        <w:t xml:space="preserve">ree </w:t>
      </w:r>
      <w:r>
        <w:t>Hormone M</w:t>
      </w:r>
      <w:r w:rsidR="003F4324" w:rsidRPr="000C272D">
        <w:t>easurement.</w:t>
      </w:r>
      <w:bookmarkEnd w:id="67"/>
    </w:p>
    <w:p w14:paraId="01F9E936" w14:textId="509D4ACB" w:rsidR="003F4324" w:rsidRPr="000C272D" w:rsidRDefault="003F4324" w:rsidP="005D6EE8">
      <w:r w:rsidRPr="000C272D">
        <w:t>The free hormone hypothesis states that only hormones free in the plasma and not bound to carrier proteins are biologically active as only unbound hormones are able to cross over the plasma membrane due to their small size and phospholipid pe</w:t>
      </w:r>
      <w:r w:rsidR="000B3D47" w:rsidRPr="000C272D">
        <w:t>rmeability,</w:t>
      </w:r>
      <w:r w:rsidRPr="000C272D">
        <w:t xml:space="preserve"> while carrier bound hormones are thought to be inactive because they are unable to enter target cells, </w:t>
      </w:r>
      <w:r w:rsidR="00AC3899">
        <w:fldChar w:fldCharType="begin"/>
      </w:r>
      <w:r w:rsidR="00AC3899">
        <w:instrText xml:space="preserve"> ADDIN EN.CITE &lt;EndNote&gt;&lt;Cite&gt;&lt;Author&gt;Mendel&lt;/Author&gt;&lt;Year&gt;1989&lt;/Year&gt;&lt;RecNum&gt;1292&lt;/RecNum&gt;&lt;DisplayText&gt;(Mendel, 1989)&lt;/DisplayText&gt;&lt;record&gt;&lt;rec-number&gt;1292&lt;/rec-number&gt;&lt;foreign-keys&gt;&lt;key app="EN" db-id="2a0fvtrtv22za6exff0x99w8aatd9zzwfzt2" timestamp="1518718781"&gt;1292&lt;/key&gt;&lt;key app="ENWeb" db-id=""&gt;0&lt;/key&gt;&lt;/foreign-keys&gt;&lt;ref-type name="Journal Article"&gt;17&lt;/ref-type&gt;&lt;contributors&gt;&lt;authors&gt;&lt;author&gt;Mendel, C. M.&lt;/author&gt;&lt;/authors&gt;&lt;/contributors&gt;&lt;auth-address&gt;Cardiovascular Research Institute, Liver Center, San Francisco, California.&lt;/auth-address&gt;&lt;titles&gt;&lt;title&gt;The free hormone hypothesis: a physiologically based mathematical model&lt;/title&gt;&lt;secondary-title&gt;Endocr Rev&lt;/secondary-title&gt;&lt;alt-title&gt;Endocrine reviews&lt;/alt-title&gt;&lt;/titles&gt;&lt;periodical&gt;&lt;full-title&gt;Endocr Rev&lt;/full-title&gt;&lt;/periodical&gt;&lt;pages&gt;232-74&lt;/pages&gt;&lt;volume&gt;10&lt;/volume&gt;&lt;number&gt;3&lt;/number&gt;&lt;edition&gt;1989/08/01&lt;/edition&gt;&lt;keywords&gt;&lt;keyword&gt;Animals&lt;/keyword&gt;&lt;keyword&gt;Biological Transport&lt;/keyword&gt;&lt;keyword&gt;Blood Proteins/metabolism&lt;/keyword&gt;&lt;keyword&gt;Hormones/biosynthesis/*blood/physiology&lt;/keyword&gt;&lt;keyword&gt;Humans&lt;/keyword&gt;&lt;keyword&gt;Mathematics&lt;/keyword&gt;&lt;keyword&gt;*Models, Biological&lt;/keyword&gt;&lt;/keywords&gt;&lt;dates&gt;&lt;year&gt;1989&lt;/year&gt;&lt;pub-dates&gt;&lt;date&gt;Aug&lt;/date&gt;&lt;/pub-dates&gt;&lt;/dates&gt;&lt;isbn&gt;0163-769X (Print)&amp;#xD;0163-769X (Linking)&lt;/isbn&gt;&lt;accession-num&gt;2673754&lt;/accession-num&gt;&lt;urls&gt;&lt;related-urls&gt;&lt;url&gt;https://www.ncbi.nlm.nih.gov/pubmed/2673754&lt;/url&gt;&lt;/related-urls&gt;&lt;/urls&gt;&lt;electronic-resource-num&gt;10.1210/edrv-10-3-232&lt;/electronic-resource-num&gt;&lt;/record&gt;&lt;/Cite&gt;&lt;/EndNote&gt;</w:instrText>
      </w:r>
      <w:r w:rsidR="00AC3899">
        <w:fldChar w:fldCharType="separate"/>
      </w:r>
      <w:r w:rsidR="00AC3899">
        <w:rPr>
          <w:noProof/>
        </w:rPr>
        <w:t>(</w:t>
      </w:r>
      <w:hyperlink w:anchor="_ENREF_101" w:tooltip="Mendel, 1989 #1292" w:history="1">
        <w:r w:rsidR="00425C63">
          <w:rPr>
            <w:noProof/>
          </w:rPr>
          <w:t>Mendel, 1989</w:t>
        </w:r>
      </w:hyperlink>
      <w:r w:rsidR="00AC3899">
        <w:rPr>
          <w:noProof/>
        </w:rPr>
        <w:t>)</w:t>
      </w:r>
      <w:r w:rsidR="00AC3899">
        <w:fldChar w:fldCharType="end"/>
      </w:r>
      <w:r w:rsidRPr="000C272D">
        <w:t xml:space="preserve">. However, megalin has recently been discovered to facilitate the endocytosis of binding proteins such as albumin </w:t>
      </w:r>
      <w:r w:rsidR="00AC3899">
        <w:fldChar w:fldCharType="begin"/>
      </w:r>
      <w:r w:rsidR="00AC3899">
        <w:instrText xml:space="preserve"> ADDIN EN.CITE &lt;EndNote&gt;&lt;Cite&gt;&lt;Author&gt;Cui&lt;/Author&gt;&lt;Year&gt;1996&lt;/Year&gt;&lt;RecNum&gt;1338&lt;/RecNum&gt;&lt;DisplayText&gt;(Cui et al., 1996)&lt;/DisplayText&gt;&lt;record&gt;&lt;rec-number&gt;1338&lt;/rec-number&gt;&lt;foreign-keys&gt;&lt;key app="EN" db-id="2a0fvtrtv22za6exff0x99w8aatd9zzwfzt2" timestamp="1518719059"&gt;1338&lt;/key&gt;&lt;key app="ENWeb" db-id=""&gt;0&lt;/key&gt;&lt;/foreign-keys&gt;&lt;ref-type name="Journal Article"&gt;17&lt;/ref-type&gt;&lt;contributors&gt;&lt;authors&gt;&lt;author&gt;Cui, S.&lt;/author&gt;&lt;author&gt;Verroust, P. J.&lt;/author&gt;&lt;author&gt;Moestrup, S. K.&lt;/author&gt;&lt;author&gt;Christensen, E. I.&lt;/author&gt;&lt;/authors&gt;&lt;/contributors&gt;&lt;auth-address&gt;Department of Cell Biology, University of Aarhus, Denmark.&lt;/auth-address&gt;&lt;titles&gt;&lt;title&gt;Megalin/gp330 mediates uptake of albumin in renal proximal tubule&lt;/title&gt;&lt;secondary-title&gt;Am J Physiol&lt;/secondary-title&gt;&lt;alt-title&gt;The American journal of physiology&lt;/alt-title&gt;&lt;/titles&gt;&lt;periodical&gt;&lt;full-title&gt;Am J Physiol&lt;/full-title&gt;&lt;/periodical&gt;&lt;pages&gt;F900-7&lt;/pages&gt;&lt;volume&gt;271&lt;/volume&gt;&lt;number&gt;4 Pt 2&lt;/number&gt;&lt;edition&gt;1996/10/01&lt;/edition&gt;&lt;keywords&gt;&lt;keyword&gt;Animals&lt;/keyword&gt;&lt;keyword&gt;Cattle&lt;/keyword&gt;&lt;keyword&gt;Gold&lt;/keyword&gt;&lt;keyword&gt;Heymann Nephritis Antigenic Complex&lt;/keyword&gt;&lt;keyword&gt;Iodine Radioisotopes&lt;/keyword&gt;&lt;keyword&gt;Kidney Tubules, Proximal/*metabolism&lt;/keyword&gt;&lt;keyword&gt;Male&lt;/keyword&gt;&lt;keyword&gt;Membrane Glycoproteins/*metabolism&lt;/keyword&gt;&lt;keyword&gt;Rats/blood&lt;/keyword&gt;&lt;keyword&gt;Rats, Wistar&lt;/keyword&gt;&lt;keyword&gt;Serum Albumin/*pharmacokinetics&lt;/keyword&gt;&lt;keyword&gt;Serum Albumin, Bovine/pharmacokinetics&lt;/keyword&gt;&lt;/keywords&gt;&lt;dates&gt;&lt;year&gt;1996&lt;/year&gt;&lt;pub-dates&gt;&lt;date&gt;Oct&lt;/date&gt;&lt;/pub-dates&gt;&lt;/dates&gt;&lt;isbn&gt;0002-9513 (Print)&amp;#xD;0002-9513 (Linking)&lt;/isbn&gt;&lt;accession-num&gt;8898021&lt;/accession-num&gt;&lt;urls&gt;&lt;related-urls&gt;&lt;url&gt;https://www.ncbi.nlm.nih.gov/pubmed/8898021&lt;/url&gt;&lt;/related-urls&gt;&lt;/urls&gt;&lt;electronic-resource-num&gt;10.1152/ajprenal.1996.271.4.F900&lt;/electronic-resource-num&gt;&lt;/record&gt;&lt;/Cite&gt;&lt;/EndNote&gt;</w:instrText>
      </w:r>
      <w:r w:rsidR="00AC3899">
        <w:fldChar w:fldCharType="separate"/>
      </w:r>
      <w:r w:rsidR="00AC3899">
        <w:rPr>
          <w:noProof/>
        </w:rPr>
        <w:t>(</w:t>
      </w:r>
      <w:hyperlink w:anchor="_ENREF_39" w:tooltip="Cui, 1996 #1338" w:history="1">
        <w:r w:rsidR="00425C63">
          <w:rPr>
            <w:noProof/>
          </w:rPr>
          <w:t>Cui et al., 1996</w:t>
        </w:r>
      </w:hyperlink>
      <w:r w:rsidR="00AC3899">
        <w:rPr>
          <w:noProof/>
        </w:rPr>
        <w:t>)</w:t>
      </w:r>
      <w:r w:rsidR="00AC3899">
        <w:fldChar w:fldCharType="end"/>
      </w:r>
      <w:r w:rsidRPr="000C272D">
        <w:t xml:space="preserve">, VDBP (section </w:t>
      </w:r>
      <w:r w:rsidR="0072683C" w:rsidRPr="000C272D">
        <w:t>1.3</w:t>
      </w:r>
      <w:r w:rsidRPr="000C272D">
        <w:t>), and sex hormone bind</w:t>
      </w:r>
      <w:r w:rsidR="00D3578B" w:rsidRPr="000C272D">
        <w:t xml:space="preserve">ing globulin (SHBG) (section </w:t>
      </w:r>
      <w:r w:rsidR="0072683C" w:rsidRPr="000C272D">
        <w:t>1.7.3</w:t>
      </w:r>
      <w:r w:rsidRPr="000C272D">
        <w:t>). This indicates that carrier proteins such as VDBP and SHBG could enter cells expressin</w:t>
      </w:r>
      <w:r w:rsidR="000B3D47" w:rsidRPr="000C272D">
        <w:t>g megalin</w:t>
      </w:r>
      <w:r w:rsidRPr="000C272D">
        <w:t>.</w:t>
      </w:r>
    </w:p>
    <w:p w14:paraId="6B745EC8" w14:textId="77777777" w:rsidR="003F4324" w:rsidRPr="000C272D" w:rsidRDefault="009C1153" w:rsidP="005D6EE8">
      <w:pPr>
        <w:pStyle w:val="Heading3"/>
        <w:rPr>
          <w:rFonts w:cs="Arial"/>
        </w:rPr>
      </w:pPr>
      <w:bookmarkStart w:id="68" w:name="_Toc520790321"/>
      <w:r w:rsidRPr="000C272D">
        <w:rPr>
          <w:rFonts w:cs="Arial"/>
        </w:rPr>
        <w:t>Glucocorticoids</w:t>
      </w:r>
      <w:bookmarkEnd w:id="68"/>
    </w:p>
    <w:p w14:paraId="6A651844" w14:textId="79E46A3B" w:rsidR="008121AA" w:rsidRPr="000C272D" w:rsidRDefault="00097335" w:rsidP="005D6EE8">
      <w:r w:rsidRPr="000C272D">
        <w:t xml:space="preserve">Free glucocorticoids </w:t>
      </w:r>
      <w:r w:rsidR="00A16243" w:rsidRPr="000C272D">
        <w:t xml:space="preserve">are routinely measured </w:t>
      </w:r>
      <w:r w:rsidRPr="000C272D">
        <w:t>as opposed to the tot</w:t>
      </w:r>
      <w:r w:rsidR="000B3D47" w:rsidRPr="000C272D">
        <w:t>al level</w:t>
      </w:r>
      <w:r w:rsidRPr="000C272D">
        <w:t xml:space="preserve">, </w:t>
      </w:r>
      <w:r w:rsidR="00AC3899">
        <w:fldChar w:fldCharType="begin"/>
      </w:r>
      <w:r w:rsidR="00AC3899">
        <w:instrText xml:space="preserve"> ADDIN EN.CITE &lt;EndNote&gt;&lt;Cite&gt;&lt;Author&gt;Frey&lt;/Author&gt;&lt;Year&gt;1990&lt;/Year&gt;&lt;RecNum&gt;514&lt;/RecNum&gt;&lt;DisplayText&gt;(Frey and Frey, 1990)&lt;/DisplayText&gt;&lt;record&gt;&lt;rec-number&gt;514&lt;/rec-number&gt;&lt;foreign-keys&gt;&lt;key app="EN" db-id="2a0fvtrtv22za6exff0x99w8aatd9zzwfzt2" timestamp="1518714941"&gt;514&lt;/key&gt;&lt;key app="ENWeb" db-id=""&gt;0&lt;/key&gt;&lt;/foreign-keys&gt;&lt;ref-type name="Journal Article"&gt;17&lt;/ref-type&gt;&lt;contributors&gt;&lt;authors&gt;&lt;author&gt;Frey, B. M.&lt;/author&gt;&lt;author&gt;Frey, F. J.&lt;/author&gt;&lt;/authors&gt;&lt;/contributors&gt;&lt;auth-address&gt;Medizinische Poliklinik, University of Berne, Switzerland.&lt;/auth-address&gt;&lt;titles&gt;&lt;title&gt;Clinical pharmacokinetics of prednisone and prednisolone&lt;/title&gt;&lt;secondary-title&gt;Clin Pharmacokinet&lt;/secondary-title&gt;&lt;alt-title&gt;Clinical pharmacokinetics&lt;/alt-title&gt;&lt;/titles&gt;&lt;periodical&gt;&lt;full-title&gt;Clin Pharmacokinet&lt;/full-title&gt;&lt;/periodical&gt;&lt;pages&gt;126-46&lt;/pages&gt;&lt;volume&gt;19&lt;/volume&gt;&lt;number&gt;2&lt;/number&gt;&lt;edition&gt;1990/08/01&lt;/edition&gt;&lt;keywords&gt;&lt;keyword&gt;Animals&lt;/keyword&gt;&lt;keyword&gt;Humans&lt;/keyword&gt;&lt;keyword&gt;Prednisolone/*pharmacokinetics/therapeutic use&lt;/keyword&gt;&lt;keyword&gt;Prednisone/*pharmacokinetics/therapeutic use&lt;/keyword&gt;&lt;/keywords&gt;&lt;dates&gt;&lt;year&gt;1990&lt;/year&gt;&lt;pub-dates&gt;&lt;date&gt;Aug&lt;/date&gt;&lt;/pub-dates&gt;&lt;/dates&gt;&lt;isbn&gt;0312-5963 (Print)&amp;#xD;0312-5963 (Linking)&lt;/isbn&gt;&lt;accession-num&gt;2199128&lt;/accession-num&gt;&lt;urls&gt;&lt;related-urls&gt;&lt;url&gt;https://www.ncbi.nlm.nih.gov/pubmed/2199128&lt;/url&gt;&lt;/related-urls&gt;&lt;/urls&gt;&lt;electronic-resource-num&gt;10.2165/00003088-199019020-00003&lt;/electronic-resource-num&gt;&lt;/record&gt;&lt;/Cite&gt;&lt;/EndNote&gt;</w:instrText>
      </w:r>
      <w:r w:rsidR="00AC3899">
        <w:fldChar w:fldCharType="separate"/>
      </w:r>
      <w:r w:rsidR="00AC3899">
        <w:rPr>
          <w:noProof/>
        </w:rPr>
        <w:t>(</w:t>
      </w:r>
      <w:hyperlink w:anchor="_ENREF_58" w:tooltip="Frey, 1990 #514" w:history="1">
        <w:r w:rsidR="00425C63">
          <w:rPr>
            <w:noProof/>
          </w:rPr>
          <w:t>Frey and Frey, 1990</w:t>
        </w:r>
      </w:hyperlink>
      <w:r w:rsidR="00AC3899">
        <w:rPr>
          <w:noProof/>
        </w:rPr>
        <w:t>)</w:t>
      </w:r>
      <w:r w:rsidR="00AC3899">
        <w:fldChar w:fldCharType="end"/>
      </w:r>
      <w:r w:rsidR="00833A94" w:rsidRPr="000C272D">
        <w:t>,</w:t>
      </w:r>
      <w:r w:rsidRPr="000C272D">
        <w:t xml:space="preserve"> as the free level better reflects the amount that is bioavailable, </w:t>
      </w:r>
      <w:r w:rsidR="00DA27A8">
        <w:fldChar w:fldCharType="begin">
          <w:fldData xml:space="preserve">PEVuZE5vdGU+PENpdGU+PEF1dGhvcj5KdXNrbzwvQXV0aG9yPjxZZWFyPjE5ODA8L1llYXI+PFJl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</w:fldData>
        </w:fldChar>
      </w:r>
      <w:r w:rsidR="00AC3899">
        <w:instrText xml:space="preserve"> ADDIN EN.CITE </w:instrText>
      </w:r>
      <w:r w:rsidR="00AC3899">
        <w:fldChar w:fldCharType="begin">
          <w:fldData xml:space="preserve">PEVuZE5vdGU+PENpdGU+PEF1dGhvcj5KdXNrbzwvQXV0aG9yPjxZZWFyPjE5ODA8L1llYXI+PFJl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</w:fldData>
        </w:fldChar>
      </w:r>
      <w:r w:rsidR="00AC3899">
        <w:instrText xml:space="preserve"> ADDIN EN.CITE.DATA </w:instrText>
      </w:r>
      <w:r w:rsidR="00AC3899">
        <w:fldChar w:fldCharType="end"/>
      </w:r>
      <w:r w:rsidR="00DA27A8">
        <w:fldChar w:fldCharType="separate"/>
      </w:r>
      <w:r w:rsidR="00AC3899">
        <w:rPr>
          <w:noProof/>
        </w:rPr>
        <w:t>(</w:t>
      </w:r>
      <w:hyperlink w:anchor="_ENREF_88" w:tooltip="Jusko, 1980 #3021" w:history="1">
        <w:r w:rsidR="00425C63">
          <w:rPr>
            <w:noProof/>
          </w:rPr>
          <w:t>Jusko and Rose, 1980</w:t>
        </w:r>
      </w:hyperlink>
      <w:r w:rsidR="00AC3899">
        <w:rPr>
          <w:noProof/>
        </w:rPr>
        <w:t xml:space="preserve">, </w:t>
      </w:r>
      <w:hyperlink w:anchor="_ENREF_60" w:tooltip="Gatti, 1984 #1098" w:history="1">
        <w:r w:rsidR="00425C63">
          <w:rPr>
            <w:noProof/>
          </w:rPr>
          <w:t>Gatti et al., 1984</w:t>
        </w:r>
      </w:hyperlink>
      <w:r w:rsidR="00AC3899">
        <w:rPr>
          <w:noProof/>
        </w:rPr>
        <w:t>)</w:t>
      </w:r>
      <w:r w:rsidR="00DA27A8">
        <w:fldChar w:fldCharType="end"/>
      </w:r>
      <w:r w:rsidR="00C72A5C" w:rsidRPr="000C272D">
        <w:t>.</w:t>
      </w:r>
      <w:r w:rsidRPr="000C272D">
        <w:t xml:space="preserve"> A urinary cortisol collection over 24 hours was </w:t>
      </w:r>
      <w:r w:rsidR="00556292" w:rsidRPr="000C272D">
        <w:t xml:space="preserve">required </w:t>
      </w:r>
      <w:r w:rsidRPr="000C272D">
        <w:t xml:space="preserve">for the diagnosis of hypercortisolism as cortisol shows a diurnal rhythm, </w:t>
      </w:r>
      <w:r w:rsidR="00AC3899">
        <w:fldChar w:fldCharType="begin">
          <w:fldData xml:space="preserve">PEVuZE5vdGU+PENpdGU+PEF1dGhvcj5LbnV0c3NvbjwvQXV0aG9yPjxZZWFyPjE5OTc8L1llYXI+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</w:fldData>
        </w:fldChar>
      </w:r>
      <w:r w:rsidR="00AC3899">
        <w:instrText xml:space="preserve"> ADDIN EN.CITE </w:instrText>
      </w:r>
      <w:r w:rsidR="00AC3899">
        <w:fldChar w:fldCharType="begin">
          <w:fldData xml:space="preserve">PEVuZE5vdGU+PENpdGU+PEF1dGhvcj5LbnV0c3NvbjwvQXV0aG9yPjxZZWFyPjE5OTc8L1llYXI+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</w:fldData>
        </w:fldChar>
      </w:r>
      <w:r w:rsidR="00AC3899">
        <w:instrText xml:space="preserve"> ADDIN EN.CITE.DATA </w:instrText>
      </w:r>
      <w:r w:rsidR="00AC3899">
        <w:fldChar w:fldCharType="end"/>
      </w:r>
      <w:r w:rsidR="00AC3899">
        <w:fldChar w:fldCharType="separate"/>
      </w:r>
      <w:r w:rsidR="00AC3899">
        <w:rPr>
          <w:noProof/>
        </w:rPr>
        <w:t>(</w:t>
      </w:r>
      <w:hyperlink w:anchor="_ENREF_92" w:tooltip="Knutsson, 1997 #1400" w:history="1">
        <w:r w:rsidR="00425C63">
          <w:rPr>
            <w:noProof/>
          </w:rPr>
          <w:t>Knutsson et al., 1997</w:t>
        </w:r>
      </w:hyperlink>
      <w:r w:rsidR="00AC3899">
        <w:rPr>
          <w:noProof/>
        </w:rPr>
        <w:t>)</w:t>
      </w:r>
      <w:r w:rsidR="00AC3899">
        <w:fldChar w:fldCharType="end"/>
      </w:r>
      <w:r w:rsidRPr="000C272D">
        <w:t xml:space="preserve">. Three consecutive 24 hour collections are required in order to increase the sensitivity of the test, </w:t>
      </w:r>
      <w:r w:rsidR="00AC3899">
        <w:fldChar w:fldCharType="begin">
          <w:fldData xml:space="preserve">PEVuZE5vdGU+PENpdGU+PEF1dGhvcj5QZXRlcnNlbm48L0F1dGhvcj48WWVhcj4yMDE0PC9ZZWFy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</w:fldData>
        </w:fldChar>
      </w:r>
      <w:r w:rsidR="00AC3899">
        <w:instrText xml:space="preserve"> ADDIN EN.CITE </w:instrText>
      </w:r>
      <w:r w:rsidR="00AC3899">
        <w:fldChar w:fldCharType="begin">
          <w:fldData xml:space="preserve">PEVuZE5vdGU+PENpdGU+PEF1dGhvcj5QZXRlcnNlbm48L0F1dGhvcj48WWVhcj4yMDE0PC9ZZWFy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</w:fldData>
        </w:fldChar>
      </w:r>
      <w:r w:rsidR="00AC3899">
        <w:instrText xml:space="preserve"> ADDIN EN.CITE.DATA </w:instrText>
      </w:r>
      <w:r w:rsidR="00AC3899">
        <w:fldChar w:fldCharType="end"/>
      </w:r>
      <w:r w:rsidR="00AC3899">
        <w:fldChar w:fldCharType="separate"/>
      </w:r>
      <w:r w:rsidR="00AC3899">
        <w:rPr>
          <w:noProof/>
        </w:rPr>
        <w:t>(</w:t>
      </w:r>
      <w:hyperlink w:anchor="_ENREF_121" w:tooltip="Petersenn, 2014 #1032" w:history="1">
        <w:r w:rsidR="00425C63">
          <w:rPr>
            <w:noProof/>
          </w:rPr>
          <w:t>Petersenn et al., 2014</w:t>
        </w:r>
      </w:hyperlink>
      <w:r w:rsidR="00AC3899">
        <w:rPr>
          <w:noProof/>
        </w:rPr>
        <w:t>)</w:t>
      </w:r>
      <w:r w:rsidR="00AC3899">
        <w:fldChar w:fldCharType="end"/>
      </w:r>
      <w:r w:rsidR="00556292" w:rsidRPr="000C272D">
        <w:t>. These collections were</w:t>
      </w:r>
      <w:r w:rsidRPr="000C272D">
        <w:t xml:space="preserve"> the gold standard measurement for the diagnosis of hyper</w:t>
      </w:r>
      <w:r w:rsidR="00556292" w:rsidRPr="000C272D">
        <w:t>cortisolism, h</w:t>
      </w:r>
      <w:r w:rsidR="00536D88" w:rsidRPr="000C272D">
        <w:t>owever, a</w:t>
      </w:r>
      <w:r w:rsidR="00E86727" w:rsidRPr="000C272D">
        <w:t xml:space="preserve"> single</w:t>
      </w:r>
      <w:r w:rsidR="00536D88" w:rsidRPr="000C272D">
        <w:t xml:space="preserve"> late night salivary cortisol measurement has </w:t>
      </w:r>
      <w:r w:rsidR="00556292" w:rsidRPr="000C272D">
        <w:t xml:space="preserve">recently </w:t>
      </w:r>
      <w:r w:rsidR="00536D88" w:rsidRPr="000C272D">
        <w:t>been s</w:t>
      </w:r>
      <w:r w:rsidR="00556292" w:rsidRPr="000C272D">
        <w:t>hown to be superior</w:t>
      </w:r>
      <w:r w:rsidR="00536D88" w:rsidRPr="000C272D">
        <w:t xml:space="preserve">, </w:t>
      </w:r>
      <w:r w:rsidR="00AC3899">
        <w:fldChar w:fldCharType="begin">
          <w:fldData xml:space="preserve">PEVuZE5vdGU+PENpdGU+PEF1dGhvcj5FbGlhczwvQXV0aG9yPjxZZWFyPjIwMTQ8L1llYXI+PFJl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</w:fldData>
        </w:fldChar>
      </w:r>
      <w:r w:rsidR="00AC3899">
        <w:instrText xml:space="preserve"> ADDIN EN.CITE </w:instrText>
      </w:r>
      <w:r w:rsidR="00AC3899">
        <w:fldChar w:fldCharType="begin">
          <w:fldData xml:space="preserve">PEVuZE5vdGU+PENpdGU+PEF1dGhvcj5FbGlhczwvQXV0aG9yPjxZZWFyPjIwMTQ8L1llYXI+PFJl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</w:fldData>
        </w:fldChar>
      </w:r>
      <w:r w:rsidR="00AC3899">
        <w:instrText xml:space="preserve"> ADDIN EN.CITE.DATA </w:instrText>
      </w:r>
      <w:r w:rsidR="00AC3899">
        <w:fldChar w:fldCharType="end"/>
      </w:r>
      <w:r w:rsidR="00AC3899">
        <w:fldChar w:fldCharType="separate"/>
      </w:r>
      <w:r w:rsidR="00AC3899">
        <w:rPr>
          <w:noProof/>
        </w:rPr>
        <w:t>(</w:t>
      </w:r>
      <w:hyperlink w:anchor="_ENREF_52" w:tooltip="Elias, 2014 #1228" w:history="1">
        <w:r w:rsidR="00425C63">
          <w:rPr>
            <w:noProof/>
          </w:rPr>
          <w:t>Elias et al., 2014</w:t>
        </w:r>
      </w:hyperlink>
      <w:r w:rsidR="00AC3899">
        <w:rPr>
          <w:noProof/>
        </w:rPr>
        <w:t>)</w:t>
      </w:r>
      <w:r w:rsidR="00AC3899">
        <w:fldChar w:fldCharType="end"/>
      </w:r>
      <w:r w:rsidR="00536D88" w:rsidRPr="000C272D">
        <w:t>.</w:t>
      </w:r>
    </w:p>
    <w:p w14:paraId="4360D1FA" w14:textId="77777777" w:rsidR="000B3D47" w:rsidRPr="000C272D" w:rsidRDefault="009C1153" w:rsidP="005D6EE8">
      <w:pPr>
        <w:pStyle w:val="Heading3"/>
        <w:rPr>
          <w:rFonts w:cs="Arial"/>
        </w:rPr>
      </w:pPr>
      <w:bookmarkStart w:id="69" w:name="_Toc520790322"/>
      <w:r w:rsidRPr="000C272D">
        <w:rPr>
          <w:rFonts w:cs="Arial"/>
        </w:rPr>
        <w:t>Thyroid Hormones</w:t>
      </w:r>
      <w:bookmarkEnd w:id="69"/>
    </w:p>
    <w:p w14:paraId="74644586" w14:textId="7652FEE5" w:rsidR="000B3D47" w:rsidRPr="000C272D" w:rsidRDefault="00A16243" w:rsidP="005D6EE8">
      <w:r w:rsidRPr="000C272D">
        <w:t>Free thyroid hormone mea</w:t>
      </w:r>
      <w:r w:rsidR="00554C79" w:rsidRPr="000C272D">
        <w:t>surements are also thought to be</w:t>
      </w:r>
      <w:r w:rsidRPr="000C272D">
        <w:t xml:space="preserve"> biologically relevant, </w:t>
      </w:r>
      <w:r w:rsidR="00AC3899">
        <w:fldChar w:fldCharType="begin"/>
      </w:r>
      <w:r w:rsidR="00AC3899">
        <w:instrText xml:space="preserve"> ADDIN EN.CITE &lt;EndNote&gt;&lt;Cite&gt;&lt;Author&gt;Midgley&lt;/Author&gt;&lt;Year&gt;1993&lt;/Year&gt;&lt;RecNum&gt;872&lt;/RecNum&gt;&lt;DisplayText&gt;(Midgley, 1993)&lt;/DisplayText&gt;&lt;record&gt;&lt;rec-number&gt;872&lt;/rec-number&gt;&lt;foreign-keys&gt;&lt;key app="EN" db-id="2a0fvtrtv22za6exff0x99w8aatd9zzwfzt2" timestamp="1518716674"&gt;872&lt;/key&gt;&lt;key app="ENWeb" db-id=""&gt;0&lt;/key&gt;&lt;/foreign-keys&gt;&lt;ref-type name="Journal Article"&gt;17&lt;/ref-type&gt;&lt;contributors&gt;&lt;authors&gt;&lt;author&gt;Midgley, J. E.&lt;/author&gt;&lt;/authors&gt;&lt;/contributors&gt;&lt;titles&gt;&lt;title&gt;The free thyroid hormone hypothesis and measurement of free hormones&lt;/title&gt;&lt;secondary-title&gt;Clin Chem&lt;/secondary-title&gt;&lt;alt-title&gt;Clinical chemistry&lt;/alt-title&gt;&lt;/titles&gt;&lt;periodical&gt;&lt;full-title&gt;Clin Chem&lt;/full-title&gt;&lt;/periodical&gt;&lt;pages&gt;1342-4&lt;/pages&gt;&lt;volume&gt;39&lt;/volume&gt;&lt;number&gt;6&lt;/number&gt;&lt;edition&gt;1993/06/01&lt;/edition&gt;&lt;keywords&gt;&lt;keyword&gt;Autoantibodies/blood&lt;/keyword&gt;&lt;keyword&gt;Female&lt;/keyword&gt;&lt;keyword&gt;Humans&lt;/keyword&gt;&lt;keyword&gt;Pregnancy&lt;/keyword&gt;&lt;keyword&gt;Thyroxine/*blood/immunology&lt;/keyword&gt;&lt;/keywords&gt;&lt;dates&gt;&lt;year&gt;1993&lt;/year&gt;&lt;pub-dates&gt;&lt;date&gt;Jun&lt;/date&gt;&lt;/pub-dates&gt;&lt;/dates&gt;&lt;isbn&gt;0009-9147 (Print)&amp;#xD;0009-9147 (Linking)&lt;/isbn&gt;&lt;accession-num&gt;8504547&lt;/accession-num&gt;&lt;urls&gt;&lt;related-urls&gt;&lt;url&gt;https://www.ncbi.nlm.nih.gov/pubmed/8504547&lt;/url&gt;&lt;/related-urls&gt;&lt;/urls&gt;&lt;/record&gt;&lt;/Cite&gt;&lt;/EndNote&gt;</w:instrText>
      </w:r>
      <w:r w:rsidR="00AC3899">
        <w:fldChar w:fldCharType="separate"/>
      </w:r>
      <w:r w:rsidR="00AC3899">
        <w:rPr>
          <w:noProof/>
        </w:rPr>
        <w:t>(</w:t>
      </w:r>
      <w:hyperlink w:anchor="_ENREF_104" w:tooltip="Midgley, 1993 #872" w:history="1">
        <w:r w:rsidR="00425C63">
          <w:rPr>
            <w:noProof/>
          </w:rPr>
          <w:t>Midgley, 1993</w:t>
        </w:r>
      </w:hyperlink>
      <w:r w:rsidR="00AC3899">
        <w:rPr>
          <w:noProof/>
        </w:rPr>
        <w:t>)</w:t>
      </w:r>
      <w:r w:rsidR="00AC3899">
        <w:fldChar w:fldCharType="end"/>
      </w:r>
      <w:r w:rsidR="000F3DE9" w:rsidRPr="000C272D">
        <w:t xml:space="preserve"> </w:t>
      </w:r>
      <w:r w:rsidR="00A1595F" w:rsidRPr="000C272D">
        <w:t xml:space="preserve">and experiments have shown that </w:t>
      </w:r>
      <w:r w:rsidR="00554C79" w:rsidRPr="000C272D">
        <w:t>the free and not the total level correlates</w:t>
      </w:r>
      <w:r w:rsidR="008121AA" w:rsidRPr="000C272D">
        <w:t xml:space="preserve"> </w:t>
      </w:r>
      <w:r w:rsidR="00554C79" w:rsidRPr="000C272D">
        <w:t xml:space="preserve">better </w:t>
      </w:r>
      <w:r w:rsidR="008121AA" w:rsidRPr="000C272D">
        <w:t xml:space="preserve">with the amount in the target cell, </w:t>
      </w:r>
      <w:r w:rsidR="001B36A7">
        <w:fldChar w:fldCharType="begin">
          <w:fldData xml:space="preserve">PEVuZE5vdGU+PENpdGU+PEF1dGhvcj5NZW5kZWw8L0F1dGhvcj48WWVhcj4xOTg4PC9ZZWFyPjxS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</w:fldData>
        </w:fldChar>
      </w:r>
      <w:r w:rsidR="00AC3899">
        <w:instrText xml:space="preserve"> ADDIN EN.CITE </w:instrText>
      </w:r>
      <w:r w:rsidR="00AC3899">
        <w:fldChar w:fldCharType="begin">
          <w:fldData xml:space="preserve">PEVuZE5vdGU+PENpdGU+PEF1dGhvcj5NZW5kZWw8L0F1dGhvcj48WWVhcj4xOTg4PC9ZZWFyPjxS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</w:fldData>
        </w:fldChar>
      </w:r>
      <w:r w:rsidR="00AC3899">
        <w:instrText xml:space="preserve"> ADDIN EN.CITE.DATA </w:instrText>
      </w:r>
      <w:r w:rsidR="00AC3899">
        <w:fldChar w:fldCharType="end"/>
      </w:r>
      <w:r w:rsidR="001B36A7">
        <w:fldChar w:fldCharType="separate"/>
      </w:r>
      <w:r w:rsidR="00AC3899">
        <w:rPr>
          <w:noProof/>
        </w:rPr>
        <w:t>(</w:t>
      </w:r>
      <w:hyperlink w:anchor="_ENREF_102" w:tooltip="Mendel, 1988 #1265" w:history="1">
        <w:r w:rsidR="00425C63">
          <w:rPr>
            <w:noProof/>
          </w:rPr>
          <w:t>Mendel et al., 1988a</w:t>
        </w:r>
      </w:hyperlink>
      <w:r w:rsidR="00AC3899">
        <w:rPr>
          <w:noProof/>
        </w:rPr>
        <w:t xml:space="preserve">, </w:t>
      </w:r>
      <w:hyperlink w:anchor="_ENREF_103" w:tooltip="Mendel, 1988 #1285" w:history="1">
        <w:r w:rsidR="00425C63">
          <w:rPr>
            <w:noProof/>
          </w:rPr>
          <w:t>Mendel et al., 1988b</w:t>
        </w:r>
      </w:hyperlink>
      <w:r w:rsidR="00AC3899">
        <w:rPr>
          <w:noProof/>
        </w:rPr>
        <w:t>)</w:t>
      </w:r>
      <w:r w:rsidR="001B36A7">
        <w:fldChar w:fldCharType="end"/>
      </w:r>
      <w:r w:rsidR="008121AA" w:rsidRPr="000C272D">
        <w:t>.</w:t>
      </w:r>
    </w:p>
    <w:p w14:paraId="45CC207D" w14:textId="77777777" w:rsidR="003F4324" w:rsidRPr="000C272D" w:rsidRDefault="009C1153" w:rsidP="005D6EE8">
      <w:pPr>
        <w:pStyle w:val="Heading3"/>
        <w:rPr>
          <w:rFonts w:cs="Arial"/>
        </w:rPr>
      </w:pPr>
      <w:bookmarkStart w:id="70" w:name="_Toc520790323"/>
      <w:r w:rsidRPr="000C272D">
        <w:rPr>
          <w:rFonts w:cs="Arial"/>
        </w:rPr>
        <w:t>Sex Hormones</w:t>
      </w:r>
      <w:bookmarkEnd w:id="70"/>
    </w:p>
    <w:p w14:paraId="43072A29" w14:textId="413788D0" w:rsidR="003F4324" w:rsidRPr="000C272D" w:rsidRDefault="00556292" w:rsidP="005D6EE8">
      <w:r w:rsidRPr="000C272D">
        <w:t>It is not known whether the free ho</w:t>
      </w:r>
      <w:r w:rsidR="00467768" w:rsidRPr="000C272D">
        <w:t>rmone hypothesis is relevant for</w:t>
      </w:r>
      <w:r w:rsidRPr="000C272D">
        <w:t xml:space="preserve"> sex hormones. </w:t>
      </w:r>
      <w:r w:rsidR="003F4324" w:rsidRPr="000C272D">
        <w:t xml:space="preserve">Early experiments, such as those performed by </w:t>
      </w:r>
      <w:hyperlink w:anchor="_ENREF_61" w:tooltip="Giorgi, 1981 #573" w:history="1">
        <w:r w:rsidR="00425C63">
          <w:fldChar w:fldCharType="begin"/>
        </w:r>
        <w:r w:rsidR="00425C63">
          <w:instrText xml:space="preserve"> ADDIN EN.CITE &lt;EndNote&gt;&lt;Cite AuthorYear="1"&gt;&lt;Author&gt;Giorgi&lt;/Author&gt;&lt;Year&gt;1981&lt;/Year&gt;&lt;RecNum&gt;573&lt;/RecNum&gt;&lt;DisplayText&gt;Giorgi and Stein (1981)&lt;/DisplayText&gt;&lt;record&gt;&lt;rec-number&gt;573&lt;/rec-number&gt;&lt;foreign-keys&gt;&lt;key app="EN" db-id="2a0fvtrtv22za6exff0x99w8aatd9zzwfzt2" timestamp="1518715220"&gt;573&lt;/key&gt;&lt;key app="ENWeb" db-id=""&gt;0&lt;/key&gt;&lt;/foreign-keys&gt;&lt;ref-type name="Journal Article"&gt;17&lt;/ref-type&gt;&lt;contributors&gt;&lt;authors&gt;&lt;author&gt;Giorgi, E. P.&lt;/author&gt;&lt;author&gt;Stein, W. D.&lt;/author&gt;&lt;/authors&gt;&lt;/contributors&gt;&lt;titles&gt;&lt;title&gt;The transport of steroids into animal cells in culture&lt;/title&gt;&lt;secondary-title&gt;Endocrinology&lt;/secondary-title&gt;&lt;alt-title&gt;Endocrinology&lt;/alt-title&gt;&lt;/titles&gt;&lt;periodical&gt;&lt;full-title&gt;Endocrinology&lt;/full-title&gt;&lt;/periodical&gt;&lt;alt-periodical&gt;&lt;full-title&gt;Endocrinology&lt;/full-title&gt;&lt;/alt-periodical&gt;&lt;pages&gt;688-97&lt;/pages&gt;&lt;volume&gt;108&lt;/volume&gt;&lt;number&gt;2&lt;/number&gt;&lt;edition&gt;1981/02/01&lt;/edition&gt;&lt;keywords&gt;&lt;keyword&gt;Androgens/metabolism&lt;/keyword&gt;&lt;keyword&gt;Animals&lt;/keyword&gt;&lt;keyword&gt;Biological Transport&lt;/keyword&gt;&lt;keyword&gt;Cell Line&lt;/keyword&gt;&lt;keyword&gt;Cell Membrane Permeability&lt;/keyword&gt;&lt;keyword&gt;Cricetinae&lt;/keyword&gt;&lt;keyword&gt;Estrogens/metabolism&lt;/keyword&gt;&lt;keyword&gt;Glucocorticoids/metabolism&lt;/keyword&gt;&lt;keyword&gt;Hormones/*metabolism&lt;/keyword&gt;&lt;keyword&gt;Kinetics&lt;/keyword&gt;&lt;keyword&gt;Liver Neoplasms, Experimental/*metabolism&lt;/keyword&gt;&lt;keyword&gt;Mathematics&lt;/keyword&gt;&lt;keyword&gt;Progesterone/metabolism&lt;/keyword&gt;&lt;keyword&gt;Rats&lt;/keyword&gt;&lt;keyword&gt;Steroids/*metabolism&lt;/keyword&gt;&lt;keyword&gt;Time Factors&lt;/keyword&gt;&lt;/keywords&gt;&lt;dates&gt;&lt;year&gt;1981&lt;/year&gt;&lt;pub-dates&gt;&lt;date&gt;Feb&lt;/date&gt;&lt;/pub-dates&gt;&lt;/dates&gt;&lt;isbn&gt;0013-7227 (Print)&amp;#xD;0013-7227 (Linking)&lt;/isbn&gt;&lt;accession-num&gt;7449743&lt;/accession-num&gt;&lt;urls&gt;&lt;related-urls&gt;&lt;url&gt;https://www.ncbi.nlm.nih.gov/pubmed/7449743&lt;/url&gt;&lt;/related-urls&gt;&lt;/urls&gt;&lt;electronic-resource-num&gt;10.1210/endo-108-2-688&lt;/electronic-resource-num&gt;&lt;/record&gt;&lt;/Cite&gt;&lt;/EndNote&gt;</w:instrText>
        </w:r>
        <w:r w:rsidR="00425C63">
          <w:fldChar w:fldCharType="separate"/>
        </w:r>
        <w:r w:rsidR="00425C63">
          <w:rPr>
            <w:noProof/>
          </w:rPr>
          <w:t>Giorgi and Stein (1981)</w:t>
        </w:r>
        <w:r w:rsidR="00425C63">
          <w:fldChar w:fldCharType="end"/>
        </w:r>
      </w:hyperlink>
      <w:r w:rsidR="003F4324" w:rsidRPr="000C272D">
        <w:t xml:space="preserve"> and </w:t>
      </w:r>
      <w:hyperlink w:anchor="_ENREF_42" w:tooltip="Damassa, 1991 #928" w:history="1">
        <w:r w:rsidR="00425C63">
          <w:fldChar w:fldCharType="begin"/>
        </w:r>
        <w:r w:rsidR="00425C63">
          <w:instrText xml:space="preserve"> ADDIN EN.CITE &lt;EndNote&gt;&lt;Cite AuthorYear="1"&gt;&lt;Author&gt;Damassa&lt;/Author&gt;&lt;Year&gt;1991&lt;/Year&gt;&lt;RecNum&gt;928&lt;/RecNum&gt;&lt;DisplayText&gt;Damassa et al. (1991)&lt;/DisplayText&gt;&lt;record&gt;&lt;rec-number&gt;928&lt;/rec-number&gt;&lt;foreign-keys&gt;&lt;key app="EN" db-id="2a0fvtrtv22za6exff0x99w8aatd9zzwfzt2" timestamp="1518716935"&gt;928&lt;/key&gt;&lt;key app="ENWeb" db-id=""&gt;0&lt;/key&gt;&lt;/foreign-keys&gt;&lt;ref-type name="Journal Article"&gt;17&lt;/ref-type&gt;&lt;contributors&gt;&lt;authors&gt;&lt;author&gt;Damassa, D. A.&lt;/author&gt;&lt;author&gt;Lin, T. M.&lt;/author&gt;&lt;author&gt;Sonnenschein, C.&lt;/author&gt;&lt;author&gt;Soto, A. M.&lt;/author&gt;&lt;/authors&gt;&lt;/contributors&gt;&lt;auth-address&gt;Department of Anatomy and Cellular Biology, Tufts University Health Science Schools, Boston, Massachusetts 02111.&lt;/auth-address&gt;&lt;titles&gt;&lt;title&gt;Biological effects of sex hormone-binding globulin on androgen-induced proliferation and androgen metabolism in LNCaP prostate cells&lt;/title&gt;&lt;secondary-title&gt;Endocrinology&lt;/secondary-title&gt;&lt;alt-title&gt;Endocrinology&lt;/alt-title&gt;&lt;/titles&gt;&lt;periodical&gt;&lt;full-title&gt;Endocrinology&lt;/full-title&gt;&lt;/periodical&gt;&lt;alt-periodical&gt;&lt;full-title&gt;Endocrinology&lt;/full-title&gt;&lt;/alt-periodical&gt;&lt;pages&gt;75-84&lt;/pages&gt;&lt;volume&gt;129&lt;/volume&gt;&lt;number&gt;1&lt;/number&gt;&lt;edition&gt;1991/07/01&lt;/edition&gt;&lt;keywords&gt;&lt;keyword&gt;Cell Division/drug effects&lt;/keyword&gt;&lt;keyword&gt;Dihydrotestosterone/administration &amp;amp; dosage/metabolism/*pharmacology&lt;/keyword&gt;&lt;keyword&gt;Humans&lt;/keyword&gt;&lt;keyword&gt;Male&lt;/keyword&gt;&lt;keyword&gt;Metribolone/pharmacology&lt;/keyword&gt;&lt;keyword&gt;Prostate/*metabolism&lt;/keyword&gt;&lt;keyword&gt;Prostatic Neoplasms&lt;/keyword&gt;&lt;keyword&gt;Protein Binding&lt;/keyword&gt;&lt;keyword&gt;Sex Hormone-Binding Globulin/*pharmacology&lt;/keyword&gt;&lt;keyword&gt;Tumor Cells, Cultured&lt;/keyword&gt;&lt;/keywords&gt;&lt;dates&gt;&lt;year&gt;1991&lt;/year&gt;&lt;pub-dates&gt;&lt;date&gt;Jul&lt;/date&gt;&lt;/pub-dates&gt;&lt;/dates&gt;&lt;isbn&gt;0013-7227 (Print)&amp;#xD;0013-7227 (Linking)&lt;/isbn&gt;&lt;accession-num&gt;2055206&lt;/accession-num&gt;&lt;urls&gt;&lt;related-urls&gt;&lt;url&gt;https://www.ncbi.nlm.nih.gov/pubmed/2055206&lt;/url&gt;&lt;/related-urls&gt;&lt;/urls&gt;&lt;electronic-resource-num&gt;10.1210/endo-129-1-75&lt;/electronic-resource-num&gt;&lt;/record&gt;&lt;/Cite&gt;&lt;/EndNote&gt;</w:instrText>
        </w:r>
        <w:r w:rsidR="00425C63">
          <w:fldChar w:fldCharType="separate"/>
        </w:r>
        <w:r w:rsidR="00425C63">
          <w:rPr>
            <w:noProof/>
          </w:rPr>
          <w:t>Damassa et al. (1991)</w:t>
        </w:r>
        <w:r w:rsidR="00425C63">
          <w:fldChar w:fldCharType="end"/>
        </w:r>
      </w:hyperlink>
      <w:r w:rsidR="003F4324" w:rsidRPr="000C272D">
        <w:t xml:space="preserve"> </w:t>
      </w:r>
      <w:r w:rsidR="003F4324" w:rsidRPr="000C272D">
        <w:lastRenderedPageBreak/>
        <w:t xml:space="preserve">showed that androgens and oestrogens were prevented from entering cultured cells when the media contained SHBG, whereas the free steroids could permeate through the membrane freely via passive diffusion. This finding supported the free hormone hypothesis. </w:t>
      </w:r>
    </w:p>
    <w:p w14:paraId="04E93D11" w14:textId="229FDD14" w:rsidR="008121AA" w:rsidRPr="000C272D" w:rsidRDefault="003F4324" w:rsidP="005D6EE8">
      <w:r w:rsidRPr="000C272D">
        <w:t xml:space="preserve">However, this could be due to the cell lines used not expressing megalin. Megalin is expressed on the surface of cells in sex-steroid responsive tissues such as the epididymis, prostate, ovaries, and uterus, </w:t>
      </w:r>
      <w:r w:rsidR="00AC3899">
        <w:fldChar w:fldCharType="begin">
          <w:fldData xml:space="preserve">PEVuZE5vdGU+PENpdGU+PEF1dGhvcj5aaGVuZzwvQXV0aG9yPjxZZWFyPjE5OTQ8L1llYXI+PFJl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</w:fldData>
        </w:fldChar>
      </w:r>
      <w:r w:rsidR="00AC3899">
        <w:instrText xml:space="preserve"> ADDIN EN.CITE </w:instrText>
      </w:r>
      <w:r w:rsidR="00AC3899">
        <w:fldChar w:fldCharType="begin">
          <w:fldData xml:space="preserve">PEVuZE5vdGU+PENpdGU+PEF1dGhvcj5aaGVuZzwvQXV0aG9yPjxZZWFyPjE5OTQ8L1llYXI+PFJl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</w:fldData>
        </w:fldChar>
      </w:r>
      <w:r w:rsidR="00AC3899">
        <w:instrText xml:space="preserve"> ADDIN EN.CITE.DATA </w:instrText>
      </w:r>
      <w:r w:rsidR="00AC3899">
        <w:fldChar w:fldCharType="end"/>
      </w:r>
      <w:r w:rsidR="00AC3899">
        <w:fldChar w:fldCharType="separate"/>
      </w:r>
      <w:r w:rsidR="00AC3899">
        <w:rPr>
          <w:noProof/>
        </w:rPr>
        <w:t>(</w:t>
      </w:r>
      <w:hyperlink w:anchor="_ENREF_157" w:tooltip="Zheng, 1994 #660" w:history="1">
        <w:r w:rsidR="00425C63">
          <w:rPr>
            <w:noProof/>
          </w:rPr>
          <w:t>Zheng et al., 1994</w:t>
        </w:r>
      </w:hyperlink>
      <w:r w:rsidR="00AC3899">
        <w:rPr>
          <w:noProof/>
        </w:rPr>
        <w:t>)</w:t>
      </w:r>
      <w:r w:rsidR="00AC3899">
        <w:fldChar w:fldCharType="end"/>
      </w:r>
      <w:r w:rsidRPr="000C272D">
        <w:t xml:space="preserve">.  Recent work by </w:t>
      </w:r>
      <w:hyperlink w:anchor="_ENREF_66" w:tooltip="Hammes, 2005 #217" w:history="1">
        <w:r w:rsidR="00425C63">
          <w:fldChar w:fldCharType="begin">
            <w:fldData xml:space="preserve">PEVuZE5vdGU+PENpdGUgQXV0aG9yWWVhcj0iMSI+PEF1dGhvcj5IYW1tZXM8L0F1dGhvcj48WWVh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</w:fldData>
          </w:fldChar>
        </w:r>
        <w:r w:rsidR="00425C63">
          <w:instrText xml:space="preserve"> ADDIN EN.CITE </w:instrText>
        </w:r>
        <w:r w:rsidR="00425C63">
          <w:fldChar w:fldCharType="begin">
            <w:fldData xml:space="preserve">PEVuZE5vdGU+PENpdGUgQXV0aG9yWWVhcj0iMSI+PEF1dGhvcj5IYW1tZXM8L0F1dGhvcj48WWVh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</w:fldData>
          </w:fldChar>
        </w:r>
        <w:r w:rsidR="00425C63">
          <w:instrText xml:space="preserve"> ADDIN EN.CITE.DATA </w:instrText>
        </w:r>
        <w:r w:rsidR="00425C63">
          <w:fldChar w:fldCharType="end"/>
        </w:r>
        <w:r w:rsidR="00425C63">
          <w:fldChar w:fldCharType="separate"/>
        </w:r>
        <w:r w:rsidR="00425C63">
          <w:rPr>
            <w:noProof/>
          </w:rPr>
          <w:t>Hammes et al. (2005)</w:t>
        </w:r>
        <w:r w:rsidR="00425C63">
          <w:fldChar w:fldCharType="end"/>
        </w:r>
      </w:hyperlink>
      <w:r w:rsidRPr="000C272D">
        <w:t xml:space="preserve"> showed that SHBG bound androgens and oestrogens were taken into cultured cells when the cells expressed megalin. </w:t>
      </w:r>
      <w:hyperlink w:anchor="_ENREF_66" w:tooltip="Hammes, 2005 #217" w:history="1">
        <w:r w:rsidR="00425C63">
          <w:fldChar w:fldCharType="begin">
            <w:fldData xml:space="preserve">PEVuZE5vdGU+PENpdGUgQXV0aG9yWWVhcj0iMSI+PEF1dGhvcj5IYW1tZXM8L0F1dGhvcj48WWVh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</w:fldData>
          </w:fldChar>
        </w:r>
        <w:r w:rsidR="00425C63">
          <w:instrText xml:space="preserve"> ADDIN EN.CITE </w:instrText>
        </w:r>
        <w:r w:rsidR="00425C63">
          <w:fldChar w:fldCharType="begin">
            <w:fldData xml:space="preserve">PEVuZE5vdGU+PENpdGUgQXV0aG9yWWVhcj0iMSI+PEF1dGhvcj5IYW1tZXM8L0F1dGhvcj48WWVh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</w:fldData>
          </w:fldChar>
        </w:r>
        <w:r w:rsidR="00425C63">
          <w:instrText xml:space="preserve"> ADDIN EN.CITE.DATA </w:instrText>
        </w:r>
        <w:r w:rsidR="00425C63">
          <w:fldChar w:fldCharType="end"/>
        </w:r>
        <w:r w:rsidR="00425C63">
          <w:fldChar w:fldCharType="separate"/>
        </w:r>
        <w:r w:rsidR="00425C63">
          <w:rPr>
            <w:noProof/>
          </w:rPr>
          <w:t>Hammes et al. (2005)</w:t>
        </w:r>
        <w:r w:rsidR="00425C63">
          <w:fldChar w:fldCharType="end"/>
        </w:r>
      </w:hyperlink>
      <w:r w:rsidRPr="000C272D">
        <w:t xml:space="preserve"> also found that megalin knockout mice had sexual maturation deformities d</w:t>
      </w:r>
      <w:r w:rsidR="006316E2" w:rsidRPr="000C272D">
        <w:t>ue to sex hormone insensitivity</w:t>
      </w:r>
      <w:r w:rsidRPr="000C272D">
        <w:t>. Despite these deformities, levels of androgens and oestrogens in these mice were similar to wild-type mice.</w:t>
      </w:r>
    </w:p>
    <w:p w14:paraId="02D8644F" w14:textId="77777777" w:rsidR="00913A71" w:rsidRPr="000C272D" w:rsidRDefault="00497FC6" w:rsidP="00F55018">
      <w:pPr>
        <w:pStyle w:val="Heading2"/>
      </w:pPr>
      <w:bookmarkStart w:id="71" w:name="_Toc520790324"/>
      <w:r w:rsidRPr="000C272D">
        <w:t>Methods of M</w:t>
      </w:r>
      <w:r w:rsidR="00420EDA" w:rsidRPr="000C272D">
        <w:t>easuring</w:t>
      </w:r>
      <w:r w:rsidRPr="000C272D">
        <w:t xml:space="preserve"> F</w:t>
      </w:r>
      <w:r w:rsidR="00913A71" w:rsidRPr="000C272D">
        <w:t>ree 25</w:t>
      </w:r>
      <w:r w:rsidR="00420EDA" w:rsidRPr="000C272D">
        <w:t>OH</w:t>
      </w:r>
      <w:r w:rsidR="00913A71" w:rsidRPr="000C272D">
        <w:t>D</w:t>
      </w:r>
      <w:bookmarkEnd w:id="71"/>
    </w:p>
    <w:p w14:paraId="428CE7D7" w14:textId="77777777" w:rsidR="00152790" w:rsidRPr="000C272D" w:rsidRDefault="009C1153" w:rsidP="005D6EE8">
      <w:pPr>
        <w:pStyle w:val="Heading3"/>
        <w:rPr>
          <w:rFonts w:cs="Arial"/>
        </w:rPr>
      </w:pPr>
      <w:bookmarkStart w:id="72" w:name="_Toc520790325"/>
      <w:r w:rsidRPr="000C272D">
        <w:rPr>
          <w:rFonts w:cs="Arial"/>
        </w:rPr>
        <w:t>Equilibrium Dialysis</w:t>
      </w:r>
      <w:bookmarkEnd w:id="72"/>
    </w:p>
    <w:p w14:paraId="32A70557" w14:textId="765855A7" w:rsidR="008121AA" w:rsidRPr="000C272D" w:rsidRDefault="00B22946" w:rsidP="005D6EE8">
      <w:r w:rsidRPr="000C272D">
        <w:t xml:space="preserve"> </w:t>
      </w:r>
      <w:r w:rsidR="00152790" w:rsidRPr="000C272D">
        <w:t xml:space="preserve">Equilibrium dialysis </w:t>
      </w:r>
      <w:r w:rsidR="00556292" w:rsidRPr="000C272D">
        <w:t xml:space="preserve">is the gold standard method of measuring free hormones and </w:t>
      </w:r>
      <w:r w:rsidRPr="000C272D">
        <w:t xml:space="preserve">was used by </w:t>
      </w:r>
      <w:hyperlink w:anchor="_ENREF_15" w:tooltip="Bikle, 1984 #1082" w:history="1">
        <w:r w:rsidR="00425C63">
          <w:fldChar w:fldCharType="begin"/>
        </w:r>
        <w:r w:rsidR="00425C63">
          <w:instrText xml:space="preserve"> ADDIN EN.CITE &lt;EndNote&gt;&lt;Cite AuthorYear="1"&gt;&lt;Author&gt;Bikle&lt;/Author&gt;&lt;Year&gt;1984&lt;/Year&gt;&lt;RecNum&gt;1082&lt;/RecNum&gt;&lt;DisplayText&gt;Bikle et al. (1984)&lt;/DisplayText&gt;&lt;record&gt;&lt;rec-number&gt;1082&lt;/rec-number&gt;&lt;foreign-keys&gt;&lt;key app="EN" db-id="2a0fvtrtv22za6exff0x99w8aatd9zzwfzt2" timestamp="1518717787"&gt;1082&lt;/key&gt;&lt;key app="ENWeb" db-id=""&gt;0&lt;/key&gt;&lt;/foreign-keys&gt;&lt;ref-type name="Journal Article"&gt;17&lt;/ref-type&gt;&lt;contributors&gt;&lt;authors&gt;&lt;author&gt;Bikle, D. D.&lt;/author&gt;&lt;author&gt;Gee, E.&lt;/author&gt;&lt;author&gt;Halloran, B.&lt;/author&gt;&lt;author&gt;Haddad, J. G.&lt;/author&gt;&lt;/authors&gt;&lt;/contributors&gt;&lt;titles&gt;&lt;title&gt;Free 1,25-dihydroxyvitamin D levels in serum from normal subjects, pregnant subjects, and subjects with liver disease&lt;/title&gt;&lt;secondary-title&gt;J Clin Invest&lt;/secondary-title&gt;&lt;alt-title&gt;The Journal of clinical investigation&lt;/alt-title&gt;&lt;/titles&gt;&lt;periodical&gt;&lt;full-title&gt;J Clin Invest&lt;/full-title&gt;&lt;/periodical&gt;&lt;pages&gt;1966-71&lt;/pages&gt;&lt;volume&gt;74&lt;/volume&gt;&lt;number&gt;6&lt;/number&gt;&lt;edition&gt;1984/12/01&lt;/edition&gt;&lt;keywords&gt;&lt;keyword&gt;Adult&lt;/keyword&gt;&lt;keyword&gt;Aged&lt;/keyword&gt;&lt;keyword&gt;Calcitriol/*blood&lt;/keyword&gt;&lt;keyword&gt;Centrifugation&lt;/keyword&gt;&lt;keyword&gt;Chronic Disease&lt;/keyword&gt;&lt;keyword&gt;Female&lt;/keyword&gt;&lt;keyword&gt;Humans&lt;/keyword&gt;&lt;keyword&gt;Liver Diseases/*blood&lt;/keyword&gt;&lt;keyword&gt;Male&lt;/keyword&gt;&lt;keyword&gt;Middle Aged&lt;/keyword&gt;&lt;keyword&gt;*Pregnancy&lt;/keyword&gt;&lt;keyword&gt;Ultrafiltration&lt;/keyword&gt;&lt;keyword&gt;Vitamin D-Binding Protein/blood&lt;/keyword&gt;&lt;/keywords&gt;&lt;dates&gt;&lt;year&gt;1984&lt;/year&gt;&lt;pub-dates&gt;&lt;date&gt;Dec&lt;/date&gt;&lt;/pub-dates&gt;&lt;/dates&gt;&lt;isbn&gt;0021-9738 (Print)&amp;#xD;0021-9738 (Linking)&lt;/isbn&gt;&lt;accession-num&gt;6549014&lt;/accession-num&gt;&lt;urls&gt;&lt;related-urls&gt;&lt;url&gt;https://www.ncbi.nlm.nih.gov/pubmed/6549014&lt;/url&gt;&lt;/related-urls&gt;&lt;/urls&gt;&lt;custom2&gt;PMC425383&lt;/custom2&gt;&lt;electronic-resource-num&gt;10.1172/JCI111617&lt;/electronic-resource-num&gt;&lt;/record&gt;&lt;/Cite&gt;&lt;/EndNote&gt;</w:instrText>
        </w:r>
        <w:r w:rsidR="00425C63">
          <w:fldChar w:fldCharType="separate"/>
        </w:r>
        <w:r w:rsidR="00425C63">
          <w:rPr>
            <w:noProof/>
          </w:rPr>
          <w:t>Bikle et al. (1984)</w:t>
        </w:r>
        <w:r w:rsidR="00425C63">
          <w:fldChar w:fldCharType="end"/>
        </w:r>
      </w:hyperlink>
      <w:r w:rsidR="006C7838" w:rsidRPr="000C272D">
        <w:t xml:space="preserve"> </w:t>
      </w:r>
      <w:r w:rsidR="00D4139B" w:rsidRPr="000C272D">
        <w:t xml:space="preserve">and </w:t>
      </w:r>
      <w:hyperlink w:anchor="_ENREF_53" w:tooltip="Fairney, 1987 #176" w:history="1">
        <w:r w:rsidR="00425C63">
          <w:fldChar w:fldCharType="begin"/>
        </w:r>
        <w:r w:rsidR="00425C63">
          <w:instrText xml:space="preserve"> ADDIN EN.CITE &lt;EndNote&gt;&lt;Cite AuthorYear="1"&gt;&lt;Author&gt;Fairney&lt;/Author&gt;&lt;Year&gt;1987&lt;/Year&gt;&lt;RecNum&gt;176&lt;/RecNum&gt;&lt;DisplayText&gt;Fairney and Saphier (1987)&lt;/DisplayText&gt;&lt;record&gt;&lt;rec-number&gt;176&lt;/rec-number&gt;&lt;foreign-keys&gt;&lt;key app="EN" db-id="2a0fvtrtv22za6exff0x99w8aatd9zzwfzt2" timestamp="1518713161"&gt;176&lt;/key&gt;&lt;key app="ENWeb" db-id=""&gt;0&lt;/key&gt;&lt;/foreign-keys&gt;&lt;ref-type name="Journal Article"&gt;17&lt;/ref-type&gt;&lt;contributors&gt;&lt;authors&gt;&lt;author&gt;Fairney, A.&lt;/author&gt;&lt;author&gt;Saphier, P. W.&lt;/author&gt;&lt;/authors&gt;&lt;/contributors&gt;&lt;auth-address&gt;Fairney, A&amp;#xD;St Marys Hosp,Sch Med,Dept Chem Pathol,London W2 1pg,England&amp;#xD;St Marys Hosp,Sch Med,Dept Chem Pathol,London W2 1pg,England&lt;/auth-address&gt;&lt;titles&gt;&lt;title&gt;Studies on the measurement of 25-hydroxy vitamin D in human saliva&lt;/title&gt;&lt;secondary-title&gt;Br J Nutr&lt;/secondary-title&gt;&lt;alt-title&gt;The British journal of nutrition&lt;/alt-title&gt;&lt;/titles&gt;&lt;periodical&gt;&lt;full-title&gt;Br J Nutr&lt;/full-title&gt;&lt;abbr-1&gt;The British journal of nutrition&lt;/abbr-1&gt;&lt;/periodical&gt;&lt;alt-periodical&gt;&lt;full-title&gt;Br J Nutr&lt;/full-title&gt;&lt;abbr-1&gt;The British journal of nutrition&lt;/abbr-1&gt;&lt;/alt-periodical&gt;&lt;pages&gt;13-25&lt;/pages&gt;&lt;volume&gt;57&lt;/volume&gt;&lt;number&gt;1&lt;/number&gt;&lt;edition&gt;1987/01/01&lt;/edition&gt;&lt;keywords&gt;&lt;keyword&gt;Calcifediol/*analysis/blood&lt;/keyword&gt;&lt;keyword&gt;Child&lt;/keyword&gt;&lt;keyword&gt;Circadian Rhythm&lt;/keyword&gt;&lt;keyword&gt;Diet&lt;/keyword&gt;&lt;keyword&gt;Humans&lt;/keyword&gt;&lt;keyword&gt;Male&lt;/keyword&gt;&lt;keyword&gt;Protein Binding&lt;/keyword&gt;&lt;keyword&gt;Saliva/*analysis&lt;/keyword&gt;&lt;/keywords&gt;&lt;dates&gt;&lt;year&gt;1987&lt;/year&gt;&lt;pub-dates&gt;&lt;date&gt;Jan&lt;/date&gt;&lt;/pub-dates&gt;&lt;/dates&gt;&lt;isbn&gt;0007-1145 (Print)&amp;#xD;0007-1145 (Linking)&lt;/isbn&gt;&lt;accession-num&gt;3801379&lt;/accession-num&gt;&lt;urls&gt;&lt;related-urls&gt;&lt;url&gt;https://www.ncbi.nlm.nih.gov/pubmed/3801379&lt;/url&gt;&lt;/related-urls&gt;&lt;/urls&gt;&lt;electronic-resource-num&gt;Doi 10.1079/Bjn19870005&lt;/electronic-resource-num&gt;&lt;language&gt;English&lt;/language&gt;&lt;/record&gt;&lt;/Cite&gt;&lt;/EndNote&gt;</w:instrText>
        </w:r>
        <w:r w:rsidR="00425C63">
          <w:fldChar w:fldCharType="separate"/>
        </w:r>
        <w:r w:rsidR="00425C63">
          <w:rPr>
            <w:noProof/>
          </w:rPr>
          <w:t>Fairney and Saphier (1987)</w:t>
        </w:r>
        <w:r w:rsidR="00425C63">
          <w:fldChar w:fldCharType="end"/>
        </w:r>
      </w:hyperlink>
      <w:r w:rsidR="00D4139B" w:rsidRPr="000C272D">
        <w:t xml:space="preserve"> </w:t>
      </w:r>
      <w:r w:rsidR="00556292" w:rsidRPr="000C272D">
        <w:t>in an attempt</w:t>
      </w:r>
      <w:r w:rsidR="00540E3F" w:rsidRPr="000C272D">
        <w:t xml:space="preserve"> </w:t>
      </w:r>
      <w:r w:rsidRPr="000C272D">
        <w:t>to measure</w:t>
      </w:r>
      <w:r w:rsidR="00540E3F" w:rsidRPr="000C272D">
        <w:t xml:space="preserve"> free</w:t>
      </w:r>
      <w:r w:rsidR="00582EBE" w:rsidRPr="000C272D">
        <w:t xml:space="preserve"> </w:t>
      </w:r>
      <w:r w:rsidR="00C74507" w:rsidRPr="000C272D">
        <w:t>1,25(OH)</w:t>
      </w:r>
      <w:r w:rsidR="00C74507" w:rsidRPr="000C272D">
        <w:rPr>
          <w:vertAlign w:val="subscript"/>
        </w:rPr>
        <w:t>2</w:t>
      </w:r>
      <w:r w:rsidR="00D4139B" w:rsidRPr="000C272D">
        <w:t>D</w:t>
      </w:r>
      <w:r w:rsidR="00C00C53" w:rsidRPr="000C272D">
        <w:t xml:space="preserve"> and 25OHD respectively</w:t>
      </w:r>
      <w:r w:rsidR="00D4139B" w:rsidRPr="000C272D">
        <w:t xml:space="preserve">. However </w:t>
      </w:r>
      <w:r w:rsidR="00540E3F" w:rsidRPr="000C272D">
        <w:t xml:space="preserve">they both found this method unusable. </w:t>
      </w:r>
      <w:hyperlink w:anchor="_ENREF_15" w:tooltip="Bikle, 1984 #1082" w:history="1">
        <w:r w:rsidR="00425C63">
          <w:fldChar w:fldCharType="begin"/>
        </w:r>
        <w:r w:rsidR="00425C63">
          <w:instrText xml:space="preserve"> ADDIN EN.CITE &lt;EndNote&gt;&lt;Cite AuthorYear="1"&gt;&lt;Author&gt;Bikle&lt;/Author&gt;&lt;Year&gt;1984&lt;/Year&gt;&lt;RecNum&gt;1082&lt;/RecNum&gt;&lt;DisplayText&gt;Bikle et al. (1984)&lt;/DisplayText&gt;&lt;record&gt;&lt;rec-number&gt;1082&lt;/rec-number&gt;&lt;foreign-keys&gt;&lt;key app="EN" db-id="2a0fvtrtv22za6exff0x99w8aatd9zzwfzt2" timestamp="1518717787"&gt;1082&lt;/key&gt;&lt;key app="ENWeb" db-id=""&gt;0&lt;/key&gt;&lt;/foreign-keys&gt;&lt;ref-type name="Journal Article"&gt;17&lt;/ref-type&gt;&lt;contributors&gt;&lt;authors&gt;&lt;author&gt;Bikle, D. D.&lt;/author&gt;&lt;author&gt;Gee, E.&lt;/author&gt;&lt;author&gt;Halloran, B.&lt;/author&gt;&lt;author&gt;Haddad, J. G.&lt;/author&gt;&lt;/authors&gt;&lt;/contributors&gt;&lt;titles&gt;&lt;title&gt;Free 1,25-dihydroxyvitamin D levels in serum from normal subjects, pregnant subjects, and subjects with liver disease&lt;/title&gt;&lt;secondary-title&gt;J Clin Invest&lt;/secondary-title&gt;&lt;alt-title&gt;The Journal of clinical investigation&lt;/alt-title&gt;&lt;/titles&gt;&lt;periodical&gt;&lt;full-title&gt;J Clin Invest&lt;/full-title&gt;&lt;/periodical&gt;&lt;pages&gt;1966-71&lt;/pages&gt;&lt;volume&gt;74&lt;/volume&gt;&lt;number&gt;6&lt;/number&gt;&lt;edition&gt;1984/12/01&lt;/edition&gt;&lt;keywords&gt;&lt;keyword&gt;Adult&lt;/keyword&gt;&lt;keyword&gt;Aged&lt;/keyword&gt;&lt;keyword&gt;Calcitriol/*blood&lt;/keyword&gt;&lt;keyword&gt;Centrifugation&lt;/keyword&gt;&lt;keyword&gt;Chronic Disease&lt;/keyword&gt;&lt;keyword&gt;Female&lt;/keyword&gt;&lt;keyword&gt;Humans&lt;/keyword&gt;&lt;keyword&gt;Liver Diseases/*blood&lt;/keyword&gt;&lt;keyword&gt;Male&lt;/keyword&gt;&lt;keyword&gt;Middle Aged&lt;/keyword&gt;&lt;keyword&gt;*Pregnancy&lt;/keyword&gt;&lt;keyword&gt;Ultrafiltration&lt;/keyword&gt;&lt;keyword&gt;Vitamin D-Binding Protein/blood&lt;/keyword&gt;&lt;/keywords&gt;&lt;dates&gt;&lt;year&gt;1984&lt;/year&gt;&lt;pub-dates&gt;&lt;date&gt;Dec&lt;/date&gt;&lt;/pub-dates&gt;&lt;/dates&gt;&lt;isbn&gt;0021-9738 (Print)&amp;#xD;0021-9738 (Linking)&lt;/isbn&gt;&lt;accession-num&gt;6549014&lt;/accession-num&gt;&lt;urls&gt;&lt;related-urls&gt;&lt;url&gt;https://www.ncbi.nlm.nih.gov/pubmed/6549014&lt;/url&gt;&lt;/related-urls&gt;&lt;/urls&gt;&lt;custom2&gt;PMC425383&lt;/custom2&gt;&lt;electronic-resource-num&gt;10.1172/JCI111617&lt;/electronic-resource-num&gt;&lt;/record&gt;&lt;/Cite&gt;&lt;/EndNote&gt;</w:instrText>
        </w:r>
        <w:r w:rsidR="00425C63">
          <w:fldChar w:fldCharType="separate"/>
        </w:r>
        <w:r w:rsidR="00425C63">
          <w:rPr>
            <w:noProof/>
          </w:rPr>
          <w:t>Bikle et al. (1984)</w:t>
        </w:r>
        <w:r w:rsidR="00425C63">
          <w:fldChar w:fldCharType="end"/>
        </w:r>
      </w:hyperlink>
      <w:r w:rsidR="005D45C0" w:rsidRPr="000C272D">
        <w:t xml:space="preserve"> found the radioactive isotope failed to equilibrate and that 1,25(OH)</w:t>
      </w:r>
      <w:r w:rsidR="005D45C0" w:rsidRPr="000C272D">
        <w:rPr>
          <w:vertAlign w:val="subscript"/>
        </w:rPr>
        <w:t>2</w:t>
      </w:r>
      <w:r w:rsidR="005D45C0" w:rsidRPr="000C272D">
        <w:t xml:space="preserve">D had bound to the sides of the tank and was not eluted when the assay was performed. </w:t>
      </w:r>
      <w:hyperlink w:anchor="_ENREF_53" w:tooltip="Fairney, 1987 #176" w:history="1">
        <w:r w:rsidR="00425C63">
          <w:fldChar w:fldCharType="begin"/>
        </w:r>
        <w:r w:rsidR="00425C63">
          <w:instrText xml:space="preserve"> ADDIN EN.CITE &lt;EndNote&gt;&lt;Cite AuthorYear="1"&gt;&lt;Author&gt;Fairney&lt;/Author&gt;&lt;Year&gt;1987&lt;/Year&gt;&lt;RecNum&gt;176&lt;/RecNum&gt;&lt;DisplayText&gt;Fairney and Saphier (1987)&lt;/DisplayText&gt;&lt;record&gt;&lt;rec-number&gt;176&lt;/rec-number&gt;&lt;foreign-keys&gt;&lt;key app="EN" db-id="2a0fvtrtv22za6exff0x99w8aatd9zzwfzt2" timestamp="1518713161"&gt;176&lt;/key&gt;&lt;key app="ENWeb" db-id=""&gt;0&lt;/key&gt;&lt;/foreign-keys&gt;&lt;ref-type name="Journal Article"&gt;17&lt;/ref-type&gt;&lt;contributors&gt;&lt;authors&gt;&lt;author&gt;Fairney, A.&lt;/author&gt;&lt;author&gt;Saphier, P. W.&lt;/author&gt;&lt;/authors&gt;&lt;/contributors&gt;&lt;auth-address&gt;Fairney, A&amp;#xD;St Marys Hosp,Sch Med,Dept Chem Pathol,London W2 1pg,England&amp;#xD;St Marys Hosp,Sch Med,Dept Chem Pathol,London W2 1pg,England&lt;/auth-address&gt;&lt;titles&gt;&lt;title&gt;Studies on the measurement of 25-hydroxy vitamin D in human saliva&lt;/title&gt;&lt;secondary-title&gt;Br J Nutr&lt;/secondary-title&gt;&lt;alt-title&gt;The British journal of nutrition&lt;/alt-title&gt;&lt;/titles&gt;&lt;periodical&gt;&lt;full-title&gt;Br J Nutr&lt;/full-title&gt;&lt;abbr-1&gt;The British journal of nutrition&lt;/abbr-1&gt;&lt;/periodical&gt;&lt;alt-periodical&gt;&lt;full-title&gt;Br J Nutr&lt;/full-title&gt;&lt;abbr-1&gt;The British journal of nutrition&lt;/abbr-1&gt;&lt;/alt-periodical&gt;&lt;pages&gt;13-25&lt;/pages&gt;&lt;volume&gt;57&lt;/volume&gt;&lt;number&gt;1&lt;/number&gt;&lt;edition&gt;1987/01/01&lt;/edition&gt;&lt;keywords&gt;&lt;keyword&gt;Calcifediol/*analysis/blood&lt;/keyword&gt;&lt;keyword&gt;Child&lt;/keyword&gt;&lt;keyword&gt;Circadian Rhythm&lt;/keyword&gt;&lt;keyword&gt;Diet&lt;/keyword&gt;&lt;keyword&gt;Humans&lt;/keyword&gt;&lt;keyword&gt;Male&lt;/keyword&gt;&lt;keyword&gt;Protein Binding&lt;/keyword&gt;&lt;keyword&gt;Saliva/*analysis&lt;/keyword&gt;&lt;/keywords&gt;&lt;dates&gt;&lt;year&gt;1987&lt;/year&gt;&lt;pub-dates&gt;&lt;date&gt;Jan&lt;/date&gt;&lt;/pub-dates&gt;&lt;/dates&gt;&lt;isbn&gt;0007-1145 (Print)&amp;#xD;0007-1145 (Linking)&lt;/isbn&gt;&lt;accession-num&gt;3801379&lt;/accession-num&gt;&lt;urls&gt;&lt;related-urls&gt;&lt;url&gt;https://www.ncbi.nlm.nih.gov/pubmed/3801379&lt;/url&gt;&lt;/related-urls&gt;&lt;/urls&gt;&lt;electronic-resource-num&gt;Doi 10.1079/Bjn19870005&lt;/electronic-resource-num&gt;&lt;language&gt;English&lt;/language&gt;&lt;/record&gt;&lt;/Cite&gt;&lt;/EndNote&gt;</w:instrText>
        </w:r>
        <w:r w:rsidR="00425C63">
          <w:fldChar w:fldCharType="separate"/>
        </w:r>
        <w:r w:rsidR="00425C63">
          <w:rPr>
            <w:noProof/>
          </w:rPr>
          <w:t>Fairney and Saphier (1987)</w:t>
        </w:r>
        <w:r w:rsidR="00425C63">
          <w:fldChar w:fldCharType="end"/>
        </w:r>
      </w:hyperlink>
      <w:r w:rsidR="00540E3F" w:rsidRPr="000C272D">
        <w:t xml:space="preserve"> found that 25OHD bound to the dialysis membrane</w:t>
      </w:r>
      <w:r w:rsidR="005D45C0" w:rsidRPr="000C272D">
        <w:t>.</w:t>
      </w:r>
    </w:p>
    <w:p w14:paraId="4C84AA1B" w14:textId="77777777" w:rsidR="00152790" w:rsidRPr="000C272D" w:rsidRDefault="009C1153" w:rsidP="005D6EE8">
      <w:pPr>
        <w:pStyle w:val="Heading3"/>
        <w:rPr>
          <w:rFonts w:cs="Arial"/>
        </w:rPr>
      </w:pPr>
      <w:bookmarkStart w:id="73" w:name="_Toc520790326"/>
      <w:r w:rsidRPr="000C272D">
        <w:rPr>
          <w:rFonts w:cs="Arial"/>
        </w:rPr>
        <w:t>Centrifugal Ultrafiltration</w:t>
      </w:r>
      <w:bookmarkEnd w:id="73"/>
    </w:p>
    <w:p w14:paraId="187E9CF0" w14:textId="46B6E716" w:rsidR="00467768" w:rsidRPr="000C272D" w:rsidRDefault="002B1C3D" w:rsidP="005D6EE8">
      <w:hyperlink w:anchor="_ENREF_16" w:tooltip="Bikle, 1986 #1213" w:history="1">
        <w:r w:rsidR="00425C63">
          <w:fldChar w:fldCharType="begin"/>
        </w:r>
        <w:r w:rsidR="00425C63">
          <w:instrText xml:space="preserve"> ADDIN EN.CITE &lt;EndNote&gt;&lt;Cite AuthorYear="1"&gt;&lt;Author&gt;Bikle&lt;/Author&gt;&lt;Year&gt;1986&lt;/Year&gt;&lt;RecNum&gt;1213&lt;/RecNum&gt;&lt;DisplayText&gt;Bikle et al. (1986)&lt;/DisplayText&gt;&lt;record&gt;&lt;rec-number&gt;1213&lt;/rec-number&gt;&lt;foreign-keys&gt;&lt;key app="EN" db-id="2a0fvtrtv22za6exff0x99w8aatd9zzwfzt2" timestamp="1518718365"&gt;1213&lt;/key&gt;&lt;key app="ENWeb" db-id=""&gt;0&lt;/key&gt;&lt;/foreign-keys&gt;&lt;ref-type name="Journal Article"&gt;17&lt;/ref-type&gt;&lt;contributors&gt;&lt;authors&gt;&lt;author&gt;Bikle, D. D.&lt;/author&gt;&lt;author&gt;Gee, E.&lt;/author&gt;&lt;author&gt;Halloran, B.&lt;/author&gt;&lt;author&gt;Kowalski, M. A.&lt;/author&gt;&lt;author&gt;Ryzen, E.&lt;/author&gt;&lt;author&gt;Haddad, J. G.&lt;/author&gt;&lt;/authors&gt;&lt;/contributors&gt;&lt;titles&gt;&lt;title&gt;Assessment of the free fraction of 25-hydroxyvitamin D in serum and its regulation by albumin and the vitamin D-binding protein&lt;/title&gt;&lt;secondary-title&gt;J Clin Endocrinol Metab&lt;/secondary-title&gt;&lt;alt-title&gt;The Journal of clinical endocrinology and metabolism&lt;/alt-title&gt;&lt;/titles&gt;&lt;periodical&gt;&lt;full-title&gt;J Clin Endocrinol Metab&lt;/full-title&gt;&lt;/periodical&gt;&lt;pages&gt;954-9&lt;/pages&gt;&lt;volume&gt;63&lt;/volume&gt;&lt;number&gt;4&lt;/number&gt;&lt;edition&gt;1986/10/01&lt;/edition&gt;&lt;keywords&gt;&lt;keyword&gt;Adult&lt;/keyword&gt;&lt;keyword&gt;Aged&lt;/keyword&gt;&lt;keyword&gt;Calcifediol/*blood&lt;/keyword&gt;&lt;keyword&gt;Female&lt;/keyword&gt;&lt;keyword&gt;Humans&lt;/keyword&gt;&lt;keyword&gt;Male&lt;/keyword&gt;&lt;keyword&gt;Middle Aged&lt;/keyword&gt;&lt;keyword&gt;Protein Binding&lt;/keyword&gt;&lt;keyword&gt;Serum Albumin/*metabolism&lt;/keyword&gt;&lt;keyword&gt;Vitamin D-Binding Protein/*blood&lt;/keyword&gt;&lt;/keywords&gt;&lt;dates&gt;&lt;year&gt;1986&lt;/year&gt;&lt;pub-dates&gt;&lt;date&gt;Oct&lt;/date&gt;&lt;/pub-dates&gt;&lt;/dates&gt;&lt;isbn&gt;0021-972X (Print)&amp;#xD;0021-972X (Linking)&lt;/isbn&gt;&lt;accession-num&gt;3745408&lt;/accession-num&gt;&lt;urls&gt;&lt;related-urls&gt;&lt;url&gt;https://www.ncbi.nlm.nih.gov/pubmed/3745408&lt;/url&gt;&lt;/related-urls&gt;&lt;/urls&gt;&lt;electronic-resource-num&gt;10.1210/jcem-63-4-954&lt;/electronic-resource-num&gt;&lt;/record&gt;&lt;/Cite&gt;&lt;/EndNote&gt;</w:instrText>
        </w:r>
        <w:r w:rsidR="00425C63">
          <w:fldChar w:fldCharType="separate"/>
        </w:r>
        <w:r w:rsidR="00425C63">
          <w:rPr>
            <w:noProof/>
          </w:rPr>
          <w:t>Bikle et al. (1986)</w:t>
        </w:r>
        <w:r w:rsidR="00425C63">
          <w:fldChar w:fldCharType="end"/>
        </w:r>
      </w:hyperlink>
      <w:r w:rsidR="00E86727" w:rsidRPr="000C272D">
        <w:t xml:space="preserve"> had much more success in measuring</w:t>
      </w:r>
      <w:r w:rsidR="005D45C0" w:rsidRPr="000C272D">
        <w:t xml:space="preserve"> 25OHD </w:t>
      </w:r>
      <w:r w:rsidR="00E86727" w:rsidRPr="000C272D">
        <w:t xml:space="preserve">using centrifugal ultrafiltration based on the method described by </w:t>
      </w:r>
      <w:hyperlink w:anchor="_ENREF_29" w:tooltip="Hammond, 1980 #2640" w:history="1"/>
      <w:hyperlink w:anchor="_ENREF_67" w:tooltip="Hammond, 1980 #1091" w:history="1">
        <w:r w:rsidR="00425C63">
          <w:fldChar w:fldCharType="begin"/>
        </w:r>
        <w:r w:rsidR="00425C63">
          <w:instrText xml:space="preserve"> ADDIN EN.CITE &lt;EndNote&gt;&lt;Cite AuthorYear="1"&gt;&lt;Author&gt;Hammond&lt;/Author&gt;&lt;Year&gt;1980&lt;/Year&gt;&lt;RecNum&gt;1091&lt;/RecNum&gt;&lt;DisplayText&gt;Hammond et al. (1980)&lt;/DisplayText&gt;&lt;record&gt;&lt;rec-number&gt;1091&lt;/rec-number&gt;&lt;foreign-keys&gt;&lt;key app="EN" db-id="2a0fvtrtv22za6exff0x99w8aatd9zzwfzt2" timestamp="1518717821"&gt;1091&lt;/key&gt;&lt;key app="ENWeb" db-id=""&gt;0&lt;/key&gt;&lt;/foreign-keys&gt;&lt;ref-type name="Journal Article"&gt;17&lt;/ref-type&gt;&lt;contributors&gt;&lt;authors&gt;&lt;author&gt;Hammond, G. L.&lt;/author&gt;&lt;author&gt;Nisker, J. A.&lt;/author&gt;&lt;author&gt;Jones, L. A.&lt;/author&gt;&lt;author&gt;Siiteri, P. K.&lt;/author&gt;&lt;/authors&gt;&lt;/contributors&gt;&lt;titles&gt;&lt;title&gt;Estimation of the percentage of free steroid in undiluted serum by centrifugal ultrafiltration-dialysi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5023-6&lt;/pages&gt;&lt;volume&gt;255&lt;/volume&gt;&lt;number&gt;11&lt;/number&gt;&lt;edition&gt;1980/06/10&lt;/edition&gt;&lt;keywords&gt;&lt;keyword&gt;Blood Glucose/analysis&lt;/keyword&gt;&lt;keyword&gt;Carbon Radioisotopes&lt;/keyword&gt;&lt;keyword&gt;Estradiol/*blood&lt;/keyword&gt;&lt;keyword&gt;Female&lt;/keyword&gt;&lt;keyword&gt;Humans&lt;/keyword&gt;&lt;keyword&gt;Male&lt;/keyword&gt;&lt;keyword&gt;Menstruation&lt;/keyword&gt;&lt;keyword&gt;Pregnancy&lt;/keyword&gt;&lt;keyword&gt;Pregnancy Trimester, Third&lt;/keyword&gt;&lt;keyword&gt;Progesterone/*blood&lt;/keyword&gt;&lt;keyword&gt;Sex Factors&lt;/keyword&gt;&lt;keyword&gt;Testosterone/*blood&lt;/keyword&gt;&lt;keyword&gt;Tritium&lt;/keyword&gt;&lt;keyword&gt;Ultrafiltration&lt;/keyword&gt;&lt;/keywords&gt;&lt;dates&gt;&lt;year&gt;1980&lt;/year&gt;&lt;pub-dates&gt;&lt;date&gt;Jun 10&lt;/date&gt;&lt;/pub-dates&gt;&lt;/dates&gt;&lt;isbn&gt;0021-9258 (Print)&amp;#xD;0021-9258 (Linking)&lt;/isbn&gt;&lt;accession-num&gt;7372622&lt;/accession-num&gt;&lt;urls&gt;&lt;related-urls&gt;&lt;url&gt;https://www.ncbi.nlm.nih.gov/pubmed/7372622&lt;/url&gt;&lt;/related-urls&gt;&lt;/urls&gt;&lt;/record&gt;&lt;/Cite&gt;&lt;/EndNote&gt;</w:instrText>
        </w:r>
        <w:r w:rsidR="00425C63">
          <w:fldChar w:fldCharType="separate"/>
        </w:r>
        <w:r w:rsidR="00425C63">
          <w:rPr>
            <w:noProof/>
          </w:rPr>
          <w:t>Hammond et al. (1980)</w:t>
        </w:r>
        <w:r w:rsidR="00425C63">
          <w:fldChar w:fldCharType="end"/>
        </w:r>
      </w:hyperlink>
      <w:r w:rsidR="00E86727" w:rsidRPr="000C272D">
        <w:t xml:space="preserve">. </w:t>
      </w:r>
      <w:r w:rsidR="005D45C0" w:rsidRPr="000C272D">
        <w:t xml:space="preserve"> </w:t>
      </w:r>
      <w:hyperlink w:anchor="_ENREF_53" w:tooltip="Fairney, 1987 #176" w:history="1">
        <w:r w:rsidR="00425C63">
          <w:fldChar w:fldCharType="begin"/>
        </w:r>
        <w:r w:rsidR="00425C63">
          <w:instrText xml:space="preserve"> ADDIN EN.CITE &lt;EndNote&gt;&lt;Cite AuthorYear="1"&gt;&lt;Author&gt;Fairney&lt;/Author&gt;&lt;Year&gt;1987&lt;/Year&gt;&lt;RecNum&gt;176&lt;/RecNum&gt;&lt;DisplayText&gt;Fairney and Saphier (1987)&lt;/DisplayText&gt;&lt;record&gt;&lt;rec-number&gt;176&lt;/rec-number&gt;&lt;foreign-keys&gt;&lt;key app="EN" db-id="2a0fvtrtv22za6exff0x99w8aatd9zzwfzt2" timestamp="1518713161"&gt;176&lt;/key&gt;&lt;key app="ENWeb" db-id=""&gt;0&lt;/key&gt;&lt;/foreign-keys&gt;&lt;ref-type name="Journal Article"&gt;17&lt;/ref-type&gt;&lt;contributors&gt;&lt;authors&gt;&lt;author&gt;Fairney, A.&lt;/author&gt;&lt;author&gt;Saphier, P. W.&lt;/author&gt;&lt;/authors&gt;&lt;/contributors&gt;&lt;auth-address&gt;Fairney, A&amp;#xD;St Marys Hosp,Sch Med,Dept Chem Pathol,London W2 1pg,England&amp;#xD;St Marys Hosp,Sch Med,Dept Chem Pathol,London W2 1pg,England&lt;/auth-address&gt;&lt;titles&gt;&lt;title&gt;Studies on the measurement of 25-hydroxy vitamin D in human saliva&lt;/title&gt;&lt;secondary-title&gt;Br J Nutr&lt;/secondary-title&gt;&lt;alt-title&gt;The British journal of nutrition&lt;/alt-title&gt;&lt;/titles&gt;&lt;periodical&gt;&lt;full-title&gt;Br J Nutr&lt;/full-title&gt;&lt;abbr-1&gt;The British journal of nutrition&lt;/abbr-1&gt;&lt;/periodical&gt;&lt;alt-periodical&gt;&lt;full-title&gt;Br J Nutr&lt;/full-title&gt;&lt;abbr-1&gt;The British journal of nutrition&lt;/abbr-1&gt;&lt;/alt-periodical&gt;&lt;pages&gt;13-25&lt;/pages&gt;&lt;volume&gt;57&lt;/volume&gt;&lt;number&gt;1&lt;/number&gt;&lt;edition&gt;1987/01/01&lt;/edition&gt;&lt;keywords&gt;&lt;keyword&gt;Calcifediol/*analysis/blood&lt;/keyword&gt;&lt;keyword&gt;Child&lt;/keyword&gt;&lt;keyword&gt;Circadian Rhythm&lt;/keyword&gt;&lt;keyword&gt;Diet&lt;/keyword&gt;&lt;keyword&gt;Humans&lt;/keyword&gt;&lt;keyword&gt;Male&lt;/keyword&gt;&lt;keyword&gt;Protein Binding&lt;/keyword&gt;&lt;keyword&gt;Saliva/*analysis&lt;/keyword&gt;&lt;/keywords&gt;&lt;dates&gt;&lt;year&gt;1987&lt;/year&gt;&lt;pub-dates&gt;&lt;date&gt;Jan&lt;/date&gt;&lt;/pub-dates&gt;&lt;/dates&gt;&lt;isbn&gt;0007-1145 (Print)&amp;#xD;0007-1145 (Linking)&lt;/isbn&gt;&lt;accession-num&gt;3801379&lt;/accession-num&gt;&lt;urls&gt;&lt;related-urls&gt;&lt;url&gt;https://www.ncbi.nlm.nih.gov/pubmed/3801379&lt;/url&gt;&lt;/related-urls&gt;&lt;/urls&gt;&lt;electronic-resource-num&gt;Doi 10.1079/Bjn19870005&lt;/electronic-resource-num&gt;&lt;language&gt;English&lt;/language&gt;&lt;/record&gt;&lt;/Cite&gt;&lt;/EndNote&gt;</w:instrText>
        </w:r>
        <w:r w:rsidR="00425C63">
          <w:fldChar w:fldCharType="separate"/>
        </w:r>
        <w:r w:rsidR="00425C63">
          <w:rPr>
            <w:noProof/>
          </w:rPr>
          <w:t>Fairney and Saphier (1987)</w:t>
        </w:r>
        <w:r w:rsidR="00425C63">
          <w:fldChar w:fldCharType="end"/>
        </w:r>
      </w:hyperlink>
      <w:r w:rsidR="00E86727" w:rsidRPr="000C272D">
        <w:t xml:space="preserve"> also measured free 25OHD using a centrifugal ultrafiltration method described by </w:t>
      </w:r>
      <w:hyperlink w:anchor="_ENREF_9" w:tooltip="Beisel, 1964 #281" w:history="1">
        <w:r w:rsidR="00425C63">
          <w:fldChar w:fldCharType="begin"/>
        </w:r>
        <w:r w:rsidR="00425C63">
          <w:instrText xml:space="preserve"> ADDIN EN.CITE &lt;EndNote&gt;&lt;Cite AuthorYear="1"&gt;&lt;Author&gt;Beisel&lt;/Author&gt;&lt;Year&gt;1964&lt;/Year&gt;&lt;RecNum&gt;281&lt;/RecNum&gt;&lt;DisplayText&gt;Beisel et al. (1964)&lt;/DisplayText&gt;&lt;record&gt;&lt;rec-number&gt;281&lt;/rec-number&gt;&lt;foreign-keys&gt;&lt;key app="EN" db-id="2a0fvtrtv22za6exff0x99w8aatd9zzwfzt2" timestamp="1518713593"&gt;281&lt;/key&gt;&lt;key app="ENWeb" db-id=""&gt;0&lt;/key&gt;&lt;/foreign-keys&gt;&lt;ref-type name="Journal Article"&gt;17&lt;/ref-type&gt;&lt;contributors&gt;&lt;authors&gt;&lt;author&gt;Beisel, W. R.&lt;/author&gt;&lt;author&gt;Diraimondo, V. C.&lt;/author&gt;&lt;author&gt;Chao, P. Y.&lt;/author&gt;&lt;author&gt;Rosner, J. M.&lt;/author&gt;&lt;author&gt;Forsham, P. H.&lt;/author&gt;&lt;/authors&gt;&lt;/contributors&gt;&lt;titles&gt;&lt;title&gt;The Influence of Plasma Protein Binding on the Extra-Adrenal Metabolism of Cortisol in Normal, Hyperthyroid and Hypothyroid Subjects&lt;/title&gt;&lt;secondary-title&gt;Metabolism&lt;/secondary-title&gt;&lt;alt-title&gt;Metabolism: clinical and experimental&lt;/alt-title&gt;&lt;/titles&gt;&lt;periodical&gt;&lt;full-title&gt;Metabolism&lt;/full-title&gt;&lt;/periodical&gt;&lt;pages&gt;942-51&lt;/pages&gt;&lt;volume&gt;13&lt;/volume&gt;&lt;edition&gt;1964/10/01&lt;/edition&gt;&lt;keywords&gt;&lt;keyword&gt;*17-Hydroxycorticosteroids&lt;/keyword&gt;&lt;keyword&gt;*Biomedical Research&lt;/keyword&gt;&lt;keyword&gt;*Blood&lt;/keyword&gt;&lt;keyword&gt;*Blood Chemical Analysis&lt;/keyword&gt;&lt;keyword&gt;*Blood Proteins&lt;/keyword&gt;&lt;keyword&gt;*Geriatrics&lt;/keyword&gt;&lt;keyword&gt;Humans&lt;/keyword&gt;&lt;keyword&gt;*Hydrocortisone&lt;/keyword&gt;&lt;keyword&gt;*Hyperthyroidism&lt;/keyword&gt;&lt;keyword&gt;*Hypothyroidism&lt;/keyword&gt;&lt;keyword&gt;*Metabolism&lt;/keyword&gt;&lt;keyword&gt;*clinical research&lt;/keyword&gt;&lt;/keywords&gt;&lt;dates&gt;&lt;year&gt;1964&lt;/year&gt;&lt;pub-dates&gt;&lt;date&gt;Oct&lt;/date&gt;&lt;/pub-dates&gt;&lt;/dates&gt;&lt;isbn&gt;0026-0495 (Print)&amp;#xD;0026-0495 (Linking)&lt;/isbn&gt;&lt;accession-num&gt;14228751&lt;/accession-num&gt;&lt;urls&gt;&lt;related-urls&gt;&lt;url&gt;https://www.ncbi.nlm.nih.gov/pubmed/14228751&lt;/url&gt;&lt;/related-urls&gt;&lt;/urls&gt;&lt;/record&gt;&lt;/Cite&gt;&lt;/EndNote&gt;</w:instrText>
        </w:r>
        <w:r w:rsidR="00425C63">
          <w:fldChar w:fldCharType="separate"/>
        </w:r>
        <w:r w:rsidR="00425C63">
          <w:rPr>
            <w:noProof/>
          </w:rPr>
          <w:t>Beisel et al. (1964)</w:t>
        </w:r>
        <w:r w:rsidR="00425C63">
          <w:fldChar w:fldCharType="end"/>
        </w:r>
      </w:hyperlink>
      <w:r w:rsidR="00BC4FF9" w:rsidRPr="000C272D">
        <w:t>.</w:t>
      </w:r>
      <w:r w:rsidR="00E86727" w:rsidRPr="000C272D">
        <w:t xml:space="preserve"> </w:t>
      </w:r>
      <w:r w:rsidR="005D45C0" w:rsidRPr="000C272D">
        <w:t xml:space="preserve">This </w:t>
      </w:r>
      <w:r w:rsidR="00985AE0" w:rsidRPr="000C272D">
        <w:t>method is</w:t>
      </w:r>
      <w:r w:rsidR="00420EDA" w:rsidRPr="000C272D">
        <w:t xml:space="preserve"> still the reference method</w:t>
      </w:r>
      <w:r w:rsidR="005B7F41" w:rsidRPr="000C272D">
        <w:t xml:space="preserve"> for free 25OHD</w:t>
      </w:r>
      <w:r w:rsidR="00420EDA" w:rsidRPr="000C272D">
        <w:t>, although it is not widely used as it is very time consuming and costly.</w:t>
      </w:r>
    </w:p>
    <w:p w14:paraId="4C574F78" w14:textId="77777777" w:rsidR="00985AE0" w:rsidRPr="000C272D" w:rsidRDefault="009C1153" w:rsidP="005D6EE8">
      <w:pPr>
        <w:pStyle w:val="Heading3"/>
        <w:rPr>
          <w:rFonts w:cs="Arial"/>
        </w:rPr>
      </w:pPr>
      <w:bookmarkStart w:id="74" w:name="_Toc520790327"/>
      <w:r w:rsidRPr="000C272D">
        <w:rPr>
          <w:rFonts w:cs="Arial"/>
        </w:rPr>
        <w:lastRenderedPageBreak/>
        <w:t>Calculation</w:t>
      </w:r>
      <w:bookmarkEnd w:id="74"/>
    </w:p>
    <w:p w14:paraId="4C9095D8" w14:textId="4D1D9314" w:rsidR="008121AA" w:rsidRDefault="005B7F41" w:rsidP="005D6EE8">
      <w:r w:rsidRPr="000C272D">
        <w:t>Ca</w:t>
      </w:r>
      <w:r w:rsidR="00467768" w:rsidRPr="000C272D">
        <w:t>lculations for the lev</w:t>
      </w:r>
      <w:r w:rsidRPr="000C272D">
        <w:t>els of free 25OHD are available.</w:t>
      </w:r>
      <w:r w:rsidR="00467768" w:rsidRPr="000C272D">
        <w:t xml:space="preserve"> </w:t>
      </w:r>
      <w:hyperlink w:anchor="_ENREF_16" w:tooltip="Bikle, 1986 #1213" w:history="1">
        <w:r w:rsidR="00425C63">
          <w:fldChar w:fldCharType="begin"/>
        </w:r>
        <w:r w:rsidR="00425C63">
          <w:instrText xml:space="preserve"> ADDIN EN.CITE &lt;EndNote&gt;&lt;Cite AuthorYear="1"&gt;&lt;Author&gt;Bikle&lt;/Author&gt;&lt;Year&gt;1986&lt;/Year&gt;&lt;RecNum&gt;1213&lt;/RecNum&gt;&lt;DisplayText&gt;Bikle et al. (1986)&lt;/DisplayText&gt;&lt;record&gt;&lt;rec-number&gt;1213&lt;/rec-number&gt;&lt;foreign-keys&gt;&lt;key app="EN" db-id="2a0fvtrtv22za6exff0x99w8aatd9zzwfzt2" timestamp="1518718365"&gt;1213&lt;/key&gt;&lt;key app="ENWeb" db-id=""&gt;0&lt;/key&gt;&lt;/foreign-keys&gt;&lt;ref-type name="Journal Article"&gt;17&lt;/ref-type&gt;&lt;contributors&gt;&lt;authors&gt;&lt;author&gt;Bikle, D. D.&lt;/author&gt;&lt;author&gt;Gee, E.&lt;/author&gt;&lt;author&gt;Halloran, B.&lt;/author&gt;&lt;author&gt;Kowalski, M. A.&lt;/author&gt;&lt;author&gt;Ryzen, E.&lt;/author&gt;&lt;author&gt;Haddad, J. G.&lt;/author&gt;&lt;/authors&gt;&lt;/contributors&gt;&lt;titles&gt;&lt;title&gt;Assessment of the free fraction of 25-hydroxyvitamin D in serum and its regulation by albumin and the vitamin D-binding protein&lt;/title&gt;&lt;secondary-title&gt;J Clin Endocrinol Metab&lt;/secondary-title&gt;&lt;alt-title&gt;The Journal of clinical endocrinology and metabolism&lt;/alt-title&gt;&lt;/titles&gt;&lt;periodical&gt;&lt;full-title&gt;J Clin Endocrinol Metab&lt;/full-title&gt;&lt;/periodical&gt;&lt;pages&gt;954-9&lt;/pages&gt;&lt;volume&gt;63&lt;/volume&gt;&lt;number&gt;4&lt;/number&gt;&lt;edition&gt;1986/10/01&lt;/edition&gt;&lt;keywords&gt;&lt;keyword&gt;Adult&lt;/keyword&gt;&lt;keyword&gt;Aged&lt;/keyword&gt;&lt;keyword&gt;Calcifediol/*blood&lt;/keyword&gt;&lt;keyword&gt;Female&lt;/keyword&gt;&lt;keyword&gt;Humans&lt;/keyword&gt;&lt;keyword&gt;Male&lt;/keyword&gt;&lt;keyword&gt;Middle Aged&lt;/keyword&gt;&lt;keyword&gt;Protein Binding&lt;/keyword&gt;&lt;keyword&gt;Serum Albumin/*metabolism&lt;/keyword&gt;&lt;keyword&gt;Vitamin D-Binding Protein/*blood&lt;/keyword&gt;&lt;/keywords&gt;&lt;dates&gt;&lt;year&gt;1986&lt;/year&gt;&lt;pub-dates&gt;&lt;date&gt;Oct&lt;/date&gt;&lt;/pub-dates&gt;&lt;/dates&gt;&lt;isbn&gt;0021-972X (Print)&amp;#xD;0021-972X (Linking)&lt;/isbn&gt;&lt;accession-num&gt;3745408&lt;/accession-num&gt;&lt;urls&gt;&lt;related-urls&gt;&lt;url&gt;https://www.ncbi.nlm.nih.gov/pubmed/3745408&lt;/url&gt;&lt;/related-urls&gt;&lt;/urls&gt;&lt;electronic-resource-num&gt;10.1210/jcem-63-4-954&lt;/electronic-resource-num&gt;&lt;/record&gt;&lt;/Cite&gt;&lt;/EndNote&gt;</w:instrText>
        </w:r>
        <w:r w:rsidR="00425C63">
          <w:fldChar w:fldCharType="separate"/>
        </w:r>
        <w:r w:rsidR="00425C63">
          <w:rPr>
            <w:noProof/>
          </w:rPr>
          <w:t>Bikle et al. (1986)</w:t>
        </w:r>
        <w:r w:rsidR="00425C63">
          <w:fldChar w:fldCharType="end"/>
        </w:r>
      </w:hyperlink>
      <w:r w:rsidR="006F2738" w:rsidRPr="000C272D">
        <w:t xml:space="preserve"> determined the affinity constant of VDBP and albumin in serum and developed a calculation that take</w:t>
      </w:r>
      <w:r w:rsidR="00972C57" w:rsidRPr="000C272D">
        <w:t>s</w:t>
      </w:r>
      <w:r w:rsidR="006F2738" w:rsidRPr="000C272D">
        <w:t xml:space="preserve"> the levels of these proteins into account. </w:t>
      </w:r>
      <w:r w:rsidR="005C6C52" w:rsidRPr="000C272D">
        <w:t xml:space="preserve">Using these affinity constants, </w:t>
      </w:r>
      <w:hyperlink w:anchor="_ENREF_124" w:tooltip="Powe, 2011 #451" w:history="1">
        <w:r w:rsidR="00425C63">
          <w:fldChar w:fldCharType="begin">
            <w:fldData xml:space="preserve">PEVuZE5vdGU+PENpdGUgQXV0aG9yWWVhcj0iMSI+PEF1dGhvcj5Qb3dlPC9BdXRob3I+PFllYXI+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==
</w:fldData>
          </w:fldChar>
        </w:r>
        <w:r w:rsidR="00425C63">
          <w:instrText xml:space="preserve"> ADDIN EN.CITE </w:instrText>
        </w:r>
        <w:r w:rsidR="00425C63">
          <w:fldChar w:fldCharType="begin">
            <w:fldData xml:space="preserve">PEVuZE5vdGU+PENpdGUgQXV0aG9yWWVhcj0iMSI+PEF1dGhvcj5Qb3dlPC9BdXRob3I+PFllYXI+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==
</w:fldData>
          </w:fldChar>
        </w:r>
        <w:r w:rsidR="00425C63">
          <w:instrText xml:space="preserve"> ADDIN EN.CITE.DATA </w:instrText>
        </w:r>
        <w:r w:rsidR="00425C63">
          <w:fldChar w:fldCharType="end"/>
        </w:r>
        <w:r w:rsidR="00425C63">
          <w:fldChar w:fldCharType="separate"/>
        </w:r>
        <w:r w:rsidR="00425C63">
          <w:rPr>
            <w:noProof/>
          </w:rPr>
          <w:t>Powe et al. (2011)</w:t>
        </w:r>
        <w:r w:rsidR="00425C63">
          <w:fldChar w:fldCharType="end"/>
        </w:r>
      </w:hyperlink>
      <w:r w:rsidR="00E45E1D" w:rsidRPr="000C272D">
        <w:t xml:space="preserve"> </w:t>
      </w:r>
      <w:r w:rsidR="00C32518" w:rsidRPr="000C272D">
        <w:t xml:space="preserve">modified a calculation originally developed for the measurement of free sex hormones by </w:t>
      </w:r>
      <w:hyperlink w:anchor="_ENREF_147" w:tooltip="Vermeulen, 1999 #410" w:history="1">
        <w:r w:rsidR="00425C63">
          <w:fldChar w:fldCharType="begin"/>
        </w:r>
        <w:r w:rsidR="00425C63">
          <w:instrText xml:space="preserve"> ADDIN EN.CITE &lt;EndNote&gt;&lt;Cite AuthorYear="1"&gt;&lt;Author&gt;Vermeulen&lt;/Author&gt;&lt;Year&gt;1999&lt;/Year&gt;&lt;RecNum&gt;410&lt;/RecNum&gt;&lt;DisplayText&gt;Vermeulen et al. (1999)&lt;/DisplayText&gt;&lt;record&gt;&lt;rec-number&gt;410&lt;/rec-number&gt;&lt;foreign-keys&gt;&lt;key app="EN" db-id="2a0fvtrtv22za6exff0x99w8aatd9zzwfzt2" timestamp="1518714268"&gt;410&lt;/key&gt;&lt;key app="ENWeb" db-id=""&gt;0&lt;/key&gt;&lt;/foreign-keys&gt;&lt;ref-type name="Journal Article"&gt;17&lt;/ref-type&gt;&lt;contributors&gt;&lt;authors&gt;&lt;author&gt;Vermeulen, A.&lt;/author&gt;&lt;author&gt;Verdonck, L.&lt;/author&gt;&lt;author&gt;Kaufman, J. M.&lt;/author&gt;&lt;/authors&gt;&lt;/contributors&gt;&lt;auth-address&gt;Laboratory for Hormonology and Department of Endocrinology, University Hospital Ghent, Belgium.&lt;/auth-address&gt;&lt;titles&gt;&lt;title&gt;A critical evaluation of simple methods for the estimation of free testosterone in serum&lt;/title&gt;&lt;secondary-title&gt;J Clin Endocrinol Metab&lt;/secondary-title&gt;&lt;alt-title&gt;The Journal of clinical endocrinology and metabolism&lt;/alt-title&gt;&lt;/titles&gt;&lt;periodical&gt;&lt;full-title&gt;J Clin Endocrinol Metab&lt;/full-title&gt;&lt;/periodical&gt;&lt;pages&gt;3666-72&lt;/pages&gt;&lt;volume&gt;84&lt;/volume&gt;&lt;number&gt;10&lt;/number&gt;&lt;edition&gt;1999/10/16&lt;/edition&gt;&lt;keywords&gt;&lt;keyword&gt;Adult&lt;/keyword&gt;&lt;keyword&gt;Aged&lt;/keyword&gt;&lt;keyword&gt;Aged, 80 and over&lt;/keyword&gt;&lt;keyword&gt;Androgens/blood&lt;/keyword&gt;&lt;keyword&gt;Dialysis&lt;/keyword&gt;&lt;keyword&gt;Evaluation Studies as Topic&lt;/keyword&gt;&lt;keyword&gt;Female&lt;/keyword&gt;&lt;keyword&gt;Humans&lt;/keyword&gt;&lt;keyword&gt;Hyperthyroidism/blood&lt;/keyword&gt;&lt;keyword&gt;Immunoassay&lt;/keyword&gt;&lt;keyword&gt;Male&lt;/keyword&gt;&lt;keyword&gt;Methods&lt;/keyword&gt;&lt;keyword&gt;Middle Aged&lt;/keyword&gt;&lt;keyword&gt;Osmolar Concentration&lt;/keyword&gt;&lt;keyword&gt;Postmenopause/blood&lt;/keyword&gt;&lt;keyword&gt;Pregnancy&lt;/keyword&gt;&lt;keyword&gt;Sex Hormone-Binding Globulin/metabolism&lt;/keyword&gt;&lt;keyword&gt;Testosterone/*blood&lt;/keyword&gt;&lt;/keywords&gt;&lt;dates&gt;&lt;year&gt;1999&lt;/year&gt;&lt;pub-dates&gt;&lt;date&gt;Oct&lt;/date&gt;&lt;/pub-dates&gt;&lt;/dates&gt;&lt;isbn&gt;0021-972X (Print)&amp;#xD;0021-972X (Linking)&lt;/isbn&gt;&lt;accession-num&gt;10523012&lt;/accession-num&gt;&lt;urls&gt;&lt;related-urls&gt;&lt;url&gt;https://www.ncbi.nlm.nih.gov/pubmed/10523012&lt;/url&gt;&lt;/related-urls&gt;&lt;/urls&gt;&lt;electronic-resource-num&gt;10.1210/jcem.84.10.6079&lt;/electronic-resource-num&gt;&lt;/record&gt;&lt;/Cite&gt;&lt;/EndNote&gt;</w:instrText>
        </w:r>
        <w:r w:rsidR="00425C63">
          <w:fldChar w:fldCharType="separate"/>
        </w:r>
        <w:r w:rsidR="00425C63">
          <w:rPr>
            <w:noProof/>
          </w:rPr>
          <w:t>Vermeulen et al. (1999)</w:t>
        </w:r>
        <w:r w:rsidR="00425C63">
          <w:fldChar w:fldCharType="end"/>
        </w:r>
      </w:hyperlink>
      <w:r w:rsidR="00C32518" w:rsidRPr="000C272D">
        <w:t xml:space="preserve"> for the affinities of VDBP and albumin</w:t>
      </w:r>
      <w:r w:rsidR="00E45E1D" w:rsidRPr="000C272D">
        <w:t xml:space="preserve">. Later </w:t>
      </w:r>
      <w:hyperlink w:anchor="_ENREF_123" w:tooltip="Powe, 2013 #875" w:history="1">
        <w:r w:rsidR="00425C63">
          <w:fldChar w:fldCharType="begin">
            <w:fldData xml:space="preserve">PEVuZE5vdGU+PENpdGUgQXV0aG9yWWVhcj0iMSI+PEF1dGhvcj5Qb3dlPC9BdXRob3I+PFllYXI+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k5MS0yMDAwPC9w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</w:fldData>
          </w:fldChar>
        </w:r>
        <w:r w:rsidR="00425C63">
          <w:instrText xml:space="preserve"> ADDIN EN.CITE </w:instrText>
        </w:r>
        <w:r w:rsidR="00425C63">
          <w:fldChar w:fldCharType="begin">
            <w:fldData xml:space="preserve">PEVuZE5vdGU+PENpdGUgQXV0aG9yWWVhcj0iMSI+PEF1dGhvcj5Qb3dlPC9BdXRob3I+PFllYXI+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k5MS0yMDAwPC9w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</w:fldData>
          </w:fldChar>
        </w:r>
        <w:r w:rsidR="00425C63">
          <w:instrText xml:space="preserve"> ADDIN EN.CITE.DATA </w:instrText>
        </w:r>
        <w:r w:rsidR="00425C63">
          <w:fldChar w:fldCharType="end"/>
        </w:r>
        <w:r w:rsidR="00425C63">
          <w:fldChar w:fldCharType="separate"/>
        </w:r>
        <w:r w:rsidR="00425C63">
          <w:rPr>
            <w:noProof/>
          </w:rPr>
          <w:t>Powe et al. (2013)</w:t>
        </w:r>
        <w:r w:rsidR="00425C63">
          <w:fldChar w:fldCharType="end"/>
        </w:r>
      </w:hyperlink>
      <w:r w:rsidR="000D61D9" w:rsidRPr="000C272D">
        <w:t xml:space="preserve"> </w:t>
      </w:r>
      <w:r w:rsidR="00E45E1D" w:rsidRPr="000C272D">
        <w:t>modified the equation to include in</w:t>
      </w:r>
      <w:r w:rsidR="00C32518" w:rsidRPr="000C272D">
        <w:t>formation on the phenotype of VDBP.</w:t>
      </w:r>
    </w:p>
    <w:p w14:paraId="61D164D8" w14:textId="0AD0EC2D" w:rsidR="0035791B" w:rsidRPr="00664A02" w:rsidRDefault="002B1C3D" w:rsidP="0035791B">
      <w:pPr>
        <w:rPr>
          <w:rStyle w:val="Emphasis"/>
          <w:i w:val="0"/>
        </w:rPr>
      </w:pPr>
      <w:hyperlink w:anchor="_ENREF_123" w:tooltip="Powe, 2013 #875" w:history="1">
        <w:r w:rsidR="00425C63" w:rsidRPr="00664A02">
          <w:rPr>
            <w:rStyle w:val="Emphasis"/>
            <w:i w:val="0"/>
          </w:rPr>
          <w:fldChar w:fldCharType="begin">
            <w:fldData xml:space="preserve">PEVuZE5vdGU+PENpdGUgQXV0aG9yWWVhcj0iMSI+PEF1dGhvcj5Qb3dlPC9BdXRob3I+PFllYXI+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k5MS0yMDAwPC9w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</w:fldData>
          </w:fldChar>
        </w:r>
        <w:r w:rsidR="00425C63">
          <w:rPr>
            <w:rStyle w:val="Emphasis"/>
            <w:i w:val="0"/>
          </w:rPr>
          <w:instrText xml:space="preserve"> ADDIN EN.CITE </w:instrText>
        </w:r>
        <w:r w:rsidR="00425C63">
          <w:rPr>
            <w:rStyle w:val="Emphasis"/>
            <w:i w:val="0"/>
          </w:rPr>
          <w:fldChar w:fldCharType="begin">
            <w:fldData xml:space="preserve">PEVuZE5vdGU+PENpdGUgQXV0aG9yWWVhcj0iMSI+PEF1dGhvcj5Qb3dlPC9BdXRob3I+PFllYXI+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k5MS0yMDAwPC9w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</w:fldData>
          </w:fldChar>
        </w:r>
        <w:r w:rsidR="00425C63">
          <w:rPr>
            <w:rStyle w:val="Emphasis"/>
            <w:i w:val="0"/>
          </w:rPr>
          <w:instrText xml:space="preserve"> ADDIN EN.CITE.DATA </w:instrText>
        </w:r>
        <w:r w:rsidR="00425C63">
          <w:rPr>
            <w:rStyle w:val="Emphasis"/>
            <w:i w:val="0"/>
          </w:rPr>
        </w:r>
        <w:r w:rsidR="00425C63">
          <w:rPr>
            <w:rStyle w:val="Emphasis"/>
            <w:i w:val="0"/>
          </w:rPr>
          <w:fldChar w:fldCharType="end"/>
        </w:r>
        <w:r w:rsidR="00425C63" w:rsidRPr="00664A02">
          <w:rPr>
            <w:rStyle w:val="Emphasis"/>
            <w:i w:val="0"/>
          </w:rPr>
        </w:r>
        <w:r w:rsidR="00425C63" w:rsidRPr="00664A02">
          <w:rPr>
            <w:rStyle w:val="Emphasis"/>
            <w:i w:val="0"/>
          </w:rPr>
          <w:fldChar w:fldCharType="separate"/>
        </w:r>
        <w:r w:rsidR="00425C63">
          <w:rPr>
            <w:rStyle w:val="Emphasis"/>
            <w:i w:val="0"/>
            <w:noProof/>
          </w:rPr>
          <w:t>Powe et al. (2013)</w:t>
        </w:r>
        <w:r w:rsidR="00425C63" w:rsidRPr="00664A02">
          <w:rPr>
            <w:rStyle w:val="Emphasis"/>
            <w:i w:val="0"/>
          </w:rPr>
          <w:fldChar w:fldCharType="end"/>
        </w:r>
      </w:hyperlink>
      <w:r w:rsidR="0035791B" w:rsidRPr="00664A02">
        <w:rPr>
          <w:rStyle w:val="Emphasis"/>
          <w:i w:val="0"/>
        </w:rPr>
        <w:t xml:space="preserve"> found VDBP to be decreased in people with the Gc-1F variant of VDBP compared with those with the Gc-1S variant and concluded that free 25OHD levels did not differ by race, despite a lower total 25OHD concentration in black people. However, this study used a monoclonal antibody to detect VDBP and it is thought that this monoclonal antibody has different binding affinities for the different variants of VDBP, </w:t>
      </w:r>
      <w:r w:rsidR="00AC3899" w:rsidRPr="00664A02">
        <w:rPr>
          <w:rStyle w:val="Emphasis"/>
          <w:i w:val="0"/>
        </w:rPr>
        <w:fldChar w:fldCharType="begin"/>
      </w:r>
      <w:r w:rsidR="00AC3899">
        <w:rPr>
          <w:rStyle w:val="Emphasis"/>
          <w:i w:val="0"/>
        </w:rPr>
        <w:instrText xml:space="preserve"> ADDIN EN.CITE &lt;EndNote&gt;&lt;Cite&gt;&lt;Author&gt;Bouillon&lt;/Author&gt;&lt;Year&gt;2014&lt;/Year&gt;&lt;RecNum&gt;1234&lt;/RecNum&gt;&lt;DisplayText&gt;(Bouillon et al., 2014)&lt;/DisplayText&gt;&lt;record&gt;&lt;rec-number&gt;1234&lt;/rec-number&gt;&lt;foreign-keys&gt;&lt;key app="EN" db-id="2a0fvtrtv22za6exff0x99w8aatd9zzwfzt2" timestamp="1518718473"&gt;1234&lt;/key&gt;&lt;key app="ENWeb" db-id=""&gt;0&lt;/key&gt;&lt;/foreign-keys&gt;&lt;ref-type name="Journal Article"&gt;17&lt;/ref-type&gt;&lt;contributors&gt;&lt;authors&gt;&lt;author&gt;Bouillon, R.&lt;/author&gt;&lt;author&gt;Jones, K.&lt;/author&gt;&lt;author&gt;Schoenmakers, I.&lt;/author&gt;&lt;/authors&gt;&lt;/contributors&gt;&lt;titles&gt;&lt;title&gt;Vitamin D-binding protein and vitamin D in blacks and whites&lt;/title&gt;&lt;secondary-title&gt;N Engl J Med&lt;/secondary-title&gt;&lt;/titles&gt;&lt;periodical&gt;&lt;full-title&gt;N Engl J Med&lt;/full-title&gt;&lt;abbr-1&gt;The New England journal of medicine&lt;/abbr-1&gt;&lt;/periodical&gt;&lt;pages&gt;879&lt;/pages&gt;&lt;volume&gt;370&lt;/volume&gt;&lt;number&gt;9&lt;/number&gt;&lt;edition&gt;2014/02/28&lt;/edition&gt;&lt;keywords&gt;&lt;keyword&gt;*African Americans&lt;/keyword&gt;&lt;keyword&gt;*European Continental Ancestry Group&lt;/keyword&gt;&lt;keyword&gt;Female&lt;/keyword&gt;&lt;keyword&gt;Humans&lt;/keyword&gt;&lt;keyword&gt;Male&lt;/keyword&gt;&lt;keyword&gt;Parathyroid Hormone/*blood&lt;/keyword&gt;&lt;keyword&gt;Vitamin D/*analogs &amp;amp; derivatives&lt;/keyword&gt;&lt;keyword&gt;Vitamin D-Binding Protein/*blood&lt;/keyword&gt;&lt;/keywords&gt;&lt;dates&gt;&lt;year&gt;2014&lt;/year&gt;&lt;pub-dates&gt;&lt;date&gt;Feb 27&lt;/date&gt;&lt;/pub-dates&gt;&lt;/dates&gt;&lt;isbn&gt;1533-4406 (Electronic)&amp;#xD;0028-4793 (Linking)&lt;/isbn&gt;&lt;accession-num&gt;24571765&lt;/accession-num&gt;&lt;urls&gt;&lt;related-urls&gt;&lt;url&gt;&lt;style face="underline" font="default" size="100%"&gt;https://www.ncbi.nlm.nih.gov/pubmed/24571765&lt;/style&gt;&lt;/url&gt;&lt;/related-urls&gt;&lt;/urls&gt;&lt;electronic-resource-num&gt;10.1056/NEJMc1315850&lt;/electronic-resource-num&gt;&lt;/record&gt;&lt;/Cite&gt;&lt;/EndNote&gt;</w:instrText>
      </w:r>
      <w:r w:rsidR="00AC3899" w:rsidRPr="00664A02">
        <w:rPr>
          <w:rStyle w:val="Emphasis"/>
          <w:i w:val="0"/>
        </w:rPr>
        <w:fldChar w:fldCharType="separate"/>
      </w:r>
      <w:r w:rsidR="00AC3899">
        <w:rPr>
          <w:rStyle w:val="Emphasis"/>
          <w:i w:val="0"/>
          <w:noProof/>
        </w:rPr>
        <w:t>(</w:t>
      </w:r>
      <w:hyperlink w:anchor="_ENREF_24" w:tooltip="Bouillon, 2014 #1234" w:history="1">
        <w:r w:rsidR="00425C63">
          <w:rPr>
            <w:rStyle w:val="Emphasis"/>
            <w:i w:val="0"/>
            <w:noProof/>
          </w:rPr>
          <w:t>Bouillon et al., 2014</w:t>
        </w:r>
      </w:hyperlink>
      <w:r w:rsidR="00AC3899">
        <w:rPr>
          <w:rStyle w:val="Emphasis"/>
          <w:i w:val="0"/>
          <w:noProof/>
        </w:rPr>
        <w:t>)</w:t>
      </w:r>
      <w:r w:rsidR="00AC3899" w:rsidRPr="00664A02">
        <w:rPr>
          <w:rStyle w:val="Emphasis"/>
          <w:i w:val="0"/>
        </w:rPr>
        <w:fldChar w:fldCharType="end"/>
      </w:r>
      <w:r w:rsidR="0035791B" w:rsidRPr="00664A02">
        <w:rPr>
          <w:rStyle w:val="Emphasis"/>
          <w:i w:val="0"/>
        </w:rPr>
        <w:t xml:space="preserve">. </w:t>
      </w:r>
      <w:hyperlink w:anchor="_ENREF_70" w:tooltip="Henderson, 2016 #372" w:history="1">
        <w:r w:rsidR="00425C63" w:rsidRPr="00664A02">
          <w:rPr>
            <w:rStyle w:val="Emphasis"/>
            <w:i w:val="0"/>
          </w:rPr>
          <w:fldChar w:fldCharType="begin">
            <w:fldData xml:space="preserve">PEVuZE5vdGU+PENpdGUgQXV0aG9yWWVhcj0iMSI+PEF1dGhvcj5IZW5kZXJzb248L0F1dGhvcj48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</w:fldData>
          </w:fldChar>
        </w:r>
        <w:r w:rsidR="00425C63">
          <w:rPr>
            <w:rStyle w:val="Emphasis"/>
            <w:i w:val="0"/>
          </w:rPr>
          <w:instrText xml:space="preserve"> ADDIN EN.CITE </w:instrText>
        </w:r>
        <w:r w:rsidR="00425C63">
          <w:rPr>
            <w:rStyle w:val="Emphasis"/>
            <w:i w:val="0"/>
          </w:rPr>
          <w:fldChar w:fldCharType="begin">
            <w:fldData xml:space="preserve">PEVuZE5vdGU+PENpdGUgQXV0aG9yWWVhcj0iMSI+PEF1dGhvcj5IZW5kZXJzb248L0F1dGhvcj48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</w:fldData>
          </w:fldChar>
        </w:r>
        <w:r w:rsidR="00425C63">
          <w:rPr>
            <w:rStyle w:val="Emphasis"/>
            <w:i w:val="0"/>
          </w:rPr>
          <w:instrText xml:space="preserve"> ADDIN EN.CITE.DATA </w:instrText>
        </w:r>
        <w:r w:rsidR="00425C63">
          <w:rPr>
            <w:rStyle w:val="Emphasis"/>
            <w:i w:val="0"/>
          </w:rPr>
        </w:r>
        <w:r w:rsidR="00425C63">
          <w:rPr>
            <w:rStyle w:val="Emphasis"/>
            <w:i w:val="0"/>
          </w:rPr>
          <w:fldChar w:fldCharType="end"/>
        </w:r>
        <w:r w:rsidR="00425C63" w:rsidRPr="00664A02">
          <w:rPr>
            <w:rStyle w:val="Emphasis"/>
            <w:i w:val="0"/>
          </w:rPr>
        </w:r>
        <w:r w:rsidR="00425C63" w:rsidRPr="00664A02">
          <w:rPr>
            <w:rStyle w:val="Emphasis"/>
            <w:i w:val="0"/>
          </w:rPr>
          <w:fldChar w:fldCharType="separate"/>
        </w:r>
        <w:r w:rsidR="00425C63">
          <w:rPr>
            <w:rStyle w:val="Emphasis"/>
            <w:i w:val="0"/>
            <w:noProof/>
          </w:rPr>
          <w:t>Henderson et al. (2016)</w:t>
        </w:r>
        <w:r w:rsidR="00425C63" w:rsidRPr="00664A02">
          <w:rPr>
            <w:rStyle w:val="Emphasis"/>
            <w:i w:val="0"/>
          </w:rPr>
          <w:fldChar w:fldCharType="end"/>
        </w:r>
      </w:hyperlink>
      <w:r w:rsidR="0035791B" w:rsidRPr="00664A02">
        <w:rPr>
          <w:rStyle w:val="Emphasis"/>
          <w:i w:val="0"/>
        </w:rPr>
        <w:t xml:space="preserve"> compared this monoclonal immunoassay to an LC-MS/MS method of measuring VDBP and found that the immunoassay underestimates the Gc-1F variant, and found that VDBP concentrations did not differ by race.</w:t>
      </w:r>
    </w:p>
    <w:p w14:paraId="190EF15F" w14:textId="77777777" w:rsidR="00C32518" w:rsidRPr="000C272D" w:rsidRDefault="00C32518" w:rsidP="00AC7A4B">
      <w:pPr>
        <w:pStyle w:val="Heading3"/>
        <w:rPr>
          <w:rFonts w:cs="Arial"/>
        </w:rPr>
      </w:pPr>
      <w:bookmarkStart w:id="75" w:name="_Toc520790328"/>
      <w:r w:rsidRPr="000C272D">
        <w:rPr>
          <w:rFonts w:cs="Arial"/>
        </w:rPr>
        <w:t>Salivary 25OHD</w:t>
      </w:r>
      <w:bookmarkEnd w:id="75"/>
    </w:p>
    <w:p w14:paraId="6D4E9004" w14:textId="3F9985E8" w:rsidR="003E749A" w:rsidRDefault="00C32518" w:rsidP="005D6EE8">
      <w:r w:rsidRPr="000C272D">
        <w:t xml:space="preserve">Saliva is </w:t>
      </w:r>
      <w:r w:rsidR="00DC39C4">
        <w:t>thought to be a source of free 25OHD</w:t>
      </w:r>
      <w:r w:rsidRPr="000C272D">
        <w:t xml:space="preserve">. 25OHD can diffuse across the acinar cells by intracellular diffusion or by ultrafiltration through the tight junctions between the acinar cells, </w:t>
      </w:r>
      <w:r w:rsidR="00AC3899">
        <w:fldChar w:fldCharType="begin"/>
      </w:r>
      <w:r w:rsidR="00AC3899">
        <w:instrText xml:space="preserve"> ADDIN EN.CITE &lt;EndNote&gt;&lt;Cite&gt;&lt;Author&gt;Vining&lt;/Author&gt;&lt;Year&gt;1983&lt;/Year&gt;&lt;RecNum&gt;381&lt;/RecNum&gt;&lt;DisplayText&gt;(Vining et al., 1983)&lt;/DisplayText&gt;&lt;record&gt;&lt;rec-number&gt;381&lt;/rec-number&gt;&lt;foreign-keys&gt;&lt;key app="EN" db-id="2a0fvtrtv22za6exff0x99w8aatd9zzwfzt2" timestamp="1518714130"&gt;381&lt;/key&gt;&lt;key app="ENWeb" db-id=""&gt;0&lt;/key&gt;&lt;/foreign-keys&gt;&lt;ref-type name="Journal Article"&gt;17&lt;/ref-type&gt;&lt;contributors&gt;&lt;authors&gt;&lt;author&gt;Vining, R. F.&lt;/author&gt;&lt;author&gt;McGinley, R. A.&lt;/author&gt;&lt;author&gt;Symons, R. G.&lt;/author&gt;&lt;/authors&gt;&lt;/contributors&gt;&lt;titles&gt;&lt;title&gt;Hormones in saliva: mode of entry and consequent implications for clinical interpretation&lt;/title&gt;&lt;secondary-title&gt;Clin Chem&lt;/secondary-title&gt;&lt;alt-title&gt;Clinical chemistry&lt;/alt-title&gt;&lt;/titles&gt;&lt;periodical&gt;&lt;full-title&gt;Clin Chem&lt;/full-title&gt;&lt;/periodical&gt;&lt;pages&gt;1752-6&lt;/pages&gt;&lt;volume&gt;29&lt;/volume&gt;&lt;number&gt;10&lt;/number&gt;&lt;edition&gt;1983/10/01&lt;/edition&gt;&lt;keywords&gt;&lt;keyword&gt;Chorionic Gonadotropin/analysis/blood&lt;/keyword&gt;&lt;keyword&gt;Dehydroepiandrosterone/analysis&lt;/keyword&gt;&lt;keyword&gt;Estriol/analysis&lt;/keyword&gt;&lt;keyword&gt;Female&lt;/keyword&gt;&lt;keyword&gt;Hormones/analysis/blood/*metabolism&lt;/keyword&gt;&lt;keyword&gt;Humans&lt;/keyword&gt;&lt;keyword&gt;Hydrocortisone/analysis&lt;/keyword&gt;&lt;keyword&gt;Parotid Gland/metabolism&lt;/keyword&gt;&lt;keyword&gt;Pregnancy&lt;/keyword&gt;&lt;keyword&gt;Radioimmunoassay&lt;/keyword&gt;&lt;keyword&gt;Saliva/*metabolism&lt;/keyword&gt;&lt;keyword&gt;Thyroid Hormones/analysis/blood&lt;/keyword&gt;&lt;/keywords&gt;&lt;dates&gt;&lt;year&gt;1983&lt;/year&gt;&lt;pub-dates&gt;&lt;date&gt;Oct&lt;/date&gt;&lt;/pub-dates&gt;&lt;/dates&gt;&lt;isbn&gt;0009-9147 (Print)&amp;#xD;0009-9147 (Linking)&lt;/isbn&gt;&lt;accession-num&gt;6225566&lt;/accession-num&gt;&lt;urls&gt;&lt;related-urls&gt;&lt;url&gt;https://www.ncbi.nlm.nih.gov/pubmed/6225566&lt;/url&gt;&lt;/related-urls&gt;&lt;/urls&gt;&lt;/record&gt;&lt;/Cite&gt;&lt;/EndNote&gt;</w:instrText>
      </w:r>
      <w:r w:rsidR="00AC3899">
        <w:fldChar w:fldCharType="separate"/>
      </w:r>
      <w:r w:rsidR="00AC3899">
        <w:rPr>
          <w:noProof/>
        </w:rPr>
        <w:t>(</w:t>
      </w:r>
      <w:hyperlink w:anchor="_ENREF_148" w:tooltip="Vining, 1983 #381" w:history="1">
        <w:r w:rsidR="00425C63">
          <w:rPr>
            <w:noProof/>
          </w:rPr>
          <w:t>Vining et al., 1983</w:t>
        </w:r>
      </w:hyperlink>
      <w:r w:rsidR="00AC3899">
        <w:rPr>
          <w:noProof/>
        </w:rPr>
        <w:t>)</w:t>
      </w:r>
      <w:r w:rsidR="00AC3899">
        <w:fldChar w:fldCharType="end"/>
      </w:r>
      <w:r w:rsidR="00BC4FF9" w:rsidRPr="000C272D">
        <w:t>.</w:t>
      </w:r>
      <w:r w:rsidRPr="000C272D">
        <w:t xml:space="preserve"> </w:t>
      </w:r>
      <w:hyperlink w:anchor="_ENREF_53" w:tooltip="Fairney, 1987 #176" w:history="1">
        <w:r w:rsidR="00425C63">
          <w:fldChar w:fldCharType="begin"/>
        </w:r>
        <w:r w:rsidR="00425C63">
          <w:instrText xml:space="preserve"> ADDIN EN.CITE &lt;EndNote&gt;&lt;Cite AuthorYear="1"&gt;&lt;Author&gt;Fairney&lt;/Author&gt;&lt;Year&gt;1987&lt;/Year&gt;&lt;RecNum&gt;176&lt;/RecNum&gt;&lt;DisplayText&gt;Fairney and Saphier (1987)&lt;/DisplayText&gt;&lt;record&gt;&lt;rec-number&gt;176&lt;/rec-number&gt;&lt;foreign-keys&gt;&lt;key app="EN" db-id="2a0fvtrtv22za6exff0x99w8aatd9zzwfzt2" timestamp="1518713161"&gt;176&lt;/key&gt;&lt;key app="ENWeb" db-id=""&gt;0&lt;/key&gt;&lt;/foreign-keys&gt;&lt;ref-type name="Journal Article"&gt;17&lt;/ref-type&gt;&lt;contributors&gt;&lt;authors&gt;&lt;author&gt;Fairney, A.&lt;/author&gt;&lt;author&gt;Saphier, P. W.&lt;/author&gt;&lt;/authors&gt;&lt;/contributors&gt;&lt;auth-address&gt;Fairney, A&amp;#xD;St Marys Hosp,Sch Med,Dept Chem Pathol,London W2 1pg,England&amp;#xD;St Marys Hosp,Sch Med,Dept Chem Pathol,London W2 1pg,England&lt;/auth-address&gt;&lt;titles&gt;&lt;title&gt;Studies on the measurement of 25-hydroxy vitamin D in human saliva&lt;/title&gt;&lt;secondary-title&gt;Br J Nutr&lt;/secondary-title&gt;&lt;alt-title&gt;The British journal of nutrition&lt;/alt-title&gt;&lt;/titles&gt;&lt;periodical&gt;&lt;full-title&gt;Br J Nutr&lt;/full-title&gt;&lt;abbr-1&gt;The British journal of nutrition&lt;/abbr-1&gt;&lt;/periodical&gt;&lt;alt-periodical&gt;&lt;full-title&gt;Br J Nutr&lt;/full-title&gt;&lt;abbr-1&gt;The British journal of nutrition&lt;/abbr-1&gt;&lt;/alt-periodical&gt;&lt;pages&gt;13-25&lt;/pages&gt;&lt;volume&gt;57&lt;/volume&gt;&lt;number&gt;1&lt;/number&gt;&lt;edition&gt;1987/01/01&lt;/edition&gt;&lt;keywords&gt;&lt;keyword&gt;Calcifediol/*analysis/blood&lt;/keyword&gt;&lt;keyword&gt;Child&lt;/keyword&gt;&lt;keyword&gt;Circadian Rhythm&lt;/keyword&gt;&lt;keyword&gt;Diet&lt;/keyword&gt;&lt;keyword&gt;Humans&lt;/keyword&gt;&lt;keyword&gt;Male&lt;/keyword&gt;&lt;keyword&gt;Protein Binding&lt;/keyword&gt;&lt;keyword&gt;Saliva/*analysis&lt;/keyword&gt;&lt;/keywords&gt;&lt;dates&gt;&lt;year&gt;1987&lt;/year&gt;&lt;pub-dates&gt;&lt;date&gt;Jan&lt;/date&gt;&lt;/pub-dates&gt;&lt;/dates&gt;&lt;isbn&gt;0007-1145 (Print)&amp;#xD;0007-1145 (Linking)&lt;/isbn&gt;&lt;accession-num&gt;3801379&lt;/accession-num&gt;&lt;urls&gt;&lt;related-urls&gt;&lt;url&gt;https://www.ncbi.nlm.nih.gov/pubmed/3801379&lt;/url&gt;&lt;/related-urls&gt;&lt;/urls&gt;&lt;electronic-resource-num&gt;Doi 10.1079/Bjn19870005&lt;/electronic-resource-num&gt;&lt;language&gt;English&lt;/language&gt;&lt;/record&gt;&lt;/Cite&gt;&lt;/EndNote&gt;</w:instrText>
        </w:r>
        <w:r w:rsidR="00425C63">
          <w:fldChar w:fldCharType="separate"/>
        </w:r>
        <w:r w:rsidR="00425C63">
          <w:rPr>
            <w:noProof/>
          </w:rPr>
          <w:t>Fairney and Saphier (1987)</w:t>
        </w:r>
        <w:r w:rsidR="00425C63">
          <w:fldChar w:fldCharType="end"/>
        </w:r>
      </w:hyperlink>
      <w:r w:rsidR="00BC4FF9" w:rsidRPr="000C272D">
        <w:t xml:space="preserve"> </w:t>
      </w:r>
      <w:r w:rsidRPr="000C272D">
        <w:t>measured salivary 25OHD using a gas chromatography-mass spectrometry (GC-MS) method that they had developed to measure total 25OHD levels in serum. They measured free 25OHD by centrifugal ultrafiltration and were able to compare their salivary method with this me</w:t>
      </w:r>
      <w:r w:rsidR="00DC16BF">
        <w:t>t</w:t>
      </w:r>
      <w:r w:rsidR="007D513D" w:rsidRPr="000C272D">
        <w:t>hod.</w:t>
      </w:r>
      <w:r w:rsidR="001A69F0">
        <w:t xml:space="preserve"> </w:t>
      </w:r>
    </w:p>
    <w:p w14:paraId="09D75A20" w14:textId="20D932F2" w:rsidR="00046AC4" w:rsidRDefault="00046AC4" w:rsidP="005D6EE8"/>
    <w:p w14:paraId="478432EC" w14:textId="77777777" w:rsidR="00DC39C4" w:rsidRPr="000C272D" w:rsidRDefault="00DC39C4" w:rsidP="005D6EE8"/>
    <w:p w14:paraId="79F7E6BB" w14:textId="77777777" w:rsidR="003E749A" w:rsidRPr="000C272D" w:rsidRDefault="0072683C" w:rsidP="00FC5BA8">
      <w:pPr>
        <w:pStyle w:val="Heading4"/>
      </w:pPr>
      <w:r w:rsidRPr="000C272D">
        <w:lastRenderedPageBreak/>
        <w:t>Derivatisation</w:t>
      </w:r>
    </w:p>
    <w:p w14:paraId="365B88BF" w14:textId="006DCD91" w:rsidR="00E35070" w:rsidRPr="000C272D" w:rsidRDefault="007D513D" w:rsidP="005D6EE8">
      <w:r w:rsidRPr="000C272D">
        <w:t>Due to the lipophilic nature of 25OHD and its l</w:t>
      </w:r>
      <w:r w:rsidR="005B3DB8" w:rsidRPr="000C272D">
        <w:t xml:space="preserve">ow concentrations in saliva, 25OHD </w:t>
      </w:r>
      <w:r w:rsidRPr="000C272D">
        <w:t xml:space="preserve">is poorly ionised by LC-MS/MS in saliva. </w:t>
      </w:r>
      <w:hyperlink w:anchor="_ENREF_71" w:tooltip="Higashi, 2008 #1116" w:history="1">
        <w:r w:rsidR="00425C63">
          <w:fldChar w:fldCharType="begin">
            <w:fldData xml:space="preserve">PEVuZE5vdGU+PENpdGUgQXV0aG9yWWVhcj0iMSI+PEF1dGhvcj5IaWdhc2hpPC9BdXRob3I+PFll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</w:fldData>
          </w:fldChar>
        </w:r>
        <w:r w:rsidR="00425C63">
          <w:instrText xml:space="preserve"> ADDIN EN.CITE </w:instrText>
        </w:r>
        <w:r w:rsidR="00425C63">
          <w:fldChar w:fldCharType="begin">
            <w:fldData xml:space="preserve">PEVuZE5vdGU+PENpdGUgQXV0aG9yWWVhcj0iMSI+PEF1dGhvcj5IaWdhc2hpPC9BdXRob3I+PFll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</w:fldData>
          </w:fldChar>
        </w:r>
        <w:r w:rsidR="00425C63">
          <w:instrText xml:space="preserve"> ADDIN EN.CITE.DATA </w:instrText>
        </w:r>
        <w:r w:rsidR="00425C63">
          <w:fldChar w:fldCharType="end"/>
        </w:r>
        <w:r w:rsidR="00425C63">
          <w:fldChar w:fldCharType="separate"/>
        </w:r>
        <w:r w:rsidR="00425C63">
          <w:rPr>
            <w:noProof/>
          </w:rPr>
          <w:t>Higashi et al. (2008)</w:t>
        </w:r>
        <w:r w:rsidR="00425C63">
          <w:fldChar w:fldCharType="end"/>
        </w:r>
      </w:hyperlink>
      <w:r w:rsidRPr="000C272D">
        <w:t xml:space="preserve"> found </w:t>
      </w:r>
      <w:r w:rsidR="0072683C" w:rsidRPr="000C272D">
        <w:t>derivatisation</w:t>
      </w:r>
      <w:r w:rsidRPr="000C272D">
        <w:t xml:space="preserve"> with 4-Phenyl-1,2,4-triazoline-3,5-dione </w:t>
      </w:r>
      <w:r w:rsidR="001A6A35" w:rsidRPr="000C272D">
        <w:t xml:space="preserve">(PTAD) </w:t>
      </w:r>
      <w:r w:rsidRPr="000C272D">
        <w:t xml:space="preserve">increased the </w:t>
      </w:r>
      <w:r w:rsidR="006D6BC5" w:rsidRPr="000C272D">
        <w:t>ioni</w:t>
      </w:r>
      <w:r w:rsidR="008D5A49">
        <w:t>s</w:t>
      </w:r>
      <w:r w:rsidR="006D6BC5" w:rsidRPr="000C272D">
        <w:t>ation efficiency and therefore the increased sensitivity</w:t>
      </w:r>
      <w:r w:rsidRPr="000C272D">
        <w:t xml:space="preserve"> for </w:t>
      </w:r>
      <w:r w:rsidR="006D6BC5" w:rsidRPr="000C272D">
        <w:t xml:space="preserve">measurement </w:t>
      </w:r>
      <w:r w:rsidRPr="000C272D">
        <w:t>25OHD</w:t>
      </w:r>
      <w:r w:rsidRPr="000C272D">
        <w:rPr>
          <w:vertAlign w:val="subscript"/>
        </w:rPr>
        <w:t xml:space="preserve">3 </w:t>
      </w:r>
      <w:r w:rsidR="005B3DB8" w:rsidRPr="000C272D">
        <w:t>100-fold</w:t>
      </w:r>
      <w:r w:rsidR="006D6BC5" w:rsidRPr="000C272D">
        <w:t xml:space="preserve"> when compared to me</w:t>
      </w:r>
      <w:r w:rsidR="0049512C" w:rsidRPr="000C272D">
        <w:t xml:space="preserve">asurement without </w:t>
      </w:r>
      <w:r w:rsidR="0072683C" w:rsidRPr="000C272D">
        <w:t>derivatisation</w:t>
      </w:r>
      <w:r w:rsidR="006D6BC5" w:rsidRPr="000C272D">
        <w:t>.</w:t>
      </w:r>
      <w:r w:rsidR="0049512C" w:rsidRPr="000C272D">
        <w:t xml:space="preserve"> When they measured 25OHD</w:t>
      </w:r>
      <w:r w:rsidR="0049512C" w:rsidRPr="000C272D">
        <w:rPr>
          <w:vertAlign w:val="subscript"/>
        </w:rPr>
        <w:t xml:space="preserve">3 </w:t>
      </w:r>
      <w:r w:rsidR="0049512C" w:rsidRPr="000C272D">
        <w:t>in</w:t>
      </w:r>
      <w:r w:rsidR="00E35070" w:rsidRPr="000C272D">
        <w:t xml:space="preserve"> the saliva and serum of</w:t>
      </w:r>
      <w:r w:rsidR="0049512C" w:rsidRPr="000C272D">
        <w:t xml:space="preserve"> 10 men and </w:t>
      </w:r>
      <w:r w:rsidR="00E35070" w:rsidRPr="000C272D">
        <w:t xml:space="preserve">10 </w:t>
      </w:r>
      <w:r w:rsidR="0049512C" w:rsidRPr="000C272D">
        <w:t>women they found a significant (t-test p&gt;0.05) difference between</w:t>
      </w:r>
      <w:r w:rsidR="00E35070" w:rsidRPr="000C272D">
        <w:t xml:space="preserve"> the sexes in both the serum and saliva samples. The saliva sample concentration was 9.17±3.52 pg/ml in men and 5.79±3.15 pg/ml</w:t>
      </w:r>
      <w:r w:rsidR="00B21487" w:rsidRPr="000C272D">
        <w:t xml:space="preserve"> in women</w:t>
      </w:r>
      <w:r w:rsidR="00B57755" w:rsidRPr="000C272D">
        <w:t>.</w:t>
      </w:r>
      <w:r w:rsidR="006D6BC5" w:rsidRPr="000C272D">
        <w:t xml:space="preserve"> </w:t>
      </w:r>
      <w:hyperlink w:anchor="_ENREF_69" w:tooltip="Hedman, 2014 #1527" w:history="1">
        <w:r w:rsidR="00425C63">
          <w:fldChar w:fldCharType="begin">
            <w:fldData xml:space="preserve">PEVuZE5vdGU+PENpdGUgQXV0aG9yWWVhcj0iMSI+PEF1dGhvcj5IZWRtYW48L0F1dGhvcj48WWVh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</w:fldData>
          </w:fldChar>
        </w:r>
        <w:r w:rsidR="00425C63">
          <w:instrText xml:space="preserve"> ADDIN EN.CITE </w:instrText>
        </w:r>
        <w:r w:rsidR="00425C63">
          <w:fldChar w:fldCharType="begin">
            <w:fldData xml:space="preserve">PEVuZE5vdGU+PENpdGUgQXV0aG9yWWVhcj0iMSI+PEF1dGhvcj5IZWRtYW48L0F1dGhvcj48WWVh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</w:fldData>
          </w:fldChar>
        </w:r>
        <w:r w:rsidR="00425C63">
          <w:instrText xml:space="preserve"> ADDIN EN.CITE.DATA </w:instrText>
        </w:r>
        <w:r w:rsidR="00425C63">
          <w:fldChar w:fldCharType="end"/>
        </w:r>
        <w:r w:rsidR="00425C63">
          <w:fldChar w:fldCharType="separate"/>
        </w:r>
        <w:r w:rsidR="00425C63">
          <w:rPr>
            <w:noProof/>
          </w:rPr>
          <w:t>Hedman et al. (2014)</w:t>
        </w:r>
        <w:r w:rsidR="00425C63">
          <w:fldChar w:fldCharType="end"/>
        </w:r>
      </w:hyperlink>
      <w:r w:rsidR="006D6BC5" w:rsidRPr="000C272D">
        <w:t xml:space="preserve"> </w:t>
      </w:r>
      <w:r w:rsidR="0049512C" w:rsidRPr="000C272D">
        <w:t>used Amplifex™ diene to measure</w:t>
      </w:r>
      <w:r w:rsidR="006D6BC5" w:rsidRPr="000C272D">
        <w:t xml:space="preserve"> </w:t>
      </w:r>
      <w:r w:rsidR="00B57755" w:rsidRPr="000C272D">
        <w:t xml:space="preserve">serum </w:t>
      </w:r>
      <w:r w:rsidR="006D6BC5" w:rsidRPr="000C272D">
        <w:t>1,25(OH)</w:t>
      </w:r>
      <w:r w:rsidR="006D6BC5" w:rsidRPr="000C272D">
        <w:rPr>
          <w:vertAlign w:val="subscript"/>
        </w:rPr>
        <w:t>2</w:t>
      </w:r>
      <w:r w:rsidR="006D6BC5" w:rsidRPr="000C272D">
        <w:t>D</w:t>
      </w:r>
      <w:r w:rsidR="006D6BC5" w:rsidRPr="000C272D">
        <w:rPr>
          <w:vertAlign w:val="subscript"/>
        </w:rPr>
        <w:t>3</w:t>
      </w:r>
      <w:r w:rsidR="00F05313" w:rsidRPr="000C272D">
        <w:t xml:space="preserve"> and compared their method to using PTAD.</w:t>
      </w:r>
      <w:r w:rsidR="0049512C" w:rsidRPr="000C272D">
        <w:t xml:space="preserve"> At a concentration of 15.6pg/ml they found the signal to noise ratio to be 30:1 for Amplifex™ diene and 3:1 for PTAD, giving estimated lower limits of detection of 2</w:t>
      </w:r>
      <w:r w:rsidR="00B57755" w:rsidRPr="000C272D">
        <w:t>pg/ml</w:t>
      </w:r>
      <w:r w:rsidR="0049512C" w:rsidRPr="000C272D">
        <w:t xml:space="preserve"> and 15</w:t>
      </w:r>
      <w:r w:rsidR="00B57755" w:rsidRPr="000C272D">
        <w:t>pg/ml</w:t>
      </w:r>
      <w:r w:rsidR="0049512C" w:rsidRPr="000C272D">
        <w:t xml:space="preserve"> </w:t>
      </w:r>
      <w:r w:rsidR="00B57755" w:rsidRPr="000C272D">
        <w:t>of 25(OH)</w:t>
      </w:r>
      <w:r w:rsidR="00B57755" w:rsidRPr="000C272D">
        <w:rPr>
          <w:vertAlign w:val="subscript"/>
        </w:rPr>
        <w:t>2</w:t>
      </w:r>
      <w:r w:rsidR="00B57755" w:rsidRPr="000C272D">
        <w:t>D</w:t>
      </w:r>
      <w:r w:rsidR="00B57755" w:rsidRPr="000C272D">
        <w:rPr>
          <w:vertAlign w:val="subscript"/>
        </w:rPr>
        <w:t>3</w:t>
      </w:r>
      <w:r w:rsidR="00B57755" w:rsidRPr="000C272D">
        <w:t xml:space="preserve"> </w:t>
      </w:r>
      <w:r w:rsidR="0049512C" w:rsidRPr="000C272D">
        <w:t>respectively.</w:t>
      </w:r>
      <w:r w:rsidR="00B57755" w:rsidRPr="000C272D">
        <w:t xml:space="preserve"> It may be possible to adapt this method for measurement of salivary 25OHD</w:t>
      </w:r>
      <w:r w:rsidR="00B57755" w:rsidRPr="000C272D">
        <w:rPr>
          <w:vertAlign w:val="subscript"/>
        </w:rPr>
        <w:t>3</w:t>
      </w:r>
      <w:r w:rsidR="00B57755" w:rsidRPr="000C272D">
        <w:t>.</w:t>
      </w:r>
    </w:p>
    <w:p w14:paraId="7099E81E" w14:textId="77777777" w:rsidR="00985AE0" w:rsidRPr="000C272D" w:rsidRDefault="009C1153" w:rsidP="005D6EE8">
      <w:pPr>
        <w:pStyle w:val="Heading3"/>
        <w:rPr>
          <w:rFonts w:cs="Arial"/>
        </w:rPr>
      </w:pPr>
      <w:bookmarkStart w:id="76" w:name="_Toc520790329"/>
      <w:r w:rsidRPr="000C272D">
        <w:rPr>
          <w:rFonts w:cs="Arial"/>
        </w:rPr>
        <w:t>Immunoassay</w:t>
      </w:r>
      <w:bookmarkEnd w:id="76"/>
    </w:p>
    <w:p w14:paraId="5B6AB3D8" w14:textId="5E559769" w:rsidR="00B2257F" w:rsidRPr="000C272D" w:rsidRDefault="007A3101" w:rsidP="005D6EE8">
      <w:r w:rsidRPr="000C272D">
        <w:t xml:space="preserve">An immunoassay that directly measures free 25OHD in serum has recently been developed (Future Diagnostics B.V., Wijchen, The Netherlands). This has been used by </w:t>
      </w:r>
      <w:hyperlink w:anchor="_ENREF_135" w:tooltip="Schwartz, 2014 #614" w:history="1">
        <w:r w:rsidR="00425C63">
          <w:fldChar w:fldCharType="begin">
            <w:fldData xml:space="preserve">PEVuZE5vdGU+PENpdGUgQXV0aG9yWWVhcj0iMSI+PEF1dGhvcj5TY2h3YXJ0ejwvQXV0aG9yPjxZ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</w:fldData>
          </w:fldChar>
        </w:r>
        <w:r w:rsidR="00425C63">
          <w:instrText xml:space="preserve"> ADDIN EN.CITE </w:instrText>
        </w:r>
        <w:r w:rsidR="00425C63">
          <w:fldChar w:fldCharType="begin">
            <w:fldData xml:space="preserve">PEVuZE5vdGU+PENpdGUgQXV0aG9yWWVhcj0iMSI+PEF1dGhvcj5TY2h3YXJ0ejwvQXV0aG9yPjxZ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</w:fldData>
          </w:fldChar>
        </w:r>
        <w:r w:rsidR="00425C63">
          <w:instrText xml:space="preserve"> ADDIN EN.CITE.DATA </w:instrText>
        </w:r>
        <w:r w:rsidR="00425C63">
          <w:fldChar w:fldCharType="end"/>
        </w:r>
        <w:r w:rsidR="00425C63">
          <w:fldChar w:fldCharType="separate"/>
        </w:r>
        <w:r w:rsidR="00425C63">
          <w:rPr>
            <w:noProof/>
          </w:rPr>
          <w:t>Schwartz et al. (2014a)</w:t>
        </w:r>
        <w:r w:rsidR="00425C63">
          <w:fldChar w:fldCharType="end"/>
        </w:r>
      </w:hyperlink>
      <w:r w:rsidR="005D2634" w:rsidRPr="000C272D">
        <w:t xml:space="preserve"> and has been</w:t>
      </w:r>
      <w:r w:rsidR="00347017" w:rsidRPr="000C272D">
        <w:t xml:space="preserve"> calibrated against a dialysis method.</w:t>
      </w:r>
    </w:p>
    <w:p w14:paraId="27824381" w14:textId="77777777" w:rsidR="005D45C0" w:rsidRPr="000C272D" w:rsidRDefault="005D45C0" w:rsidP="00F55018">
      <w:pPr>
        <w:pStyle w:val="Heading2"/>
      </w:pPr>
      <w:bookmarkStart w:id="77" w:name="_Toc520790330"/>
      <w:r w:rsidRPr="000C272D">
        <w:t>Initial results of measuring free 25OHD</w:t>
      </w:r>
      <w:bookmarkEnd w:id="77"/>
    </w:p>
    <w:p w14:paraId="4B648421" w14:textId="7D43B00D" w:rsidR="002A3704" w:rsidRPr="000C272D" w:rsidRDefault="00554C79" w:rsidP="005D6EE8">
      <w:r w:rsidRPr="000C272D">
        <w:t xml:space="preserve">Total 25OHD level is positively correlated to the amount of VDBP in the serum </w:t>
      </w:r>
      <w:r w:rsidR="00AC3899">
        <w:fldChar w:fldCharType="begin">
          <w:fldData xml:space="preserve">PEVuZE5vdGU+PENpdGU+PEF1dGhvcj5Qb3dlPC9BdXRob3I+PFllYXI+MjAxMTwvWWVhcj48UmVj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</w:fldData>
        </w:fldChar>
      </w:r>
      <w:r w:rsidR="00AC3899">
        <w:instrText xml:space="preserve"> ADDIN EN.CITE </w:instrText>
      </w:r>
      <w:r w:rsidR="00AC3899">
        <w:fldChar w:fldCharType="begin">
          <w:fldData xml:space="preserve">PEVuZE5vdGU+PENpdGU+PEF1dGhvcj5Qb3dlPC9BdXRob3I+PFllYXI+MjAxMTwvWWVhcj48UmVj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</w:fldData>
        </w:fldChar>
      </w:r>
      <w:r w:rsidR="00AC3899">
        <w:instrText xml:space="preserve"> ADDIN EN.CITE.DATA </w:instrText>
      </w:r>
      <w:r w:rsidR="00AC3899">
        <w:fldChar w:fldCharType="end"/>
      </w:r>
      <w:r w:rsidR="00AC3899">
        <w:fldChar w:fldCharType="separate"/>
      </w:r>
      <w:r w:rsidR="00AC3899">
        <w:rPr>
          <w:noProof/>
        </w:rPr>
        <w:t>(</w:t>
      </w:r>
      <w:hyperlink w:anchor="_ENREF_124" w:tooltip="Powe, 2011 #451" w:history="1">
        <w:r w:rsidR="00425C63">
          <w:rPr>
            <w:noProof/>
          </w:rPr>
          <w:t>Powe et al., 2011</w:t>
        </w:r>
      </w:hyperlink>
      <w:r w:rsidR="00AC3899">
        <w:rPr>
          <w:noProof/>
        </w:rPr>
        <w:t>)</w:t>
      </w:r>
      <w:r w:rsidR="00AC3899">
        <w:fldChar w:fldCharType="end"/>
      </w:r>
      <w:r w:rsidR="00BC4FF9" w:rsidRPr="000C272D">
        <w:t>.</w:t>
      </w:r>
      <w:r w:rsidRPr="000C272D">
        <w:t xml:space="preserve"> It is possible that a patient could have a low total 25OHD level but a normal free 25OHD level due to low levels of VDBP or due to a VDBP polymorphism with a different binding affinity for 25OHD, </w:t>
      </w:r>
      <w:r w:rsidR="00AC3899">
        <w:fldChar w:fldCharType="begin">
          <w:fldData xml:space="preserve">PEVuZE5vdGU+PENpdGU+PEF1dGhvcj5DaHVuPC9BdXRob3I+PFllYXI+MjAxNDwvWWVhcj48UmVj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==
</w:fldData>
        </w:fldChar>
      </w:r>
      <w:r w:rsidR="00AC3899">
        <w:instrText xml:space="preserve"> ADDIN EN.CITE </w:instrText>
      </w:r>
      <w:r w:rsidR="00AC3899">
        <w:fldChar w:fldCharType="begin">
          <w:fldData xml:space="preserve">PEVuZE5vdGU+PENpdGU+PEF1dGhvcj5DaHVuPC9BdXRob3I+PFllYXI+MjAxNDwvWWVhcj48UmVj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==
</w:fldData>
        </w:fldChar>
      </w:r>
      <w:r w:rsidR="00AC3899">
        <w:instrText xml:space="preserve"> ADDIN EN.CITE.DATA </w:instrText>
      </w:r>
      <w:r w:rsidR="00AC3899">
        <w:fldChar w:fldCharType="end"/>
      </w:r>
      <w:r w:rsidR="00AC3899">
        <w:fldChar w:fldCharType="separate"/>
      </w:r>
      <w:r w:rsidR="00AC3899">
        <w:rPr>
          <w:noProof/>
        </w:rPr>
        <w:t>(</w:t>
      </w:r>
      <w:hyperlink w:anchor="_ENREF_34" w:tooltip="Chun, 2014 #992" w:history="1">
        <w:r w:rsidR="00425C63">
          <w:rPr>
            <w:noProof/>
          </w:rPr>
          <w:t>Chun et al., 2014</w:t>
        </w:r>
      </w:hyperlink>
      <w:r w:rsidR="00AC3899">
        <w:rPr>
          <w:noProof/>
        </w:rPr>
        <w:t>)</w:t>
      </w:r>
      <w:r w:rsidR="00AC3899">
        <w:fldChar w:fldCharType="end"/>
      </w:r>
      <w:r w:rsidR="002A3704" w:rsidRPr="000C272D">
        <w:t>.</w:t>
      </w:r>
    </w:p>
    <w:p w14:paraId="6A2DBEC7" w14:textId="1F0FB9C5" w:rsidR="0057145F" w:rsidRPr="000C272D" w:rsidRDefault="008012EA" w:rsidP="005D6EE8">
      <w:r w:rsidRPr="000C272D">
        <w:t>T</w:t>
      </w:r>
      <w:r w:rsidR="002A3704" w:rsidRPr="000C272D">
        <w:t>he</w:t>
      </w:r>
      <w:r w:rsidRPr="000C272D">
        <w:t xml:space="preserve"> calculated</w:t>
      </w:r>
      <w:r w:rsidR="002A3704" w:rsidRPr="000C272D">
        <w:t xml:space="preserve"> free</w:t>
      </w:r>
      <w:r w:rsidRPr="000C272D">
        <w:t xml:space="preserve"> and bioavailable</w:t>
      </w:r>
      <w:r w:rsidR="002A3704" w:rsidRPr="000C272D">
        <w:t xml:space="preserve"> level</w:t>
      </w:r>
      <w:r w:rsidRPr="000C272D">
        <w:t>s</w:t>
      </w:r>
      <w:r w:rsidR="002051B5" w:rsidRPr="000C272D">
        <w:t xml:space="preserve"> of 25OHD</w:t>
      </w:r>
      <w:r w:rsidRPr="000C272D">
        <w:t xml:space="preserve"> were</w:t>
      </w:r>
      <w:r w:rsidR="00DF3782" w:rsidRPr="000C272D">
        <w:t xml:space="preserve"> found to be better correlated </w:t>
      </w:r>
      <w:r w:rsidR="0057145F" w:rsidRPr="000C272D">
        <w:t>to BMD</w:t>
      </w:r>
      <w:r w:rsidR="002A3704" w:rsidRPr="000C272D">
        <w:t xml:space="preserve"> t</w:t>
      </w:r>
      <w:r w:rsidR="00A369FA" w:rsidRPr="000C272D">
        <w:t xml:space="preserve">han the total 25OHD </w:t>
      </w:r>
      <w:r w:rsidRPr="000C272D">
        <w:t>in a healthy population</w:t>
      </w:r>
      <w:r w:rsidR="002A3704" w:rsidRPr="000C272D">
        <w:t xml:space="preserve">, </w:t>
      </w:r>
      <w:r w:rsidR="00AC3899">
        <w:fldChar w:fldCharType="begin">
          <w:fldData xml:space="preserve">PEVuZE5vdGU+PENpdGU+PEF1dGhvcj5Qb3dlPC9BdXRob3I+PFllYXI+MjAxMTwvWWVhcj48UmVj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</w:fldData>
        </w:fldChar>
      </w:r>
      <w:r w:rsidR="00AC3899">
        <w:instrText xml:space="preserve"> ADDIN EN.CITE </w:instrText>
      </w:r>
      <w:r w:rsidR="00AC3899">
        <w:fldChar w:fldCharType="begin">
          <w:fldData xml:space="preserve">PEVuZE5vdGU+PENpdGU+PEF1dGhvcj5Qb3dlPC9BdXRob3I+PFllYXI+MjAxMTwvWWVhcj48UmVj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</w:fldData>
        </w:fldChar>
      </w:r>
      <w:r w:rsidR="00AC3899">
        <w:instrText xml:space="preserve"> ADDIN EN.CITE.DATA </w:instrText>
      </w:r>
      <w:r w:rsidR="00AC3899">
        <w:fldChar w:fldCharType="end"/>
      </w:r>
      <w:r w:rsidR="00AC3899">
        <w:fldChar w:fldCharType="separate"/>
      </w:r>
      <w:r w:rsidR="00AC3899">
        <w:rPr>
          <w:noProof/>
        </w:rPr>
        <w:t>(</w:t>
      </w:r>
      <w:hyperlink w:anchor="_ENREF_124" w:tooltip="Powe, 2011 #451" w:history="1">
        <w:r w:rsidR="00425C63">
          <w:rPr>
            <w:noProof/>
          </w:rPr>
          <w:t>Powe et al., 2011</w:t>
        </w:r>
      </w:hyperlink>
      <w:r w:rsidR="00AC3899">
        <w:rPr>
          <w:noProof/>
        </w:rPr>
        <w:t>)</w:t>
      </w:r>
      <w:r w:rsidR="00AC3899">
        <w:fldChar w:fldCharType="end"/>
      </w:r>
      <w:r w:rsidRPr="000C272D">
        <w:t xml:space="preserve">. The calculated </w:t>
      </w:r>
      <w:r w:rsidRPr="000C272D">
        <w:lastRenderedPageBreak/>
        <w:t>bioavailable</w:t>
      </w:r>
      <w:r w:rsidR="002051B5" w:rsidRPr="000C272D">
        <w:t xml:space="preserve"> 25OHD</w:t>
      </w:r>
      <w:r w:rsidRPr="000C272D">
        <w:t xml:space="preserve"> level was</w:t>
      </w:r>
      <w:r w:rsidR="002A3704" w:rsidRPr="000C272D">
        <w:t xml:space="preserve"> found </w:t>
      </w:r>
      <w:r w:rsidR="002051B5" w:rsidRPr="000C272D">
        <w:t xml:space="preserve">by </w:t>
      </w:r>
      <w:hyperlink w:anchor="_ENREF_13" w:tooltip="Bhan, 2012 #439" w:history="1">
        <w:r w:rsidR="00425C63">
          <w:fldChar w:fldCharType="begin">
            <w:fldData xml:space="preserve">PEVuZE5vdGU+PENpdGUgQXV0aG9yWWVhcj0iMSI+PEF1dGhvcj5CaGFuPC9BdXRob3I+PFllYXI+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</w:fldData>
          </w:fldChar>
        </w:r>
        <w:r w:rsidR="00425C63">
          <w:instrText xml:space="preserve"> ADDIN EN.CITE </w:instrText>
        </w:r>
        <w:r w:rsidR="00425C63">
          <w:fldChar w:fldCharType="begin">
            <w:fldData xml:space="preserve">PEVuZE5vdGU+PENpdGUgQXV0aG9yWWVhcj0iMSI+PEF1dGhvcj5CaGFuPC9BdXRob3I+PFllYXI+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</w:fldData>
          </w:fldChar>
        </w:r>
        <w:r w:rsidR="00425C63">
          <w:instrText xml:space="preserve"> ADDIN EN.CITE.DATA </w:instrText>
        </w:r>
        <w:r w:rsidR="00425C63">
          <w:fldChar w:fldCharType="end"/>
        </w:r>
        <w:r w:rsidR="00425C63">
          <w:fldChar w:fldCharType="separate"/>
        </w:r>
        <w:r w:rsidR="00425C63">
          <w:rPr>
            <w:noProof/>
          </w:rPr>
          <w:t>Bhan et al. (2012)</w:t>
        </w:r>
        <w:r w:rsidR="00425C63">
          <w:fldChar w:fldCharType="end"/>
        </w:r>
      </w:hyperlink>
      <w:r w:rsidR="002051B5" w:rsidRPr="000C272D">
        <w:t xml:space="preserve"> </w:t>
      </w:r>
      <w:r w:rsidR="002A3704" w:rsidRPr="000C272D">
        <w:t>to be a be</w:t>
      </w:r>
      <w:r w:rsidRPr="000C272D">
        <w:t>tter indicator of PTH levels in patients undergoing haemodialysis</w:t>
      </w:r>
      <w:r w:rsidR="002A3704" w:rsidRPr="000C272D">
        <w:t xml:space="preserve"> </w:t>
      </w:r>
      <w:r w:rsidRPr="000C272D">
        <w:t>for end stage renal disease.</w:t>
      </w:r>
      <w:r w:rsidR="00DF3782" w:rsidRPr="000C272D">
        <w:t xml:space="preserve"> </w:t>
      </w:r>
    </w:p>
    <w:p w14:paraId="77FCBB7F" w14:textId="7D5A7C4A" w:rsidR="00DF3782" w:rsidRPr="000C272D" w:rsidRDefault="002B1C3D" w:rsidP="005D6EE8">
      <w:hyperlink w:anchor="_ENREF_44" w:tooltip="Dastani, 2014 #295" w:history="1">
        <w:r w:rsidR="00425C63">
          <w:fldChar w:fldCharType="begin">
            <w:fldData xml:space="preserve">PEVuZE5vdGU+PENpdGUgQXV0aG9yWWVhcj0iMSI+PEF1dGhvcj5EYXN0YW5pPC9BdXRob3I+PFll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</w:fldData>
          </w:fldChar>
        </w:r>
        <w:r w:rsidR="00425C63">
          <w:instrText xml:space="preserve"> ADDIN EN.CITE </w:instrText>
        </w:r>
        <w:r w:rsidR="00425C63">
          <w:fldChar w:fldCharType="begin">
            <w:fldData xml:space="preserve">PEVuZE5vdGU+PENpdGUgQXV0aG9yWWVhcj0iMSI+PEF1dGhvcj5EYXN0YW5pPC9BdXRob3I+PFll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</w:fldData>
          </w:fldChar>
        </w:r>
        <w:r w:rsidR="00425C63">
          <w:instrText xml:space="preserve"> ADDIN EN.CITE.DATA </w:instrText>
        </w:r>
        <w:r w:rsidR="00425C63">
          <w:fldChar w:fldCharType="end"/>
        </w:r>
        <w:r w:rsidR="00425C63">
          <w:fldChar w:fldCharType="separate"/>
        </w:r>
        <w:r w:rsidR="00425C63">
          <w:rPr>
            <w:noProof/>
          </w:rPr>
          <w:t>Dastani et al. (2014)</w:t>
        </w:r>
        <w:r w:rsidR="00425C63">
          <w:fldChar w:fldCharType="end"/>
        </w:r>
      </w:hyperlink>
      <w:r w:rsidR="0057145F" w:rsidRPr="000C272D">
        <w:t xml:space="preserve"> found that the effect of 25OHD levels on PTH was independent of the level of VDBP, however they did not take into consideration the different </w:t>
      </w:r>
      <w:r w:rsidR="00DF6A5F" w:rsidRPr="000C272D">
        <w:t>genotypes</w:t>
      </w:r>
      <w:r w:rsidR="0057145F" w:rsidRPr="000C272D">
        <w:t xml:space="preserve"> of VDBP, which may explain their finding. </w:t>
      </w:r>
      <w:hyperlink w:anchor="_ENREF_13" w:tooltip="Bhan, 2012 #439" w:history="1">
        <w:r w:rsidR="00425C63">
          <w:fldChar w:fldCharType="begin">
            <w:fldData xml:space="preserve">PEVuZE5vdGU+PENpdGUgQXV0aG9yWWVhcj0iMSI+PEF1dGhvcj5CaGFuPC9BdXRob3I+PFllYXI+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</w:fldData>
          </w:fldChar>
        </w:r>
        <w:r w:rsidR="00425C63">
          <w:instrText xml:space="preserve"> ADDIN EN.CITE </w:instrText>
        </w:r>
        <w:r w:rsidR="00425C63">
          <w:fldChar w:fldCharType="begin">
            <w:fldData xml:space="preserve">PEVuZE5vdGU+PENpdGUgQXV0aG9yWWVhcj0iMSI+PEF1dGhvcj5CaGFuPC9BdXRob3I+PFllYXI+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</w:fldData>
          </w:fldChar>
        </w:r>
        <w:r w:rsidR="00425C63">
          <w:instrText xml:space="preserve"> ADDIN EN.CITE.DATA </w:instrText>
        </w:r>
        <w:r w:rsidR="00425C63">
          <w:fldChar w:fldCharType="end"/>
        </w:r>
        <w:r w:rsidR="00425C63">
          <w:fldChar w:fldCharType="separate"/>
        </w:r>
        <w:r w:rsidR="00425C63">
          <w:rPr>
            <w:noProof/>
          </w:rPr>
          <w:t>Bhan et al. (2012)</w:t>
        </w:r>
        <w:r w:rsidR="00425C63">
          <w:fldChar w:fldCharType="end"/>
        </w:r>
      </w:hyperlink>
      <w:r w:rsidR="002051B5" w:rsidRPr="000C272D">
        <w:t xml:space="preserve"> found that PTH levels were higher in black people than in white people even when they had the same amount of </w:t>
      </w:r>
      <w:r w:rsidR="00CB6588" w:rsidRPr="000C272D">
        <w:t xml:space="preserve">calculated </w:t>
      </w:r>
      <w:r w:rsidR="002051B5" w:rsidRPr="000C272D">
        <w:t>bioavailable 25OHD</w:t>
      </w:r>
      <w:r w:rsidR="00A369FA" w:rsidRPr="000C272D">
        <w:t>. H</w:t>
      </w:r>
      <w:r w:rsidR="002051B5" w:rsidRPr="000C272D">
        <w:t>owever, when</w:t>
      </w:r>
      <w:r w:rsidR="008012EA" w:rsidRPr="000C272D">
        <w:t xml:space="preserve"> the</w:t>
      </w:r>
      <w:r w:rsidR="00A369FA" w:rsidRPr="000C272D">
        <w:t xml:space="preserve"> binding affinities of the different</w:t>
      </w:r>
      <w:r w:rsidR="008012EA" w:rsidRPr="000C272D">
        <w:t xml:space="preserve"> genotypes of the patients were taken into account, </w:t>
      </w:r>
      <w:hyperlink w:anchor="_ENREF_123" w:tooltip="Powe, 2013 #875" w:history="1">
        <w:r w:rsidR="00425C63">
          <w:fldChar w:fldCharType="begin">
            <w:fldData xml:space="preserve">PEVuZE5vdGU+PENpdGUgQXV0aG9yWWVhcj0iMSI+PEF1dGhvcj5Qb3dlPC9BdXRob3I+PFllYXI+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k5MS0yMDAwPC9w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</w:fldData>
          </w:fldChar>
        </w:r>
        <w:r w:rsidR="00425C63">
          <w:instrText xml:space="preserve"> ADDIN EN.CITE </w:instrText>
        </w:r>
        <w:r w:rsidR="00425C63">
          <w:fldChar w:fldCharType="begin">
            <w:fldData xml:space="preserve">PEVuZE5vdGU+PENpdGUgQXV0aG9yWWVhcj0iMSI+PEF1dGhvcj5Qb3dlPC9BdXRob3I+PFllYXI+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k5MS0yMDAwPC9w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</w:fldData>
          </w:fldChar>
        </w:r>
        <w:r w:rsidR="00425C63">
          <w:instrText xml:space="preserve"> ADDIN EN.CITE.DATA </w:instrText>
        </w:r>
        <w:r w:rsidR="00425C63">
          <w:fldChar w:fldCharType="end"/>
        </w:r>
        <w:r w:rsidR="00425C63">
          <w:fldChar w:fldCharType="separate"/>
        </w:r>
        <w:r w:rsidR="00425C63">
          <w:rPr>
            <w:noProof/>
          </w:rPr>
          <w:t>Powe et al. (2013)</w:t>
        </w:r>
        <w:r w:rsidR="00425C63">
          <w:fldChar w:fldCharType="end"/>
        </w:r>
      </w:hyperlink>
      <w:r w:rsidR="008012EA" w:rsidRPr="000C272D">
        <w:t xml:space="preserve"> </w:t>
      </w:r>
      <w:r w:rsidR="00CB6588" w:rsidRPr="000C272D">
        <w:t xml:space="preserve">did not find a difference between black people and white people in the level of calculated </w:t>
      </w:r>
      <w:r w:rsidR="00A369FA" w:rsidRPr="000C272D">
        <w:t>bioa</w:t>
      </w:r>
      <w:r w:rsidR="00CB6588" w:rsidRPr="000C272D">
        <w:t xml:space="preserve">vailable 25OHD level at different concentrations of </w:t>
      </w:r>
      <w:r w:rsidR="00A369FA" w:rsidRPr="000C272D">
        <w:t>PTH.</w:t>
      </w:r>
      <w:r w:rsidR="00CB6588" w:rsidRPr="000C272D">
        <w:t xml:space="preserve"> Using the same calculation and taking into account the different binding affinities of the genotypes, </w:t>
      </w:r>
      <w:hyperlink w:anchor="_ENREF_86" w:tooltip="Johnsen, 2014 #844" w:history="1">
        <w:r w:rsidR="00425C63">
          <w:fldChar w:fldCharType="begin">
            <w:fldData xml:space="preserve">PEVuZE5vdGU+PENpdGUgQXV0aG9yWWVhcj0iMSI+PEF1dGhvcj5Kb2huc2VuPC9BdXRob3I+PFll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</w:fldData>
          </w:fldChar>
        </w:r>
        <w:r w:rsidR="00425C63">
          <w:instrText xml:space="preserve"> ADDIN EN.CITE </w:instrText>
        </w:r>
        <w:r w:rsidR="00425C63">
          <w:fldChar w:fldCharType="begin">
            <w:fldData xml:space="preserve">PEVuZE5vdGU+PENpdGUgQXV0aG9yWWVhcj0iMSI+PEF1dGhvcj5Kb2huc2VuPC9BdXRob3I+PFll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</w:fldData>
          </w:fldChar>
        </w:r>
        <w:r w:rsidR="00425C63">
          <w:instrText xml:space="preserve"> ADDIN EN.CITE.DATA </w:instrText>
        </w:r>
        <w:r w:rsidR="00425C63">
          <w:fldChar w:fldCharType="end"/>
        </w:r>
        <w:r w:rsidR="00425C63">
          <w:fldChar w:fldCharType="separate"/>
        </w:r>
        <w:r w:rsidR="00425C63">
          <w:rPr>
            <w:noProof/>
          </w:rPr>
          <w:t>Johnsen et al. (2014)</w:t>
        </w:r>
        <w:r w:rsidR="00425C63">
          <w:fldChar w:fldCharType="end"/>
        </w:r>
      </w:hyperlink>
      <w:r w:rsidR="00CB6588" w:rsidRPr="000C272D">
        <w:t xml:space="preserve"> found that the calculated free and bioavailable, and the </w:t>
      </w:r>
      <w:r w:rsidR="004F349C" w:rsidRPr="000C272D">
        <w:t xml:space="preserve">total level correlated with </w:t>
      </w:r>
      <w:r w:rsidR="00CB6588" w:rsidRPr="000C272D">
        <w:t xml:space="preserve">PTH, however only the calculated </w:t>
      </w:r>
      <w:r w:rsidR="004F349C" w:rsidRPr="000C272D">
        <w:t>free and bioavailable 25OHD correlated with the BMD.</w:t>
      </w:r>
    </w:p>
    <w:p w14:paraId="35B1E3DC" w14:textId="37A9B900" w:rsidR="007A21E6" w:rsidRPr="000C272D" w:rsidRDefault="002B1C3D" w:rsidP="005D6EE8">
      <w:hyperlink w:anchor="_ENREF_135" w:tooltip="Schwartz, 2014 #614" w:history="1">
        <w:r w:rsidR="00425C63">
          <w:fldChar w:fldCharType="begin">
            <w:fldData xml:space="preserve">PEVuZE5vdGU+PENpdGUgQXV0aG9yWWVhcj0iMSI+PEF1dGhvcj5TY2h3YXJ0ejwvQXV0aG9yPjxZ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</w:fldData>
          </w:fldChar>
        </w:r>
        <w:r w:rsidR="00425C63">
          <w:instrText xml:space="preserve"> ADDIN EN.CITE </w:instrText>
        </w:r>
        <w:r w:rsidR="00425C63">
          <w:fldChar w:fldCharType="begin">
            <w:fldData xml:space="preserve">PEVuZE5vdGU+PENpdGUgQXV0aG9yWWVhcj0iMSI+PEF1dGhvcj5TY2h3YXJ0ejwvQXV0aG9yPjxZ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</w:fldData>
          </w:fldChar>
        </w:r>
        <w:r w:rsidR="00425C63">
          <w:instrText xml:space="preserve"> ADDIN EN.CITE.DATA </w:instrText>
        </w:r>
        <w:r w:rsidR="00425C63">
          <w:fldChar w:fldCharType="end"/>
        </w:r>
        <w:r w:rsidR="00425C63">
          <w:fldChar w:fldCharType="separate"/>
        </w:r>
        <w:r w:rsidR="00425C63">
          <w:rPr>
            <w:noProof/>
          </w:rPr>
          <w:t>Schwartz et al. (2014a)</w:t>
        </w:r>
        <w:r w:rsidR="00425C63">
          <w:fldChar w:fldCharType="end"/>
        </w:r>
      </w:hyperlink>
      <w:r w:rsidR="00DF3782" w:rsidRPr="000C272D">
        <w:t xml:space="preserve"> measured free 25OHD directly</w:t>
      </w:r>
      <w:r w:rsidR="0057145F" w:rsidRPr="000C272D">
        <w:t xml:space="preserve"> using an </w:t>
      </w:r>
      <w:r w:rsidR="000C08B0">
        <w:t>ELISA</w:t>
      </w:r>
      <w:r w:rsidR="00CB3712" w:rsidRPr="000C272D">
        <w:t xml:space="preserve"> method in patients with liver cirrhosis,</w:t>
      </w:r>
      <w:r w:rsidR="0090580D" w:rsidRPr="000C272D">
        <w:t xml:space="preserve"> in</w:t>
      </w:r>
      <w:r w:rsidR="00CB3712" w:rsidRPr="000C272D">
        <w:t xml:space="preserve"> pregnant women and </w:t>
      </w:r>
      <w:r w:rsidR="0090580D" w:rsidRPr="000C272D">
        <w:t xml:space="preserve">in </w:t>
      </w:r>
      <w:r w:rsidR="00CB3712" w:rsidRPr="000C272D">
        <w:t xml:space="preserve">a comparator group. They found patients with liver cirrhosis had the highest level of free 25OHD despite having a decreased amount of </w:t>
      </w:r>
      <w:r w:rsidR="007A21E6" w:rsidRPr="000C272D">
        <w:t xml:space="preserve">VDBP. They </w:t>
      </w:r>
      <w:r w:rsidR="00136FFF" w:rsidRPr="000C272D">
        <w:t xml:space="preserve">found that levels </w:t>
      </w:r>
      <w:r w:rsidR="007A21E6" w:rsidRPr="000C272D">
        <w:t>did not</w:t>
      </w:r>
      <w:r w:rsidR="00136FFF" w:rsidRPr="000C272D">
        <w:t xml:space="preserve"> differ between the pregnant group and the comparator despite an increase in VDBP during pregnancy</w:t>
      </w:r>
      <w:r w:rsidR="007A21E6" w:rsidRPr="000C272D">
        <w:t>. They also found that free 25OHD levels were not affected by race.</w:t>
      </w:r>
    </w:p>
    <w:p w14:paraId="047F37FB" w14:textId="4B21F660" w:rsidR="00850896" w:rsidRDefault="007A21E6" w:rsidP="005D6EE8">
      <w:r w:rsidRPr="000C272D">
        <w:t xml:space="preserve">When comparing the free 25OHD direct ELISA to the </w:t>
      </w:r>
      <w:r w:rsidR="009F1F53" w:rsidRPr="000C272D">
        <w:t xml:space="preserve">free 25OHD </w:t>
      </w:r>
      <w:r w:rsidR="00605C70" w:rsidRPr="000C272D">
        <w:t xml:space="preserve">calculation </w:t>
      </w:r>
      <w:hyperlink w:anchor="_ENREF_135" w:tooltip="Schwartz, 2014 #614" w:history="1">
        <w:r w:rsidR="00425C63">
          <w:fldChar w:fldCharType="begin">
            <w:fldData xml:space="preserve">PEVuZE5vdGU+PENpdGUgQXV0aG9yWWVhcj0iMSI+PEF1dGhvcj5TY2h3YXJ0ejwvQXV0aG9yPjxZ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</w:fldData>
          </w:fldChar>
        </w:r>
        <w:r w:rsidR="00425C63">
          <w:instrText xml:space="preserve"> ADDIN EN.CITE </w:instrText>
        </w:r>
        <w:r w:rsidR="00425C63">
          <w:fldChar w:fldCharType="begin">
            <w:fldData xml:space="preserve">PEVuZE5vdGU+PENpdGUgQXV0aG9yWWVhcj0iMSI+PEF1dGhvcj5TY2h3YXJ0ejwvQXV0aG9yPjxZ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</w:fldData>
          </w:fldChar>
        </w:r>
        <w:r w:rsidR="00425C63">
          <w:instrText xml:space="preserve"> ADDIN EN.CITE.DATA </w:instrText>
        </w:r>
        <w:r w:rsidR="00425C63">
          <w:fldChar w:fldCharType="end"/>
        </w:r>
        <w:r w:rsidR="00425C63">
          <w:fldChar w:fldCharType="separate"/>
        </w:r>
        <w:r w:rsidR="00425C63">
          <w:rPr>
            <w:noProof/>
          </w:rPr>
          <w:t>Schwartz et al. (2014a)</w:t>
        </w:r>
        <w:r w:rsidR="00425C63">
          <w:fldChar w:fldCharType="end"/>
        </w:r>
      </w:hyperlink>
      <w:r w:rsidRPr="000C272D">
        <w:t xml:space="preserve"> found </w:t>
      </w:r>
      <w:r w:rsidR="009F1F53" w:rsidRPr="000C272D">
        <w:t xml:space="preserve">that the ELISA method correlated to PTH levels and to calcium but the calculation did not, possibly due variability in the binding protein affinities which were not taken into account. </w:t>
      </w:r>
    </w:p>
    <w:p w14:paraId="715CFD78" w14:textId="3308A877" w:rsidR="00616907" w:rsidRPr="000C272D" w:rsidRDefault="00B2257F" w:rsidP="00F55018">
      <w:pPr>
        <w:pStyle w:val="Heading2"/>
      </w:pPr>
      <w:bookmarkStart w:id="78" w:name="_Toc520790331"/>
      <w:r w:rsidRPr="000C272D">
        <w:lastRenderedPageBreak/>
        <w:t xml:space="preserve">Thesis </w:t>
      </w:r>
      <w:r w:rsidR="00B21487" w:rsidRPr="00F55018">
        <w:t>Aims</w:t>
      </w:r>
      <w:bookmarkEnd w:id="78"/>
    </w:p>
    <w:p w14:paraId="1774D1FE" w14:textId="77777777" w:rsidR="00CC7C01" w:rsidRPr="000C272D" w:rsidRDefault="00CC7C01" w:rsidP="005D6EE8">
      <w:r w:rsidRPr="000C272D">
        <w:t xml:space="preserve">The aims of this </w:t>
      </w:r>
      <w:r w:rsidR="00B2257F" w:rsidRPr="000C272D">
        <w:t>thesis</w:t>
      </w:r>
      <w:r w:rsidRPr="000C272D">
        <w:t xml:space="preserve"> are:</w:t>
      </w:r>
    </w:p>
    <w:p w14:paraId="77A8B83D" w14:textId="6330696E" w:rsidR="00261A39" w:rsidRDefault="00012538" w:rsidP="00180FF3">
      <w:pPr>
        <w:pStyle w:val="ListParagraph"/>
        <w:numPr>
          <w:ilvl w:val="0"/>
          <w:numId w:val="4"/>
        </w:numPr>
      </w:pPr>
      <w:r>
        <w:t xml:space="preserve">Chapter 2: </w:t>
      </w:r>
      <w:r w:rsidR="00CC7C01" w:rsidRPr="000C272D">
        <w:t xml:space="preserve">To </w:t>
      </w:r>
      <w:r>
        <w:t xml:space="preserve">develop and </w:t>
      </w:r>
      <w:r w:rsidR="00CC7C01" w:rsidRPr="000C272D">
        <w:t>v</w:t>
      </w:r>
      <w:r w:rsidR="00B21487" w:rsidRPr="000C272D">
        <w:t>alidate a method of me</w:t>
      </w:r>
      <w:r w:rsidR="00385CB1" w:rsidRPr="000C272D">
        <w:t>asuring salivary 25OHD</w:t>
      </w:r>
      <w:r w:rsidR="00261A39" w:rsidRPr="000C272D">
        <w:t>.</w:t>
      </w:r>
    </w:p>
    <w:p w14:paraId="6AE28688" w14:textId="139B5853" w:rsidR="00012538" w:rsidRPr="000C272D" w:rsidRDefault="00012538" w:rsidP="00180FF3">
      <w:pPr>
        <w:pStyle w:val="ListParagraph"/>
        <w:numPr>
          <w:ilvl w:val="0"/>
          <w:numId w:val="4"/>
        </w:numPr>
      </w:pPr>
      <w:r>
        <w:t>Chapter 3: To determine whether VDBP and albumin can be detected in saliva.</w:t>
      </w:r>
    </w:p>
    <w:p w14:paraId="1EB0FA7E" w14:textId="03A1F6BD" w:rsidR="00CC7C01" w:rsidRPr="000C272D" w:rsidRDefault="00012538" w:rsidP="00180FF3">
      <w:pPr>
        <w:pStyle w:val="ListParagraph"/>
        <w:numPr>
          <w:ilvl w:val="0"/>
          <w:numId w:val="4"/>
        </w:numPr>
      </w:pPr>
      <w:r>
        <w:t xml:space="preserve">Chapter 4: </w:t>
      </w:r>
      <w:r w:rsidR="00B22FA3" w:rsidRPr="000C272D">
        <w:t xml:space="preserve">To determine </w:t>
      </w:r>
      <w:r>
        <w:t>whether free 25OHD remains stable despite a decrease in total 25OHD, VDBP and</w:t>
      </w:r>
      <w:r w:rsidR="00B22FA3" w:rsidRPr="000C272D">
        <w:t xml:space="preserve"> </w:t>
      </w:r>
      <w:r w:rsidR="00CD211A">
        <w:t xml:space="preserve">albumin </w:t>
      </w:r>
      <w:r w:rsidR="00B22FA3" w:rsidRPr="000C272D">
        <w:t>after hip and knee replacement surgery.</w:t>
      </w:r>
    </w:p>
    <w:p w14:paraId="068670D8" w14:textId="77777777" w:rsidR="00F60651" w:rsidRPr="000C272D" w:rsidRDefault="00B2257F" w:rsidP="00AC7A4B">
      <w:pPr>
        <w:spacing w:line="240" w:lineRule="auto"/>
        <w:jc w:val="left"/>
      </w:pPr>
      <w:r w:rsidRPr="000C272D">
        <w:br w:type="page"/>
      </w:r>
    </w:p>
    <w:p w14:paraId="6EA3C35E" w14:textId="10DEEDEE" w:rsidR="00CC29BB" w:rsidRDefault="00CC29BB" w:rsidP="00CC29BB">
      <w:pPr>
        <w:pStyle w:val="Heading1"/>
      </w:pPr>
      <w:bookmarkStart w:id="79" w:name="_Toc520790332"/>
      <w:r w:rsidRPr="000C272D">
        <w:lastRenderedPageBreak/>
        <w:t>Salivary 25OHD</w:t>
      </w:r>
      <w:r w:rsidRPr="000C272D">
        <w:rPr>
          <w:vertAlign w:val="subscript"/>
        </w:rPr>
        <w:t>3</w:t>
      </w:r>
      <w:r>
        <w:t xml:space="preserve"> Method D</w:t>
      </w:r>
      <w:r w:rsidRPr="000C272D">
        <w:t>evelopment</w:t>
      </w:r>
      <w:bookmarkEnd w:id="79"/>
    </w:p>
    <w:p w14:paraId="535A80AD" w14:textId="30670CC2" w:rsidR="001B0D50" w:rsidRDefault="001B0D50" w:rsidP="001B0D50">
      <w:pPr>
        <w:pStyle w:val="Heading2"/>
      </w:pPr>
      <w:bookmarkStart w:id="80" w:name="_Toc520790333"/>
      <w:r>
        <w:t>Background</w:t>
      </w:r>
      <w:bookmarkEnd w:id="80"/>
    </w:p>
    <w:p w14:paraId="7675573D" w14:textId="6736772B" w:rsidR="00F04A72" w:rsidRDefault="0003086C" w:rsidP="001A69F0">
      <w:r>
        <w:t xml:space="preserve">As discussed in chapter 1, vitamin D metabolites are bound to binding proteins in the blood and only a small fraction remains unbound (section 1.3). The direct measurement of the free fraction of 25OHD is thought to be important in conditions where there is a disruption in the levels </w:t>
      </w:r>
      <w:r w:rsidR="00745C6F">
        <w:t xml:space="preserve">or affinities </w:t>
      </w:r>
      <w:r>
        <w:t xml:space="preserve">of binding proteins </w:t>
      </w:r>
      <w:r w:rsidR="00745C6F">
        <w:t>which may cause total 25OHD levels to be unreliable</w:t>
      </w:r>
      <w:r>
        <w:t xml:space="preserve">. </w:t>
      </w:r>
      <w:r w:rsidR="00AF0EAC">
        <w:t>As discussed in section 1.8, t</w:t>
      </w:r>
      <w:r w:rsidR="00745C6F">
        <w:t>he measurement of free 25OHD is technically challenging</w:t>
      </w:r>
      <w:r w:rsidR="00F04A72">
        <w:t xml:space="preserve">. LC-MS/MS is recommended for the measurement of total 25OHD, however this </w:t>
      </w:r>
      <w:r w:rsidR="00D66A2B">
        <w:t xml:space="preserve">method </w:t>
      </w:r>
      <w:r w:rsidR="00F04A72">
        <w:t>cannot be used directly to measure the free fraction of 25OHD, as LC-MS/MS sample preparation includes a deproteinisation step that releases bound 25OHD from its binding proteins.</w:t>
      </w:r>
    </w:p>
    <w:p w14:paraId="590C57CB" w14:textId="40E108FC" w:rsidR="001A69F0" w:rsidRDefault="0003086C" w:rsidP="001A69F0">
      <w:r>
        <w:t>Saliva is thought to be a source of free 25OHD (section 1.8)</w:t>
      </w:r>
      <w:r w:rsidR="00017A12">
        <w:t xml:space="preserve"> and sa</w:t>
      </w:r>
      <w:r>
        <w:t>liva</w:t>
      </w:r>
      <w:r w:rsidR="003C2D05">
        <w:t xml:space="preserve"> is routinely used as a</w:t>
      </w:r>
      <w:r>
        <w:t xml:space="preserve"> surrogate marker for free </w:t>
      </w:r>
      <w:r w:rsidR="00EA149E">
        <w:t>hormone measurement</w:t>
      </w:r>
      <w:r w:rsidR="00B62AB6">
        <w:t>.</w:t>
      </w:r>
      <w:r w:rsidR="001B5209">
        <w:t xml:space="preserve"> A single late night salivary cortisol measurement has been shown to be superior</w:t>
      </w:r>
      <w:r w:rsidR="00EA149E">
        <w:t xml:space="preserve"> than urinary cortisol</w:t>
      </w:r>
      <w:r w:rsidR="001B5209">
        <w:t xml:space="preserve"> for the diagnosis of hypercortisolism</w:t>
      </w:r>
      <w:r w:rsidR="00EA149E">
        <w:t xml:space="preserve"> </w:t>
      </w:r>
      <w:r w:rsidR="00EA149E">
        <w:fldChar w:fldCharType="begin">
          <w:fldData xml:space="preserve">PEVuZE5vdGU+PENpdGU+PEF1dGhvcj5FbGlhczwvQXV0aG9yPjxZZWFyPjIwMTQ8L1llYXI+PFJl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</w:fldData>
        </w:fldChar>
      </w:r>
      <w:r w:rsidR="00EA149E">
        <w:instrText xml:space="preserve"> ADDIN EN.CITE </w:instrText>
      </w:r>
      <w:r w:rsidR="00EA149E">
        <w:fldChar w:fldCharType="begin">
          <w:fldData xml:space="preserve">PEVuZE5vdGU+PENpdGU+PEF1dGhvcj5FbGlhczwvQXV0aG9yPjxZZWFyPjIwMTQ8L1llYXI+PFJl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</w:fldData>
        </w:fldChar>
      </w:r>
      <w:r w:rsidR="00EA149E">
        <w:instrText xml:space="preserve"> ADDIN EN.CITE.DATA </w:instrText>
      </w:r>
      <w:r w:rsidR="00EA149E">
        <w:fldChar w:fldCharType="end"/>
      </w:r>
      <w:r w:rsidR="00EA149E">
        <w:fldChar w:fldCharType="separate"/>
      </w:r>
      <w:r w:rsidR="00EA149E">
        <w:rPr>
          <w:noProof/>
        </w:rPr>
        <w:t>(</w:t>
      </w:r>
      <w:hyperlink w:anchor="_ENREF_52" w:tooltip="Elias, 2014 #1228" w:history="1">
        <w:r w:rsidR="00425C63">
          <w:rPr>
            <w:noProof/>
          </w:rPr>
          <w:t>Elias et al., 2014</w:t>
        </w:r>
      </w:hyperlink>
      <w:r w:rsidR="00EA149E">
        <w:rPr>
          <w:noProof/>
        </w:rPr>
        <w:t>)</w:t>
      </w:r>
      <w:r w:rsidR="00EA149E">
        <w:fldChar w:fldCharType="end"/>
      </w:r>
      <w:r w:rsidR="00EA149E">
        <w:t xml:space="preserve">. </w:t>
      </w:r>
    </w:p>
    <w:p w14:paraId="53354655" w14:textId="0EF17545" w:rsidR="008C6789" w:rsidRDefault="008C6789" w:rsidP="001A69F0">
      <w:r>
        <w:t>The aim of this chapter is to develop and validate a method of measuring salivary 25OHD by LC-MS/MS</w:t>
      </w:r>
      <w:r w:rsidR="009E5BC0">
        <w:t xml:space="preserve"> so that it can be biologically validated as a surrogate measure of free 25OHD in chapter 4</w:t>
      </w:r>
      <w:r>
        <w:t>.</w:t>
      </w:r>
    </w:p>
    <w:p w14:paraId="5B123CB5" w14:textId="01FD9025" w:rsidR="00017A12" w:rsidRDefault="00017A12" w:rsidP="00017A12">
      <w:r>
        <w:br w:type="page"/>
      </w:r>
    </w:p>
    <w:p w14:paraId="013DD2BF" w14:textId="3B112C64" w:rsidR="00F60BCA" w:rsidRPr="000C272D" w:rsidRDefault="00C83A9B" w:rsidP="00F55018">
      <w:pPr>
        <w:pStyle w:val="Heading2"/>
      </w:pPr>
      <w:bookmarkStart w:id="81" w:name="_Toc520790334"/>
      <w:r>
        <w:lastRenderedPageBreak/>
        <w:t>Materials for Method D</w:t>
      </w:r>
      <w:r w:rsidR="00F60BCA" w:rsidRPr="000C272D">
        <w:t>evelopment</w:t>
      </w:r>
      <w:bookmarkEnd w:id="81"/>
    </w:p>
    <w:p w14:paraId="3BCA9E36" w14:textId="77777777" w:rsidR="00F60BCA" w:rsidRPr="000C272D" w:rsidRDefault="00F60BCA" w:rsidP="00F60BCA">
      <w:pPr>
        <w:pStyle w:val="Heading3"/>
        <w:rPr>
          <w:rFonts w:cs="Arial"/>
        </w:rPr>
      </w:pPr>
      <w:bookmarkStart w:id="82" w:name="_Toc520790335"/>
      <w:r w:rsidRPr="000C272D">
        <w:rPr>
          <w:rFonts w:cs="Arial"/>
        </w:rPr>
        <w:t>Equipment for LC-MS/MS</w:t>
      </w:r>
      <w:bookmarkEnd w:id="82"/>
    </w:p>
    <w:p w14:paraId="672459A1" w14:textId="77777777" w:rsidR="00F60BCA" w:rsidRPr="000C272D" w:rsidRDefault="00F60BCA" w:rsidP="00180FF3">
      <w:pPr>
        <w:pStyle w:val="ListParagraph"/>
        <w:numPr>
          <w:ilvl w:val="0"/>
          <w:numId w:val="5"/>
        </w:numPr>
      </w:pPr>
      <w:r w:rsidRPr="000C272D">
        <w:t>HPLC was performed by an Acquity HPLC system (Waters Manchester, UK) with a sample manager, column manager and online solid phase extraction (SPE) manager.</w:t>
      </w:r>
    </w:p>
    <w:p w14:paraId="788F5CE3" w14:textId="77777777" w:rsidR="00F60BCA" w:rsidRPr="000C272D" w:rsidRDefault="00F60BCA" w:rsidP="00180FF3">
      <w:pPr>
        <w:pStyle w:val="ListParagraph"/>
        <w:numPr>
          <w:ilvl w:val="0"/>
          <w:numId w:val="5"/>
        </w:numPr>
      </w:pPr>
      <w:r w:rsidRPr="000C272D">
        <w:t>Mass spectrometry was performed by a Xevo TQ-S (Waters, Manchester, UK) with a Z spray electrospray ionisation (ESI) chamber which was later changed to a unispray ESI chamber (Waters, Manchester, UK).</w:t>
      </w:r>
    </w:p>
    <w:p w14:paraId="2EEB63C8" w14:textId="77777777" w:rsidR="00F60BCA" w:rsidRPr="000C272D" w:rsidRDefault="00F60BCA" w:rsidP="00180FF3">
      <w:pPr>
        <w:pStyle w:val="ListParagraph"/>
        <w:numPr>
          <w:ilvl w:val="0"/>
          <w:numId w:val="5"/>
        </w:numPr>
      </w:pPr>
      <w:r w:rsidRPr="000C272D">
        <w:t>A PC (Lenovo) running windows 7 and MassLynx software (Waters, Manchester, UK) was used as an interface.</w:t>
      </w:r>
    </w:p>
    <w:p w14:paraId="175FB81D" w14:textId="77777777" w:rsidR="00F60BCA" w:rsidRPr="000C272D" w:rsidRDefault="00F60BCA" w:rsidP="00180FF3">
      <w:pPr>
        <w:pStyle w:val="ListParagraph"/>
        <w:numPr>
          <w:ilvl w:val="0"/>
          <w:numId w:val="5"/>
        </w:numPr>
      </w:pPr>
      <w:r w:rsidRPr="000C272D">
        <w:t>Sogevac SV65 B1 FC was used to produce the vacuum for the mass spectrometry.</w:t>
      </w:r>
    </w:p>
    <w:p w14:paraId="4E26FCD0" w14:textId="77777777" w:rsidR="00F60BCA" w:rsidRPr="000C272D" w:rsidRDefault="00F60BCA" w:rsidP="00180FF3">
      <w:pPr>
        <w:pStyle w:val="ListParagraph"/>
        <w:numPr>
          <w:ilvl w:val="0"/>
          <w:numId w:val="5"/>
        </w:numPr>
      </w:pPr>
      <w:r w:rsidRPr="000C272D">
        <w:t>Argon collision gas was purchased from Air Liquide Ltd. (Manchester, UK).</w:t>
      </w:r>
    </w:p>
    <w:p w14:paraId="48BD8DF4" w14:textId="77777777" w:rsidR="00F60BCA" w:rsidRPr="000C272D" w:rsidRDefault="00F60BCA" w:rsidP="00180FF3">
      <w:pPr>
        <w:pStyle w:val="ListParagraph"/>
        <w:numPr>
          <w:ilvl w:val="0"/>
          <w:numId w:val="5"/>
        </w:numPr>
      </w:pPr>
      <w:r w:rsidRPr="000C272D">
        <w:t>A Sunfire C8 2.1 x 50mm 35µm column was used for chromatography, (Waters, Manchester).</w:t>
      </w:r>
    </w:p>
    <w:p w14:paraId="2AFBB40A" w14:textId="77777777" w:rsidR="00F60BCA" w:rsidRPr="000C272D" w:rsidRDefault="00F60BCA" w:rsidP="00180FF3">
      <w:pPr>
        <w:pStyle w:val="ListParagraph"/>
        <w:numPr>
          <w:ilvl w:val="0"/>
          <w:numId w:val="5"/>
        </w:numPr>
      </w:pPr>
      <w:r w:rsidRPr="000C272D">
        <w:t xml:space="preserve">The column was later changed to a UPLC BEH 2.1 x 50 1.7µm (Waters, Manchester) to improve chromatography. </w:t>
      </w:r>
    </w:p>
    <w:p w14:paraId="1536BAC7" w14:textId="77777777" w:rsidR="00F60BCA" w:rsidRPr="000C272D" w:rsidRDefault="00F60BCA" w:rsidP="00180FF3">
      <w:pPr>
        <w:pStyle w:val="ListParagraph"/>
        <w:numPr>
          <w:ilvl w:val="0"/>
          <w:numId w:val="5"/>
        </w:numPr>
      </w:pPr>
      <w:r w:rsidRPr="000C272D">
        <w:t>A C8 guard cartridge 4.0 x 2.0 (Phenomenex, Macclesfield, UK) was used.</w:t>
      </w:r>
    </w:p>
    <w:p w14:paraId="6FA82148" w14:textId="77777777" w:rsidR="00F60BCA" w:rsidRPr="000C272D" w:rsidRDefault="00F60BCA" w:rsidP="00F60BCA">
      <w:pPr>
        <w:pStyle w:val="Heading3"/>
        <w:rPr>
          <w:rFonts w:cs="Arial"/>
        </w:rPr>
      </w:pPr>
      <w:bookmarkStart w:id="83" w:name="_Toc520790336"/>
      <w:r w:rsidRPr="000C272D">
        <w:rPr>
          <w:rFonts w:cs="Arial"/>
        </w:rPr>
        <w:t>Reagents for LC-MS/MS</w:t>
      </w:r>
      <w:bookmarkEnd w:id="83"/>
    </w:p>
    <w:p w14:paraId="2011C1D1" w14:textId="77777777" w:rsidR="00F60BCA" w:rsidRPr="000C272D" w:rsidRDefault="00F60BCA" w:rsidP="00180FF3">
      <w:pPr>
        <w:pStyle w:val="ListParagraph"/>
        <w:numPr>
          <w:ilvl w:val="0"/>
          <w:numId w:val="6"/>
        </w:numPr>
      </w:pPr>
      <w:r w:rsidRPr="000C272D">
        <w:t>Isopropanol (VWR, Leicestershire, UK).</w:t>
      </w:r>
    </w:p>
    <w:p w14:paraId="64452FBD" w14:textId="77777777" w:rsidR="00F60BCA" w:rsidRPr="000C272D" w:rsidRDefault="00F60BCA" w:rsidP="00180FF3">
      <w:pPr>
        <w:pStyle w:val="ListParagraph"/>
        <w:numPr>
          <w:ilvl w:val="0"/>
          <w:numId w:val="6"/>
        </w:numPr>
      </w:pPr>
      <w:r w:rsidRPr="000C272D">
        <w:t>Methanol, Mass spectrometry grade (Sigma-Aldrich, UK).</w:t>
      </w:r>
    </w:p>
    <w:p w14:paraId="24F5E228" w14:textId="22F8BA56" w:rsidR="00912D86" w:rsidRPr="000C272D" w:rsidRDefault="00F60BCA" w:rsidP="00912D86">
      <w:pPr>
        <w:pStyle w:val="ListParagraph"/>
        <w:numPr>
          <w:ilvl w:val="0"/>
          <w:numId w:val="6"/>
        </w:numPr>
      </w:pPr>
      <w:r w:rsidRPr="000C272D">
        <w:t>Formic acid, ‘AnalaR’ (BDH, UK).</w:t>
      </w:r>
    </w:p>
    <w:p w14:paraId="75513B48" w14:textId="77777777" w:rsidR="00F60BCA" w:rsidRPr="000C272D" w:rsidRDefault="00C83A9B" w:rsidP="00F60BCA">
      <w:pPr>
        <w:pStyle w:val="Heading3"/>
        <w:rPr>
          <w:rFonts w:cs="Arial"/>
        </w:rPr>
      </w:pPr>
      <w:bookmarkStart w:id="84" w:name="_Toc520790337"/>
      <w:r>
        <w:rPr>
          <w:rFonts w:cs="Arial"/>
        </w:rPr>
        <w:t>Sample Preparation and Extraction E</w:t>
      </w:r>
      <w:r w:rsidR="00F60BCA" w:rsidRPr="000C272D">
        <w:rPr>
          <w:rFonts w:cs="Arial"/>
        </w:rPr>
        <w:t>quipment</w:t>
      </w:r>
      <w:bookmarkEnd w:id="84"/>
    </w:p>
    <w:p w14:paraId="485C23B4" w14:textId="77777777" w:rsidR="00F60BCA" w:rsidRPr="000C272D" w:rsidRDefault="00F60BCA" w:rsidP="00180FF3">
      <w:pPr>
        <w:pStyle w:val="ListParagraph"/>
        <w:numPr>
          <w:ilvl w:val="0"/>
          <w:numId w:val="7"/>
        </w:numPr>
      </w:pPr>
      <w:r w:rsidRPr="000C272D">
        <w:t xml:space="preserve">Biotage SPE dry 96 </w:t>
      </w:r>
      <w:r w:rsidR="00C84BAB">
        <w:t xml:space="preserve">for solvent evaporation </w:t>
      </w:r>
      <w:r w:rsidRPr="000C272D">
        <w:t>(Cardiff, UK).</w:t>
      </w:r>
    </w:p>
    <w:p w14:paraId="11D2959F" w14:textId="77777777" w:rsidR="00F60BCA" w:rsidRPr="000C272D" w:rsidRDefault="00F60BCA" w:rsidP="00180FF3">
      <w:pPr>
        <w:pStyle w:val="ListParagraph"/>
        <w:numPr>
          <w:ilvl w:val="0"/>
          <w:numId w:val="7"/>
        </w:numPr>
      </w:pPr>
      <w:r w:rsidRPr="000C272D">
        <w:t>K biosystems EFLY to heat seal plates (iBiosys Solutions Ltd, UK).</w:t>
      </w:r>
    </w:p>
    <w:p w14:paraId="56C2B772" w14:textId="77777777" w:rsidR="00F60BCA" w:rsidRPr="000C272D" w:rsidRDefault="00F60BCA" w:rsidP="00180FF3">
      <w:pPr>
        <w:pStyle w:val="ListParagraph"/>
        <w:numPr>
          <w:ilvl w:val="0"/>
          <w:numId w:val="7"/>
        </w:numPr>
      </w:pPr>
      <w:r w:rsidRPr="000C272D">
        <w:t>VWR VX-2500 to vortex samples.</w:t>
      </w:r>
    </w:p>
    <w:p w14:paraId="07048395" w14:textId="77777777" w:rsidR="00F60BCA" w:rsidRPr="000C272D" w:rsidRDefault="00F60BCA" w:rsidP="00180FF3">
      <w:pPr>
        <w:pStyle w:val="ListParagraph"/>
        <w:numPr>
          <w:ilvl w:val="0"/>
          <w:numId w:val="7"/>
        </w:numPr>
      </w:pPr>
      <w:r w:rsidRPr="000C272D">
        <w:t>Polypropylene 2ml deep square well plates (Porvair Sciences).</w:t>
      </w:r>
    </w:p>
    <w:p w14:paraId="5338A592" w14:textId="77777777" w:rsidR="00F60BCA" w:rsidRPr="000C272D" w:rsidRDefault="00F60BCA" w:rsidP="00180FF3">
      <w:pPr>
        <w:pStyle w:val="ListParagraph"/>
        <w:numPr>
          <w:ilvl w:val="0"/>
          <w:numId w:val="7"/>
        </w:numPr>
      </w:pPr>
      <w:r w:rsidRPr="000C272D">
        <w:t>Peelable heat-sealed foil sheets (ABGENE).</w:t>
      </w:r>
    </w:p>
    <w:p w14:paraId="3F34C5F4" w14:textId="77777777" w:rsidR="00F60BCA" w:rsidRPr="000C272D" w:rsidRDefault="00C83A9B" w:rsidP="00F60BCA">
      <w:pPr>
        <w:pStyle w:val="Heading3"/>
        <w:rPr>
          <w:rFonts w:cs="Arial"/>
        </w:rPr>
      </w:pPr>
      <w:bookmarkStart w:id="85" w:name="_Toc520790338"/>
      <w:r>
        <w:rPr>
          <w:rFonts w:cs="Arial"/>
        </w:rPr>
        <w:lastRenderedPageBreak/>
        <w:t>Reagents for Sample P</w:t>
      </w:r>
      <w:r w:rsidR="00F60BCA" w:rsidRPr="000C272D">
        <w:rPr>
          <w:rFonts w:cs="Arial"/>
        </w:rPr>
        <w:t>reparation</w:t>
      </w:r>
      <w:bookmarkEnd w:id="85"/>
    </w:p>
    <w:p w14:paraId="43F91550" w14:textId="6C373931" w:rsidR="00C918A8" w:rsidRDefault="00001C7F" w:rsidP="00C918A8">
      <w:pPr>
        <w:pStyle w:val="ListParagraph"/>
        <w:numPr>
          <w:ilvl w:val="0"/>
          <w:numId w:val="8"/>
        </w:numPr>
      </w:pPr>
      <w:r>
        <w:t>Hexadeuterated (</w:t>
      </w:r>
      <w:r w:rsidR="00F60BCA" w:rsidRPr="000C272D">
        <w:t>d6</w:t>
      </w:r>
      <w:r>
        <w:t>)</w:t>
      </w:r>
      <w:r w:rsidR="00C918A8">
        <w:t>-</w:t>
      </w:r>
      <w:r w:rsidR="00F60BCA" w:rsidRPr="000C272D">
        <w:t>25OHD</w:t>
      </w:r>
      <w:r w:rsidR="00F60BCA" w:rsidRPr="000C272D">
        <w:rPr>
          <w:vertAlign w:val="subscript"/>
        </w:rPr>
        <w:t>3</w:t>
      </w:r>
      <w:r w:rsidR="00F60BCA" w:rsidRPr="000C272D">
        <w:t xml:space="preserve"> (Synthetica, Norway).</w:t>
      </w:r>
    </w:p>
    <w:p w14:paraId="62AB8F7C" w14:textId="77777777" w:rsidR="00B35F6F" w:rsidRPr="000C272D" w:rsidRDefault="003449AC" w:rsidP="00180FF3">
      <w:pPr>
        <w:pStyle w:val="ListParagraph"/>
        <w:numPr>
          <w:ilvl w:val="0"/>
          <w:numId w:val="8"/>
        </w:numPr>
      </w:pPr>
      <w:r w:rsidRPr="003449AC">
        <w:t xml:space="preserve">≥99.0% </w:t>
      </w:r>
      <w:r>
        <w:t>25OHD</w:t>
      </w:r>
      <w:r w:rsidRPr="000C272D">
        <w:rPr>
          <w:vertAlign w:val="subscript"/>
        </w:rPr>
        <w:t>3</w:t>
      </w:r>
      <w:r>
        <w:t xml:space="preserve"> </w:t>
      </w:r>
      <w:r w:rsidR="00B35F6F">
        <w:t>for tuning (Sigma-Aldrich, UK).</w:t>
      </w:r>
    </w:p>
    <w:p w14:paraId="6AAC658E" w14:textId="77777777" w:rsidR="00F60BCA" w:rsidRPr="000C272D" w:rsidRDefault="00F60BCA" w:rsidP="00180FF3">
      <w:pPr>
        <w:pStyle w:val="ListParagraph"/>
        <w:numPr>
          <w:ilvl w:val="0"/>
          <w:numId w:val="8"/>
        </w:numPr>
      </w:pPr>
      <w:r w:rsidRPr="000C272D">
        <w:t>Hexane (Sigma-Aldrich, UK)</w:t>
      </w:r>
      <w:r w:rsidR="00C84BAB">
        <w:t>.</w:t>
      </w:r>
    </w:p>
    <w:p w14:paraId="72C0ECCC" w14:textId="77777777" w:rsidR="00F60BCA" w:rsidRPr="000C272D" w:rsidRDefault="00F60BCA" w:rsidP="00180FF3">
      <w:pPr>
        <w:pStyle w:val="ListParagraph"/>
        <w:numPr>
          <w:ilvl w:val="0"/>
          <w:numId w:val="8"/>
        </w:numPr>
      </w:pPr>
      <w:r w:rsidRPr="000C272D">
        <w:t>Phosphate buffered saline (PBS) (Sigma-Aldrich, UK)</w:t>
      </w:r>
      <w:r w:rsidR="00C84BAB">
        <w:t>.</w:t>
      </w:r>
    </w:p>
    <w:p w14:paraId="6E4943BF" w14:textId="77777777" w:rsidR="00F60BCA" w:rsidRPr="000C272D" w:rsidRDefault="00F60BCA" w:rsidP="00180FF3">
      <w:pPr>
        <w:pStyle w:val="ListParagraph"/>
        <w:numPr>
          <w:ilvl w:val="0"/>
          <w:numId w:val="8"/>
        </w:numPr>
      </w:pPr>
      <w:r w:rsidRPr="000C272D">
        <w:t>Bovine serum albumin (BSA) (Sigma-Aldrich, UK).</w:t>
      </w:r>
    </w:p>
    <w:p w14:paraId="0BB8D71F" w14:textId="77777777" w:rsidR="00F60BCA" w:rsidRPr="000C272D" w:rsidRDefault="00F60BCA" w:rsidP="00180FF3">
      <w:pPr>
        <w:pStyle w:val="ListParagraph"/>
        <w:numPr>
          <w:ilvl w:val="0"/>
          <w:numId w:val="8"/>
        </w:numPr>
      </w:pPr>
      <w:r w:rsidRPr="000C272D">
        <w:t>Utak vitamin D plus low control (Grifols, UK)</w:t>
      </w:r>
      <w:r w:rsidR="00C84BAB">
        <w:t>.</w:t>
      </w:r>
    </w:p>
    <w:p w14:paraId="4D2186EB" w14:textId="77777777" w:rsidR="00F60BCA" w:rsidRPr="000C272D" w:rsidRDefault="00F60BCA" w:rsidP="00180FF3">
      <w:pPr>
        <w:pStyle w:val="ListParagraph"/>
        <w:numPr>
          <w:ilvl w:val="0"/>
          <w:numId w:val="8"/>
        </w:numPr>
      </w:pPr>
      <w:r w:rsidRPr="000C272D">
        <w:t>Utak vitamin D plus level 1 control</w:t>
      </w:r>
      <w:r w:rsidR="00C84BAB">
        <w:t>.</w:t>
      </w:r>
    </w:p>
    <w:p w14:paraId="1A41CA3A" w14:textId="77777777" w:rsidR="00F60BCA" w:rsidRPr="000C272D" w:rsidRDefault="00F60BCA" w:rsidP="00180FF3">
      <w:pPr>
        <w:pStyle w:val="ListParagraph"/>
        <w:numPr>
          <w:ilvl w:val="0"/>
          <w:numId w:val="8"/>
        </w:numPr>
      </w:pPr>
      <w:r w:rsidRPr="000C272D">
        <w:t>Utak vitamin D plus level 2 control</w:t>
      </w:r>
      <w:r w:rsidR="00C84BAB">
        <w:t>.</w:t>
      </w:r>
    </w:p>
    <w:p w14:paraId="68F7D947" w14:textId="77777777" w:rsidR="00F60BCA" w:rsidRPr="000C272D" w:rsidRDefault="00F60BCA" w:rsidP="00180FF3">
      <w:pPr>
        <w:pStyle w:val="ListParagraph"/>
        <w:numPr>
          <w:ilvl w:val="0"/>
          <w:numId w:val="8"/>
        </w:numPr>
      </w:pPr>
      <w:r w:rsidRPr="000C272D">
        <w:t>Chromsystems (Germany) 25OHD</w:t>
      </w:r>
      <w:r w:rsidRPr="000C272D">
        <w:rPr>
          <w:vertAlign w:val="subscript"/>
        </w:rPr>
        <w:t>3</w:t>
      </w:r>
      <w:r w:rsidRPr="000C272D">
        <w:t xml:space="preserve"> serum calibration standard.</w:t>
      </w:r>
    </w:p>
    <w:p w14:paraId="07575A34" w14:textId="77777777" w:rsidR="00F60BCA" w:rsidRPr="000C272D" w:rsidRDefault="00F60BCA" w:rsidP="00180FF3">
      <w:pPr>
        <w:pStyle w:val="ListParagraph"/>
        <w:numPr>
          <w:ilvl w:val="0"/>
          <w:numId w:val="8"/>
        </w:numPr>
      </w:pPr>
      <w:r w:rsidRPr="000C272D">
        <w:t>Chromsystems 25OHD</w:t>
      </w:r>
      <w:r w:rsidRPr="000C272D">
        <w:rPr>
          <w:vertAlign w:val="subscript"/>
        </w:rPr>
        <w:t>3</w:t>
      </w:r>
      <w:r w:rsidRPr="000C272D">
        <w:t xml:space="preserve"> serum control level 1.</w:t>
      </w:r>
    </w:p>
    <w:p w14:paraId="2CFDCBEC" w14:textId="6CDFFA46" w:rsidR="009369C6" w:rsidRDefault="00F60BCA" w:rsidP="00FC17C1">
      <w:pPr>
        <w:pStyle w:val="ListParagraph"/>
        <w:numPr>
          <w:ilvl w:val="0"/>
          <w:numId w:val="8"/>
        </w:numPr>
      </w:pPr>
      <w:r w:rsidRPr="000C272D">
        <w:t>Chromsystems 25OHD</w:t>
      </w:r>
      <w:r w:rsidRPr="000C272D">
        <w:rPr>
          <w:vertAlign w:val="subscript"/>
        </w:rPr>
        <w:t>3</w:t>
      </w:r>
      <w:r w:rsidR="003449AC">
        <w:t xml:space="preserve"> serum control level 2</w:t>
      </w:r>
      <w:r w:rsidRPr="000C272D">
        <w:t>.</w:t>
      </w:r>
    </w:p>
    <w:p w14:paraId="38E5E741" w14:textId="77777777" w:rsidR="00FC17C1" w:rsidRPr="000C272D" w:rsidRDefault="00FC17C1" w:rsidP="00FC17C1"/>
    <w:p w14:paraId="66E56B4C" w14:textId="77777777" w:rsidR="00FC17C1" w:rsidRDefault="00FC17C1" w:rsidP="00FC17C1">
      <w:pPr>
        <w:pStyle w:val="Heading3"/>
      </w:pPr>
      <w:bookmarkStart w:id="86" w:name="_Toc520790339"/>
      <w:r>
        <w:t>Statistical analysis</w:t>
      </w:r>
      <w:bookmarkEnd w:id="86"/>
    </w:p>
    <w:p w14:paraId="0A5235C7" w14:textId="5AD1412C" w:rsidR="00FC17C1" w:rsidRDefault="00FC17C1" w:rsidP="00FC17C1">
      <w:r>
        <w:t xml:space="preserve">Standard curves were generated by the </w:t>
      </w:r>
      <w:r w:rsidRPr="000C272D">
        <w:t>MassLynx software</w:t>
      </w:r>
      <w:r>
        <w:t xml:space="preserve"> and these were edited in R studio using the ggplot2 package where required. </w:t>
      </w:r>
    </w:p>
    <w:p w14:paraId="0EE5CDBE" w14:textId="4E2739E6" w:rsidR="00FC17C1" w:rsidRDefault="00FC17C1" w:rsidP="00FC17C1">
      <w:r>
        <w:t xml:space="preserve">Within batch imprecision is calculated by repeating the QC or salivary sample and determining the CV of the repeats. Acceptance criteria for within batch imprecision are met when the CV is less than 10%, </w:t>
      </w:r>
      <w:r>
        <w:fldChar w:fldCharType="begin"/>
      </w:r>
      <w:r>
        <w:instrText xml:space="preserve"> ADDIN EN.CITE &lt;EndNote&gt;&lt;Cite&gt;&lt;Author&gt;Honour&lt;/Author&gt;&lt;Year&gt;2011&lt;/Year&gt;&lt;RecNum&gt;721&lt;/RecNum&gt;&lt;DisplayText&gt;(Honour, 2011)&lt;/DisplayText&gt;&lt;record&gt;&lt;rec-number&gt;721&lt;/rec-number&gt;&lt;foreign-keys&gt;&lt;key app="EN" db-id="2a0fvtrtv22za6exff0x99w8aatd9zzwfzt2" timestamp="1518715933"&gt;721&lt;/key&gt;&lt;key app="ENWeb" db-id=""&gt;0&lt;/key&gt;&lt;/foreign-keys&gt;&lt;ref-type name="Journal Article"&gt;17&lt;/ref-type&gt;&lt;contributors&gt;&lt;authors&gt;&lt;author&gt;Honour, J. W.&lt;/author&gt;&lt;/authors&gt;&lt;/contributors&gt;&lt;auth-address&gt;Department of Clinical Biochemistry, University College London Hospitals, 60 Whitfield Street, London W1T4EU, UK. john.honour@uclh.nhs.uk&lt;/auth-address&gt;&lt;titles&gt;&lt;title&gt;Development and validation of a quantitative assay based on tandem mass spectrometry&lt;/title&gt;&lt;secondary-title&gt;Ann Clin Biochem&lt;/secondary-title&gt;&lt;/titles&gt;&lt;periodical&gt;&lt;full-title&gt;Ann Clin Biochem&lt;/full-title&gt;&lt;abbr-1&gt;Annals of clinical biochemistry&lt;/abbr-1&gt;&lt;/periodical&gt;&lt;pages&gt;97-111&lt;/pages&gt;&lt;volume&gt;48&lt;/volume&gt;&lt;number&gt;Pt 2&lt;/number&gt;&lt;edition&gt;2011/02/10&lt;/edition&gt;&lt;keywords&gt;&lt;keyword&gt;Analytic Sample Preparation Methods&lt;/keyword&gt;&lt;keyword&gt;Animals&lt;/keyword&gt;&lt;keyword&gt;Chromatography, Liquid&lt;/keyword&gt;&lt;keyword&gt;Humans&lt;/keyword&gt;&lt;keyword&gt;*Laboratories, Hospital/standards&lt;/keyword&gt;&lt;keyword&gt;Reference Standards&lt;/keyword&gt;&lt;keyword&gt;Tandem Mass Spectrometry/*methods/standards&lt;/keyword&gt;&lt;/keywords&gt;&lt;dates&gt;&lt;year&gt;2011&lt;/year&gt;&lt;pub-dates&gt;&lt;date&gt;Mar&lt;/date&gt;&lt;/pub-dates&gt;&lt;/dates&gt;&lt;isbn&gt;1758-1001 (Electronic)&amp;#xD;0004-5632 (Linking)&lt;/isbn&gt;&lt;accession-num&gt;21303874&lt;/accession-num&gt;&lt;urls&gt;&lt;related-urls&gt;&lt;url&gt;&lt;style face="underline" font="default" size="100%"&gt;https://www.ncbi.nlm.nih.gov/pubmed/21303874&lt;/style&gt;&lt;/url&gt;&lt;/related-urls&gt;&lt;/urls&gt;&lt;electronic-resource-num&gt;10.1258/acb.2010.010176&lt;/electronic-resource-num&gt;&lt;/record&gt;&lt;/Cite&gt;&lt;/EndNote&gt;</w:instrText>
      </w:r>
      <w:r>
        <w:fldChar w:fldCharType="separate"/>
      </w:r>
      <w:r>
        <w:rPr>
          <w:noProof/>
        </w:rPr>
        <w:t>(</w:t>
      </w:r>
      <w:hyperlink w:anchor="_ENREF_80" w:tooltip="Honour, 2011 #721" w:history="1">
        <w:r w:rsidR="00425C63">
          <w:rPr>
            <w:noProof/>
          </w:rPr>
          <w:t>Honour, 2011</w:t>
        </w:r>
      </w:hyperlink>
      <w:r>
        <w:rPr>
          <w:noProof/>
        </w:rPr>
        <w:t>)</w:t>
      </w:r>
      <w:r>
        <w:fldChar w:fldCharType="end"/>
      </w:r>
      <w:r>
        <w:t>.</w:t>
      </w:r>
    </w:p>
    <w:p w14:paraId="21129937" w14:textId="77777777" w:rsidR="00FC17C1" w:rsidRDefault="00FC17C1" w:rsidP="00FC17C1">
      <w:r w:rsidRPr="00464D49">
        <w:rPr>
          <w:noProof/>
          <w:lang w:val="en-GB"/>
        </w:rPr>
        <mc:AlternateContent>
          <mc:Choice Requires="wps">
            <w:drawing>
              <wp:anchor distT="0" distB="0" distL="114300" distR="114300" simplePos="0" relativeHeight="251750400" behindDoc="0" locked="0" layoutInCell="1" allowOverlap="1" wp14:anchorId="587315D8" wp14:editId="5219F3AF">
                <wp:simplePos x="0" y="0"/>
                <wp:positionH relativeFrom="column">
                  <wp:posOffset>712553</wp:posOffset>
                </wp:positionH>
                <wp:positionV relativeFrom="paragraph">
                  <wp:posOffset>458581</wp:posOffset>
                </wp:positionV>
                <wp:extent cx="4477385" cy="454025"/>
                <wp:effectExtent l="0" t="0" r="0" b="0"/>
                <wp:wrapSquare wrapText="bothSides"/>
                <wp:docPr id="18" name="TextBox 29"/>
                <wp:cNvGraphicFramePr/>
                <a:graphic xmlns:a="http://schemas.openxmlformats.org/drawingml/2006/main">
                  <a:graphicData uri="http://schemas.microsoft.com/office/word/2010/wordprocessingShape">
                    <wps:wsp>
                      <wps:cNvSpPr txBox="1"/>
                      <wps:spPr>
                        <a:xfrm>
                          <a:off x="0" y="0"/>
                          <a:ext cx="4477385" cy="454025"/>
                        </a:xfrm>
                        <a:prstGeom prst="rect">
                          <a:avLst/>
                        </a:prstGeom>
                        <a:noFill/>
                      </wps:spPr>
                      <wps:txbx>
                        <w:txbxContent>
                          <w:p w14:paraId="20B41DBF" w14:textId="77777777" w:rsidR="002B1C3D" w:rsidRPr="004E43BA" w:rsidRDefault="002B1C3D" w:rsidP="00FC17C1">
                            <w:pPr>
                              <w:pStyle w:val="NormalWeb"/>
                              <w:spacing w:before="0" w:beforeAutospacing="0" w:after="0" w:afterAutospacing="0"/>
                              <w:jc w:val="center"/>
                              <w:rPr>
                                <w:rFonts w:ascii="Arial" w:hAnsi="Arial" w:cs="Arial"/>
                                <w:sz w:val="10"/>
                              </w:rPr>
                            </w:pPr>
                            <m:oMath>
                              <m:f>
                                <m:fPr>
                                  <m:ctrlPr>
                                    <w:rPr>
                                      <w:rFonts w:ascii="Cambria Math" w:eastAsiaTheme="minorEastAsia" w:hAnsi="Cambria Math" w:cs="Arial"/>
                                      <w:i/>
                                      <w:iCs/>
                                      <w:color w:val="000000" w:themeColor="text1"/>
                                      <w:kern w:val="24"/>
                                      <w:sz w:val="32"/>
                                      <w:szCs w:val="32"/>
                                    </w:rPr>
                                  </m:ctrlPr>
                                </m:fPr>
                                <m:num>
                                  <m:r>
                                    <m:rPr>
                                      <m:sty m:val="p"/>
                                    </m:rPr>
                                    <w:rPr>
                                      <w:rFonts w:ascii="Cambria Math" w:hAnsi="Cambria Math" w:cs="Arial"/>
                                      <w:color w:val="000000" w:themeColor="text1"/>
                                      <w:kern w:val="24"/>
                                      <w:sz w:val="32"/>
                                      <w:szCs w:val="32"/>
                                    </w:rPr>
                                    <m:t>Measured concentration of saliva pool 2,  3 or 4</m:t>
                                  </m:r>
                                </m:num>
                                <m:den>
                                  <m:r>
                                    <m:rPr>
                                      <m:sty m:val="p"/>
                                    </m:rPr>
                                    <w:rPr>
                                      <w:rFonts w:ascii="Cambria Math" w:hAnsi="Cambria Math" w:cs="Arial"/>
                                      <w:color w:val="000000" w:themeColor="text1"/>
                                      <w:kern w:val="24"/>
                                      <w:sz w:val="32"/>
                                      <w:szCs w:val="32"/>
                                    </w:rPr>
                                    <m:t>Measured saliva pool 1 + concentration of the spike</m:t>
                                  </m:r>
                                </m:den>
                              </m:f>
                            </m:oMath>
                            <w:r w:rsidRPr="004E43BA">
                              <w:rPr>
                                <w:rFonts w:ascii="Arial" w:hAnsi="Arial" w:cs="Arial"/>
                                <w:color w:val="000000" w:themeColor="text1"/>
                                <w:kern w:val="24"/>
                                <w:sz w:val="18"/>
                                <w:szCs w:val="40"/>
                              </w:rPr>
                              <w:t xml:space="preserve">  </w:t>
                            </w:r>
                            <w:r w:rsidRPr="004E43BA">
                              <w:rPr>
                                <w:rFonts w:ascii="Arial" w:hAnsi="Arial" w:cs="Arial"/>
                                <w:color w:val="000000" w:themeColor="text1"/>
                                <w:kern w:val="24"/>
                                <w:sz w:val="22"/>
                                <w:szCs w:val="40"/>
                              </w:rPr>
                              <w:t>x 100</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587315D8" id="_x0000_t202" coordsize="21600,21600" o:spt="202" path="m,l,21600r21600,l21600,xe">
                <v:stroke joinstyle="miter"/>
                <v:path gradientshapeok="t" o:connecttype="rect"/>
              </v:shapetype>
              <v:shape id="TextBox 29" o:spid="_x0000_s1026" type="#_x0000_t202" style="position:absolute;left:0;text-align:left;margin-left:56.1pt;margin-top:36.1pt;width:352.55pt;height:35.7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" filled="f" stroked="f">
                <v:textbox inset="0,0,0,0">
                  <w:txbxContent>
                    <w:p w14:paraId="20B41DBF" w14:textId="77777777" w:rsidR="002B1C3D" w:rsidRPr="004E43BA" w:rsidRDefault="002B1C3D" w:rsidP="00FC17C1">
                      <w:pPr>
                        <w:pStyle w:val="NormalWeb"/>
                        <w:spacing w:before="0" w:beforeAutospacing="0" w:after="0" w:afterAutospacing="0"/>
                        <w:jc w:val="center"/>
                        <w:rPr>
                          <w:rFonts w:ascii="Arial" w:hAnsi="Arial" w:cs="Arial"/>
                          <w:sz w:val="10"/>
                        </w:rPr>
                      </w:pPr>
                      <m:oMath>
                        <m:f>
                          <m:fPr>
                            <m:ctrlPr>
                              <w:rPr>
                                <w:rFonts w:ascii="Cambria Math" w:eastAsiaTheme="minorEastAsia" w:hAnsi="Cambria Math" w:cs="Arial"/>
                                <w:i/>
                                <w:iCs/>
                                <w:color w:val="000000" w:themeColor="text1"/>
                                <w:kern w:val="24"/>
                                <w:sz w:val="32"/>
                                <w:szCs w:val="32"/>
                              </w:rPr>
                            </m:ctrlPr>
                          </m:fPr>
                          <m:num>
                            <m:r>
                              <m:rPr>
                                <m:sty m:val="p"/>
                              </m:rPr>
                              <w:rPr>
                                <w:rFonts w:ascii="Cambria Math" w:hAnsi="Cambria Math" w:cs="Arial"/>
                                <w:color w:val="000000" w:themeColor="text1"/>
                                <w:kern w:val="24"/>
                                <w:sz w:val="32"/>
                                <w:szCs w:val="32"/>
                              </w:rPr>
                              <m:t>Measured concentration of saliva pool 2,  3 or 4</m:t>
                            </m:r>
                          </m:num>
                          <m:den>
                            <m:r>
                              <m:rPr>
                                <m:sty m:val="p"/>
                              </m:rPr>
                              <w:rPr>
                                <w:rFonts w:ascii="Cambria Math" w:hAnsi="Cambria Math" w:cs="Arial"/>
                                <w:color w:val="000000" w:themeColor="text1"/>
                                <w:kern w:val="24"/>
                                <w:sz w:val="32"/>
                                <w:szCs w:val="32"/>
                              </w:rPr>
                              <m:t>Measured saliva pool 1 + concentration of the spike</m:t>
                            </m:r>
                          </m:den>
                        </m:f>
                      </m:oMath>
                      <w:r w:rsidRPr="004E43BA">
                        <w:rPr>
                          <w:rFonts w:ascii="Arial" w:hAnsi="Arial" w:cs="Arial"/>
                          <w:color w:val="000000" w:themeColor="text1"/>
                          <w:kern w:val="24"/>
                          <w:sz w:val="18"/>
                          <w:szCs w:val="40"/>
                        </w:rPr>
                        <w:t xml:space="preserve">  </w:t>
                      </w:r>
                      <w:r w:rsidRPr="004E43BA">
                        <w:rPr>
                          <w:rFonts w:ascii="Arial" w:hAnsi="Arial" w:cs="Arial"/>
                          <w:color w:val="000000" w:themeColor="text1"/>
                          <w:kern w:val="24"/>
                          <w:sz w:val="22"/>
                          <w:szCs w:val="40"/>
                        </w:rPr>
                        <w:t>x 100</w:t>
                      </w:r>
                    </w:p>
                  </w:txbxContent>
                </v:textbox>
                <w10:wrap type="square"/>
              </v:shape>
            </w:pict>
          </mc:Fallback>
        </mc:AlternateContent>
      </w:r>
      <w:r>
        <w:t xml:space="preserve">Recovery will be calculated using the following formula: </w:t>
      </w:r>
    </w:p>
    <w:p w14:paraId="618C8661" w14:textId="77777777" w:rsidR="00FC17C1" w:rsidRDefault="00FC17C1" w:rsidP="00FC17C1"/>
    <w:p w14:paraId="3B7C0AB9" w14:textId="22A9F2FD" w:rsidR="00FC17C1" w:rsidRPr="00DC39C4" w:rsidRDefault="00FC17C1" w:rsidP="00DC39C4">
      <w:r w:rsidRPr="00C17D24">
        <w:t>Acceptance criteria are met when</w:t>
      </w:r>
      <w:r>
        <w:t xml:space="preserve"> recovery is between</w:t>
      </w:r>
      <w:r w:rsidRPr="00C17D24">
        <w:t xml:space="preserve"> 90</w:t>
      </w:r>
      <w:r>
        <w:t xml:space="preserve">% and </w:t>
      </w:r>
      <w:r w:rsidRPr="00C17D24">
        <w:t>110%</w:t>
      </w:r>
      <w:r>
        <w:t xml:space="preserve"> </w:t>
      </w:r>
      <w:r>
        <w:fldChar w:fldCharType="begin"/>
      </w:r>
      <w:r>
        <w:instrText xml:space="preserve"> ADDIN EN.CITE &lt;EndNote&gt;&lt;Cite&gt;&lt;Author&gt;Honour&lt;/Author&gt;&lt;Year&gt;2011&lt;/Year&gt;&lt;RecNum&gt;721&lt;/RecNum&gt;&lt;DisplayText&gt;(Honour, 2011)&lt;/DisplayText&gt;&lt;record&gt;&lt;rec-number&gt;721&lt;/rec-number&gt;&lt;foreign-keys&gt;&lt;key app="EN" db-id="2a0fvtrtv22za6exff0x99w8aatd9zzwfzt2" timestamp="1518715933"&gt;721&lt;/key&gt;&lt;key app="ENWeb" db-id=""&gt;0&lt;/key&gt;&lt;/foreign-keys&gt;&lt;ref-type name="Journal Article"&gt;17&lt;/ref-type&gt;&lt;contributors&gt;&lt;authors&gt;&lt;author&gt;Honour, J. W.&lt;/author&gt;&lt;/authors&gt;&lt;/contributors&gt;&lt;auth-address&gt;Department of Clinical Biochemistry, University College London Hospitals, 60 Whitfield Street, London W1T4EU, UK. john.honour@uclh.nhs.uk&lt;/auth-address&gt;&lt;titles&gt;&lt;title&gt;Development and validation of a quantitative assay based on tandem mass spectrometry&lt;/title&gt;&lt;secondary-title&gt;Ann Clin Biochem&lt;/secondary-title&gt;&lt;/titles&gt;&lt;periodical&gt;&lt;full-title&gt;Ann Clin Biochem&lt;/full-title&gt;&lt;abbr-1&gt;Annals of clinical biochemistry&lt;/abbr-1&gt;&lt;/periodical&gt;&lt;pages&gt;97-111&lt;/pages&gt;&lt;volume&gt;48&lt;/volume&gt;&lt;number&gt;Pt 2&lt;/number&gt;&lt;edition&gt;2011/02/10&lt;/edition&gt;&lt;keywords&gt;&lt;keyword&gt;Analytic Sample Preparation Methods&lt;/keyword&gt;&lt;keyword&gt;Animals&lt;/keyword&gt;&lt;keyword&gt;Chromatography, Liquid&lt;/keyword&gt;&lt;keyword&gt;Humans&lt;/keyword&gt;&lt;keyword&gt;*Laboratories, Hospital/standards&lt;/keyword&gt;&lt;keyword&gt;Reference Standards&lt;/keyword&gt;&lt;keyword&gt;Tandem Mass Spectrometry/*methods/standards&lt;/keyword&gt;&lt;/keywords&gt;&lt;dates&gt;&lt;year&gt;2011&lt;/year&gt;&lt;pub-dates&gt;&lt;date&gt;Mar&lt;/date&gt;&lt;/pub-dates&gt;&lt;/dates&gt;&lt;isbn&gt;1758-1001 (Electronic)&amp;#xD;0004-5632 (Linking)&lt;/isbn&gt;&lt;accession-num&gt;21303874&lt;/accession-num&gt;&lt;urls&gt;&lt;related-urls&gt;&lt;url&gt;&lt;style face="underline" font="default" size="100%"&gt;https://www.ncbi.nlm.nih.gov/pubmed/21303874&lt;/style&gt;&lt;/url&gt;&lt;/related-urls&gt;&lt;/urls&gt;&lt;electronic-resource-num&gt;10.1258/acb.2010.010176&lt;/electronic-resource-num&gt;&lt;/record&gt;&lt;/Cite&gt;&lt;/EndNote&gt;</w:instrText>
      </w:r>
      <w:r>
        <w:fldChar w:fldCharType="separate"/>
      </w:r>
      <w:r>
        <w:rPr>
          <w:noProof/>
        </w:rPr>
        <w:t>(</w:t>
      </w:r>
      <w:hyperlink w:anchor="_ENREF_80" w:tooltip="Honour, 2011 #721" w:history="1">
        <w:r w:rsidR="00425C63">
          <w:rPr>
            <w:noProof/>
          </w:rPr>
          <w:t>Honour, 2011</w:t>
        </w:r>
      </w:hyperlink>
      <w:r>
        <w:rPr>
          <w:noProof/>
        </w:rPr>
        <w:t>)</w:t>
      </w:r>
      <w:r>
        <w:fldChar w:fldCharType="end"/>
      </w:r>
      <w:r>
        <w:t>.</w:t>
      </w:r>
    </w:p>
    <w:p w14:paraId="5C2E7ACD" w14:textId="71643979" w:rsidR="00001C7F" w:rsidRPr="00001C7F" w:rsidRDefault="00C55F15" w:rsidP="00001C7F">
      <w:pPr>
        <w:pStyle w:val="Heading2"/>
      </w:pPr>
      <w:bookmarkStart w:id="87" w:name="_Toc520790340"/>
      <w:r w:rsidRPr="000C272D">
        <w:lastRenderedPageBreak/>
        <w:t>Salivary 25OHD method development</w:t>
      </w:r>
      <w:bookmarkEnd w:id="87"/>
    </w:p>
    <w:p w14:paraId="370E0445" w14:textId="5CE6E478" w:rsidR="0056365F" w:rsidRDefault="009B1EE3" w:rsidP="00FC5BA8">
      <w:pPr>
        <w:pStyle w:val="Heading3"/>
      </w:pPr>
      <w:bookmarkStart w:id="88" w:name="_Toc520790341"/>
      <w:r>
        <w:t>I</w:t>
      </w:r>
      <w:r w:rsidR="00001C7F">
        <w:t>sotopic dilution</w:t>
      </w:r>
      <w:bookmarkEnd w:id="88"/>
    </w:p>
    <w:p w14:paraId="1D02862C" w14:textId="6BD8D747" w:rsidR="00001C7F" w:rsidRDefault="00001C7F" w:rsidP="00001C7F">
      <w:r>
        <w:t>One of the greatest advantages of LC-MS/MS</w:t>
      </w:r>
      <w:r w:rsidR="001F64B6">
        <w:t xml:space="preserve"> compared to</w:t>
      </w:r>
      <w:r w:rsidR="00D66A2B">
        <w:t xml:space="preserve"> </w:t>
      </w:r>
      <w:r>
        <w:t xml:space="preserve">immunoassay methods is the </w:t>
      </w:r>
      <w:r w:rsidR="001F64B6">
        <w:t>inclusion</w:t>
      </w:r>
      <w:r>
        <w:t xml:space="preserve"> of an isotopically labelled internal standard within the sample that accounts for loss of analyte through sample preparation and analysis. For routine 25OHD measurement, deuterated versions of the target analytes, d6-25OHD</w:t>
      </w:r>
      <w:r>
        <w:rPr>
          <w:vertAlign w:val="subscript"/>
        </w:rPr>
        <w:t>3</w:t>
      </w:r>
      <w:r>
        <w:t xml:space="preserve"> and d3-25OHD</w:t>
      </w:r>
      <w:r w:rsidRPr="00C918A8">
        <w:rPr>
          <w:vertAlign w:val="subscript"/>
        </w:rPr>
        <w:t>2</w:t>
      </w:r>
      <w:r>
        <w:t>, are often used as internal standards as they have the same chromatographic properties as 25OHD</w:t>
      </w:r>
      <w:r>
        <w:rPr>
          <w:vertAlign w:val="subscript"/>
        </w:rPr>
        <w:t>3</w:t>
      </w:r>
      <w:r>
        <w:t xml:space="preserve"> and 25OHD</w:t>
      </w:r>
      <w:r w:rsidRPr="00C918A8">
        <w:rPr>
          <w:vertAlign w:val="subscript"/>
        </w:rPr>
        <w:t>2</w:t>
      </w:r>
      <w:r>
        <w:t xml:space="preserve"> but are 6 and 3 mass units different respectively so are able to be separated by mass spectrometry, </w:t>
      </w:r>
      <w:r>
        <w:fldChar w:fldCharType="begin">
          <w:fldData xml:space="preserve">PEVuZE5vdGU+PENpdGU+PEF1dGhvcj5Db2xkd2VsbDwvQXV0aG9yPjxZZWFyPjE5OTA8L1llYXI+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</w:fldData>
        </w:fldChar>
      </w:r>
      <w:r>
        <w:instrText xml:space="preserve"> ADDIN EN.CITE </w:instrText>
      </w:r>
      <w:r>
        <w:fldChar w:fldCharType="begin">
          <w:fldData xml:space="preserve">PEVuZE5vdGU+PENpdGU+PEF1dGhvcj5Db2xkd2VsbDwvQXV0aG9yPjxZZWFyPjE5OTA8L1llYXI+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</w:fldData>
        </w:fldChar>
      </w:r>
      <w:r>
        <w:instrText xml:space="preserve"> ADDIN EN.CITE.DATA </w:instrText>
      </w:r>
      <w:r>
        <w:fldChar w:fldCharType="end"/>
      </w:r>
      <w:r>
        <w:fldChar w:fldCharType="separate"/>
      </w:r>
      <w:r>
        <w:rPr>
          <w:noProof/>
        </w:rPr>
        <w:t>(</w:t>
      </w:r>
      <w:hyperlink w:anchor="_ENREF_36" w:tooltip="Coldwell, 1990 #1211" w:history="1">
        <w:r w:rsidR="00425C63">
          <w:rPr>
            <w:noProof/>
          </w:rPr>
          <w:t>Coldwell et al., 1990</w:t>
        </w:r>
      </w:hyperlink>
      <w:r>
        <w:rPr>
          <w:noProof/>
        </w:rPr>
        <w:t xml:space="preserve">, </w:t>
      </w:r>
      <w:hyperlink w:anchor="_ENREF_133" w:tooltip="Schleicher, 2011 #3100" w:history="1">
        <w:r w:rsidR="00425C63">
          <w:rPr>
            <w:noProof/>
          </w:rPr>
          <w:t>Schleicher et al., 2011</w:t>
        </w:r>
      </w:hyperlink>
      <w:r>
        <w:rPr>
          <w:noProof/>
        </w:rPr>
        <w:t>)</w:t>
      </w:r>
      <w:r>
        <w:fldChar w:fldCharType="end"/>
      </w:r>
      <w:r>
        <w:t>. The use of d6-25OHD</w:t>
      </w:r>
      <w:r w:rsidRPr="00C918A8">
        <w:rPr>
          <w:vertAlign w:val="subscript"/>
        </w:rPr>
        <w:t>2</w:t>
      </w:r>
      <w:r>
        <w:t xml:space="preserve"> as an internal standard is not recommended because the loss of a water molecule from d6-25OHD</w:t>
      </w:r>
      <w:r w:rsidRPr="00C918A8">
        <w:rPr>
          <w:vertAlign w:val="subscript"/>
        </w:rPr>
        <w:t>2</w:t>
      </w:r>
      <w:r>
        <w:t xml:space="preserve"> produces the same mass transition as 25OHD</w:t>
      </w:r>
      <w:r>
        <w:rPr>
          <w:vertAlign w:val="subscript"/>
        </w:rPr>
        <w:t>3</w:t>
      </w:r>
      <w:r w:rsidR="001F64B6">
        <w:t xml:space="preserve"> </w:t>
      </w:r>
      <w:r>
        <w:fldChar w:fldCharType="begin"/>
      </w:r>
      <w:r>
        <w:instrText xml:space="preserve"> ADDIN EN.CITE &lt;EndNote&gt;&lt;Cite&gt;&lt;Author&gt;van den Ouweland&lt;/Author&gt;&lt;Year&gt;2013&lt;/Year&gt;&lt;RecNum&gt;3088&lt;/RecNum&gt;&lt;DisplayText&gt;(van den Ouweland et al., 2013)&lt;/DisplayText&gt;&lt;record&gt;&lt;rec-number&gt;3088&lt;/rec-number&gt;&lt;foreign-keys&gt;&lt;key app="EN" db-id="2a0fvtrtv22za6exff0x99w8aatd9zzwfzt2" timestamp="1532555846"&gt;3088&lt;/key&gt;&lt;key app="ENWeb" db-id=""&gt;0&lt;/key&gt;&lt;/foreign-keys&gt;&lt;ref-type name="Journal Article"&gt;17&lt;/ref-type&gt;&lt;contributors&gt;&lt;authors&gt;&lt;author&gt;van den Ouweland, J. M.&lt;/author&gt;&lt;author&gt;Vogeser, M.&lt;/author&gt;&lt;author&gt;Bacher, S.&lt;/author&gt;&lt;/authors&gt;&lt;/contributors&gt;&lt;auth-address&gt;Department of Clinical Chemistry, Canisius Wilhelmina Hospital, Nijmegen, The Netherlands.&lt;/auth-address&gt;&lt;titles&gt;&lt;title&gt;Vitamin D and metabolites measurement by tandem mass spectrometry&lt;/title&gt;&lt;secondary-title&gt;Rev Endocr Metab Disord&lt;/secondary-title&gt;&lt;/titles&gt;&lt;periodical&gt;&lt;full-title&gt;Rev Endocr Metab Disord&lt;/full-title&gt;&lt;/periodical&gt;&lt;pages&gt;159-84&lt;/pages&gt;&lt;volume&gt;14&lt;/volume&gt;&lt;number&gt;2&lt;/number&gt;&lt;edition&gt;2013/03/30&lt;/edition&gt;&lt;keywords&gt;&lt;keyword&gt;Animals&lt;/keyword&gt;&lt;keyword&gt;Chromatography, Liquid/*methods&lt;/keyword&gt;&lt;keyword&gt;Humans&lt;/keyword&gt;&lt;keyword&gt;Tandem Mass Spectrometry/*methods&lt;/keyword&gt;&lt;keyword&gt;Vitamin D/*analysis/*metabolism&lt;/keyword&gt;&lt;/keywords&gt;&lt;dates&gt;&lt;year&gt;2013&lt;/year&gt;&lt;pub-dates&gt;&lt;date&gt;Jun&lt;/date&gt;&lt;/pub-dates&gt;&lt;/dates&gt;&lt;isbn&gt;1573-2606 (Electronic)&amp;#xD;1389-9155 (Linking)&lt;/isbn&gt;&lt;accession-num&gt;23539484&lt;/accession-num&gt;&lt;urls&gt;&lt;related-urls&gt;&lt;url&gt;https://www.ncbi.nlm.nih.gov/pubmed/23539484&lt;/url&gt;&lt;url&gt;https://link.springer.com/content/pdf/10.1007%2Fs11154-013-9241-0.pdf&lt;/url&gt;&lt;/related-urls&gt;&lt;/urls&gt;&lt;electronic-resource-num&gt;10.1007/s11154-013-9241-0&lt;/electronic-resource-num&gt;&lt;/record&gt;&lt;/Cite&gt;&lt;/EndNote&gt;</w:instrText>
      </w:r>
      <w:r>
        <w:fldChar w:fldCharType="separate"/>
      </w:r>
      <w:r>
        <w:rPr>
          <w:noProof/>
        </w:rPr>
        <w:t>(</w:t>
      </w:r>
      <w:hyperlink w:anchor="_ENREF_146" w:tooltip="van den Ouweland, 2013 #3088" w:history="1">
        <w:r w:rsidR="00425C63">
          <w:rPr>
            <w:noProof/>
          </w:rPr>
          <w:t>van den Ouweland et al., 2013</w:t>
        </w:r>
      </w:hyperlink>
      <w:r>
        <w:rPr>
          <w:noProof/>
        </w:rPr>
        <w:t>)</w:t>
      </w:r>
      <w:r>
        <w:fldChar w:fldCharType="end"/>
      </w:r>
      <w:r>
        <w:t>.</w:t>
      </w:r>
    </w:p>
    <w:p w14:paraId="57D06B51" w14:textId="3C38B3B3" w:rsidR="00001C7F" w:rsidRPr="00001C7F" w:rsidRDefault="00001C7F" w:rsidP="00001C7F">
      <w:pPr>
        <w:pStyle w:val="Heading3"/>
      </w:pPr>
      <w:bookmarkStart w:id="89" w:name="_Toc520790342"/>
      <w:r>
        <w:t>Initial t</w:t>
      </w:r>
      <w:r w:rsidRPr="00FC5BA8">
        <w:t>uning</w:t>
      </w:r>
      <w:r>
        <w:t xml:space="preserve"> of the mass spectrometer</w:t>
      </w:r>
      <w:bookmarkEnd w:id="89"/>
    </w:p>
    <w:p w14:paraId="13A2DA52" w14:textId="7C592526" w:rsidR="009B1EE3" w:rsidRDefault="00FC5BA8" w:rsidP="00023184">
      <w:r>
        <w:t>Tuning the LC-MS/MS system</w:t>
      </w:r>
      <w:r w:rsidR="00023184">
        <w:t xml:space="preserve"> </w:t>
      </w:r>
      <w:r w:rsidR="00361F10">
        <w:t>involves</w:t>
      </w:r>
      <w:r w:rsidR="0056365F">
        <w:t xml:space="preserve"> directly infusing the </w:t>
      </w:r>
      <w:r w:rsidR="00580110">
        <w:t>analyte of interest</w:t>
      </w:r>
      <w:r w:rsidR="0056365F">
        <w:t xml:space="preserve"> into the mass spectrometer via a syringe infusion pump, and </w:t>
      </w:r>
      <w:r w:rsidR="00903F70">
        <w:t>assessing the signal</w:t>
      </w:r>
      <w:r w:rsidR="0056365F">
        <w:t xml:space="preserve"> while optimising the mass spectrometer parameters</w:t>
      </w:r>
      <w:r w:rsidR="00D973DF">
        <w:t>. The initial tuning was</w:t>
      </w:r>
      <w:r w:rsidR="00D54DF0">
        <w:t xml:space="preserve"> performed</w:t>
      </w:r>
      <w:r w:rsidR="003B33BC">
        <w:t xml:space="preserve"> by </w:t>
      </w:r>
      <w:r w:rsidR="00745C6F">
        <w:t>injecting</w:t>
      </w:r>
      <w:r w:rsidR="00D973DF">
        <w:t xml:space="preserve"> </w:t>
      </w:r>
      <w:r w:rsidR="00D4425B">
        <w:t>25OHD</w:t>
      </w:r>
      <w:r w:rsidR="003449AC">
        <w:rPr>
          <w:vertAlign w:val="subscript"/>
        </w:rPr>
        <w:t>3</w:t>
      </w:r>
      <w:r w:rsidR="00D4425B">
        <w:t xml:space="preserve"> </w:t>
      </w:r>
      <w:r w:rsidR="00E67BF3">
        <w:t xml:space="preserve">(purity &gt;99.0%) </w:t>
      </w:r>
      <w:r w:rsidR="00D973DF">
        <w:t>and d6-25OHD</w:t>
      </w:r>
      <w:r w:rsidR="00D973DF">
        <w:rPr>
          <w:vertAlign w:val="subscript"/>
        </w:rPr>
        <w:t>3</w:t>
      </w:r>
      <w:r w:rsidR="00903F70">
        <w:t xml:space="preserve"> </w:t>
      </w:r>
      <w:r w:rsidR="00976999">
        <w:t>(purity 95%) in methanol</w:t>
      </w:r>
      <w:r w:rsidR="000166B9">
        <w:t>, either underivatised, derivatised with PTAD, or derivatised with</w:t>
      </w:r>
      <w:r w:rsidR="009B1EE3">
        <w:t xml:space="preserve"> Amplifex diene</w:t>
      </w:r>
      <w:r w:rsidR="00976999">
        <w:t xml:space="preserve">. </w:t>
      </w:r>
      <w:r w:rsidR="009169B3">
        <w:t>25OHD</w:t>
      </w:r>
      <w:r w:rsidR="009169B3">
        <w:rPr>
          <w:vertAlign w:val="subscript"/>
        </w:rPr>
        <w:t>2</w:t>
      </w:r>
      <w:r w:rsidR="000166B9">
        <w:t xml:space="preserve"> a</w:t>
      </w:r>
      <w:r w:rsidR="009169B3">
        <w:t>nd d3-25OHD</w:t>
      </w:r>
      <w:r w:rsidR="009169B3">
        <w:rPr>
          <w:vertAlign w:val="subscript"/>
        </w:rPr>
        <w:t>2</w:t>
      </w:r>
      <w:r w:rsidR="009169B3">
        <w:t xml:space="preserve"> were </w:t>
      </w:r>
      <w:r w:rsidR="009B1EE3">
        <w:t xml:space="preserve">only </w:t>
      </w:r>
      <w:r w:rsidR="009169B3">
        <w:t>tuned after deri</w:t>
      </w:r>
      <w:r w:rsidR="000166B9">
        <w:t xml:space="preserve">vatisation with Amplifex diene as the concentration </w:t>
      </w:r>
      <w:r w:rsidR="00A860C7">
        <w:t xml:space="preserve">of </w:t>
      </w:r>
      <w:r w:rsidR="000166B9">
        <w:t xml:space="preserve">in saliva was thought to be too low to quantify without derivatisation or with derivatisation with PTAD </w:t>
      </w:r>
      <w:r w:rsidR="00AC3899">
        <w:fldChar w:fldCharType="begin">
          <w:fldData xml:space="preserve">PEVuZE5vdGU+PENpdGU+PEF1dGhvcj5IaWdhc2hpPC9BdXRob3I+PFllYXI+MjAwODwvWWVhcj48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</w:fldData>
        </w:fldChar>
      </w:r>
      <w:r w:rsidR="00AC3899">
        <w:instrText xml:space="preserve"> ADDIN EN.CITE </w:instrText>
      </w:r>
      <w:r w:rsidR="00AC3899">
        <w:fldChar w:fldCharType="begin">
          <w:fldData xml:space="preserve">PEVuZE5vdGU+PENpdGU+PEF1dGhvcj5IaWdhc2hpPC9BdXRob3I+PFllYXI+MjAwODwvWWVhcj48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</w:fldData>
        </w:fldChar>
      </w:r>
      <w:r w:rsidR="00AC3899">
        <w:instrText xml:space="preserve"> ADDIN EN.CITE.DATA </w:instrText>
      </w:r>
      <w:r w:rsidR="00AC3899">
        <w:fldChar w:fldCharType="end"/>
      </w:r>
      <w:r w:rsidR="00AC3899">
        <w:fldChar w:fldCharType="separate"/>
      </w:r>
      <w:r w:rsidR="00AC3899">
        <w:rPr>
          <w:noProof/>
        </w:rPr>
        <w:t>(</w:t>
      </w:r>
      <w:hyperlink w:anchor="_ENREF_71" w:tooltip="Higashi, 2008 #1116" w:history="1">
        <w:r w:rsidR="00425C63">
          <w:rPr>
            <w:noProof/>
          </w:rPr>
          <w:t>Higashi et al., 2008</w:t>
        </w:r>
      </w:hyperlink>
      <w:r w:rsidR="00AC3899">
        <w:rPr>
          <w:noProof/>
        </w:rPr>
        <w:t>)</w:t>
      </w:r>
      <w:r w:rsidR="00AC3899">
        <w:fldChar w:fldCharType="end"/>
      </w:r>
      <w:r w:rsidR="000166B9">
        <w:t>.</w:t>
      </w:r>
    </w:p>
    <w:p w14:paraId="14B60831" w14:textId="77777777" w:rsidR="009B1EE3" w:rsidRDefault="009B1EE3" w:rsidP="009B1EE3">
      <w:r>
        <w:t>The instrument was operated in positive electrospray ionisation mode. The following parameters were also optimised for mass spectrometry: cone voltage: 25V, collision energy: 15 electron volt, dwell time: 0.056 seconds. Desolvation temperature: 600°C, desolvation gas flow: 800L/hr, cone gas flow: 150L/hr, nebuliser: 7 bar, LM resolution 1: 3, HM resolution 1: 15, ion energy 1: 0.5, LM resolution 2: 3, HM resolution 2: 15, ion energy 2: 2, collision gas flow 0.25ml/min.</w:t>
      </w:r>
    </w:p>
    <w:p w14:paraId="1B30B951" w14:textId="1AE02C4E" w:rsidR="009B1EE3" w:rsidRDefault="009B1EE3" w:rsidP="009B1EE3">
      <w:pPr>
        <w:pStyle w:val="Heading4"/>
        <w:tabs>
          <w:tab w:val="center" w:pos="4876"/>
        </w:tabs>
      </w:pPr>
      <w:r>
        <w:lastRenderedPageBreak/>
        <w:t>Mass transitions for underivatised 25OHD</w:t>
      </w:r>
    </w:p>
    <w:p w14:paraId="5EA2801E" w14:textId="10E39D3C" w:rsidR="009B1EE3" w:rsidRDefault="00903F70" w:rsidP="00023184">
      <w:r>
        <w:t xml:space="preserve">The </w:t>
      </w:r>
      <w:r w:rsidR="002F62A1">
        <w:t xml:space="preserve">mass transitions selected after optimisation were </w:t>
      </w:r>
      <w:r w:rsidR="002F62A1" w:rsidRPr="000C272D">
        <w:t>383.2</w:t>
      </w:r>
      <w:r w:rsidR="002F62A1">
        <w:t>&gt;</w:t>
      </w:r>
      <w:r w:rsidR="002F62A1" w:rsidRPr="000C272D">
        <w:t>257.2</w:t>
      </w:r>
      <w:r w:rsidR="002F62A1">
        <w:t xml:space="preserve"> and 389.2&gt;263.2 for </w:t>
      </w:r>
      <w:r w:rsidR="002F62A1" w:rsidRPr="002F62A1">
        <w:t>25OHD</w:t>
      </w:r>
      <w:r w:rsidR="002F62A1" w:rsidRPr="002F62A1">
        <w:rPr>
          <w:vertAlign w:val="subscript"/>
        </w:rPr>
        <w:t>3</w:t>
      </w:r>
      <w:r w:rsidR="002F62A1" w:rsidRPr="002F62A1">
        <w:t xml:space="preserve"> and d6-25OHD</w:t>
      </w:r>
      <w:r w:rsidR="002F62A1" w:rsidRPr="002F62A1">
        <w:rPr>
          <w:vertAlign w:val="subscript"/>
        </w:rPr>
        <w:t>3</w:t>
      </w:r>
      <w:r w:rsidR="002F62A1">
        <w:t xml:space="preserve"> respectively. </w:t>
      </w:r>
      <w:hyperlink w:anchor="_ENREF_144" w:tooltip="Tsugawa, 2005 #3079" w:history="1">
        <w:r w:rsidR="00425C63">
          <w:fldChar w:fldCharType="begin"/>
        </w:r>
        <w:r w:rsidR="00425C63">
          <w:instrText xml:space="preserve"> ADDIN EN.CITE &lt;EndNote&gt;&lt;Cite AuthorYear="1"&gt;&lt;Author&gt;Tsugawa&lt;/Author&gt;&lt;Year&gt;2005&lt;/Year&gt;&lt;RecNum&gt;3079&lt;/RecNum&gt;&lt;DisplayText&gt;Tsugawa et al. (2005)&lt;/DisplayText&gt;&lt;record&gt;&lt;rec-number&gt;3079&lt;/rec-number&gt;&lt;foreign-keys&gt;&lt;key app="EN" db-id="2a0fvtrtv22za6exff0x99w8aatd9zzwfzt2" timestamp="1527686600"&gt;3079&lt;/key&gt;&lt;/foreign-keys&gt;&lt;ref-type name="Journal Article"&gt;17&lt;/ref-type&gt;&lt;contributors&gt;&lt;authors&gt;&lt;author&gt;Tsugawa, N.&lt;/author&gt;&lt;author&gt;Suhara, Y.&lt;/author&gt;&lt;author&gt;Kamao, M.&lt;/author&gt;&lt;author&gt;Okano, T.&lt;/author&gt;&lt;/authors&gt;&lt;/contributors&gt;&lt;auth-address&gt;Department of Hygienic Sciences, Kobe Pharmaceutical University, 4-19-1, Motoyamakita-machi, Higashinada-ku, Kobe 658-8558, Japan.&lt;/auth-address&gt;&lt;titles&gt;&lt;title&gt;Determination of 25-hydroxyvitamin D in human plasma using high-performance liquid chromatography--tandem mass spectrometry&lt;/title&gt;&lt;secondary-title&gt;Anal Chem&lt;/secondary-title&gt;&lt;/titles&gt;&lt;periodical&gt;&lt;full-title&gt;Anal Chem&lt;/full-title&gt;&lt;abbr-1&gt;Analytical chemistry&lt;/abbr-1&gt;&lt;/periodical&gt;&lt;pages&gt;3001-7&lt;/pages&gt;&lt;volume&gt;77&lt;/volume&gt;&lt;number&gt;9&lt;/number&gt;&lt;edition&gt;2005/04/30&lt;/edition&gt;&lt;keywords&gt;&lt;keyword&gt;25-Hydroxyvitamin D 2/blood&lt;/keyword&gt;&lt;keyword&gt;Calcifediol/blood&lt;/keyword&gt;&lt;keyword&gt;Chromatography, High Pressure Liquid/*methods&lt;/keyword&gt;&lt;keyword&gt;Female&lt;/keyword&gt;&lt;keyword&gt;Humans&lt;/keyword&gt;&lt;keyword&gt;Middle Aged&lt;/keyword&gt;&lt;keyword&gt;Reproducibility of Results&lt;/keyword&gt;&lt;keyword&gt;Sensitivity and Specificity&lt;/keyword&gt;&lt;keyword&gt;Tandem Mass Spectrometry/*methods&lt;/keyword&gt;&lt;keyword&gt;Vitamin D/*analogs &amp;amp; derivatives/blood&lt;/keyword&gt;&lt;/keywords&gt;&lt;dates&gt;&lt;year&gt;2005&lt;/year&gt;&lt;pub-dates&gt;&lt;date&gt;May 1&lt;/date&gt;&lt;/pub-dates&gt;&lt;/dates&gt;&lt;isbn&gt;0003-2700 (Print)&amp;#xD;0003-2700 (Linking)&lt;/isbn&gt;&lt;accession-num&gt;15859623&lt;/accession-num&gt;&lt;urls&gt;&lt;related-urls&gt;&lt;url&gt;https://www.ncbi.nlm.nih.gov/pubmed/15859623&lt;/url&gt;&lt;url&gt;https://pubs.acs.org/doi/pdfplus/10.1021/ac048249c&lt;/url&gt;&lt;/related-urls&gt;&lt;/urls&gt;&lt;electronic-resource-num&gt;10.1021/ac048249c&lt;/electronic-resource-num&gt;&lt;/record&gt;&lt;/Cite&gt;&lt;/EndNote&gt;</w:instrText>
        </w:r>
        <w:r w:rsidR="00425C63">
          <w:fldChar w:fldCharType="separate"/>
        </w:r>
        <w:r w:rsidR="00425C63">
          <w:rPr>
            <w:noProof/>
          </w:rPr>
          <w:t>Tsugawa et al. (2005)</w:t>
        </w:r>
        <w:r w:rsidR="00425C63">
          <w:fldChar w:fldCharType="end"/>
        </w:r>
      </w:hyperlink>
      <w:r w:rsidR="003A0636">
        <w:t xml:space="preserve"> and </w:t>
      </w:r>
      <w:hyperlink w:anchor="_ENREF_5" w:tooltip="Baecher, 2012 #3102" w:history="1">
        <w:r w:rsidR="00425C63">
          <w:fldChar w:fldCharType="begin">
            <w:fldData xml:space="preserve">PEVuZE5vdGU+PENpdGUgQXV0aG9yWWVhcj0iMSI+PEF1dGhvcj5CYWVjaGVyPC9BdXRob3I+PFll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</w:fldData>
          </w:fldChar>
        </w:r>
        <w:r w:rsidR="00425C63">
          <w:instrText xml:space="preserve"> ADDIN EN.CITE </w:instrText>
        </w:r>
        <w:r w:rsidR="00425C63">
          <w:fldChar w:fldCharType="begin">
            <w:fldData xml:space="preserve">PEVuZE5vdGU+PENpdGUgQXV0aG9yWWVhcj0iMSI+PEF1dGhvcj5CYWVjaGVyPC9BdXRob3I+PFll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</w:fldData>
          </w:fldChar>
        </w:r>
        <w:r w:rsidR="00425C63">
          <w:instrText xml:space="preserve"> ADDIN EN.CITE.DATA </w:instrText>
        </w:r>
        <w:r w:rsidR="00425C63">
          <w:fldChar w:fldCharType="end"/>
        </w:r>
        <w:r w:rsidR="00425C63">
          <w:fldChar w:fldCharType="separate"/>
        </w:r>
        <w:r w:rsidR="00425C63">
          <w:rPr>
            <w:noProof/>
          </w:rPr>
          <w:t>Baecher et al. (2012)</w:t>
        </w:r>
        <w:r w:rsidR="00425C63">
          <w:fldChar w:fldCharType="end"/>
        </w:r>
      </w:hyperlink>
      <w:r w:rsidR="00361F10">
        <w:t xml:space="preserve"> selected</w:t>
      </w:r>
      <w:r w:rsidR="002F62A1">
        <w:t xml:space="preserve"> similar mass transitions of 401.4&gt;257.0</w:t>
      </w:r>
      <w:r w:rsidR="00361F10">
        <w:t xml:space="preserve"> and 407.4&gt;</w:t>
      </w:r>
      <w:r w:rsidR="002F62A1">
        <w:t xml:space="preserve">263.4 for </w:t>
      </w:r>
      <w:r w:rsidR="002F62A1" w:rsidRPr="002F62A1">
        <w:t>25OHD</w:t>
      </w:r>
      <w:r w:rsidR="002F62A1" w:rsidRPr="002F62A1">
        <w:rPr>
          <w:vertAlign w:val="subscript"/>
        </w:rPr>
        <w:t>3</w:t>
      </w:r>
      <w:r w:rsidR="002F62A1" w:rsidRPr="002F62A1">
        <w:t xml:space="preserve"> and d6-25OHD</w:t>
      </w:r>
      <w:r w:rsidR="002F62A1" w:rsidRPr="002F62A1">
        <w:rPr>
          <w:vertAlign w:val="subscript"/>
        </w:rPr>
        <w:t>3</w:t>
      </w:r>
      <w:r w:rsidR="002F62A1">
        <w:t xml:space="preserve"> respectively</w:t>
      </w:r>
      <w:r w:rsidR="00BA4FAC">
        <w:t>. A</w:t>
      </w:r>
      <w:r w:rsidR="00023184">
        <w:t xml:space="preserve"> stronger signal </w:t>
      </w:r>
      <w:r w:rsidR="00BA4FAC">
        <w:t xml:space="preserve">was obtained </w:t>
      </w:r>
      <w:r w:rsidR="00023184">
        <w:t xml:space="preserve">when accounting for the loss of a water molecule from the </w:t>
      </w:r>
      <w:r w:rsidR="00580110">
        <w:t xml:space="preserve">protonated </w:t>
      </w:r>
      <w:r w:rsidR="00023184">
        <w:t>precursor ion</w:t>
      </w:r>
      <w:r w:rsidR="00E62213">
        <w:t>s</w:t>
      </w:r>
      <w:r w:rsidR="00023184">
        <w:t>: [M+H - H</w:t>
      </w:r>
      <w:r w:rsidR="00023184" w:rsidRPr="00023184">
        <w:rPr>
          <w:vertAlign w:val="subscript"/>
        </w:rPr>
        <w:t>2</w:t>
      </w:r>
      <w:r w:rsidR="00023184">
        <w:t>O]</w:t>
      </w:r>
      <w:r w:rsidR="00023184" w:rsidRPr="00023184">
        <w:rPr>
          <w:vertAlign w:val="superscript"/>
        </w:rPr>
        <w:t>+</w:t>
      </w:r>
      <w:r w:rsidR="00BA4FAC">
        <w:t>, meaning the</w:t>
      </w:r>
      <w:r w:rsidR="00BD3AB0">
        <w:t xml:space="preserve"> precursor ion</w:t>
      </w:r>
      <w:r w:rsidR="00BA4FAC">
        <w:t>s have</w:t>
      </w:r>
      <w:r w:rsidR="00361F10">
        <w:t xml:space="preserve"> a mass transition</w:t>
      </w:r>
      <w:r w:rsidR="00023184">
        <w:t xml:space="preserve"> 18 Da less than the precursor ion</w:t>
      </w:r>
      <w:r w:rsidR="00FC5BA8">
        <w:t>s</w:t>
      </w:r>
      <w:r w:rsidR="00361F10">
        <w:t xml:space="preserve"> selected</w:t>
      </w:r>
      <w:r w:rsidR="00023184">
        <w:t xml:space="preserve"> by </w:t>
      </w:r>
      <w:hyperlink w:anchor="_ENREF_144" w:tooltip="Tsugawa, 2005 #3079" w:history="1">
        <w:r w:rsidR="00425C63">
          <w:fldChar w:fldCharType="begin"/>
        </w:r>
        <w:r w:rsidR="00425C63">
          <w:instrText xml:space="preserve"> ADDIN EN.CITE &lt;EndNote&gt;&lt;Cite AuthorYear="1"&gt;&lt;Author&gt;Tsugawa&lt;/Author&gt;&lt;Year&gt;2005&lt;/Year&gt;&lt;RecNum&gt;3079&lt;/RecNum&gt;&lt;DisplayText&gt;Tsugawa et al. (2005)&lt;/DisplayText&gt;&lt;record&gt;&lt;rec-number&gt;3079&lt;/rec-number&gt;&lt;foreign-keys&gt;&lt;key app="EN" db-id="2a0fvtrtv22za6exff0x99w8aatd9zzwfzt2" timestamp="1527686600"&gt;3079&lt;/key&gt;&lt;/foreign-keys&gt;&lt;ref-type name="Journal Article"&gt;17&lt;/ref-type&gt;&lt;contributors&gt;&lt;authors&gt;&lt;author&gt;Tsugawa, N.&lt;/author&gt;&lt;author&gt;Suhara, Y.&lt;/author&gt;&lt;author&gt;Kamao, M.&lt;/author&gt;&lt;author&gt;Okano, T.&lt;/author&gt;&lt;/authors&gt;&lt;/contributors&gt;&lt;auth-address&gt;Department of Hygienic Sciences, Kobe Pharmaceutical University, 4-19-1, Motoyamakita-machi, Higashinada-ku, Kobe 658-8558, Japan.&lt;/auth-address&gt;&lt;titles&gt;&lt;title&gt;Determination of 25-hydroxyvitamin D in human plasma using high-performance liquid chromatography--tandem mass spectrometry&lt;/title&gt;&lt;secondary-title&gt;Anal Chem&lt;/secondary-title&gt;&lt;/titles&gt;&lt;periodical&gt;&lt;full-title&gt;Anal Chem&lt;/full-title&gt;&lt;abbr-1&gt;Analytical chemistry&lt;/abbr-1&gt;&lt;/periodical&gt;&lt;pages&gt;3001-7&lt;/pages&gt;&lt;volume&gt;77&lt;/volume&gt;&lt;number&gt;9&lt;/number&gt;&lt;edition&gt;2005/04/30&lt;/edition&gt;&lt;keywords&gt;&lt;keyword&gt;25-Hydroxyvitamin D 2/blood&lt;/keyword&gt;&lt;keyword&gt;Calcifediol/blood&lt;/keyword&gt;&lt;keyword&gt;Chromatography, High Pressure Liquid/*methods&lt;/keyword&gt;&lt;keyword&gt;Female&lt;/keyword&gt;&lt;keyword&gt;Humans&lt;/keyword&gt;&lt;keyword&gt;Middle Aged&lt;/keyword&gt;&lt;keyword&gt;Reproducibility of Results&lt;/keyword&gt;&lt;keyword&gt;Sensitivity and Specificity&lt;/keyword&gt;&lt;keyword&gt;Tandem Mass Spectrometry/*methods&lt;/keyword&gt;&lt;keyword&gt;Vitamin D/*analogs &amp;amp; derivatives/blood&lt;/keyword&gt;&lt;/keywords&gt;&lt;dates&gt;&lt;year&gt;2005&lt;/year&gt;&lt;pub-dates&gt;&lt;date&gt;May 1&lt;/date&gt;&lt;/pub-dates&gt;&lt;/dates&gt;&lt;isbn&gt;0003-2700 (Print)&amp;#xD;0003-2700 (Linking)&lt;/isbn&gt;&lt;accession-num&gt;15859623&lt;/accession-num&gt;&lt;urls&gt;&lt;related-urls&gt;&lt;url&gt;https://www.ncbi.nlm.nih.gov/pubmed/15859623&lt;/url&gt;&lt;url&gt;https://pubs.acs.org/doi/pdfplus/10.1021/ac048249c&lt;/url&gt;&lt;/related-urls&gt;&lt;/urls&gt;&lt;electronic-resource-num&gt;10.1021/ac048249c&lt;/electronic-resource-num&gt;&lt;/record&gt;&lt;/Cite&gt;&lt;/EndNote&gt;</w:instrText>
        </w:r>
        <w:r w:rsidR="00425C63">
          <w:fldChar w:fldCharType="separate"/>
        </w:r>
        <w:r w:rsidR="00425C63">
          <w:rPr>
            <w:noProof/>
          </w:rPr>
          <w:t>Tsugawa et al. (2005)</w:t>
        </w:r>
        <w:r w:rsidR="00425C63">
          <w:fldChar w:fldCharType="end"/>
        </w:r>
      </w:hyperlink>
      <w:r w:rsidR="003A0636">
        <w:t xml:space="preserve"> and </w:t>
      </w:r>
      <w:hyperlink w:anchor="_ENREF_5" w:tooltip="Baecher, 2012 #3102" w:history="1">
        <w:r w:rsidR="00425C63">
          <w:fldChar w:fldCharType="begin">
            <w:fldData xml:space="preserve">PEVuZE5vdGU+PENpdGUgQXV0aG9yWWVhcj0iMSI+PEF1dGhvcj5CYWVjaGVyPC9BdXRob3I+PFll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</w:fldData>
          </w:fldChar>
        </w:r>
        <w:r w:rsidR="00425C63">
          <w:instrText xml:space="preserve"> ADDIN EN.CITE </w:instrText>
        </w:r>
        <w:r w:rsidR="00425C63">
          <w:fldChar w:fldCharType="begin">
            <w:fldData xml:space="preserve">PEVuZE5vdGU+PENpdGUgQXV0aG9yWWVhcj0iMSI+PEF1dGhvcj5CYWVjaGVyPC9BdXRob3I+PFll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</w:fldData>
          </w:fldChar>
        </w:r>
        <w:r w:rsidR="00425C63">
          <w:instrText xml:space="preserve"> ADDIN EN.CITE.DATA </w:instrText>
        </w:r>
        <w:r w:rsidR="00425C63">
          <w:fldChar w:fldCharType="end"/>
        </w:r>
        <w:r w:rsidR="00425C63">
          <w:fldChar w:fldCharType="separate"/>
        </w:r>
        <w:r w:rsidR="00425C63">
          <w:rPr>
            <w:noProof/>
          </w:rPr>
          <w:t>Baecher et al. (2012)</w:t>
        </w:r>
        <w:r w:rsidR="00425C63">
          <w:fldChar w:fldCharType="end"/>
        </w:r>
      </w:hyperlink>
      <w:r w:rsidR="00023184">
        <w:t>.</w:t>
      </w:r>
      <w:r w:rsidR="00BD3AB0">
        <w:t xml:space="preserve"> </w:t>
      </w:r>
    </w:p>
    <w:p w14:paraId="5ED4C094" w14:textId="2F667E97" w:rsidR="009B1EE3" w:rsidRDefault="009B1EE3" w:rsidP="009B1EE3">
      <w:pPr>
        <w:pStyle w:val="Heading4"/>
      </w:pPr>
      <w:r>
        <w:t>Mass transitions for 25OHD derivatised with PTAD</w:t>
      </w:r>
    </w:p>
    <w:p w14:paraId="0398BC8A" w14:textId="2144B37C" w:rsidR="001D65BC" w:rsidRDefault="001D65BC" w:rsidP="001D65BC">
      <w:r>
        <w:t>The</w:t>
      </w:r>
      <w:r w:rsidR="00A544B5">
        <w:t xml:space="preserve"> </w:t>
      </w:r>
      <w:r>
        <w:t xml:space="preserve">mass transitions after </w:t>
      </w:r>
      <w:r w:rsidR="00A544B5">
        <w:t xml:space="preserve">optimising </w:t>
      </w:r>
      <w:r>
        <w:t xml:space="preserve">PTAD </w:t>
      </w:r>
      <w:r w:rsidR="00A544B5">
        <w:t xml:space="preserve">derivatised standards </w:t>
      </w:r>
      <w:r>
        <w:t>were 558.6&gt;298.1 for 25OHD</w:t>
      </w:r>
      <w:r w:rsidRPr="00861E5C">
        <w:rPr>
          <w:vertAlign w:val="subscript"/>
        </w:rPr>
        <w:t>3</w:t>
      </w:r>
      <w:r>
        <w:t xml:space="preserve"> and 564.6&gt;298.1 for d6-25OHD</w:t>
      </w:r>
      <w:r w:rsidRPr="00861E5C">
        <w:rPr>
          <w:vertAlign w:val="subscript"/>
        </w:rPr>
        <w:t>3</w:t>
      </w:r>
      <w:r>
        <w:t>. Like underivatised 25OHD</w:t>
      </w:r>
      <w:r w:rsidR="009169B3">
        <w:rPr>
          <w:vertAlign w:val="subscript"/>
        </w:rPr>
        <w:t>3</w:t>
      </w:r>
      <w:r>
        <w:t xml:space="preserve"> and d6-25OHD</w:t>
      </w:r>
      <w:r w:rsidR="009169B3">
        <w:rPr>
          <w:vertAlign w:val="subscript"/>
        </w:rPr>
        <w:t>3</w:t>
      </w:r>
      <w:r>
        <w:t>, we found a stronger signal when accounting for the loss of a water molecule from the protonated precursor ions: [M+H - H</w:t>
      </w:r>
      <w:r w:rsidRPr="00023184">
        <w:rPr>
          <w:vertAlign w:val="subscript"/>
        </w:rPr>
        <w:t>2</w:t>
      </w:r>
      <w:r>
        <w:t>O]</w:t>
      </w:r>
      <w:r w:rsidRPr="00023184">
        <w:rPr>
          <w:vertAlign w:val="superscript"/>
        </w:rPr>
        <w:t>+</w:t>
      </w:r>
      <w:r>
        <w:t xml:space="preserve">. These mass transitions were also used by other studies, </w:t>
      </w:r>
      <w:r w:rsidR="00AC3899">
        <w:fldChar w:fldCharType="begin">
          <w:fldData xml:space="preserve">PEVuZE5vdGU+PENpdGU+PEF1dGhvcj5PZ2F3YTwvQXV0aG9yPjxZZWFyPjIwMTM8L1llYXI+PFJl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</w:fldData>
        </w:fldChar>
      </w:r>
      <w:r w:rsidR="00AC3899">
        <w:instrText xml:space="preserve"> ADDIN EN.CITE </w:instrText>
      </w:r>
      <w:r w:rsidR="00AC3899">
        <w:fldChar w:fldCharType="begin">
          <w:fldData xml:space="preserve">PEVuZE5vdGU+PENpdGU+PEF1dGhvcj5PZ2F3YTwvQXV0aG9yPjxZZWFyPjIwMTM8L1llYXI+PFJl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</w:fldData>
        </w:fldChar>
      </w:r>
      <w:r w:rsidR="00AC3899">
        <w:instrText xml:space="preserve"> ADDIN EN.CITE.DATA </w:instrText>
      </w:r>
      <w:r w:rsidR="00AC3899">
        <w:fldChar w:fldCharType="end"/>
      </w:r>
      <w:r w:rsidR="00AC3899">
        <w:fldChar w:fldCharType="separate"/>
      </w:r>
      <w:r w:rsidR="00AC3899">
        <w:rPr>
          <w:noProof/>
        </w:rPr>
        <w:t>(</w:t>
      </w:r>
      <w:hyperlink w:anchor="_ENREF_115" w:tooltip="Ogawa, 2013 #1715" w:history="1">
        <w:r w:rsidR="00425C63">
          <w:rPr>
            <w:noProof/>
          </w:rPr>
          <w:t>Ogawa et al., 2013</w:t>
        </w:r>
      </w:hyperlink>
      <w:r w:rsidR="00AC3899">
        <w:rPr>
          <w:noProof/>
        </w:rPr>
        <w:t xml:space="preserve">, </w:t>
      </w:r>
      <w:hyperlink w:anchor="_ENREF_114" w:tooltip="Ogawa, 2016 #832" w:history="1">
        <w:r w:rsidR="00425C63">
          <w:rPr>
            <w:noProof/>
          </w:rPr>
          <w:t>Ogawa et al., 2016</w:t>
        </w:r>
      </w:hyperlink>
      <w:r w:rsidR="00AC3899">
        <w:rPr>
          <w:noProof/>
        </w:rPr>
        <w:t xml:space="preserve">, </w:t>
      </w:r>
      <w:hyperlink w:anchor="_ENREF_139" w:tooltip="Strathmann, 2011 #592" w:history="1">
        <w:r w:rsidR="00425C63">
          <w:rPr>
            <w:noProof/>
          </w:rPr>
          <w:t>Strathmann et al., 2011</w:t>
        </w:r>
      </w:hyperlink>
      <w:r w:rsidR="00AC3899">
        <w:rPr>
          <w:noProof/>
        </w:rPr>
        <w:t xml:space="preserve">, </w:t>
      </w:r>
      <w:hyperlink w:anchor="_ENREF_142" w:tooltip="Teegarden, 2015 #1015" w:history="1">
        <w:r w:rsidR="00425C63">
          <w:rPr>
            <w:noProof/>
          </w:rPr>
          <w:t>Teegarden et al., 2015</w:t>
        </w:r>
      </w:hyperlink>
      <w:r w:rsidR="00AC3899">
        <w:rPr>
          <w:noProof/>
        </w:rPr>
        <w:t>)</w:t>
      </w:r>
      <w:r w:rsidR="00AC3899">
        <w:fldChar w:fldCharType="end"/>
      </w:r>
      <w:r>
        <w:t xml:space="preserve">. </w:t>
      </w:r>
    </w:p>
    <w:p w14:paraId="40CAC4D7" w14:textId="79CA3D67" w:rsidR="009B1EE3" w:rsidRDefault="009B1EE3" w:rsidP="009B1EE3">
      <w:pPr>
        <w:pStyle w:val="Heading4"/>
      </w:pPr>
      <w:r>
        <w:t>Mass transitions for 25OHD derivatised with Amplifex diene</w:t>
      </w:r>
    </w:p>
    <w:p w14:paraId="7C131850" w14:textId="019DD1A4" w:rsidR="001D65BC" w:rsidRPr="005B545C" w:rsidRDefault="001D65BC" w:rsidP="00547A9B">
      <w:r>
        <w:t>The mass transitions</w:t>
      </w:r>
      <w:r w:rsidR="00A544B5">
        <w:t xml:space="preserve"> after optimising</w:t>
      </w:r>
      <w:r>
        <w:t xml:space="preserve"> Amplifex diene </w:t>
      </w:r>
      <w:r w:rsidR="00A544B5">
        <w:t xml:space="preserve">derivatised standards </w:t>
      </w:r>
      <w:r w:rsidR="009169B3">
        <w:t>were 732.7&gt;673.45 and 738.7&gt;679.45 for 25OHD</w:t>
      </w:r>
      <w:r w:rsidR="009169B3">
        <w:rPr>
          <w:vertAlign w:val="subscript"/>
        </w:rPr>
        <w:t>3</w:t>
      </w:r>
      <w:r w:rsidR="009169B3">
        <w:t xml:space="preserve"> and d6-25OHD</w:t>
      </w:r>
      <w:r w:rsidR="009169B3">
        <w:rPr>
          <w:vertAlign w:val="subscript"/>
        </w:rPr>
        <w:t>3</w:t>
      </w:r>
      <w:r w:rsidR="009169B3">
        <w:t xml:space="preserve"> respectively</w:t>
      </w:r>
      <w:r w:rsidR="00A860C7">
        <w:t>; and 741.7&gt;682</w:t>
      </w:r>
      <w:r w:rsidR="009169B3">
        <w:t>.5</w:t>
      </w:r>
      <w:r w:rsidR="00A860C7">
        <w:t xml:space="preserve"> and 747.7&gt;688.5</w:t>
      </w:r>
      <w:r w:rsidR="009169B3">
        <w:t xml:space="preserve"> for 25OHD</w:t>
      </w:r>
      <w:r w:rsidR="009169B3">
        <w:rPr>
          <w:vertAlign w:val="subscript"/>
        </w:rPr>
        <w:t>2</w:t>
      </w:r>
      <w:r w:rsidR="009169B3">
        <w:t xml:space="preserve"> and d3-25OHD</w:t>
      </w:r>
      <w:r w:rsidR="009169B3">
        <w:rPr>
          <w:vertAlign w:val="subscript"/>
        </w:rPr>
        <w:t>2</w:t>
      </w:r>
      <w:r w:rsidR="009169B3">
        <w:t xml:space="preserve"> respectively. </w:t>
      </w:r>
      <w:r w:rsidR="007D4B9C">
        <w:t>At the time of method</w:t>
      </w:r>
      <w:r w:rsidR="00B4786B">
        <w:t xml:space="preserve"> development, only literature on derivatisation of </w:t>
      </w:r>
      <w:r w:rsidR="007D4B9C">
        <w:t>1,25(OH)</w:t>
      </w:r>
      <w:r w:rsidR="007D4B9C">
        <w:rPr>
          <w:vertAlign w:val="subscript"/>
        </w:rPr>
        <w:t>2</w:t>
      </w:r>
      <w:r w:rsidR="00B4786B">
        <w:t>D with amplifex diene</w:t>
      </w:r>
      <w:r w:rsidR="007D4B9C">
        <w:t xml:space="preserve"> </w:t>
      </w:r>
      <w:r w:rsidR="00B4786B">
        <w:t>was</w:t>
      </w:r>
      <w:r w:rsidR="00AF0EAC">
        <w:t xml:space="preserve"> available</w:t>
      </w:r>
      <w:r w:rsidR="00B4786B">
        <w:t xml:space="preserve">, </w:t>
      </w:r>
      <w:r w:rsidR="00AC3899">
        <w:fldChar w:fldCharType="begin">
          <w:fldData xml:space="preserve">PEVuZE5vdGU+PENpdGU+PEF1dGhvcj5IZWRtYW48L0F1dGhvcj48WWVhcj4yMDE0PC9ZZWFyPjxS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</w:fldData>
        </w:fldChar>
      </w:r>
      <w:r w:rsidR="00AC3899">
        <w:instrText xml:space="preserve"> ADDIN EN.CITE </w:instrText>
      </w:r>
      <w:r w:rsidR="00AC3899">
        <w:fldChar w:fldCharType="begin">
          <w:fldData xml:space="preserve">PEVuZE5vdGU+PENpdGU+PEF1dGhvcj5IZWRtYW48L0F1dGhvcj48WWVhcj4yMDE0PC9ZZWFyPjxS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</w:fldData>
        </w:fldChar>
      </w:r>
      <w:r w:rsidR="00AC3899">
        <w:instrText xml:space="preserve"> ADDIN EN.CITE.DATA </w:instrText>
      </w:r>
      <w:r w:rsidR="00AC3899">
        <w:fldChar w:fldCharType="end"/>
      </w:r>
      <w:r w:rsidR="00AC3899">
        <w:fldChar w:fldCharType="separate"/>
      </w:r>
      <w:r w:rsidR="00AC3899">
        <w:rPr>
          <w:noProof/>
        </w:rPr>
        <w:t>(</w:t>
      </w:r>
      <w:hyperlink w:anchor="_ENREF_69" w:tooltip="Hedman, 2014 #1527" w:history="1">
        <w:r w:rsidR="00425C63">
          <w:rPr>
            <w:noProof/>
          </w:rPr>
          <w:t>Hedman et al., 2014</w:t>
        </w:r>
      </w:hyperlink>
      <w:r w:rsidR="00AC3899">
        <w:rPr>
          <w:noProof/>
        </w:rPr>
        <w:t>)</w:t>
      </w:r>
      <w:r w:rsidR="00AC3899">
        <w:fldChar w:fldCharType="end"/>
      </w:r>
      <w:r w:rsidR="00B4786B">
        <w:t>, however derivatisation with amplifex diene has since been used to measure 25OHD</w:t>
      </w:r>
      <w:r w:rsidR="00B4786B">
        <w:rPr>
          <w:vertAlign w:val="subscript"/>
        </w:rPr>
        <w:t>2</w:t>
      </w:r>
      <w:r w:rsidR="00B4786B">
        <w:t xml:space="preserve"> and 25OHD</w:t>
      </w:r>
      <w:r w:rsidR="00B4786B">
        <w:rPr>
          <w:vertAlign w:val="subscript"/>
        </w:rPr>
        <w:t>3</w:t>
      </w:r>
      <w:r w:rsidR="00B4786B" w:rsidRPr="00B4786B">
        <w:t xml:space="preserve"> </w:t>
      </w:r>
      <w:r w:rsidR="00AC3899">
        <w:fldChar w:fldCharType="begin">
          <w:fldData xml:space="preserve">PEVuZE5vdGU+PENpdGU+PEF1dGhvcj5NdWxsZXI8L0F1dGhvcj48WWVhcj4yMDE2PC9ZZWFyPjxS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</w:fldData>
        </w:fldChar>
      </w:r>
      <w:r w:rsidR="00AC3899">
        <w:instrText xml:space="preserve"> ADDIN EN.CITE </w:instrText>
      </w:r>
      <w:r w:rsidR="00AC3899">
        <w:fldChar w:fldCharType="begin">
          <w:fldData xml:space="preserve">PEVuZE5vdGU+PENpdGU+PEF1dGhvcj5NdWxsZXI8L0F1dGhvcj48WWVhcj4yMDE2PC9ZZWFyPjxS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</w:fldData>
        </w:fldChar>
      </w:r>
      <w:r w:rsidR="00AC3899">
        <w:instrText xml:space="preserve"> ADDIN EN.CITE.DATA </w:instrText>
      </w:r>
      <w:r w:rsidR="00AC3899">
        <w:fldChar w:fldCharType="end"/>
      </w:r>
      <w:r w:rsidR="00AC3899">
        <w:fldChar w:fldCharType="separate"/>
      </w:r>
      <w:r w:rsidR="00AC3899">
        <w:rPr>
          <w:noProof/>
        </w:rPr>
        <w:t>(</w:t>
      </w:r>
      <w:hyperlink w:anchor="_ENREF_106" w:tooltip="Muller, 2016 #3101" w:history="1">
        <w:r w:rsidR="00425C63">
          <w:rPr>
            <w:noProof/>
          </w:rPr>
          <w:t>Muller et al., 2016</w:t>
        </w:r>
      </w:hyperlink>
      <w:r w:rsidR="00AC3899">
        <w:rPr>
          <w:noProof/>
        </w:rPr>
        <w:t>)</w:t>
      </w:r>
      <w:r w:rsidR="00AC3899">
        <w:fldChar w:fldCharType="end"/>
      </w:r>
      <w:r w:rsidR="00B4786B">
        <w:t xml:space="preserve">. </w:t>
      </w:r>
      <w:r w:rsidR="005D0C19">
        <w:t xml:space="preserve"> </w:t>
      </w:r>
      <w:r w:rsidR="00B4786B">
        <w:t>T</w:t>
      </w:r>
      <w:r w:rsidR="005D0C19">
        <w:t>he</w:t>
      </w:r>
      <w:r w:rsidR="00740E07">
        <w:t xml:space="preserve"> mass transitions selected </w:t>
      </w:r>
      <w:r w:rsidR="00B4786B">
        <w:t>in this</w:t>
      </w:r>
      <w:r w:rsidR="00A544B5">
        <w:t xml:space="preserve"> method development and by other</w:t>
      </w:r>
      <w:r w:rsidR="00B4786B">
        <w:t xml:space="preserve"> authors </w:t>
      </w:r>
      <w:r w:rsidR="00740E07">
        <w:t>co</w:t>
      </w:r>
      <w:r w:rsidR="005B545C">
        <w:t xml:space="preserve">rrespond to a protonated precursor ion and the loss of a positively charged quaternary ammonium group: </w:t>
      </w:r>
      <w:r w:rsidR="005B545C" w:rsidRPr="005B545C">
        <w:t>[M + H]</w:t>
      </w:r>
      <w:r w:rsidR="005B545C" w:rsidRPr="005B545C">
        <w:rPr>
          <w:vertAlign w:val="superscript"/>
        </w:rPr>
        <w:t>+</w:t>
      </w:r>
      <w:r w:rsidR="005B545C" w:rsidRPr="005B545C">
        <w:t> → [(M + H)−(N(CH</w:t>
      </w:r>
      <w:r w:rsidR="005B545C" w:rsidRPr="005B545C">
        <w:rPr>
          <w:vertAlign w:val="subscript"/>
        </w:rPr>
        <w:t>3</w:t>
      </w:r>
      <w:r w:rsidR="005B545C" w:rsidRPr="005B545C">
        <w:t>)</w:t>
      </w:r>
      <w:r w:rsidR="005B545C" w:rsidRPr="005B545C">
        <w:rPr>
          <w:vertAlign w:val="subscript"/>
        </w:rPr>
        <w:t>3</w:t>
      </w:r>
      <w:r w:rsidR="005B545C" w:rsidRPr="005B545C">
        <w:t>)]</w:t>
      </w:r>
      <w:r w:rsidR="005B545C" w:rsidRPr="005B545C">
        <w:rPr>
          <w:vertAlign w:val="superscript"/>
        </w:rPr>
        <w:t>+</w:t>
      </w:r>
      <w:r w:rsidR="00B4786B">
        <w:t xml:space="preserve">, </w:t>
      </w:r>
      <w:r w:rsidR="005B545C">
        <w:fldChar w:fldCharType="begin">
          <w:fldData xml:space="preserve">PEVuZE5vdGU+PENpdGU+PEF1dGhvcj5IZWRtYW48L0F1dGhvcj48WWVhcj4yMDE0PC9ZZWFyPjxS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</w:fldData>
        </w:fldChar>
      </w:r>
      <w:r w:rsidR="00AC3899">
        <w:instrText xml:space="preserve"> ADDIN EN.CITE </w:instrText>
      </w:r>
      <w:r w:rsidR="00AC3899">
        <w:fldChar w:fldCharType="begin">
          <w:fldData xml:space="preserve">PEVuZE5vdGU+PENpdGU+PEF1dGhvcj5IZWRtYW48L0F1dGhvcj48WWVhcj4yMDE0PC9ZZWFyPjxS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</w:fldData>
        </w:fldChar>
      </w:r>
      <w:r w:rsidR="00AC3899">
        <w:instrText xml:space="preserve"> ADDIN EN.CITE.DATA </w:instrText>
      </w:r>
      <w:r w:rsidR="00AC3899">
        <w:fldChar w:fldCharType="end"/>
      </w:r>
      <w:r w:rsidR="005B545C">
        <w:fldChar w:fldCharType="separate"/>
      </w:r>
      <w:r w:rsidR="00AC3899">
        <w:rPr>
          <w:noProof/>
        </w:rPr>
        <w:t>(</w:t>
      </w:r>
      <w:hyperlink w:anchor="_ENREF_69" w:tooltip="Hedman, 2014 #1527" w:history="1">
        <w:r w:rsidR="00425C63">
          <w:rPr>
            <w:noProof/>
          </w:rPr>
          <w:t>Hedman et al., 2014</w:t>
        </w:r>
      </w:hyperlink>
      <w:r w:rsidR="00AC3899">
        <w:rPr>
          <w:noProof/>
        </w:rPr>
        <w:t xml:space="preserve">, </w:t>
      </w:r>
      <w:hyperlink w:anchor="_ENREF_106" w:tooltip="Muller, 2016 #3101" w:history="1">
        <w:r w:rsidR="00425C63">
          <w:rPr>
            <w:noProof/>
          </w:rPr>
          <w:t>Muller et al., 2016</w:t>
        </w:r>
      </w:hyperlink>
      <w:r w:rsidR="00AC3899">
        <w:rPr>
          <w:noProof/>
        </w:rPr>
        <w:t>)</w:t>
      </w:r>
      <w:r w:rsidR="005B545C">
        <w:fldChar w:fldCharType="end"/>
      </w:r>
      <w:r w:rsidR="005D0C19">
        <w:t>.</w:t>
      </w:r>
      <w:r w:rsidR="00D53373">
        <w:t xml:space="preserve"> The Waters Unispray source was used instead of the</w:t>
      </w:r>
      <w:r w:rsidR="00B4786B" w:rsidRPr="00B4786B">
        <w:t xml:space="preserve"> </w:t>
      </w:r>
      <w:r w:rsidR="00D53373">
        <w:t xml:space="preserve">ESI source in this method. </w:t>
      </w:r>
      <w:r w:rsidR="00B4786B">
        <w:t xml:space="preserve">The other mass </w:t>
      </w:r>
      <w:r w:rsidR="00B4786B">
        <w:lastRenderedPageBreak/>
        <w:t>spectrometry parameters for method development remained the same as in the underivatised method.</w:t>
      </w:r>
    </w:p>
    <w:p w14:paraId="588926FD" w14:textId="77777777" w:rsidR="00B35F6F" w:rsidRDefault="00B35F6F" w:rsidP="009B1EE3">
      <w:pPr>
        <w:pStyle w:val="Heading3"/>
      </w:pPr>
      <w:bookmarkStart w:id="90" w:name="_Toc520790343"/>
      <w:r>
        <w:t>Chromatography development</w:t>
      </w:r>
      <w:bookmarkEnd w:id="90"/>
    </w:p>
    <w:p w14:paraId="239CE330" w14:textId="49F57608" w:rsidR="003A0636" w:rsidRDefault="00134BBA" w:rsidP="003A0636">
      <w:r>
        <w:t xml:space="preserve">The column used </w:t>
      </w:r>
      <w:r w:rsidR="00A42EC5">
        <w:t xml:space="preserve">in method development </w:t>
      </w:r>
      <w:r>
        <w:t>was a</w:t>
      </w:r>
      <w:r w:rsidR="003A0636">
        <w:t xml:space="preserve"> Wa</w:t>
      </w:r>
      <w:r w:rsidR="00A50B1F">
        <w:t>ters SunFire C8</w:t>
      </w:r>
      <w:r w:rsidR="00A50B1F" w:rsidRPr="00A50B1F">
        <w:t xml:space="preserve"> </w:t>
      </w:r>
      <w:r w:rsidR="00A50B1F">
        <w:t>(</w:t>
      </w:r>
      <w:r w:rsidR="00A50B1F" w:rsidRPr="00A50B1F">
        <w:t>100Å, 3.5 µm, 2.1 mm X 50</w:t>
      </w:r>
      <w:r w:rsidR="00A50B1F">
        <w:t xml:space="preserve">mm) </w:t>
      </w:r>
      <w:r>
        <w:t xml:space="preserve">column with </w:t>
      </w:r>
      <w:r w:rsidR="00A50B1F">
        <w:t>a C8 guard cartridge (4.0 x 2.0 mm)</w:t>
      </w:r>
      <w:r w:rsidR="005F658A">
        <w:t>.</w:t>
      </w:r>
      <w:r w:rsidR="00A42EC5">
        <w:t xml:space="preserve"> A Waters BEH (18 2.1 x 50 1.7µM) </w:t>
      </w:r>
      <w:r w:rsidR="001F6499">
        <w:t xml:space="preserve">column </w:t>
      </w:r>
      <w:r w:rsidR="00A42EC5">
        <w:t>was also compared for use in samples derivatised with Amplifex diene.</w:t>
      </w:r>
    </w:p>
    <w:p w14:paraId="3FF63F89" w14:textId="05877A6E" w:rsidR="00DA3236" w:rsidRDefault="00DA3236" w:rsidP="00DA3236">
      <w:pPr>
        <w:pStyle w:val="Heading4"/>
      </w:pPr>
      <w:r>
        <w:t>Chromatography for underivatised 25OHD</w:t>
      </w:r>
    </w:p>
    <w:p w14:paraId="54C4637B" w14:textId="0395B170" w:rsidR="00837E13" w:rsidRDefault="00837E13" w:rsidP="00023184">
      <w:r>
        <w:t>The following mobile phase solutions were assessed for chromatography</w:t>
      </w:r>
      <w:r w:rsidR="00F61C45">
        <w:t xml:space="preserve">. </w:t>
      </w:r>
      <w:r w:rsidR="00CA5B46">
        <w:t xml:space="preserve">The amount of formic acid added to the mobile phase was compared. Initially 0.1% formic acid </w:t>
      </w:r>
      <w:r w:rsidR="003B33BC">
        <w:t>and 2mmol/L ammonium acetate were</w:t>
      </w:r>
      <w:r w:rsidR="00CA5B46">
        <w:t xml:space="preserve"> used (A1</w:t>
      </w:r>
      <w:r w:rsidR="003B33BC">
        <w:t xml:space="preserve"> and B1) </w:t>
      </w:r>
      <w:r w:rsidR="00DA3236">
        <w:t>as these were in use for routine serum total 25OHD quantitation. H</w:t>
      </w:r>
      <w:r w:rsidR="003B33BC">
        <w:t>owever the use of</w:t>
      </w:r>
      <w:r w:rsidR="00CA5B46">
        <w:t xml:space="preserve"> 1% formic acid</w:t>
      </w:r>
      <w:r w:rsidR="003B33BC">
        <w:t xml:space="preserve"> </w:t>
      </w:r>
      <w:r w:rsidR="00CA5B46">
        <w:t xml:space="preserve">was also assessed (A2 and B2). The gradient </w:t>
      </w:r>
      <w:r w:rsidR="006860EA">
        <w:t>for HPLC is described in</w:t>
      </w:r>
      <w:r w:rsidR="00ED57D8">
        <w:t xml:space="preserve"> </w:t>
      </w:r>
      <w:r w:rsidR="00FC17C1">
        <w:t>table 2.1</w:t>
      </w:r>
      <w:r w:rsidR="00CA5B46">
        <w:t>.</w:t>
      </w:r>
    </w:p>
    <w:p w14:paraId="0D29449F" w14:textId="77777777" w:rsidR="00FC5BA8" w:rsidRDefault="00837E13" w:rsidP="00837E13">
      <w:pPr>
        <w:spacing w:line="240" w:lineRule="auto"/>
      </w:pPr>
      <w:r>
        <w:t>A1: 2mmol/L ammonium acetate and 0.1% (v/v) formic acid in water</w:t>
      </w:r>
    </w:p>
    <w:p w14:paraId="033A4090" w14:textId="77777777" w:rsidR="00837E13" w:rsidRDefault="00837E13" w:rsidP="00837E13">
      <w:pPr>
        <w:spacing w:line="240" w:lineRule="auto"/>
      </w:pPr>
      <w:r>
        <w:t>B1: 2mmol/L ammonium acetate and 0.1% (v/v) formic acid in methanol</w:t>
      </w:r>
    </w:p>
    <w:p w14:paraId="6CCB7BA6" w14:textId="77777777" w:rsidR="00EE58CD" w:rsidRDefault="00EE58CD" w:rsidP="00EE58CD">
      <w:pPr>
        <w:spacing w:line="240" w:lineRule="auto"/>
      </w:pPr>
      <w:r>
        <w:t>A2: 1% (v/v) formic acid in water</w:t>
      </w:r>
    </w:p>
    <w:p w14:paraId="55537702" w14:textId="77777777" w:rsidR="00837E13" w:rsidRDefault="00837E13" w:rsidP="00837E13">
      <w:pPr>
        <w:spacing w:line="240" w:lineRule="auto"/>
      </w:pPr>
      <w:r>
        <w:t>B2:</w:t>
      </w:r>
      <w:r w:rsidRPr="00837E13">
        <w:t xml:space="preserve"> </w:t>
      </w:r>
      <w:r w:rsidR="00EE58CD">
        <w:t>1</w:t>
      </w:r>
      <w:r w:rsidR="00C30982">
        <w:t>% (v/v) formic acid in methanol</w:t>
      </w:r>
    </w:p>
    <w:p w14:paraId="7E096143" w14:textId="49DAB7EC" w:rsidR="00837E13" w:rsidRPr="000C272D" w:rsidRDefault="00837E13" w:rsidP="00837E13">
      <w:pPr>
        <w:pStyle w:val="Caption"/>
      </w:pPr>
      <w:bookmarkStart w:id="91" w:name="_Ref518577349"/>
      <w:bookmarkStart w:id="92" w:name="_Toc520790884"/>
      <w:r w:rsidRPr="000C272D">
        <w:t xml:space="preserve">Table </w:t>
      </w:r>
      <w:r w:rsidR="005446FB">
        <w:fldChar w:fldCharType="begin"/>
      </w:r>
      <w:r w:rsidR="005446FB">
        <w:instrText xml:space="preserve"> STYLEREF 1 \s </w:instrText>
      </w:r>
      <w:r w:rsidR="005446FB">
        <w:fldChar w:fldCharType="separate"/>
      </w:r>
      <w:r w:rsidR="00100B6E">
        <w:rPr>
          <w:noProof/>
        </w:rPr>
        <w:t>2</w:t>
      </w:r>
      <w:r w:rsidR="005446FB">
        <w:fldChar w:fldCharType="end"/>
      </w:r>
      <w:r w:rsidR="005446FB">
        <w:t>.</w:t>
      </w:r>
      <w:r w:rsidR="005446FB">
        <w:fldChar w:fldCharType="begin"/>
      </w:r>
      <w:r w:rsidR="005446FB">
        <w:instrText xml:space="preserve"> SEQ Table \* ARABIC \s 1 </w:instrText>
      </w:r>
      <w:r w:rsidR="005446FB">
        <w:fldChar w:fldCharType="separate"/>
      </w:r>
      <w:r w:rsidR="00100B6E">
        <w:rPr>
          <w:noProof/>
        </w:rPr>
        <w:t>1</w:t>
      </w:r>
      <w:r w:rsidR="005446FB">
        <w:fldChar w:fldCharType="end"/>
      </w:r>
      <w:bookmarkEnd w:id="91"/>
      <w:r w:rsidRPr="000C272D">
        <w:t xml:space="preserve">: HPLC </w:t>
      </w:r>
      <w:r w:rsidR="00DA3236">
        <w:t>gradient</w:t>
      </w:r>
      <w:r>
        <w:t xml:space="preserve"> for </w:t>
      </w:r>
      <w:r w:rsidR="00F751EE">
        <w:t>underivatised</w:t>
      </w:r>
      <w:r w:rsidR="0072326C">
        <w:t xml:space="preserve"> samples</w:t>
      </w:r>
      <w:r w:rsidR="00F751EE">
        <w:t>.</w:t>
      </w:r>
      <w:r w:rsidRPr="000C272D">
        <w:t xml:space="preserve"> (Flow 0.450ml/min)</w:t>
      </w:r>
      <w:bookmarkEnd w:id="92"/>
    </w:p>
    <w:tbl>
      <w:tblPr>
        <w:tblStyle w:val="TableGrid"/>
        <w:tblW w:w="0" w:type="auto"/>
        <w:tblLook w:val="04A0" w:firstRow="1" w:lastRow="0" w:firstColumn="1" w:lastColumn="0" w:noHBand="0" w:noVBand="1"/>
      </w:tblPr>
      <w:tblGrid>
        <w:gridCol w:w="3247"/>
        <w:gridCol w:w="3247"/>
        <w:gridCol w:w="3248"/>
      </w:tblGrid>
      <w:tr w:rsidR="00837E13" w:rsidRPr="000C272D" w14:paraId="20E7C362" w14:textId="77777777" w:rsidTr="003A0636">
        <w:tc>
          <w:tcPr>
            <w:tcW w:w="3247" w:type="dxa"/>
          </w:tcPr>
          <w:p w14:paraId="48E549DD" w14:textId="54338F9B" w:rsidR="00837E13" w:rsidRPr="000C272D" w:rsidRDefault="00837E13" w:rsidP="00EA1F39">
            <w:pPr>
              <w:spacing w:after="0" w:line="240" w:lineRule="auto"/>
            </w:pPr>
            <w:r w:rsidRPr="000C272D">
              <w:t>Time (m</w:t>
            </w:r>
            <w:r w:rsidR="00BA1BDB">
              <w:t>inutes</w:t>
            </w:r>
            <w:r w:rsidRPr="000C272D">
              <w:t>)</w:t>
            </w:r>
          </w:p>
        </w:tc>
        <w:tc>
          <w:tcPr>
            <w:tcW w:w="3247" w:type="dxa"/>
          </w:tcPr>
          <w:p w14:paraId="1F4F8D50" w14:textId="77777777" w:rsidR="00837E13" w:rsidRPr="000C272D" w:rsidRDefault="00837E13" w:rsidP="00EA1F39">
            <w:pPr>
              <w:spacing w:after="0" w:line="240" w:lineRule="auto"/>
            </w:pPr>
            <w:r w:rsidRPr="000C272D">
              <w:t>% mobile phase A</w:t>
            </w:r>
          </w:p>
        </w:tc>
        <w:tc>
          <w:tcPr>
            <w:tcW w:w="3248" w:type="dxa"/>
          </w:tcPr>
          <w:p w14:paraId="49ECEA5D" w14:textId="77777777" w:rsidR="00837E13" w:rsidRPr="000C272D" w:rsidRDefault="00837E13" w:rsidP="00EA1F39">
            <w:pPr>
              <w:spacing w:after="0" w:line="240" w:lineRule="auto"/>
            </w:pPr>
            <w:r w:rsidRPr="000C272D">
              <w:t>% mobile phase B</w:t>
            </w:r>
          </w:p>
        </w:tc>
      </w:tr>
      <w:tr w:rsidR="00837E13" w:rsidRPr="000C272D" w14:paraId="2B6541AE" w14:textId="77777777" w:rsidTr="003A0636">
        <w:tc>
          <w:tcPr>
            <w:tcW w:w="3247" w:type="dxa"/>
          </w:tcPr>
          <w:p w14:paraId="763F5905" w14:textId="77777777" w:rsidR="00837E13" w:rsidRPr="000C272D" w:rsidRDefault="00837E13" w:rsidP="00EA1F39">
            <w:pPr>
              <w:spacing w:after="0" w:line="240" w:lineRule="auto"/>
            </w:pPr>
            <w:r w:rsidRPr="000C272D">
              <w:t>Initial</w:t>
            </w:r>
          </w:p>
        </w:tc>
        <w:tc>
          <w:tcPr>
            <w:tcW w:w="3247" w:type="dxa"/>
          </w:tcPr>
          <w:p w14:paraId="77470D86" w14:textId="77777777" w:rsidR="00837E13" w:rsidRPr="000C272D" w:rsidRDefault="00837E13" w:rsidP="00EA1F39">
            <w:pPr>
              <w:spacing w:after="0" w:line="240" w:lineRule="auto"/>
            </w:pPr>
            <w:r w:rsidRPr="000C272D">
              <w:t>35</w:t>
            </w:r>
          </w:p>
        </w:tc>
        <w:tc>
          <w:tcPr>
            <w:tcW w:w="3248" w:type="dxa"/>
          </w:tcPr>
          <w:p w14:paraId="7BDEBF7E" w14:textId="77777777" w:rsidR="00837E13" w:rsidRPr="000C272D" w:rsidRDefault="00837E13" w:rsidP="00EA1F39">
            <w:pPr>
              <w:spacing w:after="0" w:line="240" w:lineRule="auto"/>
            </w:pPr>
            <w:r w:rsidRPr="000C272D">
              <w:t>65</w:t>
            </w:r>
          </w:p>
        </w:tc>
      </w:tr>
      <w:tr w:rsidR="00837E13" w:rsidRPr="000C272D" w14:paraId="38A980C4" w14:textId="77777777" w:rsidTr="003A0636">
        <w:tc>
          <w:tcPr>
            <w:tcW w:w="3247" w:type="dxa"/>
          </w:tcPr>
          <w:p w14:paraId="66958241" w14:textId="77777777" w:rsidR="00837E13" w:rsidRPr="000C272D" w:rsidRDefault="00837E13" w:rsidP="00EA1F39">
            <w:pPr>
              <w:spacing w:after="0" w:line="240" w:lineRule="auto"/>
            </w:pPr>
            <w:r w:rsidRPr="000C272D">
              <w:t>3.5</w:t>
            </w:r>
          </w:p>
        </w:tc>
        <w:tc>
          <w:tcPr>
            <w:tcW w:w="3247" w:type="dxa"/>
          </w:tcPr>
          <w:p w14:paraId="10B2F3D9" w14:textId="77777777" w:rsidR="00837E13" w:rsidRPr="000C272D" w:rsidRDefault="00837E13" w:rsidP="00EA1F39">
            <w:pPr>
              <w:spacing w:after="0" w:line="240" w:lineRule="auto"/>
            </w:pPr>
            <w:r w:rsidRPr="000C272D">
              <w:t>15</w:t>
            </w:r>
          </w:p>
        </w:tc>
        <w:tc>
          <w:tcPr>
            <w:tcW w:w="3248" w:type="dxa"/>
          </w:tcPr>
          <w:p w14:paraId="3C418574" w14:textId="77777777" w:rsidR="00837E13" w:rsidRPr="000C272D" w:rsidRDefault="00837E13" w:rsidP="00EA1F39">
            <w:pPr>
              <w:spacing w:after="0" w:line="240" w:lineRule="auto"/>
            </w:pPr>
            <w:r w:rsidRPr="000C272D">
              <w:t>85</w:t>
            </w:r>
          </w:p>
        </w:tc>
      </w:tr>
      <w:tr w:rsidR="00837E13" w:rsidRPr="000C272D" w14:paraId="06F04379" w14:textId="77777777" w:rsidTr="003A0636">
        <w:tc>
          <w:tcPr>
            <w:tcW w:w="3247" w:type="dxa"/>
          </w:tcPr>
          <w:p w14:paraId="59BDBFEF" w14:textId="77777777" w:rsidR="00837E13" w:rsidRPr="000C272D" w:rsidRDefault="00837E13" w:rsidP="00EA1F39">
            <w:pPr>
              <w:spacing w:after="0" w:line="240" w:lineRule="auto"/>
            </w:pPr>
            <w:r w:rsidRPr="000C272D">
              <w:t>3.51</w:t>
            </w:r>
          </w:p>
        </w:tc>
        <w:tc>
          <w:tcPr>
            <w:tcW w:w="3247" w:type="dxa"/>
          </w:tcPr>
          <w:p w14:paraId="5F7920C5" w14:textId="77777777" w:rsidR="00837E13" w:rsidRPr="000C272D" w:rsidRDefault="00837E13" w:rsidP="00EA1F39">
            <w:pPr>
              <w:spacing w:after="0" w:line="240" w:lineRule="auto"/>
            </w:pPr>
            <w:r w:rsidRPr="000C272D">
              <w:t>2</w:t>
            </w:r>
          </w:p>
        </w:tc>
        <w:tc>
          <w:tcPr>
            <w:tcW w:w="3248" w:type="dxa"/>
          </w:tcPr>
          <w:p w14:paraId="44EB0374" w14:textId="77777777" w:rsidR="00837E13" w:rsidRPr="000C272D" w:rsidRDefault="00837E13" w:rsidP="00EA1F39">
            <w:pPr>
              <w:spacing w:after="0" w:line="240" w:lineRule="auto"/>
            </w:pPr>
            <w:r w:rsidRPr="000C272D">
              <w:t>98</w:t>
            </w:r>
          </w:p>
        </w:tc>
      </w:tr>
      <w:tr w:rsidR="00837E13" w:rsidRPr="000C272D" w14:paraId="04BCE53D" w14:textId="77777777" w:rsidTr="003A0636">
        <w:tc>
          <w:tcPr>
            <w:tcW w:w="3247" w:type="dxa"/>
          </w:tcPr>
          <w:p w14:paraId="4A5933A0" w14:textId="77777777" w:rsidR="00837E13" w:rsidRPr="000C272D" w:rsidRDefault="00837E13" w:rsidP="00EA1F39">
            <w:pPr>
              <w:spacing w:after="0" w:line="240" w:lineRule="auto"/>
            </w:pPr>
            <w:r w:rsidRPr="000C272D">
              <w:t>4.51</w:t>
            </w:r>
          </w:p>
        </w:tc>
        <w:tc>
          <w:tcPr>
            <w:tcW w:w="3247" w:type="dxa"/>
          </w:tcPr>
          <w:p w14:paraId="5B1E6394" w14:textId="77777777" w:rsidR="00837E13" w:rsidRPr="000C272D" w:rsidRDefault="00837E13" w:rsidP="00EA1F39">
            <w:pPr>
              <w:spacing w:after="0" w:line="240" w:lineRule="auto"/>
            </w:pPr>
            <w:r w:rsidRPr="000C272D">
              <w:t>35</w:t>
            </w:r>
          </w:p>
        </w:tc>
        <w:tc>
          <w:tcPr>
            <w:tcW w:w="3248" w:type="dxa"/>
          </w:tcPr>
          <w:p w14:paraId="37DF1888" w14:textId="77777777" w:rsidR="00837E13" w:rsidRPr="000C272D" w:rsidRDefault="00837E13" w:rsidP="00EA1F39">
            <w:pPr>
              <w:spacing w:after="0" w:line="240" w:lineRule="auto"/>
            </w:pPr>
            <w:r w:rsidRPr="000C272D">
              <w:t>65</w:t>
            </w:r>
          </w:p>
        </w:tc>
      </w:tr>
    </w:tbl>
    <w:p w14:paraId="034BD36D" w14:textId="77777777" w:rsidR="001F64B6" w:rsidRDefault="001F64B6" w:rsidP="00C30982"/>
    <w:p w14:paraId="55CCB9F7" w14:textId="77777777" w:rsidR="009E5BC0" w:rsidRDefault="009E5BC0" w:rsidP="00C30982"/>
    <w:p w14:paraId="20DE11D2" w14:textId="77777777" w:rsidR="009E5BC0" w:rsidRDefault="009E5BC0" w:rsidP="00C30982"/>
    <w:p w14:paraId="1795D1A5" w14:textId="3A9692DC" w:rsidR="00F321D6" w:rsidRDefault="00F751EE" w:rsidP="00F321D6">
      <w:pPr>
        <w:pStyle w:val="Heading4"/>
      </w:pPr>
      <w:r>
        <w:lastRenderedPageBreak/>
        <w:t xml:space="preserve">Chromatography for </w:t>
      </w:r>
      <w:r w:rsidR="00F321D6">
        <w:t>PTAD</w:t>
      </w:r>
      <w:r>
        <w:t xml:space="preserve"> derivatised salivary 25OHD</w:t>
      </w:r>
    </w:p>
    <w:p w14:paraId="1489FC1E" w14:textId="767BD48F" w:rsidR="00F751EE" w:rsidRDefault="00F751EE" w:rsidP="00F321D6">
      <w:r>
        <w:t xml:space="preserve">The </w:t>
      </w:r>
      <w:r w:rsidR="00F321D6">
        <w:t xml:space="preserve">mobile phase was the same as A1 </w:t>
      </w:r>
      <w:r>
        <w:t xml:space="preserve">and B1 used previously. </w:t>
      </w:r>
      <w:r w:rsidR="00F321D6">
        <w:t>The gradient used for liquid chromatography was as described in</w:t>
      </w:r>
      <w:r w:rsidR="00942B69">
        <w:t xml:space="preserve"> </w:t>
      </w:r>
      <w:r w:rsidR="00FC17C1">
        <w:t>table 2.2.</w:t>
      </w:r>
    </w:p>
    <w:p w14:paraId="2C18D1FD" w14:textId="1FB77177" w:rsidR="00F321D6" w:rsidRPr="000C272D" w:rsidRDefault="00F321D6" w:rsidP="00F321D6">
      <w:pPr>
        <w:pStyle w:val="Caption"/>
      </w:pPr>
      <w:bookmarkStart w:id="93" w:name="_Ref518590816"/>
      <w:bookmarkStart w:id="94" w:name="_Toc520790885"/>
      <w:r w:rsidRPr="000C272D">
        <w:t xml:space="preserve">Table </w:t>
      </w:r>
      <w:r w:rsidR="005446FB">
        <w:fldChar w:fldCharType="begin"/>
      </w:r>
      <w:r w:rsidR="005446FB">
        <w:instrText xml:space="preserve"> STYLEREF 1 \s </w:instrText>
      </w:r>
      <w:r w:rsidR="005446FB">
        <w:fldChar w:fldCharType="separate"/>
      </w:r>
      <w:r w:rsidR="00100B6E">
        <w:rPr>
          <w:noProof/>
        </w:rPr>
        <w:t>2</w:t>
      </w:r>
      <w:r w:rsidR="005446FB">
        <w:fldChar w:fldCharType="end"/>
      </w:r>
      <w:r w:rsidR="005446FB">
        <w:t>.</w:t>
      </w:r>
      <w:r w:rsidR="005446FB">
        <w:fldChar w:fldCharType="begin"/>
      </w:r>
      <w:r w:rsidR="005446FB">
        <w:instrText xml:space="preserve"> SEQ Table \* ARABIC \s 1 </w:instrText>
      </w:r>
      <w:r w:rsidR="005446FB">
        <w:fldChar w:fldCharType="separate"/>
      </w:r>
      <w:r w:rsidR="00100B6E">
        <w:rPr>
          <w:noProof/>
        </w:rPr>
        <w:t>2</w:t>
      </w:r>
      <w:r w:rsidR="005446FB">
        <w:fldChar w:fldCharType="end"/>
      </w:r>
      <w:bookmarkEnd w:id="93"/>
      <w:r w:rsidR="00DA3236">
        <w:t>: HPLC gradient</w:t>
      </w:r>
      <w:r w:rsidR="00D105FC">
        <w:t xml:space="preserve"> for PTAD derivatised samples</w:t>
      </w:r>
      <w:r w:rsidRPr="000C272D">
        <w:t>: (Flow</w:t>
      </w:r>
      <w:r w:rsidR="00366977">
        <w:t xml:space="preserve"> rate:</w:t>
      </w:r>
      <w:r w:rsidRPr="000C272D">
        <w:t xml:space="preserve"> 0.450ml/min)</w:t>
      </w:r>
      <w:bookmarkEnd w:id="94"/>
    </w:p>
    <w:tbl>
      <w:tblPr>
        <w:tblStyle w:val="TableGrid"/>
        <w:tblW w:w="0" w:type="auto"/>
        <w:tblLook w:val="04A0" w:firstRow="1" w:lastRow="0" w:firstColumn="1" w:lastColumn="0" w:noHBand="0" w:noVBand="1"/>
      </w:tblPr>
      <w:tblGrid>
        <w:gridCol w:w="2456"/>
        <w:gridCol w:w="2503"/>
        <w:gridCol w:w="2504"/>
        <w:gridCol w:w="2279"/>
      </w:tblGrid>
      <w:tr w:rsidR="00F321D6" w:rsidRPr="000C272D" w14:paraId="3CFB8D30" w14:textId="77777777" w:rsidTr="00F751EE">
        <w:tc>
          <w:tcPr>
            <w:tcW w:w="2456" w:type="dxa"/>
            <w:vAlign w:val="center"/>
          </w:tcPr>
          <w:p w14:paraId="4F3C9C98" w14:textId="77777777" w:rsidR="00F321D6" w:rsidRPr="000C272D" w:rsidRDefault="00F321D6" w:rsidP="00F751EE">
            <w:pPr>
              <w:spacing w:after="0" w:line="240" w:lineRule="auto"/>
              <w:jc w:val="left"/>
            </w:pPr>
            <w:r w:rsidRPr="000C272D">
              <w:t>Time (m</w:t>
            </w:r>
            <w:r>
              <w:t>inutes</w:t>
            </w:r>
            <w:r w:rsidRPr="000C272D">
              <w:t>)</w:t>
            </w:r>
          </w:p>
        </w:tc>
        <w:tc>
          <w:tcPr>
            <w:tcW w:w="2503" w:type="dxa"/>
            <w:vAlign w:val="center"/>
          </w:tcPr>
          <w:p w14:paraId="63504A35" w14:textId="77777777" w:rsidR="00F321D6" w:rsidRPr="000C272D" w:rsidRDefault="00F321D6" w:rsidP="00F751EE">
            <w:pPr>
              <w:spacing w:after="0" w:line="240" w:lineRule="auto"/>
              <w:jc w:val="left"/>
            </w:pPr>
            <w:r w:rsidRPr="000C272D">
              <w:t>% mobile phase A</w:t>
            </w:r>
          </w:p>
        </w:tc>
        <w:tc>
          <w:tcPr>
            <w:tcW w:w="2504" w:type="dxa"/>
            <w:vAlign w:val="center"/>
          </w:tcPr>
          <w:p w14:paraId="1A3BCF0A" w14:textId="77777777" w:rsidR="00F321D6" w:rsidRPr="000C272D" w:rsidRDefault="00F321D6" w:rsidP="00F751EE">
            <w:pPr>
              <w:spacing w:after="0" w:line="240" w:lineRule="auto"/>
              <w:jc w:val="left"/>
            </w:pPr>
            <w:r w:rsidRPr="000C272D">
              <w:t>% mobile phase B</w:t>
            </w:r>
          </w:p>
        </w:tc>
        <w:tc>
          <w:tcPr>
            <w:tcW w:w="2279" w:type="dxa"/>
            <w:vAlign w:val="center"/>
          </w:tcPr>
          <w:p w14:paraId="038268CF" w14:textId="77777777" w:rsidR="00F321D6" w:rsidRPr="000C272D" w:rsidRDefault="00F321D6" w:rsidP="00F751EE">
            <w:pPr>
              <w:spacing w:after="0" w:line="240" w:lineRule="auto"/>
              <w:jc w:val="left"/>
            </w:pPr>
            <w:r w:rsidRPr="000C272D">
              <w:t>Curve</w:t>
            </w:r>
          </w:p>
        </w:tc>
      </w:tr>
      <w:tr w:rsidR="00F321D6" w:rsidRPr="000C272D" w14:paraId="21FCC68B" w14:textId="77777777" w:rsidTr="00F751EE">
        <w:tc>
          <w:tcPr>
            <w:tcW w:w="2456" w:type="dxa"/>
            <w:vAlign w:val="center"/>
          </w:tcPr>
          <w:p w14:paraId="196448ED" w14:textId="77777777" w:rsidR="00F321D6" w:rsidRPr="000C272D" w:rsidRDefault="00F321D6" w:rsidP="00F751EE">
            <w:pPr>
              <w:spacing w:after="0" w:line="240" w:lineRule="auto"/>
              <w:jc w:val="left"/>
            </w:pPr>
            <w:r w:rsidRPr="000C272D">
              <w:t>Initial</w:t>
            </w:r>
          </w:p>
        </w:tc>
        <w:tc>
          <w:tcPr>
            <w:tcW w:w="2503" w:type="dxa"/>
            <w:vAlign w:val="center"/>
          </w:tcPr>
          <w:p w14:paraId="374E6173" w14:textId="77777777" w:rsidR="00F321D6" w:rsidRPr="000C272D" w:rsidRDefault="00F321D6" w:rsidP="00F751EE">
            <w:pPr>
              <w:spacing w:after="0" w:line="240" w:lineRule="auto"/>
              <w:jc w:val="left"/>
            </w:pPr>
            <w:r w:rsidRPr="000C272D">
              <w:t>60</w:t>
            </w:r>
          </w:p>
        </w:tc>
        <w:tc>
          <w:tcPr>
            <w:tcW w:w="2504" w:type="dxa"/>
            <w:vAlign w:val="center"/>
          </w:tcPr>
          <w:p w14:paraId="54FD38D7" w14:textId="77777777" w:rsidR="00F321D6" w:rsidRPr="000C272D" w:rsidRDefault="00F321D6" w:rsidP="00F751EE">
            <w:pPr>
              <w:spacing w:after="0" w:line="240" w:lineRule="auto"/>
              <w:jc w:val="left"/>
            </w:pPr>
            <w:r w:rsidRPr="000C272D">
              <w:t>40</w:t>
            </w:r>
          </w:p>
        </w:tc>
        <w:tc>
          <w:tcPr>
            <w:tcW w:w="2279" w:type="dxa"/>
            <w:vAlign w:val="center"/>
          </w:tcPr>
          <w:p w14:paraId="117A7590" w14:textId="77777777" w:rsidR="00F321D6" w:rsidRPr="000C272D" w:rsidRDefault="00F321D6" w:rsidP="00F751EE">
            <w:pPr>
              <w:spacing w:after="0" w:line="240" w:lineRule="auto"/>
              <w:jc w:val="left"/>
            </w:pPr>
            <w:r w:rsidRPr="000C272D">
              <w:t>Initial</w:t>
            </w:r>
          </w:p>
        </w:tc>
      </w:tr>
      <w:tr w:rsidR="00F321D6" w:rsidRPr="000C272D" w14:paraId="2D6FA295" w14:textId="77777777" w:rsidTr="00F751EE">
        <w:tc>
          <w:tcPr>
            <w:tcW w:w="2456" w:type="dxa"/>
            <w:vAlign w:val="center"/>
          </w:tcPr>
          <w:p w14:paraId="795982EE" w14:textId="77777777" w:rsidR="00F321D6" w:rsidRPr="000C272D" w:rsidRDefault="00F321D6" w:rsidP="00F751EE">
            <w:pPr>
              <w:spacing w:after="0" w:line="240" w:lineRule="auto"/>
              <w:jc w:val="left"/>
            </w:pPr>
            <w:r w:rsidRPr="000C272D">
              <w:t>3.0</w:t>
            </w:r>
          </w:p>
        </w:tc>
        <w:tc>
          <w:tcPr>
            <w:tcW w:w="2503" w:type="dxa"/>
            <w:vAlign w:val="center"/>
          </w:tcPr>
          <w:p w14:paraId="7A00ECC1" w14:textId="77777777" w:rsidR="00F321D6" w:rsidRPr="000C272D" w:rsidRDefault="00F321D6" w:rsidP="00F751EE">
            <w:pPr>
              <w:spacing w:after="0" w:line="240" w:lineRule="auto"/>
              <w:jc w:val="left"/>
            </w:pPr>
            <w:r w:rsidRPr="000C272D">
              <w:t>30</w:t>
            </w:r>
          </w:p>
        </w:tc>
        <w:tc>
          <w:tcPr>
            <w:tcW w:w="2504" w:type="dxa"/>
            <w:vAlign w:val="center"/>
          </w:tcPr>
          <w:p w14:paraId="1087918A" w14:textId="77777777" w:rsidR="00F321D6" w:rsidRPr="000C272D" w:rsidRDefault="00F321D6" w:rsidP="00F751EE">
            <w:pPr>
              <w:spacing w:after="0" w:line="240" w:lineRule="auto"/>
              <w:jc w:val="left"/>
            </w:pPr>
            <w:r w:rsidRPr="000C272D">
              <w:t>70</w:t>
            </w:r>
          </w:p>
        </w:tc>
        <w:tc>
          <w:tcPr>
            <w:tcW w:w="2279" w:type="dxa"/>
            <w:vAlign w:val="center"/>
          </w:tcPr>
          <w:p w14:paraId="3BE7247D" w14:textId="77777777" w:rsidR="00F321D6" w:rsidRPr="000C272D" w:rsidRDefault="00F321D6" w:rsidP="00F751EE">
            <w:pPr>
              <w:spacing w:after="0" w:line="240" w:lineRule="auto"/>
              <w:jc w:val="left"/>
            </w:pPr>
            <w:r w:rsidRPr="000C272D">
              <w:t>6</w:t>
            </w:r>
          </w:p>
        </w:tc>
      </w:tr>
      <w:tr w:rsidR="00F321D6" w:rsidRPr="000C272D" w14:paraId="0BF96296" w14:textId="77777777" w:rsidTr="00F751EE">
        <w:tc>
          <w:tcPr>
            <w:tcW w:w="2456" w:type="dxa"/>
            <w:vAlign w:val="center"/>
          </w:tcPr>
          <w:p w14:paraId="2EBCF96F" w14:textId="77777777" w:rsidR="00F321D6" w:rsidRPr="000C272D" w:rsidRDefault="00F321D6" w:rsidP="00F751EE">
            <w:pPr>
              <w:spacing w:after="0" w:line="240" w:lineRule="auto"/>
              <w:jc w:val="left"/>
            </w:pPr>
            <w:r w:rsidRPr="000C272D">
              <w:t>3.01</w:t>
            </w:r>
          </w:p>
        </w:tc>
        <w:tc>
          <w:tcPr>
            <w:tcW w:w="2503" w:type="dxa"/>
            <w:vAlign w:val="center"/>
          </w:tcPr>
          <w:p w14:paraId="22B9DFDB" w14:textId="77777777" w:rsidR="00F321D6" w:rsidRPr="000C272D" w:rsidRDefault="00F321D6" w:rsidP="00F751EE">
            <w:pPr>
              <w:spacing w:after="0" w:line="240" w:lineRule="auto"/>
              <w:jc w:val="left"/>
            </w:pPr>
            <w:r w:rsidRPr="000C272D">
              <w:t>5</w:t>
            </w:r>
          </w:p>
        </w:tc>
        <w:tc>
          <w:tcPr>
            <w:tcW w:w="2504" w:type="dxa"/>
            <w:vAlign w:val="center"/>
          </w:tcPr>
          <w:p w14:paraId="4FCDA7CE" w14:textId="77777777" w:rsidR="00F321D6" w:rsidRPr="000C272D" w:rsidRDefault="00F321D6" w:rsidP="00F751EE">
            <w:pPr>
              <w:spacing w:after="0" w:line="240" w:lineRule="auto"/>
              <w:jc w:val="left"/>
            </w:pPr>
            <w:r w:rsidRPr="000C272D">
              <w:t>95</w:t>
            </w:r>
          </w:p>
        </w:tc>
        <w:tc>
          <w:tcPr>
            <w:tcW w:w="2279" w:type="dxa"/>
            <w:vAlign w:val="center"/>
          </w:tcPr>
          <w:p w14:paraId="1FAB5C1C" w14:textId="77777777" w:rsidR="00F321D6" w:rsidRPr="000C272D" w:rsidRDefault="00F321D6" w:rsidP="00F751EE">
            <w:pPr>
              <w:spacing w:after="0" w:line="240" w:lineRule="auto"/>
              <w:jc w:val="left"/>
            </w:pPr>
            <w:r w:rsidRPr="000C272D">
              <w:t>11</w:t>
            </w:r>
          </w:p>
        </w:tc>
      </w:tr>
      <w:tr w:rsidR="00F321D6" w:rsidRPr="000C272D" w14:paraId="0883EE6F" w14:textId="77777777" w:rsidTr="00F751EE">
        <w:tc>
          <w:tcPr>
            <w:tcW w:w="2456" w:type="dxa"/>
            <w:vAlign w:val="center"/>
          </w:tcPr>
          <w:p w14:paraId="7947C1BF" w14:textId="77777777" w:rsidR="00F321D6" w:rsidRPr="000C272D" w:rsidRDefault="00F321D6" w:rsidP="00F751EE">
            <w:pPr>
              <w:spacing w:after="0" w:line="240" w:lineRule="auto"/>
              <w:jc w:val="left"/>
            </w:pPr>
            <w:r w:rsidRPr="000C272D">
              <w:t>3.51</w:t>
            </w:r>
          </w:p>
        </w:tc>
        <w:tc>
          <w:tcPr>
            <w:tcW w:w="2503" w:type="dxa"/>
            <w:vAlign w:val="center"/>
          </w:tcPr>
          <w:p w14:paraId="50E0B180" w14:textId="77777777" w:rsidR="00F321D6" w:rsidRPr="000C272D" w:rsidRDefault="00F321D6" w:rsidP="00F751EE">
            <w:pPr>
              <w:spacing w:after="0" w:line="240" w:lineRule="auto"/>
              <w:jc w:val="left"/>
            </w:pPr>
            <w:r w:rsidRPr="000C272D">
              <w:t>60</w:t>
            </w:r>
          </w:p>
        </w:tc>
        <w:tc>
          <w:tcPr>
            <w:tcW w:w="2504" w:type="dxa"/>
            <w:vAlign w:val="center"/>
          </w:tcPr>
          <w:p w14:paraId="570651BE" w14:textId="77777777" w:rsidR="00F321D6" w:rsidRPr="000C272D" w:rsidRDefault="00F321D6" w:rsidP="00F751EE">
            <w:pPr>
              <w:spacing w:after="0" w:line="240" w:lineRule="auto"/>
              <w:jc w:val="left"/>
            </w:pPr>
            <w:r w:rsidRPr="000C272D">
              <w:t>40</w:t>
            </w:r>
          </w:p>
        </w:tc>
        <w:tc>
          <w:tcPr>
            <w:tcW w:w="2279" w:type="dxa"/>
            <w:vAlign w:val="center"/>
          </w:tcPr>
          <w:p w14:paraId="287AC27D" w14:textId="77777777" w:rsidR="00F321D6" w:rsidRPr="000C272D" w:rsidRDefault="00F321D6" w:rsidP="00F751EE">
            <w:pPr>
              <w:spacing w:after="0" w:line="240" w:lineRule="auto"/>
              <w:jc w:val="left"/>
            </w:pPr>
            <w:r w:rsidRPr="000C272D">
              <w:t>11</w:t>
            </w:r>
          </w:p>
        </w:tc>
      </w:tr>
    </w:tbl>
    <w:p w14:paraId="560833B8" w14:textId="77777777" w:rsidR="009A433E" w:rsidRDefault="009A433E" w:rsidP="00C30982"/>
    <w:p w14:paraId="7DE8E193" w14:textId="774786FD" w:rsidR="00F751EE" w:rsidRDefault="00F751EE" w:rsidP="00F751EE">
      <w:pPr>
        <w:pStyle w:val="Heading4"/>
      </w:pPr>
      <w:r>
        <w:t>Chromatography for Amplifex diene derivatised salivary 25OHD</w:t>
      </w:r>
    </w:p>
    <w:p w14:paraId="13B4F3E9" w14:textId="2EC49EC0" w:rsidR="009A433E" w:rsidRPr="009A433E" w:rsidRDefault="00D105FC" w:rsidP="00EB47E7">
      <w:pPr>
        <w:spacing w:line="240" w:lineRule="auto"/>
      </w:pPr>
      <w:r>
        <w:t>Two columns were compared for chromatography: the Waters SunFire C8</w:t>
      </w:r>
      <w:r w:rsidRPr="00A50B1F">
        <w:t xml:space="preserve"> </w:t>
      </w:r>
      <w:r>
        <w:t>(</w:t>
      </w:r>
      <w:r w:rsidRPr="00A50B1F">
        <w:t>100Å, 3.5 µm, 2.1 mm X 50</w:t>
      </w:r>
      <w:r>
        <w:t>mm) and the Waters</w:t>
      </w:r>
      <w:r w:rsidR="009A433E">
        <w:t xml:space="preserve"> BEH </w:t>
      </w:r>
      <w:r>
        <w:t>(</w:t>
      </w:r>
      <w:r w:rsidR="009A433E">
        <w:t>18 2.1 x 50 1.7µM</w:t>
      </w:r>
      <w:r>
        <w:t>)</w:t>
      </w:r>
      <w:r w:rsidR="009A433E">
        <w:t>. The mobile phase was the same as A1</w:t>
      </w:r>
      <w:r w:rsidR="00EB47E7">
        <w:t xml:space="preserve"> and B1 used previously.</w:t>
      </w:r>
      <w:r w:rsidR="00EB47E7" w:rsidRPr="00EB47E7">
        <w:t xml:space="preserve"> </w:t>
      </w:r>
      <w:r w:rsidR="00EB47E7">
        <w:t>The gradient used for liquid chromatography was as described in</w:t>
      </w:r>
      <w:r w:rsidR="00720D5A">
        <w:t xml:space="preserve"> </w:t>
      </w:r>
      <w:r w:rsidR="00FC17C1">
        <w:t>table 2.3.</w:t>
      </w:r>
    </w:p>
    <w:p w14:paraId="62B738BE" w14:textId="52E9A5E6" w:rsidR="00942B69" w:rsidRDefault="00942B69" w:rsidP="00942B69">
      <w:pPr>
        <w:pStyle w:val="Caption"/>
      </w:pPr>
      <w:bookmarkStart w:id="95" w:name="_Ref518591900"/>
      <w:bookmarkStart w:id="96" w:name="_Toc520790886"/>
      <w:r>
        <w:t xml:space="preserve">Table </w:t>
      </w:r>
      <w:r w:rsidR="005446FB">
        <w:fldChar w:fldCharType="begin"/>
      </w:r>
      <w:r w:rsidR="005446FB">
        <w:instrText xml:space="preserve"> STYLEREF 1 \s </w:instrText>
      </w:r>
      <w:r w:rsidR="005446FB">
        <w:fldChar w:fldCharType="separate"/>
      </w:r>
      <w:r w:rsidR="00100B6E">
        <w:rPr>
          <w:noProof/>
        </w:rPr>
        <w:t>2</w:t>
      </w:r>
      <w:r w:rsidR="005446FB">
        <w:fldChar w:fldCharType="end"/>
      </w:r>
      <w:r w:rsidR="005446FB">
        <w:t>.</w:t>
      </w:r>
      <w:r w:rsidR="005446FB">
        <w:fldChar w:fldCharType="begin"/>
      </w:r>
      <w:r w:rsidR="005446FB">
        <w:instrText xml:space="preserve"> SEQ Table \* ARABIC \s 1 </w:instrText>
      </w:r>
      <w:r w:rsidR="005446FB">
        <w:fldChar w:fldCharType="separate"/>
      </w:r>
      <w:r w:rsidR="00100B6E">
        <w:rPr>
          <w:noProof/>
        </w:rPr>
        <w:t>3</w:t>
      </w:r>
      <w:r w:rsidR="005446FB">
        <w:fldChar w:fldCharType="end"/>
      </w:r>
      <w:bookmarkEnd w:id="95"/>
      <w:r>
        <w:t>: HPLC gradient for Amplifex derivatised samples: (Flow rate 0.400ml/min)</w:t>
      </w:r>
      <w:bookmarkEnd w:id="96"/>
    </w:p>
    <w:tbl>
      <w:tblPr>
        <w:tblStyle w:val="TableGrid"/>
        <w:tblW w:w="0" w:type="auto"/>
        <w:tblLook w:val="04A0" w:firstRow="1" w:lastRow="0" w:firstColumn="1" w:lastColumn="0" w:noHBand="0" w:noVBand="1"/>
      </w:tblPr>
      <w:tblGrid>
        <w:gridCol w:w="2456"/>
        <w:gridCol w:w="2503"/>
        <w:gridCol w:w="2504"/>
        <w:gridCol w:w="2279"/>
      </w:tblGrid>
      <w:tr w:rsidR="00F751EE" w:rsidRPr="000C272D" w14:paraId="6C82A6C8" w14:textId="77777777" w:rsidTr="00F751EE">
        <w:tc>
          <w:tcPr>
            <w:tcW w:w="2456" w:type="dxa"/>
            <w:vAlign w:val="center"/>
          </w:tcPr>
          <w:p w14:paraId="0BC61523" w14:textId="77777777" w:rsidR="00F751EE" w:rsidRPr="000C272D" w:rsidRDefault="00F751EE" w:rsidP="00F751EE">
            <w:pPr>
              <w:spacing w:after="0" w:line="240" w:lineRule="auto"/>
              <w:jc w:val="left"/>
            </w:pPr>
            <w:r w:rsidRPr="000C272D">
              <w:t>Time (m</w:t>
            </w:r>
            <w:r>
              <w:t>inutes</w:t>
            </w:r>
            <w:r w:rsidRPr="000C272D">
              <w:t>)</w:t>
            </w:r>
          </w:p>
        </w:tc>
        <w:tc>
          <w:tcPr>
            <w:tcW w:w="2503" w:type="dxa"/>
            <w:vAlign w:val="center"/>
          </w:tcPr>
          <w:p w14:paraId="49258E78" w14:textId="77777777" w:rsidR="00F751EE" w:rsidRPr="000C272D" w:rsidRDefault="00F751EE" w:rsidP="00F751EE">
            <w:pPr>
              <w:spacing w:after="0" w:line="240" w:lineRule="auto"/>
              <w:jc w:val="left"/>
            </w:pPr>
            <w:r w:rsidRPr="000C272D">
              <w:t>% mobile phase A</w:t>
            </w:r>
          </w:p>
        </w:tc>
        <w:tc>
          <w:tcPr>
            <w:tcW w:w="2504" w:type="dxa"/>
            <w:vAlign w:val="center"/>
          </w:tcPr>
          <w:p w14:paraId="40D7789F" w14:textId="77777777" w:rsidR="00F751EE" w:rsidRPr="000C272D" w:rsidRDefault="00F751EE" w:rsidP="00F751EE">
            <w:pPr>
              <w:spacing w:after="0" w:line="240" w:lineRule="auto"/>
              <w:jc w:val="left"/>
            </w:pPr>
            <w:r w:rsidRPr="000C272D">
              <w:t>% mobile phase B</w:t>
            </w:r>
          </w:p>
        </w:tc>
        <w:tc>
          <w:tcPr>
            <w:tcW w:w="2279" w:type="dxa"/>
            <w:vAlign w:val="center"/>
          </w:tcPr>
          <w:p w14:paraId="253B3C3D" w14:textId="77777777" w:rsidR="00F751EE" w:rsidRPr="000C272D" w:rsidRDefault="00F751EE" w:rsidP="00F751EE">
            <w:pPr>
              <w:spacing w:after="0" w:line="240" w:lineRule="auto"/>
              <w:jc w:val="left"/>
            </w:pPr>
            <w:r w:rsidRPr="000C272D">
              <w:t>Curve</w:t>
            </w:r>
          </w:p>
        </w:tc>
      </w:tr>
      <w:tr w:rsidR="00F751EE" w:rsidRPr="000C272D" w14:paraId="2D508ADF" w14:textId="77777777" w:rsidTr="00F751EE">
        <w:tc>
          <w:tcPr>
            <w:tcW w:w="2456" w:type="dxa"/>
            <w:vAlign w:val="center"/>
          </w:tcPr>
          <w:p w14:paraId="6B453074" w14:textId="77777777" w:rsidR="00F751EE" w:rsidRPr="000C272D" w:rsidRDefault="00F751EE" w:rsidP="00F751EE">
            <w:pPr>
              <w:spacing w:after="0" w:line="240" w:lineRule="auto"/>
              <w:jc w:val="left"/>
            </w:pPr>
            <w:r w:rsidRPr="000C272D">
              <w:t>Initial</w:t>
            </w:r>
          </w:p>
        </w:tc>
        <w:tc>
          <w:tcPr>
            <w:tcW w:w="2503" w:type="dxa"/>
            <w:vAlign w:val="center"/>
          </w:tcPr>
          <w:p w14:paraId="5860BE43" w14:textId="2047F2CD" w:rsidR="00F751EE" w:rsidRPr="000C272D" w:rsidRDefault="00F751EE" w:rsidP="00F751EE">
            <w:pPr>
              <w:spacing w:after="0" w:line="240" w:lineRule="auto"/>
              <w:jc w:val="left"/>
            </w:pPr>
            <w:r>
              <w:t>70</w:t>
            </w:r>
          </w:p>
        </w:tc>
        <w:tc>
          <w:tcPr>
            <w:tcW w:w="2504" w:type="dxa"/>
            <w:vAlign w:val="center"/>
          </w:tcPr>
          <w:p w14:paraId="126FEE61" w14:textId="712DEF5E" w:rsidR="00F751EE" w:rsidRPr="000C272D" w:rsidRDefault="00F751EE" w:rsidP="00F751EE">
            <w:pPr>
              <w:spacing w:after="0" w:line="240" w:lineRule="auto"/>
              <w:jc w:val="left"/>
            </w:pPr>
            <w:r>
              <w:t>3</w:t>
            </w:r>
            <w:r w:rsidRPr="000C272D">
              <w:t>0</w:t>
            </w:r>
          </w:p>
        </w:tc>
        <w:tc>
          <w:tcPr>
            <w:tcW w:w="2279" w:type="dxa"/>
            <w:vAlign w:val="center"/>
          </w:tcPr>
          <w:p w14:paraId="6B18B123" w14:textId="77777777" w:rsidR="00F751EE" w:rsidRPr="000C272D" w:rsidRDefault="00F751EE" w:rsidP="00F751EE">
            <w:pPr>
              <w:spacing w:after="0" w:line="240" w:lineRule="auto"/>
              <w:jc w:val="left"/>
            </w:pPr>
            <w:r w:rsidRPr="000C272D">
              <w:t>Initial</w:t>
            </w:r>
          </w:p>
        </w:tc>
      </w:tr>
      <w:tr w:rsidR="00F751EE" w:rsidRPr="000C272D" w14:paraId="4D71403E" w14:textId="77777777" w:rsidTr="00F751EE">
        <w:tc>
          <w:tcPr>
            <w:tcW w:w="2456" w:type="dxa"/>
            <w:vAlign w:val="center"/>
          </w:tcPr>
          <w:p w14:paraId="05EC49EF" w14:textId="77777777" w:rsidR="00F751EE" w:rsidRPr="000C272D" w:rsidRDefault="00F751EE" w:rsidP="00F751EE">
            <w:pPr>
              <w:spacing w:after="0" w:line="240" w:lineRule="auto"/>
              <w:jc w:val="left"/>
            </w:pPr>
            <w:r w:rsidRPr="000C272D">
              <w:t>3.0</w:t>
            </w:r>
          </w:p>
        </w:tc>
        <w:tc>
          <w:tcPr>
            <w:tcW w:w="2503" w:type="dxa"/>
            <w:vAlign w:val="center"/>
          </w:tcPr>
          <w:p w14:paraId="54DCFCC9" w14:textId="0F0CBDB8" w:rsidR="00F751EE" w:rsidRPr="000C272D" w:rsidRDefault="00F751EE" w:rsidP="00F751EE">
            <w:pPr>
              <w:spacing w:after="0" w:line="240" w:lineRule="auto"/>
              <w:jc w:val="left"/>
            </w:pPr>
            <w:r>
              <w:t>2</w:t>
            </w:r>
            <w:r w:rsidRPr="000C272D">
              <w:t>0</w:t>
            </w:r>
          </w:p>
        </w:tc>
        <w:tc>
          <w:tcPr>
            <w:tcW w:w="2504" w:type="dxa"/>
            <w:vAlign w:val="center"/>
          </w:tcPr>
          <w:p w14:paraId="3CDA963E" w14:textId="2E4ED279" w:rsidR="00F751EE" w:rsidRPr="000C272D" w:rsidRDefault="00F751EE" w:rsidP="00F751EE">
            <w:pPr>
              <w:spacing w:after="0" w:line="240" w:lineRule="auto"/>
              <w:jc w:val="left"/>
            </w:pPr>
            <w:r>
              <w:t>8</w:t>
            </w:r>
            <w:r w:rsidRPr="000C272D">
              <w:t>0</w:t>
            </w:r>
          </w:p>
        </w:tc>
        <w:tc>
          <w:tcPr>
            <w:tcW w:w="2279" w:type="dxa"/>
            <w:vAlign w:val="center"/>
          </w:tcPr>
          <w:p w14:paraId="28C29F98" w14:textId="77777777" w:rsidR="00F751EE" w:rsidRPr="000C272D" w:rsidRDefault="00F751EE" w:rsidP="00F751EE">
            <w:pPr>
              <w:spacing w:after="0" w:line="240" w:lineRule="auto"/>
              <w:jc w:val="left"/>
            </w:pPr>
            <w:r w:rsidRPr="000C272D">
              <w:t>6</w:t>
            </w:r>
          </w:p>
        </w:tc>
      </w:tr>
      <w:tr w:rsidR="00F751EE" w:rsidRPr="000C272D" w14:paraId="7711ADAF" w14:textId="77777777" w:rsidTr="00F751EE">
        <w:tc>
          <w:tcPr>
            <w:tcW w:w="2456" w:type="dxa"/>
            <w:vAlign w:val="center"/>
          </w:tcPr>
          <w:p w14:paraId="0CBA62F1" w14:textId="77777777" w:rsidR="00F751EE" w:rsidRPr="000C272D" w:rsidRDefault="00F751EE" w:rsidP="00F751EE">
            <w:pPr>
              <w:spacing w:after="0" w:line="240" w:lineRule="auto"/>
              <w:jc w:val="left"/>
            </w:pPr>
            <w:r w:rsidRPr="000C272D">
              <w:t>3.01</w:t>
            </w:r>
          </w:p>
        </w:tc>
        <w:tc>
          <w:tcPr>
            <w:tcW w:w="2503" w:type="dxa"/>
            <w:vAlign w:val="center"/>
          </w:tcPr>
          <w:p w14:paraId="657277EA" w14:textId="77777777" w:rsidR="00F751EE" w:rsidRPr="000C272D" w:rsidRDefault="00F751EE" w:rsidP="00F751EE">
            <w:pPr>
              <w:spacing w:after="0" w:line="240" w:lineRule="auto"/>
              <w:jc w:val="left"/>
            </w:pPr>
            <w:r w:rsidRPr="000C272D">
              <w:t>5</w:t>
            </w:r>
          </w:p>
        </w:tc>
        <w:tc>
          <w:tcPr>
            <w:tcW w:w="2504" w:type="dxa"/>
            <w:vAlign w:val="center"/>
          </w:tcPr>
          <w:p w14:paraId="736F26F8" w14:textId="77777777" w:rsidR="00F751EE" w:rsidRPr="000C272D" w:rsidRDefault="00F751EE" w:rsidP="00F751EE">
            <w:pPr>
              <w:spacing w:after="0" w:line="240" w:lineRule="auto"/>
              <w:jc w:val="left"/>
            </w:pPr>
            <w:r w:rsidRPr="000C272D">
              <w:t>95</w:t>
            </w:r>
          </w:p>
        </w:tc>
        <w:tc>
          <w:tcPr>
            <w:tcW w:w="2279" w:type="dxa"/>
            <w:vAlign w:val="center"/>
          </w:tcPr>
          <w:p w14:paraId="0A36E591" w14:textId="77777777" w:rsidR="00F751EE" w:rsidRPr="000C272D" w:rsidRDefault="00F751EE" w:rsidP="00F751EE">
            <w:pPr>
              <w:spacing w:after="0" w:line="240" w:lineRule="auto"/>
              <w:jc w:val="left"/>
            </w:pPr>
            <w:r w:rsidRPr="000C272D">
              <w:t>11</w:t>
            </w:r>
          </w:p>
        </w:tc>
      </w:tr>
      <w:tr w:rsidR="00F751EE" w:rsidRPr="000C272D" w14:paraId="68D40DFF" w14:textId="77777777" w:rsidTr="00F751EE">
        <w:tc>
          <w:tcPr>
            <w:tcW w:w="2456" w:type="dxa"/>
            <w:vAlign w:val="center"/>
          </w:tcPr>
          <w:p w14:paraId="7C4113BF" w14:textId="2E7E434A" w:rsidR="00F751EE" w:rsidRPr="000C272D" w:rsidRDefault="00F751EE" w:rsidP="00F751EE">
            <w:pPr>
              <w:spacing w:after="0" w:line="240" w:lineRule="auto"/>
              <w:jc w:val="left"/>
            </w:pPr>
            <w:r>
              <w:t>3.80</w:t>
            </w:r>
          </w:p>
        </w:tc>
        <w:tc>
          <w:tcPr>
            <w:tcW w:w="2503" w:type="dxa"/>
            <w:vAlign w:val="center"/>
          </w:tcPr>
          <w:p w14:paraId="679F8C48" w14:textId="45B321C9" w:rsidR="00F751EE" w:rsidRPr="000C272D" w:rsidRDefault="00F751EE" w:rsidP="00F751EE">
            <w:pPr>
              <w:spacing w:after="0" w:line="240" w:lineRule="auto"/>
              <w:jc w:val="left"/>
            </w:pPr>
            <w:r>
              <w:t>7</w:t>
            </w:r>
            <w:r w:rsidRPr="000C272D">
              <w:t>0</w:t>
            </w:r>
          </w:p>
        </w:tc>
        <w:tc>
          <w:tcPr>
            <w:tcW w:w="2504" w:type="dxa"/>
            <w:vAlign w:val="center"/>
          </w:tcPr>
          <w:p w14:paraId="6ED596C5" w14:textId="74BDF205" w:rsidR="00F751EE" w:rsidRPr="000C272D" w:rsidRDefault="00F751EE" w:rsidP="00F751EE">
            <w:pPr>
              <w:spacing w:after="0" w:line="240" w:lineRule="auto"/>
              <w:jc w:val="left"/>
            </w:pPr>
            <w:r>
              <w:t>3</w:t>
            </w:r>
            <w:r w:rsidRPr="000C272D">
              <w:t>0</w:t>
            </w:r>
          </w:p>
        </w:tc>
        <w:tc>
          <w:tcPr>
            <w:tcW w:w="2279" w:type="dxa"/>
            <w:vAlign w:val="center"/>
          </w:tcPr>
          <w:p w14:paraId="130603FF" w14:textId="77777777" w:rsidR="00F751EE" w:rsidRPr="000C272D" w:rsidRDefault="00F751EE" w:rsidP="00F751EE">
            <w:pPr>
              <w:spacing w:after="0" w:line="240" w:lineRule="auto"/>
              <w:jc w:val="left"/>
            </w:pPr>
            <w:r w:rsidRPr="000C272D">
              <w:t>11</w:t>
            </w:r>
          </w:p>
        </w:tc>
      </w:tr>
    </w:tbl>
    <w:p w14:paraId="114115B0" w14:textId="77777777" w:rsidR="00F751EE" w:rsidRPr="00F751EE" w:rsidRDefault="00F751EE" w:rsidP="00F751EE"/>
    <w:p w14:paraId="0E128396" w14:textId="77777777" w:rsidR="00F751EE" w:rsidRPr="00F751EE" w:rsidRDefault="00F751EE" w:rsidP="00F751EE"/>
    <w:p w14:paraId="14159DEB" w14:textId="77777777" w:rsidR="00C30982" w:rsidRDefault="00C30982" w:rsidP="00C30982"/>
    <w:p w14:paraId="65976188" w14:textId="77777777" w:rsidR="00A921DD" w:rsidRDefault="00A921DD">
      <w:pPr>
        <w:spacing w:after="0" w:line="240" w:lineRule="auto"/>
        <w:jc w:val="left"/>
        <w:rPr>
          <w:rFonts w:cs="Times New Roman"/>
          <w:b/>
          <w:i/>
          <w:sz w:val="28"/>
          <w:highlight w:val="lightGray"/>
          <w14:scene3d>
            <w14:camera w14:prst="orthographicFront"/>
            <w14:lightRig w14:rig="threePt" w14:dir="t">
              <w14:rot w14:lat="0" w14:lon="0" w14:rev="0"/>
            </w14:lightRig>
          </w14:scene3d>
        </w:rPr>
      </w:pPr>
      <w:r>
        <w:rPr>
          <w:bCs/>
          <w:highlight w:val="lightGray"/>
          <w14:scene3d>
            <w14:camera w14:prst="orthographicFront"/>
            <w14:lightRig w14:rig="threePt" w14:dir="t">
              <w14:rot w14:lat="0" w14:lon="0" w14:rev="0"/>
            </w14:lightRig>
          </w14:scene3d>
        </w:rPr>
        <w:br w:type="page"/>
      </w:r>
    </w:p>
    <w:p w14:paraId="1C57EC22" w14:textId="0857C3C0" w:rsidR="00BE0F91" w:rsidRDefault="00BE0F91" w:rsidP="00A921DD">
      <w:pPr>
        <w:pStyle w:val="Heading3"/>
      </w:pPr>
      <w:bookmarkStart w:id="97" w:name="_Toc520790344"/>
      <w:r w:rsidRPr="00BE0F91">
        <w:lastRenderedPageBreak/>
        <w:t>Sample preparation and extraction</w:t>
      </w:r>
      <w:bookmarkEnd w:id="97"/>
    </w:p>
    <w:p w14:paraId="29FD4D15" w14:textId="41C61232" w:rsidR="007E0631" w:rsidRPr="007E0631" w:rsidRDefault="007E0631" w:rsidP="007E0631">
      <w:r>
        <w:t xml:space="preserve">Before 25OHD can be analysed, it needs to undergo deproteinisation and extraction from the sample matrix, this is to remove salts and other matrix components from interfering with chromatography. There are two widely used methods of extraction: liquid liquid extraction and solid phase extraction. Liquid liquid extraction has the advantages of being simple, flexible, and affordable, however it has the drawbacks that it suffers from low efficiency due to matrix effects in the sample compared to solid phase extraction </w:t>
      </w:r>
      <w:r>
        <w:fldChar w:fldCharType="begin"/>
      </w:r>
      <w:r>
        <w:instrText xml:space="preserve"> ADDIN EN.CITE &lt;EndNote&gt;&lt;Cite&gt;&lt;Author&gt;Musteata&lt;/Author&gt;&lt;Year&gt;2011&lt;/Year&gt;&lt;RecNum&gt;3160&lt;/RecNum&gt;&lt;DisplayText&gt;(Musteata and Musteata, 2011)&lt;/DisplayText&gt;&lt;record&gt;&lt;rec-number&gt;3160&lt;/rec-number&gt;&lt;foreign-keys&gt;&lt;key app="EN" db-id="2a0fvtrtv22za6exff0x99w8aatd9zzwfzt2" timestamp="1532983387"&gt;3160&lt;/key&gt;&lt;/foreign-keys&gt;&lt;ref-type name="Journal Article"&gt;17&lt;/ref-type&gt;&lt;contributors&gt;&lt;authors&gt;&lt;author&gt;Musteata, M. L.&lt;/author&gt;&lt;author&gt;Musteata, F. M.&lt;/author&gt;&lt;/authors&gt;&lt;/contributors&gt;&lt;auth-address&gt;Department of Pharmaceutical Sciences, Albany College of Pharmacy &amp;amp; Health Sciences, Albany, NY 12208, USA.&lt;/auth-address&gt;&lt;titles&gt;&lt;title&gt;Overview of extraction methods for analysis of vitamin D and its metabolites in biological samples&lt;/title&gt;&lt;secondary-title&gt;Bioanalysis&lt;/secondary-title&gt;&lt;/titles&gt;&lt;periodical&gt;&lt;full-title&gt;Bioanalysis&lt;/full-title&gt;&lt;/periodical&gt;&lt;pages&gt;1987-2002&lt;/pages&gt;&lt;volume&gt;3&lt;/volume&gt;&lt;number&gt;17&lt;/number&gt;&lt;edition&gt;2011/09/09&lt;/edition&gt;&lt;keywords&gt;&lt;keyword&gt;Animals&lt;/keyword&gt;&lt;keyword&gt;Humans&lt;/keyword&gt;&lt;keyword&gt;Liquid-Liquid Extraction/instrumentation/*methods&lt;/keyword&gt;&lt;keyword&gt;Molecular Structure&lt;/keyword&gt;&lt;keyword&gt;Solid Phase Extraction/instrumentation/*methods&lt;/keyword&gt;&lt;keyword&gt;Vitamin D/*chemistry/*metabolism&lt;/keyword&gt;&lt;/keywords&gt;&lt;dates&gt;&lt;year&gt;2011&lt;/year&gt;&lt;pub-dates&gt;&lt;date&gt;Sep&lt;/date&gt;&lt;/pub-dates&gt;&lt;/dates&gt;&lt;isbn&gt;1757-6199 (Electronic)&amp;#xD;1757-6180 (Linking)&lt;/isbn&gt;&lt;accession-num&gt;21899507&lt;/accession-num&gt;&lt;urls&gt;&lt;related-urls&gt;&lt;url&gt;https://www.ncbi.nlm.nih.gov/pubmed/21899507&lt;/url&gt;&lt;/related-urls&gt;&lt;/urls&gt;&lt;electronic-resource-num&gt;10.4155/bio.11.195&lt;/electronic-resource-num&gt;&lt;/record&gt;&lt;/Cite&gt;&lt;/EndNote&gt;</w:instrText>
      </w:r>
      <w:r>
        <w:fldChar w:fldCharType="separate"/>
      </w:r>
      <w:r>
        <w:rPr>
          <w:noProof/>
        </w:rPr>
        <w:t>(</w:t>
      </w:r>
      <w:hyperlink w:anchor="_ENREF_107" w:tooltip="Musteata, 2011 #3160" w:history="1">
        <w:r w:rsidR="00425C63">
          <w:rPr>
            <w:noProof/>
          </w:rPr>
          <w:t>Musteata and Musteata, 2011</w:t>
        </w:r>
      </w:hyperlink>
      <w:r>
        <w:rPr>
          <w:noProof/>
        </w:rPr>
        <w:t>)</w:t>
      </w:r>
      <w:r>
        <w:fldChar w:fldCharType="end"/>
      </w:r>
      <w:r>
        <w:t>.</w:t>
      </w:r>
    </w:p>
    <w:p w14:paraId="0BB678E4" w14:textId="5C512A81" w:rsidR="00D105FC" w:rsidRDefault="006860EA" w:rsidP="00A42EC5">
      <w:pPr>
        <w:spacing w:after="120"/>
      </w:pPr>
      <w:r>
        <w:t>As salivary 25OHD</w:t>
      </w:r>
      <w:r w:rsidR="002266EB">
        <w:t xml:space="preserve"> is expected to be</w:t>
      </w:r>
      <w:r>
        <w:t xml:space="preserve"> much</w:t>
      </w:r>
      <w:r w:rsidR="002266EB">
        <w:t xml:space="preserve"> lower than total 25OHD, the standards and QCs used for routine 25OHD analysis needed to be</w:t>
      </w:r>
      <w:r w:rsidR="00EA1F39">
        <w:t xml:space="preserve"> diluted </w:t>
      </w:r>
      <w:r w:rsidR="00845217">
        <w:t>in</w:t>
      </w:r>
      <w:r w:rsidR="002266EB">
        <w:t>to the expected analytical range.</w:t>
      </w:r>
      <w:r w:rsidR="00A42EC5">
        <w:t xml:space="preserve"> </w:t>
      </w:r>
      <w:r w:rsidR="00D105FC">
        <w:t>Three diluents were compared:</w:t>
      </w:r>
      <w:r w:rsidR="00845217">
        <w:t xml:space="preserve"> </w:t>
      </w:r>
    </w:p>
    <w:p w14:paraId="77701E5E" w14:textId="77777777" w:rsidR="00D105FC" w:rsidRDefault="00845217" w:rsidP="00D105FC">
      <w:pPr>
        <w:pStyle w:val="ListParagraph"/>
        <w:numPr>
          <w:ilvl w:val="0"/>
          <w:numId w:val="41"/>
        </w:numPr>
      </w:pPr>
      <w:r>
        <w:t>6</w:t>
      </w:r>
      <w:r w:rsidR="002266EB">
        <w:t>6% methanol:water</w:t>
      </w:r>
      <w:r w:rsidR="00D105FC">
        <w:t xml:space="preserve"> </w:t>
      </w:r>
    </w:p>
    <w:p w14:paraId="49DDDD07" w14:textId="77777777" w:rsidR="00D105FC" w:rsidRDefault="00845217" w:rsidP="00D105FC">
      <w:pPr>
        <w:pStyle w:val="ListParagraph"/>
        <w:numPr>
          <w:ilvl w:val="0"/>
          <w:numId w:val="41"/>
        </w:numPr>
      </w:pPr>
      <w:r>
        <w:t>1</w:t>
      </w:r>
      <w:r w:rsidR="002266EB">
        <w:t>% bovine serum albumin in phosphate b</w:t>
      </w:r>
      <w:r w:rsidR="00D105FC">
        <w:t xml:space="preserve">uffered saline (pH 7.4) </w:t>
      </w:r>
    </w:p>
    <w:p w14:paraId="4249667E" w14:textId="62ABD991" w:rsidR="00D105FC" w:rsidRDefault="00A42EC5" w:rsidP="00A76CD7">
      <w:pPr>
        <w:pStyle w:val="ListParagraph"/>
        <w:numPr>
          <w:ilvl w:val="0"/>
          <w:numId w:val="41"/>
        </w:numPr>
      </w:pPr>
      <w:r>
        <w:t>Water</w:t>
      </w:r>
    </w:p>
    <w:p w14:paraId="117EB381" w14:textId="093CD7C9" w:rsidR="00D105FC" w:rsidRDefault="00D105FC" w:rsidP="00D105FC">
      <w:pPr>
        <w:pStyle w:val="Heading4"/>
      </w:pPr>
      <w:r>
        <w:t>Sample preparation and extraction for underivatised samples</w:t>
      </w:r>
    </w:p>
    <w:p w14:paraId="6E8D421A" w14:textId="6EC5E932" w:rsidR="006860EA" w:rsidRDefault="00EA1F39" w:rsidP="006860EA">
      <w:r>
        <w:t>The</w:t>
      </w:r>
      <w:r w:rsidR="006860EA">
        <w:t xml:space="preserve"> routine standards and QCs </w:t>
      </w:r>
      <w:r>
        <w:t xml:space="preserve">for total 25OHD measurement </w:t>
      </w:r>
      <w:r w:rsidR="006860EA">
        <w:t xml:space="preserve">were diluted 1/100 </w:t>
      </w:r>
      <w:r w:rsidR="00D105FC">
        <w:t xml:space="preserve">in either 66% methanol or PBS/BSA </w:t>
      </w:r>
      <w:r w:rsidR="006860EA">
        <w:t>to give the concentrations shown in</w:t>
      </w:r>
      <w:r w:rsidR="00D105FC">
        <w:t xml:space="preserve"> </w:t>
      </w:r>
      <w:r w:rsidR="00FC17C1">
        <w:t>table 2.4.</w:t>
      </w:r>
    </w:p>
    <w:p w14:paraId="3C2DCA98" w14:textId="2756BD21" w:rsidR="006860EA" w:rsidRPr="000C272D" w:rsidRDefault="006860EA" w:rsidP="003052C5">
      <w:pPr>
        <w:pStyle w:val="Caption"/>
      </w:pPr>
      <w:bookmarkStart w:id="98" w:name="_Ref518594515"/>
      <w:bookmarkStart w:id="99" w:name="_Ref520332208"/>
      <w:bookmarkStart w:id="100" w:name="_Toc520790887"/>
      <w:r w:rsidRPr="000C272D">
        <w:t xml:space="preserve">Table </w:t>
      </w:r>
      <w:r w:rsidR="005446FB">
        <w:fldChar w:fldCharType="begin"/>
      </w:r>
      <w:r w:rsidR="005446FB">
        <w:instrText xml:space="preserve"> STYLEREF 1 \s </w:instrText>
      </w:r>
      <w:r w:rsidR="005446FB">
        <w:fldChar w:fldCharType="separate"/>
      </w:r>
      <w:r w:rsidR="00100B6E">
        <w:rPr>
          <w:noProof/>
        </w:rPr>
        <w:t>2</w:t>
      </w:r>
      <w:r w:rsidR="005446FB">
        <w:fldChar w:fldCharType="end"/>
      </w:r>
      <w:r w:rsidR="005446FB">
        <w:t>.</w:t>
      </w:r>
      <w:r w:rsidR="005446FB">
        <w:fldChar w:fldCharType="begin"/>
      </w:r>
      <w:r w:rsidR="005446FB">
        <w:instrText xml:space="preserve"> SEQ Table \* ARABIC \s 1 </w:instrText>
      </w:r>
      <w:r w:rsidR="005446FB">
        <w:fldChar w:fldCharType="separate"/>
      </w:r>
      <w:r w:rsidR="00100B6E">
        <w:rPr>
          <w:noProof/>
        </w:rPr>
        <w:t>4</w:t>
      </w:r>
      <w:r w:rsidR="005446FB">
        <w:fldChar w:fldCharType="end"/>
      </w:r>
      <w:bookmarkEnd w:id="98"/>
      <w:r w:rsidRPr="000C272D">
        <w:t>: Standard and QC concentrations</w:t>
      </w:r>
      <w:r w:rsidR="00643D89" w:rsidRPr="00643D89">
        <w:t xml:space="preserve"> </w:t>
      </w:r>
      <w:r w:rsidR="00643D89">
        <w:t>for underivatised samples</w:t>
      </w:r>
      <w:r w:rsidRPr="000C272D">
        <w:t xml:space="preserve"> </w:t>
      </w:r>
      <w:r w:rsidR="00643D89">
        <w:t>after</w:t>
      </w:r>
      <w:r w:rsidR="003052C5">
        <w:t xml:space="preserve"> dilution with 66% methanol or PBS/BSA</w:t>
      </w:r>
      <w:r w:rsidR="00643D89">
        <w:t>.</w:t>
      </w:r>
      <w:bookmarkEnd w:id="99"/>
      <w:bookmarkEnd w:id="100"/>
    </w:p>
    <w:tbl>
      <w:tblPr>
        <w:tblStyle w:val="TableGrid"/>
        <w:tblW w:w="0" w:type="auto"/>
        <w:tblLook w:val="04A0" w:firstRow="1" w:lastRow="0" w:firstColumn="1" w:lastColumn="0" w:noHBand="0" w:noVBand="1"/>
      </w:tblPr>
      <w:tblGrid>
        <w:gridCol w:w="2547"/>
        <w:gridCol w:w="2977"/>
        <w:gridCol w:w="4218"/>
      </w:tblGrid>
      <w:tr w:rsidR="006860EA" w:rsidRPr="000C272D" w14:paraId="4E8FE8F0" w14:textId="77777777" w:rsidTr="00467EB1">
        <w:tc>
          <w:tcPr>
            <w:tcW w:w="2547" w:type="dxa"/>
          </w:tcPr>
          <w:p w14:paraId="43C1F978" w14:textId="77777777" w:rsidR="006860EA" w:rsidRPr="000C272D" w:rsidRDefault="006860EA" w:rsidP="00467EB1">
            <w:pPr>
              <w:spacing w:after="0" w:line="240" w:lineRule="auto"/>
            </w:pPr>
            <w:r w:rsidRPr="000C272D">
              <w:t>Standard/QC</w:t>
            </w:r>
          </w:p>
        </w:tc>
        <w:tc>
          <w:tcPr>
            <w:tcW w:w="2977" w:type="dxa"/>
          </w:tcPr>
          <w:p w14:paraId="038C38AE" w14:textId="77777777" w:rsidR="006860EA" w:rsidRPr="000C272D" w:rsidRDefault="006860EA" w:rsidP="00467EB1">
            <w:pPr>
              <w:spacing w:after="0" w:line="240" w:lineRule="auto"/>
            </w:pPr>
            <w:r w:rsidRPr="000C272D">
              <w:t>Dilution</w:t>
            </w:r>
          </w:p>
        </w:tc>
        <w:tc>
          <w:tcPr>
            <w:tcW w:w="4218" w:type="dxa"/>
          </w:tcPr>
          <w:p w14:paraId="356714A6" w14:textId="77777777" w:rsidR="006860EA" w:rsidRPr="000C272D" w:rsidRDefault="006860EA" w:rsidP="00467EB1">
            <w:pPr>
              <w:spacing w:after="0" w:line="240" w:lineRule="auto"/>
            </w:pPr>
            <w:r w:rsidRPr="000C272D">
              <w:t>Final concentration (pmol/L)</w:t>
            </w:r>
          </w:p>
        </w:tc>
      </w:tr>
      <w:tr w:rsidR="00BC42DD" w:rsidRPr="000C272D" w14:paraId="699E8F3C" w14:textId="77777777" w:rsidTr="00467EB1">
        <w:tc>
          <w:tcPr>
            <w:tcW w:w="2547" w:type="dxa"/>
          </w:tcPr>
          <w:p w14:paraId="73C30057" w14:textId="02E9D0EF" w:rsidR="00BC42DD" w:rsidRPr="000C272D" w:rsidRDefault="00BC42DD" w:rsidP="00467EB1">
            <w:pPr>
              <w:spacing w:after="0" w:line="240" w:lineRule="auto"/>
            </w:pPr>
            <w:r>
              <w:t>Standard 1</w:t>
            </w:r>
          </w:p>
        </w:tc>
        <w:tc>
          <w:tcPr>
            <w:tcW w:w="2977" w:type="dxa"/>
          </w:tcPr>
          <w:p w14:paraId="1AF0FEDF" w14:textId="47B6BCAC" w:rsidR="00BC42DD" w:rsidRPr="000C272D" w:rsidRDefault="00BC42DD" w:rsidP="00467EB1">
            <w:pPr>
              <w:spacing w:after="0" w:line="240" w:lineRule="auto"/>
            </w:pPr>
            <w:r w:rsidRPr="000C272D">
              <w:t>1/100</w:t>
            </w:r>
          </w:p>
        </w:tc>
        <w:tc>
          <w:tcPr>
            <w:tcW w:w="4218" w:type="dxa"/>
          </w:tcPr>
          <w:p w14:paraId="2A6E6ED4" w14:textId="4870F0D2" w:rsidR="00BC42DD" w:rsidRPr="000C272D" w:rsidRDefault="00BC42DD" w:rsidP="00467EB1">
            <w:pPr>
              <w:spacing w:after="0" w:line="240" w:lineRule="auto"/>
            </w:pPr>
            <w:r>
              <w:t>0</w:t>
            </w:r>
          </w:p>
        </w:tc>
      </w:tr>
      <w:tr w:rsidR="006860EA" w:rsidRPr="000C272D" w14:paraId="32681F23" w14:textId="77777777" w:rsidTr="00467EB1">
        <w:tc>
          <w:tcPr>
            <w:tcW w:w="2547" w:type="dxa"/>
          </w:tcPr>
          <w:p w14:paraId="73D9EB1B" w14:textId="77777777" w:rsidR="006860EA" w:rsidRPr="000C272D" w:rsidRDefault="006860EA" w:rsidP="00467EB1">
            <w:pPr>
              <w:spacing w:after="0" w:line="240" w:lineRule="auto"/>
            </w:pPr>
            <w:r w:rsidRPr="000C272D">
              <w:t>Standard 2</w:t>
            </w:r>
          </w:p>
        </w:tc>
        <w:tc>
          <w:tcPr>
            <w:tcW w:w="2977" w:type="dxa"/>
          </w:tcPr>
          <w:p w14:paraId="0A1D5A75" w14:textId="77777777" w:rsidR="006860EA" w:rsidRPr="000C272D" w:rsidRDefault="006860EA" w:rsidP="00467EB1">
            <w:pPr>
              <w:spacing w:after="0" w:line="240" w:lineRule="auto"/>
            </w:pPr>
            <w:r w:rsidRPr="000C272D">
              <w:t>1/100</w:t>
            </w:r>
          </w:p>
        </w:tc>
        <w:tc>
          <w:tcPr>
            <w:tcW w:w="4218" w:type="dxa"/>
          </w:tcPr>
          <w:p w14:paraId="2323E07F" w14:textId="77777777" w:rsidR="006860EA" w:rsidRPr="000C272D" w:rsidRDefault="006860EA" w:rsidP="00467EB1">
            <w:pPr>
              <w:spacing w:after="0" w:line="240" w:lineRule="auto"/>
            </w:pPr>
            <w:r w:rsidRPr="000C272D">
              <w:t>164</w:t>
            </w:r>
          </w:p>
        </w:tc>
      </w:tr>
      <w:tr w:rsidR="006860EA" w:rsidRPr="000C272D" w14:paraId="5C168F37" w14:textId="77777777" w:rsidTr="00467EB1">
        <w:tc>
          <w:tcPr>
            <w:tcW w:w="2547" w:type="dxa"/>
          </w:tcPr>
          <w:p w14:paraId="5F7F41A1" w14:textId="77777777" w:rsidR="006860EA" w:rsidRPr="000C272D" w:rsidRDefault="006860EA" w:rsidP="00467EB1">
            <w:pPr>
              <w:spacing w:after="0" w:line="240" w:lineRule="auto"/>
            </w:pPr>
            <w:r w:rsidRPr="000C272D">
              <w:t>Standard 3</w:t>
            </w:r>
          </w:p>
        </w:tc>
        <w:tc>
          <w:tcPr>
            <w:tcW w:w="2977" w:type="dxa"/>
          </w:tcPr>
          <w:p w14:paraId="30059501" w14:textId="77777777" w:rsidR="006860EA" w:rsidRPr="000C272D" w:rsidRDefault="006860EA" w:rsidP="00467EB1">
            <w:pPr>
              <w:spacing w:after="0" w:line="240" w:lineRule="auto"/>
            </w:pPr>
            <w:r w:rsidRPr="000C272D">
              <w:t>1/100</w:t>
            </w:r>
          </w:p>
        </w:tc>
        <w:tc>
          <w:tcPr>
            <w:tcW w:w="4218" w:type="dxa"/>
          </w:tcPr>
          <w:p w14:paraId="61322732" w14:textId="77777777" w:rsidR="006860EA" w:rsidRPr="000C272D" w:rsidRDefault="006860EA" w:rsidP="00467EB1">
            <w:pPr>
              <w:spacing w:after="0" w:line="240" w:lineRule="auto"/>
            </w:pPr>
            <w:r w:rsidRPr="000C272D">
              <w:t>270</w:t>
            </w:r>
          </w:p>
        </w:tc>
      </w:tr>
      <w:tr w:rsidR="006860EA" w:rsidRPr="000C272D" w14:paraId="0E73CAAA" w14:textId="77777777" w:rsidTr="00467EB1">
        <w:tc>
          <w:tcPr>
            <w:tcW w:w="2547" w:type="dxa"/>
          </w:tcPr>
          <w:p w14:paraId="688119F4" w14:textId="77777777" w:rsidR="006860EA" w:rsidRPr="000C272D" w:rsidRDefault="006860EA" w:rsidP="00467EB1">
            <w:pPr>
              <w:spacing w:after="0" w:line="240" w:lineRule="auto"/>
            </w:pPr>
            <w:r w:rsidRPr="000C272D">
              <w:t>Standard 4</w:t>
            </w:r>
          </w:p>
        </w:tc>
        <w:tc>
          <w:tcPr>
            <w:tcW w:w="2977" w:type="dxa"/>
          </w:tcPr>
          <w:p w14:paraId="3BCD91D6" w14:textId="77777777" w:rsidR="006860EA" w:rsidRPr="000C272D" w:rsidRDefault="006860EA" w:rsidP="00467EB1">
            <w:pPr>
              <w:spacing w:after="0" w:line="240" w:lineRule="auto"/>
            </w:pPr>
            <w:r w:rsidRPr="000C272D">
              <w:t>1/100</w:t>
            </w:r>
          </w:p>
        </w:tc>
        <w:tc>
          <w:tcPr>
            <w:tcW w:w="4218" w:type="dxa"/>
          </w:tcPr>
          <w:p w14:paraId="5860A3AB" w14:textId="77777777" w:rsidR="006860EA" w:rsidRPr="000C272D" w:rsidRDefault="006860EA" w:rsidP="00467EB1">
            <w:pPr>
              <w:spacing w:after="0" w:line="240" w:lineRule="auto"/>
            </w:pPr>
            <w:r w:rsidRPr="000C272D">
              <w:t>666</w:t>
            </w:r>
          </w:p>
        </w:tc>
      </w:tr>
      <w:tr w:rsidR="006860EA" w:rsidRPr="000C272D" w14:paraId="043B511A" w14:textId="77777777" w:rsidTr="00467EB1">
        <w:tc>
          <w:tcPr>
            <w:tcW w:w="2547" w:type="dxa"/>
          </w:tcPr>
          <w:p w14:paraId="0B3292AF" w14:textId="77777777" w:rsidR="006860EA" w:rsidRPr="000C272D" w:rsidRDefault="006860EA" w:rsidP="00467EB1">
            <w:pPr>
              <w:spacing w:after="0" w:line="240" w:lineRule="auto"/>
            </w:pPr>
            <w:r w:rsidRPr="000C272D">
              <w:t>Standard 5</w:t>
            </w:r>
          </w:p>
        </w:tc>
        <w:tc>
          <w:tcPr>
            <w:tcW w:w="2977" w:type="dxa"/>
          </w:tcPr>
          <w:p w14:paraId="2E31FC85" w14:textId="77777777" w:rsidR="006860EA" w:rsidRPr="000C272D" w:rsidRDefault="006860EA" w:rsidP="00467EB1">
            <w:pPr>
              <w:spacing w:after="0" w:line="240" w:lineRule="auto"/>
            </w:pPr>
            <w:r w:rsidRPr="000C272D">
              <w:t>1/100</w:t>
            </w:r>
          </w:p>
        </w:tc>
        <w:tc>
          <w:tcPr>
            <w:tcW w:w="4218" w:type="dxa"/>
          </w:tcPr>
          <w:p w14:paraId="4EB155F4" w14:textId="77777777" w:rsidR="006860EA" w:rsidRPr="000C272D" w:rsidRDefault="006860EA" w:rsidP="00467EB1">
            <w:pPr>
              <w:spacing w:after="0" w:line="240" w:lineRule="auto"/>
            </w:pPr>
            <w:r w:rsidRPr="000C272D">
              <w:t>1841</w:t>
            </w:r>
          </w:p>
        </w:tc>
      </w:tr>
      <w:tr w:rsidR="006860EA" w:rsidRPr="000C272D" w14:paraId="161A83DE" w14:textId="77777777" w:rsidTr="00467EB1">
        <w:tc>
          <w:tcPr>
            <w:tcW w:w="2547" w:type="dxa"/>
          </w:tcPr>
          <w:p w14:paraId="72A315A7" w14:textId="77777777" w:rsidR="006860EA" w:rsidRPr="000C272D" w:rsidRDefault="006860EA" w:rsidP="00467EB1">
            <w:pPr>
              <w:spacing w:after="0" w:line="240" w:lineRule="auto"/>
            </w:pPr>
            <w:r w:rsidRPr="000C272D">
              <w:t>QC A</w:t>
            </w:r>
          </w:p>
        </w:tc>
        <w:tc>
          <w:tcPr>
            <w:tcW w:w="2977" w:type="dxa"/>
          </w:tcPr>
          <w:p w14:paraId="7582A53F" w14:textId="77777777" w:rsidR="006860EA" w:rsidRPr="000C272D" w:rsidRDefault="006860EA" w:rsidP="00467EB1">
            <w:pPr>
              <w:spacing w:after="0" w:line="240" w:lineRule="auto"/>
            </w:pPr>
            <w:r w:rsidRPr="000C272D">
              <w:t>1/100</w:t>
            </w:r>
          </w:p>
        </w:tc>
        <w:tc>
          <w:tcPr>
            <w:tcW w:w="4218" w:type="dxa"/>
          </w:tcPr>
          <w:p w14:paraId="300A4C36" w14:textId="77777777" w:rsidR="006860EA" w:rsidRPr="000C272D" w:rsidRDefault="006860EA" w:rsidP="00467EB1">
            <w:pPr>
              <w:spacing w:after="0" w:line="240" w:lineRule="auto"/>
            </w:pPr>
            <w:r w:rsidRPr="000C272D">
              <w:t>346</w:t>
            </w:r>
          </w:p>
        </w:tc>
      </w:tr>
      <w:tr w:rsidR="006860EA" w:rsidRPr="000C272D" w14:paraId="6BA02EFC" w14:textId="77777777" w:rsidTr="00467EB1">
        <w:tc>
          <w:tcPr>
            <w:tcW w:w="2547" w:type="dxa"/>
          </w:tcPr>
          <w:p w14:paraId="1241A3BC" w14:textId="77777777" w:rsidR="006860EA" w:rsidRPr="000C272D" w:rsidRDefault="006860EA" w:rsidP="00467EB1">
            <w:pPr>
              <w:spacing w:after="0" w:line="240" w:lineRule="auto"/>
            </w:pPr>
            <w:r w:rsidRPr="000C272D">
              <w:t>QC B</w:t>
            </w:r>
          </w:p>
        </w:tc>
        <w:tc>
          <w:tcPr>
            <w:tcW w:w="2977" w:type="dxa"/>
          </w:tcPr>
          <w:p w14:paraId="7B330CBB" w14:textId="77777777" w:rsidR="006860EA" w:rsidRPr="000C272D" w:rsidRDefault="006860EA" w:rsidP="00467EB1">
            <w:pPr>
              <w:spacing w:after="0" w:line="240" w:lineRule="auto"/>
            </w:pPr>
            <w:r w:rsidRPr="000C272D">
              <w:t>1/100</w:t>
            </w:r>
          </w:p>
        </w:tc>
        <w:tc>
          <w:tcPr>
            <w:tcW w:w="4218" w:type="dxa"/>
          </w:tcPr>
          <w:p w14:paraId="707C4CEE" w14:textId="77777777" w:rsidR="006860EA" w:rsidRPr="000C272D" w:rsidRDefault="006860EA" w:rsidP="00467EB1">
            <w:pPr>
              <w:spacing w:after="0" w:line="240" w:lineRule="auto"/>
            </w:pPr>
            <w:r w:rsidRPr="000C272D">
              <w:t>857</w:t>
            </w:r>
          </w:p>
        </w:tc>
      </w:tr>
      <w:tr w:rsidR="006860EA" w:rsidRPr="000C272D" w14:paraId="57E826D9" w14:textId="77777777" w:rsidTr="00467EB1">
        <w:tc>
          <w:tcPr>
            <w:tcW w:w="2547" w:type="dxa"/>
          </w:tcPr>
          <w:p w14:paraId="7B37625E" w14:textId="77777777" w:rsidR="006860EA" w:rsidRPr="000C272D" w:rsidRDefault="006860EA" w:rsidP="00467EB1">
            <w:pPr>
              <w:spacing w:after="0" w:line="240" w:lineRule="auto"/>
            </w:pPr>
            <w:r w:rsidRPr="000C272D">
              <w:t>QC C</w:t>
            </w:r>
          </w:p>
        </w:tc>
        <w:tc>
          <w:tcPr>
            <w:tcW w:w="2977" w:type="dxa"/>
          </w:tcPr>
          <w:p w14:paraId="16C5B4D9" w14:textId="77777777" w:rsidR="006860EA" w:rsidRPr="000C272D" w:rsidRDefault="006860EA" w:rsidP="00467EB1">
            <w:pPr>
              <w:spacing w:after="0" w:line="240" w:lineRule="auto"/>
            </w:pPr>
            <w:r w:rsidRPr="000C272D">
              <w:t>1/100</w:t>
            </w:r>
          </w:p>
        </w:tc>
        <w:tc>
          <w:tcPr>
            <w:tcW w:w="4218" w:type="dxa"/>
          </w:tcPr>
          <w:p w14:paraId="39B7B6AF" w14:textId="77777777" w:rsidR="006860EA" w:rsidRPr="000C272D" w:rsidRDefault="006860EA" w:rsidP="00467EB1">
            <w:pPr>
              <w:spacing w:after="0" w:line="240" w:lineRule="auto"/>
            </w:pPr>
            <w:r w:rsidRPr="000C272D">
              <w:t>1316</w:t>
            </w:r>
          </w:p>
        </w:tc>
      </w:tr>
    </w:tbl>
    <w:p w14:paraId="0027336B" w14:textId="77777777" w:rsidR="00FE3A83" w:rsidRDefault="00FE3A83" w:rsidP="00A42EC5">
      <w:pPr>
        <w:spacing w:before="360" w:after="120"/>
      </w:pPr>
      <w:r>
        <w:lastRenderedPageBreak/>
        <w:t>The sample preparation method was adapted from routine 25OH</w:t>
      </w:r>
      <w:r w:rsidR="005D7116">
        <w:t>D measurement and wa</w:t>
      </w:r>
      <w:r>
        <w:t>s as follows:</w:t>
      </w:r>
    </w:p>
    <w:p w14:paraId="7AEC4883" w14:textId="77777777" w:rsidR="009B39B0" w:rsidRDefault="00C30982" w:rsidP="00180FF3">
      <w:pPr>
        <w:pStyle w:val="ListParagraph"/>
        <w:numPr>
          <w:ilvl w:val="0"/>
          <w:numId w:val="38"/>
        </w:numPr>
      </w:pPr>
      <w:r w:rsidRPr="000C272D">
        <w:t xml:space="preserve">200µl of each </w:t>
      </w:r>
      <w:r>
        <w:t xml:space="preserve">diluted </w:t>
      </w:r>
      <w:r w:rsidRPr="000C272D">
        <w:t xml:space="preserve">standard and QC was </w:t>
      </w:r>
      <w:r w:rsidR="009B39B0">
        <w:t>aliquoted into</w:t>
      </w:r>
      <w:r w:rsidRPr="000C272D">
        <w:t xml:space="preserve"> eppendorf </w:t>
      </w:r>
      <w:r w:rsidR="003052C5">
        <w:t>tubes</w:t>
      </w:r>
      <w:r w:rsidR="009B39B0">
        <w:t>.</w:t>
      </w:r>
    </w:p>
    <w:p w14:paraId="55A6D615" w14:textId="77777777" w:rsidR="009B39B0" w:rsidRDefault="009B39B0" w:rsidP="00180FF3">
      <w:pPr>
        <w:pStyle w:val="ListParagraph"/>
        <w:numPr>
          <w:ilvl w:val="0"/>
          <w:numId w:val="12"/>
        </w:numPr>
      </w:pPr>
      <w:r>
        <w:t>1</w:t>
      </w:r>
      <w:r w:rsidRPr="000C272D">
        <w:t>0µl of internal standard at concentrati</w:t>
      </w:r>
      <w:r>
        <w:t xml:space="preserve">on of 40µg/L was </w:t>
      </w:r>
      <w:r w:rsidRPr="009B39B0">
        <w:t xml:space="preserve">aliquoted into </w:t>
      </w:r>
      <w:r w:rsidR="003052C5">
        <w:t>the</w:t>
      </w:r>
      <w:r>
        <w:t xml:space="preserve"> eppendorf</w:t>
      </w:r>
      <w:r w:rsidRPr="000C272D">
        <w:t>.</w:t>
      </w:r>
    </w:p>
    <w:p w14:paraId="7C6FBBAB" w14:textId="77777777" w:rsidR="009B39B0" w:rsidRDefault="00C30982" w:rsidP="00180FF3">
      <w:pPr>
        <w:pStyle w:val="ListParagraph"/>
        <w:numPr>
          <w:ilvl w:val="0"/>
          <w:numId w:val="12"/>
        </w:numPr>
      </w:pPr>
      <w:r w:rsidRPr="000C272D">
        <w:t xml:space="preserve">1ml of Hexane was added to the eppendorf and inverted for 1 minute. </w:t>
      </w:r>
    </w:p>
    <w:p w14:paraId="657F795E" w14:textId="77777777" w:rsidR="009B39B0" w:rsidRDefault="00C30982" w:rsidP="00180FF3">
      <w:pPr>
        <w:pStyle w:val="ListParagraph"/>
        <w:numPr>
          <w:ilvl w:val="0"/>
          <w:numId w:val="12"/>
        </w:numPr>
      </w:pPr>
      <w:r w:rsidRPr="000C272D">
        <w:t xml:space="preserve">The supernatant was removed and transferred to a 96 well polypropylene tray. </w:t>
      </w:r>
    </w:p>
    <w:p w14:paraId="665FFADD" w14:textId="77777777" w:rsidR="009B39B0" w:rsidRDefault="00C30982" w:rsidP="00180FF3">
      <w:pPr>
        <w:pStyle w:val="ListParagraph"/>
        <w:numPr>
          <w:ilvl w:val="0"/>
          <w:numId w:val="12"/>
        </w:numPr>
      </w:pPr>
      <w:r w:rsidRPr="000C272D">
        <w:t xml:space="preserve">The hexane was </w:t>
      </w:r>
      <w:r>
        <w:t>evaporated</w:t>
      </w:r>
      <w:r w:rsidRPr="000C272D">
        <w:t xml:space="preserve"> and the sample was reconstituted in 100µl 66% methanol:water. </w:t>
      </w:r>
    </w:p>
    <w:p w14:paraId="234E9676" w14:textId="22C55D96" w:rsidR="00F85087" w:rsidRDefault="009B39B0" w:rsidP="00F85087">
      <w:pPr>
        <w:pStyle w:val="ListParagraph"/>
        <w:numPr>
          <w:ilvl w:val="0"/>
          <w:numId w:val="12"/>
        </w:numPr>
      </w:pPr>
      <w:r>
        <w:t>The plate was then vortexed and</w:t>
      </w:r>
      <w:r w:rsidR="00C30982" w:rsidRPr="000C272D">
        <w:t xml:space="preserve"> sealed.</w:t>
      </w:r>
    </w:p>
    <w:p w14:paraId="1C84D7C0" w14:textId="133CCA4C" w:rsidR="006B6B37" w:rsidRPr="000C272D" w:rsidRDefault="003052C5" w:rsidP="005D6EE8">
      <w:r>
        <w:t>Another set of standards and QCs were assessed using distilled water as the sample diluent to give the concentrations lis</w:t>
      </w:r>
      <w:r w:rsidR="00720D5A">
        <w:t xml:space="preserve">ted in </w:t>
      </w:r>
      <w:r w:rsidR="00FC17C1">
        <w:t>table 2.5.</w:t>
      </w:r>
    </w:p>
    <w:p w14:paraId="2F55B3FF" w14:textId="617D4CD7" w:rsidR="00696057" w:rsidRPr="000C272D" w:rsidRDefault="00696057" w:rsidP="00194C9E">
      <w:pPr>
        <w:pStyle w:val="Caption"/>
      </w:pPr>
      <w:bookmarkStart w:id="101" w:name="_Ref518592024"/>
      <w:bookmarkStart w:id="102" w:name="_Toc520790888"/>
      <w:r w:rsidRPr="000C272D">
        <w:t xml:space="preserve">Table </w:t>
      </w:r>
      <w:r w:rsidR="005446FB">
        <w:fldChar w:fldCharType="begin"/>
      </w:r>
      <w:r w:rsidR="005446FB">
        <w:instrText xml:space="preserve"> STYLEREF 1 \s </w:instrText>
      </w:r>
      <w:r w:rsidR="005446FB">
        <w:fldChar w:fldCharType="separate"/>
      </w:r>
      <w:r w:rsidR="00100B6E">
        <w:rPr>
          <w:noProof/>
        </w:rPr>
        <w:t>2</w:t>
      </w:r>
      <w:r w:rsidR="005446FB">
        <w:fldChar w:fldCharType="end"/>
      </w:r>
      <w:r w:rsidR="005446FB">
        <w:t>.</w:t>
      </w:r>
      <w:r w:rsidR="005446FB">
        <w:fldChar w:fldCharType="begin"/>
      </w:r>
      <w:r w:rsidR="005446FB">
        <w:instrText xml:space="preserve"> SEQ Table \* ARABIC \s 1 </w:instrText>
      </w:r>
      <w:r w:rsidR="005446FB">
        <w:fldChar w:fldCharType="separate"/>
      </w:r>
      <w:r w:rsidR="00100B6E">
        <w:rPr>
          <w:noProof/>
        </w:rPr>
        <w:t>5</w:t>
      </w:r>
      <w:r w:rsidR="005446FB">
        <w:fldChar w:fldCharType="end"/>
      </w:r>
      <w:bookmarkEnd w:id="101"/>
      <w:r w:rsidRPr="000C272D">
        <w:t xml:space="preserve">: Standard and QC concentrations </w:t>
      </w:r>
      <w:r w:rsidR="00643D89">
        <w:t>for underivatised samples after</w:t>
      </w:r>
      <w:r w:rsidR="000E6CFE">
        <w:t xml:space="preserve"> dilution with water</w:t>
      </w:r>
      <w:r w:rsidR="00643D89">
        <w:t>.</w:t>
      </w:r>
      <w:bookmarkEnd w:id="102"/>
    </w:p>
    <w:tbl>
      <w:tblPr>
        <w:tblStyle w:val="TableGrid"/>
        <w:tblW w:w="0" w:type="auto"/>
        <w:tblLook w:val="04A0" w:firstRow="1" w:lastRow="0" w:firstColumn="1" w:lastColumn="0" w:noHBand="0" w:noVBand="1"/>
      </w:tblPr>
      <w:tblGrid>
        <w:gridCol w:w="2547"/>
        <w:gridCol w:w="2977"/>
        <w:gridCol w:w="4218"/>
      </w:tblGrid>
      <w:tr w:rsidR="00557B6C" w:rsidRPr="000C272D" w14:paraId="427A5C81" w14:textId="77777777" w:rsidTr="00830442">
        <w:tc>
          <w:tcPr>
            <w:tcW w:w="2547" w:type="dxa"/>
          </w:tcPr>
          <w:p w14:paraId="05E70FE9" w14:textId="77777777" w:rsidR="00557B6C" w:rsidRPr="000C272D" w:rsidRDefault="00557B6C" w:rsidP="006B6B37">
            <w:pPr>
              <w:spacing w:after="0" w:line="240" w:lineRule="auto"/>
            </w:pPr>
            <w:r w:rsidRPr="000C272D">
              <w:t>Standard/QC</w:t>
            </w:r>
          </w:p>
        </w:tc>
        <w:tc>
          <w:tcPr>
            <w:tcW w:w="2977" w:type="dxa"/>
          </w:tcPr>
          <w:p w14:paraId="0C5A220F" w14:textId="77777777" w:rsidR="00557B6C" w:rsidRPr="000C272D" w:rsidRDefault="003052C5" w:rsidP="006B6B37">
            <w:pPr>
              <w:spacing w:after="0" w:line="240" w:lineRule="auto"/>
            </w:pPr>
            <w:r>
              <w:t>Dilution (water</w:t>
            </w:r>
            <w:r w:rsidR="00557B6C" w:rsidRPr="000C272D">
              <w:t>)</w:t>
            </w:r>
          </w:p>
        </w:tc>
        <w:tc>
          <w:tcPr>
            <w:tcW w:w="4218" w:type="dxa"/>
          </w:tcPr>
          <w:p w14:paraId="78D946B4" w14:textId="77777777" w:rsidR="00557B6C" w:rsidRPr="000C272D" w:rsidRDefault="00557B6C" w:rsidP="006B6B37">
            <w:pPr>
              <w:spacing w:after="0" w:line="240" w:lineRule="auto"/>
            </w:pPr>
            <w:r w:rsidRPr="000C272D">
              <w:t>Final concentration (pmol/L)</w:t>
            </w:r>
          </w:p>
        </w:tc>
      </w:tr>
      <w:tr w:rsidR="00557B6C" w:rsidRPr="000C272D" w14:paraId="53469720" w14:textId="77777777" w:rsidTr="00830442">
        <w:tc>
          <w:tcPr>
            <w:tcW w:w="2547" w:type="dxa"/>
          </w:tcPr>
          <w:p w14:paraId="6B3B971A" w14:textId="77777777" w:rsidR="00557B6C" w:rsidRPr="000C272D" w:rsidRDefault="00557B6C" w:rsidP="006B6B37">
            <w:pPr>
              <w:spacing w:after="0" w:line="240" w:lineRule="auto"/>
            </w:pPr>
            <w:r w:rsidRPr="000C272D">
              <w:t>Standard 1</w:t>
            </w:r>
          </w:p>
        </w:tc>
        <w:tc>
          <w:tcPr>
            <w:tcW w:w="2977" w:type="dxa"/>
          </w:tcPr>
          <w:p w14:paraId="6820C345" w14:textId="77777777" w:rsidR="00557B6C" w:rsidRPr="000C272D" w:rsidRDefault="00557B6C" w:rsidP="006B6B37">
            <w:pPr>
              <w:spacing w:after="0" w:line="240" w:lineRule="auto"/>
            </w:pPr>
            <w:r w:rsidRPr="000C272D">
              <w:t>1/100</w:t>
            </w:r>
          </w:p>
        </w:tc>
        <w:tc>
          <w:tcPr>
            <w:tcW w:w="4218" w:type="dxa"/>
          </w:tcPr>
          <w:p w14:paraId="4BF00D99" w14:textId="77777777" w:rsidR="00557B6C" w:rsidRPr="000C272D" w:rsidRDefault="00557B6C" w:rsidP="006B6B37">
            <w:pPr>
              <w:spacing w:after="0" w:line="240" w:lineRule="auto"/>
            </w:pPr>
            <w:r w:rsidRPr="000C272D">
              <w:t>0</w:t>
            </w:r>
          </w:p>
        </w:tc>
      </w:tr>
      <w:tr w:rsidR="00557B6C" w:rsidRPr="000C272D" w14:paraId="366D83AD" w14:textId="77777777" w:rsidTr="00830442">
        <w:tc>
          <w:tcPr>
            <w:tcW w:w="2547" w:type="dxa"/>
          </w:tcPr>
          <w:p w14:paraId="562079B8" w14:textId="77777777" w:rsidR="00557B6C" w:rsidRPr="000C272D" w:rsidRDefault="00557B6C" w:rsidP="006B6B37">
            <w:pPr>
              <w:spacing w:after="0" w:line="240" w:lineRule="auto"/>
            </w:pPr>
            <w:r w:rsidRPr="000C272D">
              <w:t>Standard 2</w:t>
            </w:r>
          </w:p>
        </w:tc>
        <w:tc>
          <w:tcPr>
            <w:tcW w:w="2977" w:type="dxa"/>
          </w:tcPr>
          <w:p w14:paraId="36EA728B" w14:textId="77777777" w:rsidR="00557B6C" w:rsidRPr="000C272D" w:rsidRDefault="00557B6C" w:rsidP="006B6B37">
            <w:pPr>
              <w:spacing w:after="0" w:line="240" w:lineRule="auto"/>
            </w:pPr>
            <w:r w:rsidRPr="000C272D">
              <w:t>1/1600</w:t>
            </w:r>
          </w:p>
        </w:tc>
        <w:tc>
          <w:tcPr>
            <w:tcW w:w="4218" w:type="dxa"/>
          </w:tcPr>
          <w:p w14:paraId="5B390B25" w14:textId="77777777" w:rsidR="00557B6C" w:rsidRPr="000C272D" w:rsidRDefault="00557B6C" w:rsidP="006B6B37">
            <w:pPr>
              <w:spacing w:after="0" w:line="240" w:lineRule="auto"/>
            </w:pPr>
            <w:r w:rsidRPr="000C272D">
              <w:t>10.25</w:t>
            </w:r>
          </w:p>
        </w:tc>
      </w:tr>
      <w:tr w:rsidR="00557B6C" w:rsidRPr="000C272D" w14:paraId="593CA516" w14:textId="77777777" w:rsidTr="00830442">
        <w:tc>
          <w:tcPr>
            <w:tcW w:w="2547" w:type="dxa"/>
          </w:tcPr>
          <w:p w14:paraId="226159A5" w14:textId="77777777" w:rsidR="00557B6C" w:rsidRPr="000C272D" w:rsidRDefault="00557B6C" w:rsidP="006B6B37">
            <w:pPr>
              <w:spacing w:after="0" w:line="240" w:lineRule="auto"/>
            </w:pPr>
            <w:r w:rsidRPr="000C272D">
              <w:t>Standard 2</w:t>
            </w:r>
          </w:p>
        </w:tc>
        <w:tc>
          <w:tcPr>
            <w:tcW w:w="2977" w:type="dxa"/>
          </w:tcPr>
          <w:p w14:paraId="0BB8C199" w14:textId="77777777" w:rsidR="00557B6C" w:rsidRPr="000C272D" w:rsidRDefault="00557B6C" w:rsidP="006B6B37">
            <w:pPr>
              <w:spacing w:after="0" w:line="240" w:lineRule="auto"/>
            </w:pPr>
            <w:r w:rsidRPr="000C272D">
              <w:t>1/800</w:t>
            </w:r>
          </w:p>
        </w:tc>
        <w:tc>
          <w:tcPr>
            <w:tcW w:w="4218" w:type="dxa"/>
          </w:tcPr>
          <w:p w14:paraId="49E7B5F7" w14:textId="77777777" w:rsidR="00557B6C" w:rsidRPr="000C272D" w:rsidRDefault="00557B6C" w:rsidP="006B6B37">
            <w:pPr>
              <w:spacing w:after="0" w:line="240" w:lineRule="auto"/>
            </w:pPr>
            <w:r w:rsidRPr="000C272D">
              <w:t>20.5</w:t>
            </w:r>
          </w:p>
        </w:tc>
      </w:tr>
      <w:tr w:rsidR="00557B6C" w:rsidRPr="000C272D" w14:paraId="6A87B2FE" w14:textId="77777777" w:rsidTr="00830442">
        <w:tc>
          <w:tcPr>
            <w:tcW w:w="2547" w:type="dxa"/>
          </w:tcPr>
          <w:p w14:paraId="06962D77" w14:textId="77777777" w:rsidR="00557B6C" w:rsidRPr="000C272D" w:rsidRDefault="00557B6C" w:rsidP="006B6B37">
            <w:pPr>
              <w:spacing w:after="0" w:line="240" w:lineRule="auto"/>
            </w:pPr>
            <w:r w:rsidRPr="000C272D">
              <w:t>Standard 2</w:t>
            </w:r>
          </w:p>
        </w:tc>
        <w:tc>
          <w:tcPr>
            <w:tcW w:w="2977" w:type="dxa"/>
          </w:tcPr>
          <w:p w14:paraId="4A5AD3FE" w14:textId="77777777" w:rsidR="00557B6C" w:rsidRPr="000C272D" w:rsidRDefault="00557B6C" w:rsidP="006B6B37">
            <w:pPr>
              <w:spacing w:after="0" w:line="240" w:lineRule="auto"/>
            </w:pPr>
            <w:r w:rsidRPr="000C272D">
              <w:t>1/400</w:t>
            </w:r>
          </w:p>
        </w:tc>
        <w:tc>
          <w:tcPr>
            <w:tcW w:w="4218" w:type="dxa"/>
          </w:tcPr>
          <w:p w14:paraId="1983A618" w14:textId="77777777" w:rsidR="00557B6C" w:rsidRPr="000C272D" w:rsidRDefault="00557B6C" w:rsidP="006B6B37">
            <w:pPr>
              <w:spacing w:after="0" w:line="240" w:lineRule="auto"/>
            </w:pPr>
            <w:r w:rsidRPr="000C272D">
              <w:t>41</w:t>
            </w:r>
          </w:p>
        </w:tc>
      </w:tr>
      <w:tr w:rsidR="000E07FB" w:rsidRPr="000C272D" w14:paraId="7F242462" w14:textId="77777777" w:rsidTr="00830442">
        <w:tc>
          <w:tcPr>
            <w:tcW w:w="2547" w:type="dxa"/>
          </w:tcPr>
          <w:p w14:paraId="7C770576" w14:textId="2894C7ED" w:rsidR="000E07FB" w:rsidRPr="000C272D" w:rsidRDefault="000E07FB" w:rsidP="006B6B37">
            <w:pPr>
              <w:spacing w:after="0" w:line="240" w:lineRule="auto"/>
            </w:pPr>
            <w:r>
              <w:t>Standard 2</w:t>
            </w:r>
          </w:p>
        </w:tc>
        <w:tc>
          <w:tcPr>
            <w:tcW w:w="2977" w:type="dxa"/>
          </w:tcPr>
          <w:p w14:paraId="7D197AF9" w14:textId="6EC6A08B" w:rsidR="000E07FB" w:rsidRPr="000C272D" w:rsidRDefault="000E07FB" w:rsidP="006B6B37">
            <w:pPr>
              <w:spacing w:after="0" w:line="240" w:lineRule="auto"/>
            </w:pPr>
            <w:r>
              <w:t>1/200</w:t>
            </w:r>
          </w:p>
        </w:tc>
        <w:tc>
          <w:tcPr>
            <w:tcW w:w="4218" w:type="dxa"/>
          </w:tcPr>
          <w:p w14:paraId="558F8D14" w14:textId="5509DF58" w:rsidR="000E07FB" w:rsidRPr="000C272D" w:rsidRDefault="000E07FB" w:rsidP="006B6B37">
            <w:pPr>
              <w:spacing w:after="0" w:line="240" w:lineRule="auto"/>
            </w:pPr>
            <w:r>
              <w:t>82</w:t>
            </w:r>
          </w:p>
        </w:tc>
      </w:tr>
      <w:tr w:rsidR="00557B6C" w:rsidRPr="000C272D" w14:paraId="4949C6A8" w14:textId="77777777" w:rsidTr="00830442">
        <w:tc>
          <w:tcPr>
            <w:tcW w:w="2547" w:type="dxa"/>
          </w:tcPr>
          <w:p w14:paraId="72EAB707" w14:textId="77777777" w:rsidR="00557B6C" w:rsidRPr="000C272D" w:rsidRDefault="00557B6C" w:rsidP="006B6B37">
            <w:pPr>
              <w:spacing w:after="0" w:line="240" w:lineRule="auto"/>
            </w:pPr>
            <w:r w:rsidRPr="000C272D">
              <w:t>Standard 2</w:t>
            </w:r>
          </w:p>
        </w:tc>
        <w:tc>
          <w:tcPr>
            <w:tcW w:w="2977" w:type="dxa"/>
          </w:tcPr>
          <w:p w14:paraId="317C71F1" w14:textId="77777777" w:rsidR="00557B6C" w:rsidRPr="000C272D" w:rsidRDefault="00557B6C" w:rsidP="006B6B37">
            <w:pPr>
              <w:spacing w:after="0" w:line="240" w:lineRule="auto"/>
            </w:pPr>
            <w:r w:rsidRPr="000C272D">
              <w:t>1/100</w:t>
            </w:r>
          </w:p>
        </w:tc>
        <w:tc>
          <w:tcPr>
            <w:tcW w:w="4218" w:type="dxa"/>
          </w:tcPr>
          <w:p w14:paraId="0E2C01B2" w14:textId="77777777" w:rsidR="00557B6C" w:rsidRPr="000C272D" w:rsidRDefault="00557B6C" w:rsidP="006B6B37">
            <w:pPr>
              <w:spacing w:after="0" w:line="240" w:lineRule="auto"/>
            </w:pPr>
            <w:r w:rsidRPr="000C272D">
              <w:t>164</w:t>
            </w:r>
          </w:p>
        </w:tc>
      </w:tr>
      <w:tr w:rsidR="00557B6C" w:rsidRPr="000C272D" w14:paraId="00EC0CF4" w14:textId="77777777" w:rsidTr="00830442">
        <w:tc>
          <w:tcPr>
            <w:tcW w:w="2547" w:type="dxa"/>
          </w:tcPr>
          <w:p w14:paraId="2E56EF54" w14:textId="77777777" w:rsidR="00557B6C" w:rsidRPr="000C272D" w:rsidRDefault="00557B6C" w:rsidP="006B6B37">
            <w:pPr>
              <w:spacing w:after="0" w:line="240" w:lineRule="auto"/>
            </w:pPr>
            <w:r w:rsidRPr="000C272D">
              <w:t>Standard 3</w:t>
            </w:r>
          </w:p>
        </w:tc>
        <w:tc>
          <w:tcPr>
            <w:tcW w:w="2977" w:type="dxa"/>
          </w:tcPr>
          <w:p w14:paraId="58282A41" w14:textId="77777777" w:rsidR="00557B6C" w:rsidRPr="000C272D" w:rsidRDefault="00557B6C" w:rsidP="006B6B37">
            <w:pPr>
              <w:spacing w:after="0" w:line="240" w:lineRule="auto"/>
            </w:pPr>
            <w:r w:rsidRPr="000C272D">
              <w:t>1/100</w:t>
            </w:r>
          </w:p>
        </w:tc>
        <w:tc>
          <w:tcPr>
            <w:tcW w:w="4218" w:type="dxa"/>
          </w:tcPr>
          <w:p w14:paraId="17E9D70F" w14:textId="77777777" w:rsidR="00557B6C" w:rsidRPr="000C272D" w:rsidRDefault="00557B6C" w:rsidP="006B6B37">
            <w:pPr>
              <w:spacing w:after="0" w:line="240" w:lineRule="auto"/>
            </w:pPr>
            <w:r w:rsidRPr="000C272D">
              <w:t>270</w:t>
            </w:r>
          </w:p>
        </w:tc>
      </w:tr>
      <w:tr w:rsidR="00557B6C" w:rsidRPr="000C272D" w14:paraId="7255C478" w14:textId="77777777" w:rsidTr="00830442">
        <w:tc>
          <w:tcPr>
            <w:tcW w:w="2547" w:type="dxa"/>
          </w:tcPr>
          <w:p w14:paraId="7AB9B073" w14:textId="77777777" w:rsidR="00557B6C" w:rsidRPr="000C272D" w:rsidRDefault="00557B6C" w:rsidP="006B6B37">
            <w:pPr>
              <w:spacing w:after="0" w:line="240" w:lineRule="auto"/>
            </w:pPr>
            <w:r w:rsidRPr="000C272D">
              <w:t>Standard 4</w:t>
            </w:r>
          </w:p>
        </w:tc>
        <w:tc>
          <w:tcPr>
            <w:tcW w:w="2977" w:type="dxa"/>
          </w:tcPr>
          <w:p w14:paraId="40B31461" w14:textId="77777777" w:rsidR="00557B6C" w:rsidRPr="000C272D" w:rsidRDefault="00557B6C" w:rsidP="006B6B37">
            <w:pPr>
              <w:spacing w:after="0" w:line="240" w:lineRule="auto"/>
            </w:pPr>
            <w:r w:rsidRPr="000C272D">
              <w:t>1/100</w:t>
            </w:r>
          </w:p>
        </w:tc>
        <w:tc>
          <w:tcPr>
            <w:tcW w:w="4218" w:type="dxa"/>
          </w:tcPr>
          <w:p w14:paraId="3121A222" w14:textId="77777777" w:rsidR="00557B6C" w:rsidRPr="000C272D" w:rsidRDefault="00557B6C" w:rsidP="006B6B37">
            <w:pPr>
              <w:spacing w:after="0" w:line="240" w:lineRule="auto"/>
            </w:pPr>
            <w:r w:rsidRPr="000C272D">
              <w:t>666</w:t>
            </w:r>
          </w:p>
        </w:tc>
      </w:tr>
      <w:tr w:rsidR="00557B6C" w:rsidRPr="000C272D" w14:paraId="77B77C95" w14:textId="77777777" w:rsidTr="00830442">
        <w:tc>
          <w:tcPr>
            <w:tcW w:w="2547" w:type="dxa"/>
          </w:tcPr>
          <w:p w14:paraId="5F5F32CB" w14:textId="77777777" w:rsidR="00557B6C" w:rsidRPr="000C272D" w:rsidRDefault="00557B6C" w:rsidP="006B6B37">
            <w:pPr>
              <w:spacing w:after="0" w:line="240" w:lineRule="auto"/>
            </w:pPr>
            <w:r w:rsidRPr="000C272D">
              <w:t>Standard 5</w:t>
            </w:r>
          </w:p>
        </w:tc>
        <w:tc>
          <w:tcPr>
            <w:tcW w:w="2977" w:type="dxa"/>
          </w:tcPr>
          <w:p w14:paraId="622C71AE" w14:textId="77777777" w:rsidR="00557B6C" w:rsidRPr="000C272D" w:rsidRDefault="00557B6C" w:rsidP="006B6B37">
            <w:pPr>
              <w:spacing w:after="0" w:line="240" w:lineRule="auto"/>
            </w:pPr>
            <w:r w:rsidRPr="000C272D">
              <w:t>1/100</w:t>
            </w:r>
          </w:p>
        </w:tc>
        <w:tc>
          <w:tcPr>
            <w:tcW w:w="4218" w:type="dxa"/>
          </w:tcPr>
          <w:p w14:paraId="5E121B8B" w14:textId="77777777" w:rsidR="00557B6C" w:rsidRPr="000C272D" w:rsidRDefault="00557B6C" w:rsidP="006B6B37">
            <w:pPr>
              <w:spacing w:after="0" w:line="240" w:lineRule="auto"/>
            </w:pPr>
            <w:r w:rsidRPr="000C272D">
              <w:t>1841</w:t>
            </w:r>
          </w:p>
        </w:tc>
      </w:tr>
      <w:tr w:rsidR="00557B6C" w:rsidRPr="000C272D" w14:paraId="5406D238" w14:textId="77777777" w:rsidTr="00830442">
        <w:tc>
          <w:tcPr>
            <w:tcW w:w="2547" w:type="dxa"/>
          </w:tcPr>
          <w:p w14:paraId="55335F35" w14:textId="77777777" w:rsidR="00557B6C" w:rsidRPr="000C272D" w:rsidRDefault="00557B6C" w:rsidP="006B6B37">
            <w:pPr>
              <w:spacing w:after="0" w:line="240" w:lineRule="auto"/>
            </w:pPr>
            <w:r w:rsidRPr="000C272D">
              <w:t>QC A</w:t>
            </w:r>
          </w:p>
        </w:tc>
        <w:tc>
          <w:tcPr>
            <w:tcW w:w="2977" w:type="dxa"/>
          </w:tcPr>
          <w:p w14:paraId="2ED8507E" w14:textId="77777777" w:rsidR="00557B6C" w:rsidRPr="000C272D" w:rsidRDefault="00557B6C" w:rsidP="006B6B37">
            <w:pPr>
              <w:spacing w:after="0" w:line="240" w:lineRule="auto"/>
            </w:pPr>
            <w:r w:rsidRPr="000C272D">
              <w:t>1/100</w:t>
            </w:r>
          </w:p>
        </w:tc>
        <w:tc>
          <w:tcPr>
            <w:tcW w:w="4218" w:type="dxa"/>
          </w:tcPr>
          <w:p w14:paraId="3B94BC41" w14:textId="77777777" w:rsidR="00557B6C" w:rsidRPr="000C272D" w:rsidRDefault="00557B6C" w:rsidP="006B6B37">
            <w:pPr>
              <w:spacing w:after="0" w:line="240" w:lineRule="auto"/>
            </w:pPr>
            <w:r w:rsidRPr="000C272D">
              <w:t>346</w:t>
            </w:r>
          </w:p>
        </w:tc>
      </w:tr>
      <w:tr w:rsidR="00557B6C" w:rsidRPr="000C272D" w14:paraId="13762D89" w14:textId="77777777" w:rsidTr="00830442">
        <w:tc>
          <w:tcPr>
            <w:tcW w:w="2547" w:type="dxa"/>
          </w:tcPr>
          <w:p w14:paraId="24BB888F" w14:textId="77777777" w:rsidR="00557B6C" w:rsidRPr="000C272D" w:rsidRDefault="00557B6C" w:rsidP="006B6B37">
            <w:pPr>
              <w:spacing w:after="0" w:line="240" w:lineRule="auto"/>
            </w:pPr>
            <w:r w:rsidRPr="000C272D">
              <w:t>QC B</w:t>
            </w:r>
          </w:p>
        </w:tc>
        <w:tc>
          <w:tcPr>
            <w:tcW w:w="2977" w:type="dxa"/>
          </w:tcPr>
          <w:p w14:paraId="4972A419" w14:textId="77777777" w:rsidR="00557B6C" w:rsidRPr="000C272D" w:rsidRDefault="00557B6C" w:rsidP="006B6B37">
            <w:pPr>
              <w:spacing w:after="0" w:line="240" w:lineRule="auto"/>
            </w:pPr>
            <w:r w:rsidRPr="000C272D">
              <w:t>1/100</w:t>
            </w:r>
          </w:p>
        </w:tc>
        <w:tc>
          <w:tcPr>
            <w:tcW w:w="4218" w:type="dxa"/>
          </w:tcPr>
          <w:p w14:paraId="4E0E3E3B" w14:textId="77777777" w:rsidR="00557B6C" w:rsidRPr="000C272D" w:rsidRDefault="00557B6C" w:rsidP="006B6B37">
            <w:pPr>
              <w:spacing w:after="0" w:line="240" w:lineRule="auto"/>
            </w:pPr>
            <w:r w:rsidRPr="000C272D">
              <w:t>857</w:t>
            </w:r>
          </w:p>
        </w:tc>
      </w:tr>
      <w:tr w:rsidR="00557B6C" w:rsidRPr="000C272D" w14:paraId="52273B07" w14:textId="77777777" w:rsidTr="00830442">
        <w:tc>
          <w:tcPr>
            <w:tcW w:w="2547" w:type="dxa"/>
          </w:tcPr>
          <w:p w14:paraId="37BD9AEA" w14:textId="77777777" w:rsidR="00557B6C" w:rsidRPr="000C272D" w:rsidRDefault="00557B6C" w:rsidP="006B6B37">
            <w:pPr>
              <w:spacing w:after="0" w:line="240" w:lineRule="auto"/>
            </w:pPr>
            <w:r w:rsidRPr="000C272D">
              <w:t>QC C</w:t>
            </w:r>
          </w:p>
        </w:tc>
        <w:tc>
          <w:tcPr>
            <w:tcW w:w="2977" w:type="dxa"/>
          </w:tcPr>
          <w:p w14:paraId="7FECDB0C" w14:textId="77777777" w:rsidR="00557B6C" w:rsidRPr="000C272D" w:rsidRDefault="00557B6C" w:rsidP="006B6B37">
            <w:pPr>
              <w:spacing w:after="0" w:line="240" w:lineRule="auto"/>
            </w:pPr>
            <w:r w:rsidRPr="000C272D">
              <w:t>1/100</w:t>
            </w:r>
          </w:p>
        </w:tc>
        <w:tc>
          <w:tcPr>
            <w:tcW w:w="4218" w:type="dxa"/>
          </w:tcPr>
          <w:p w14:paraId="3C9C459C" w14:textId="77777777" w:rsidR="00557B6C" w:rsidRPr="000C272D" w:rsidRDefault="00557B6C" w:rsidP="006B6B37">
            <w:pPr>
              <w:spacing w:after="0" w:line="240" w:lineRule="auto"/>
            </w:pPr>
            <w:r w:rsidRPr="000C272D">
              <w:t>1316</w:t>
            </w:r>
          </w:p>
        </w:tc>
      </w:tr>
    </w:tbl>
    <w:p w14:paraId="46104EB7" w14:textId="77777777" w:rsidR="00E86807" w:rsidRDefault="00E86807" w:rsidP="005D6EE8"/>
    <w:p w14:paraId="7AA88DC8" w14:textId="7D0B4BCF" w:rsidR="003052C5" w:rsidRPr="000C272D" w:rsidRDefault="003052C5" w:rsidP="003259F5">
      <w:pPr>
        <w:spacing w:after="120"/>
      </w:pPr>
      <w:r>
        <w:t>The sample</w:t>
      </w:r>
      <w:r w:rsidR="003B33BC">
        <w:t xml:space="preserve"> preparation for the</w:t>
      </w:r>
      <w:r w:rsidR="005D7116">
        <w:t xml:space="preserve"> samples </w:t>
      </w:r>
      <w:r w:rsidR="003B33BC">
        <w:t>prepared as stated in</w:t>
      </w:r>
      <w:r w:rsidR="00D105FC">
        <w:t xml:space="preserve"> </w:t>
      </w:r>
      <w:r w:rsidR="00FC17C1">
        <w:t>table 2.5</w:t>
      </w:r>
      <w:r w:rsidR="00D105FC">
        <w:t xml:space="preserve"> </w:t>
      </w:r>
      <w:r w:rsidR="005D7116">
        <w:t>wa</w:t>
      </w:r>
      <w:r>
        <w:t>s as follows:</w:t>
      </w:r>
    </w:p>
    <w:p w14:paraId="2F54208D" w14:textId="1029C777" w:rsidR="00107F98" w:rsidRPr="000C272D" w:rsidRDefault="00107F98" w:rsidP="00D975E0">
      <w:pPr>
        <w:pStyle w:val="ListParagraph"/>
        <w:numPr>
          <w:ilvl w:val="0"/>
          <w:numId w:val="38"/>
        </w:numPr>
      </w:pPr>
      <w:r w:rsidRPr="000C272D">
        <w:t>5</w:t>
      </w:r>
      <w:r w:rsidR="003052C5">
        <w:t>00</w:t>
      </w:r>
      <w:r w:rsidRPr="000C272D">
        <w:t xml:space="preserve">µl of </w:t>
      </w:r>
      <w:r w:rsidR="00D975E0" w:rsidRPr="000C272D">
        <w:t xml:space="preserve">each </w:t>
      </w:r>
      <w:r w:rsidR="00D975E0">
        <w:t xml:space="preserve">diluted </w:t>
      </w:r>
      <w:r w:rsidR="00D975E0" w:rsidRPr="000C272D">
        <w:t xml:space="preserve">standard and QC was </w:t>
      </w:r>
      <w:r w:rsidR="00D975E0">
        <w:t>aliquoted into</w:t>
      </w:r>
      <w:r w:rsidR="00D975E0" w:rsidRPr="000C272D">
        <w:t xml:space="preserve"> eppendorf </w:t>
      </w:r>
      <w:r w:rsidR="00D975E0">
        <w:t>tubes.</w:t>
      </w:r>
    </w:p>
    <w:p w14:paraId="49719478" w14:textId="77777777" w:rsidR="00107F98" w:rsidRPr="000C272D" w:rsidRDefault="00967ABE" w:rsidP="00180FF3">
      <w:pPr>
        <w:pStyle w:val="ListParagraph"/>
        <w:numPr>
          <w:ilvl w:val="0"/>
          <w:numId w:val="12"/>
        </w:numPr>
      </w:pPr>
      <w:r w:rsidRPr="000C272D">
        <w:t>6 s</w:t>
      </w:r>
      <w:r w:rsidR="003052C5">
        <w:t>aliva samples were used neat,</w:t>
      </w:r>
      <w:r w:rsidR="003052C5" w:rsidRPr="003052C5">
        <w:t xml:space="preserve"> </w:t>
      </w:r>
      <w:r w:rsidR="003052C5" w:rsidRPr="000C272D">
        <w:t>5</w:t>
      </w:r>
      <w:r w:rsidR="003052C5">
        <w:t>00</w:t>
      </w:r>
      <w:r w:rsidR="003052C5" w:rsidRPr="000C272D">
        <w:t xml:space="preserve">µl </w:t>
      </w:r>
      <w:r w:rsidR="00107F98" w:rsidRPr="000C272D">
        <w:t xml:space="preserve">of each was pipetted into </w:t>
      </w:r>
      <w:r w:rsidR="003052C5">
        <w:t xml:space="preserve">eppendorf </w:t>
      </w:r>
      <w:r w:rsidR="00107F98" w:rsidRPr="000C272D">
        <w:t xml:space="preserve">tubes. </w:t>
      </w:r>
    </w:p>
    <w:p w14:paraId="255991DE" w14:textId="3CF9938D" w:rsidR="00107F98" w:rsidRPr="000C272D" w:rsidRDefault="00107F98" w:rsidP="00180FF3">
      <w:pPr>
        <w:pStyle w:val="ListParagraph"/>
        <w:numPr>
          <w:ilvl w:val="0"/>
          <w:numId w:val="12"/>
        </w:numPr>
      </w:pPr>
      <w:r w:rsidRPr="000C272D">
        <w:t>20µl of internal standard at concentration of</w:t>
      </w:r>
      <w:r w:rsidR="003052C5">
        <w:t xml:space="preserve"> 100µg/L was added</w:t>
      </w:r>
      <w:r w:rsidR="003B33BC">
        <w:t xml:space="preserve"> to each</w:t>
      </w:r>
      <w:r w:rsidR="003052C5">
        <w:t xml:space="preserve"> eppendorf</w:t>
      </w:r>
      <w:r w:rsidRPr="000C272D">
        <w:t>.</w:t>
      </w:r>
    </w:p>
    <w:p w14:paraId="783DB60E" w14:textId="77777777" w:rsidR="00107F98" w:rsidRPr="000C272D" w:rsidRDefault="003052C5" w:rsidP="00180FF3">
      <w:pPr>
        <w:pStyle w:val="ListParagraph"/>
        <w:numPr>
          <w:ilvl w:val="0"/>
          <w:numId w:val="12"/>
        </w:numPr>
      </w:pPr>
      <w:r>
        <w:lastRenderedPageBreak/>
        <w:t>300µl of 66% methanol:water</w:t>
      </w:r>
      <w:r w:rsidR="00107F98" w:rsidRPr="000C272D">
        <w:t xml:space="preserve"> was added and the tubes were capped and vortexed for 2 minutes.</w:t>
      </w:r>
    </w:p>
    <w:p w14:paraId="727E3111" w14:textId="77777777" w:rsidR="00107F98" w:rsidRPr="000C272D" w:rsidRDefault="00107F98" w:rsidP="00180FF3">
      <w:pPr>
        <w:pStyle w:val="ListParagraph"/>
        <w:numPr>
          <w:ilvl w:val="0"/>
          <w:numId w:val="12"/>
        </w:numPr>
      </w:pPr>
      <w:r w:rsidRPr="000C272D">
        <w:t>800µl of Hexane and 800µl of me</w:t>
      </w:r>
      <w:r w:rsidR="00557B6C" w:rsidRPr="000C272D">
        <w:t>t</w:t>
      </w:r>
      <w:r w:rsidRPr="000C272D">
        <w:t>hyl-tert-bytyl-ether (MTBE) was added to each sample and the samples were vortexed again for 2 minutes.</w:t>
      </w:r>
    </w:p>
    <w:p w14:paraId="6E2D4E49" w14:textId="77777777" w:rsidR="005D7116" w:rsidRDefault="00107F98" w:rsidP="00180FF3">
      <w:pPr>
        <w:pStyle w:val="ListParagraph"/>
        <w:numPr>
          <w:ilvl w:val="0"/>
          <w:numId w:val="12"/>
        </w:numPr>
      </w:pPr>
      <w:r w:rsidRPr="000C272D">
        <w:t>The supernatant was removed and transferred to a well in a 96 well plat</w:t>
      </w:r>
      <w:r w:rsidR="00D57303">
        <w:t>e. The hexane was then evaporated</w:t>
      </w:r>
      <w:r w:rsidRPr="000C272D">
        <w:t xml:space="preserve"> and the samples were reconstituted in 100µl of 66% methanol.</w:t>
      </w:r>
    </w:p>
    <w:p w14:paraId="2C0AB46B" w14:textId="78F7455B" w:rsidR="00C7512B" w:rsidRDefault="00D975E0" w:rsidP="00990D03">
      <w:pPr>
        <w:pStyle w:val="ListParagraph"/>
        <w:numPr>
          <w:ilvl w:val="0"/>
          <w:numId w:val="12"/>
        </w:numPr>
      </w:pPr>
      <w:r>
        <w:t>The plate was then vortexed and</w:t>
      </w:r>
      <w:r w:rsidRPr="000C272D">
        <w:t xml:space="preserve"> sealed.</w:t>
      </w:r>
    </w:p>
    <w:p w14:paraId="0252B7CF" w14:textId="0D12182F" w:rsidR="00D105FC" w:rsidRDefault="002903B7" w:rsidP="002903B7">
      <w:pPr>
        <w:pStyle w:val="Heading4"/>
      </w:pPr>
      <w:r>
        <w:t>Sample preparation and extraction for samples derivatised with PTAD</w:t>
      </w:r>
    </w:p>
    <w:p w14:paraId="70043F98" w14:textId="7252F813" w:rsidR="001F4710" w:rsidRDefault="00C7512B" w:rsidP="001F4710">
      <w:r>
        <w:t>For the assessment of PTAD as a derivatising agent,</w:t>
      </w:r>
      <w:r w:rsidR="00041C91">
        <w:t xml:space="preserve"> the</w:t>
      </w:r>
      <w:r w:rsidR="001F4710">
        <w:t xml:space="preserve"> standard and QC</w:t>
      </w:r>
      <w:r w:rsidR="001F4710" w:rsidRPr="000C272D">
        <w:t xml:space="preserve"> </w:t>
      </w:r>
      <w:r w:rsidR="001F4710">
        <w:t xml:space="preserve">concentrations </w:t>
      </w:r>
      <w:r w:rsidR="001F4710" w:rsidRPr="000C272D">
        <w:t>we</w:t>
      </w:r>
      <w:r w:rsidR="00720D5A">
        <w:t xml:space="preserve">re the same as used in </w:t>
      </w:r>
      <w:r w:rsidR="00FC17C1">
        <w:t xml:space="preserve">table 2.5 </w:t>
      </w:r>
      <w:r>
        <w:t>so that the</w:t>
      </w:r>
      <w:r w:rsidR="00642A7C">
        <w:t xml:space="preserve"> derivatisation method </w:t>
      </w:r>
      <w:r>
        <w:t xml:space="preserve">could be compared </w:t>
      </w:r>
      <w:r w:rsidR="00642A7C">
        <w:t>with the underivatised method</w:t>
      </w:r>
      <w:r w:rsidR="001F4710" w:rsidRPr="000C272D">
        <w:t>.</w:t>
      </w:r>
      <w:r w:rsidR="001F4710">
        <w:t xml:space="preserve"> The same </w:t>
      </w:r>
      <w:r w:rsidR="006A5557">
        <w:t xml:space="preserve">6 </w:t>
      </w:r>
      <w:r w:rsidR="001F4710">
        <w:t>salivary samples were also used.</w:t>
      </w:r>
      <w:r w:rsidR="00BA1BDB">
        <w:t xml:space="preserve"> Sample preparation </w:t>
      </w:r>
      <w:r w:rsidR="00BF7D1D">
        <w:t xml:space="preserve">for all method development with samples derivatised with PTAD </w:t>
      </w:r>
      <w:r w:rsidR="00BA1BDB">
        <w:t>was as follows:</w:t>
      </w:r>
    </w:p>
    <w:p w14:paraId="6E08B0A3" w14:textId="152C49D9" w:rsidR="001F4710" w:rsidRPr="000C272D" w:rsidRDefault="001F4710" w:rsidP="001F4710">
      <w:pPr>
        <w:pStyle w:val="ListParagraph"/>
        <w:numPr>
          <w:ilvl w:val="0"/>
          <w:numId w:val="12"/>
        </w:numPr>
      </w:pPr>
      <w:r w:rsidRPr="000C272D">
        <w:t>5</w:t>
      </w:r>
      <w:r w:rsidR="009529B1">
        <w:t>00</w:t>
      </w:r>
      <w:r w:rsidRPr="000C272D">
        <w:t xml:space="preserve">µl of </w:t>
      </w:r>
      <w:r w:rsidR="009529B1">
        <w:t xml:space="preserve">calibrants and QCs diluted in water to the concentrations listed </w:t>
      </w:r>
      <w:r w:rsidR="00FC17C1">
        <w:t>table 2.5</w:t>
      </w:r>
      <w:r w:rsidR="009529B1">
        <w:t xml:space="preserve"> was pipetted into eppendorf tubes.</w:t>
      </w:r>
    </w:p>
    <w:p w14:paraId="5E6D5852" w14:textId="6DAEFAE1" w:rsidR="001F4710" w:rsidRPr="000C272D" w:rsidRDefault="009529B1" w:rsidP="001F4710">
      <w:pPr>
        <w:pStyle w:val="ListParagraph"/>
        <w:numPr>
          <w:ilvl w:val="0"/>
          <w:numId w:val="12"/>
        </w:numPr>
      </w:pPr>
      <w:r>
        <w:t>6 saliva samples were used</w:t>
      </w:r>
      <w:r w:rsidR="001F4710" w:rsidRPr="000C272D">
        <w:t>,</w:t>
      </w:r>
      <w:r w:rsidRPr="009529B1">
        <w:t xml:space="preserve"> </w:t>
      </w:r>
      <w:r w:rsidRPr="000C272D">
        <w:t>5</w:t>
      </w:r>
      <w:r>
        <w:t>00</w:t>
      </w:r>
      <w:r w:rsidRPr="000C272D">
        <w:t xml:space="preserve">µl </w:t>
      </w:r>
      <w:r w:rsidR="001F4710" w:rsidRPr="000C272D">
        <w:t>of each was pipetted into</w:t>
      </w:r>
      <w:r>
        <w:t xml:space="preserve"> eppendorf</w:t>
      </w:r>
      <w:r w:rsidR="001F4710" w:rsidRPr="000C272D">
        <w:t xml:space="preserve"> tubes. </w:t>
      </w:r>
    </w:p>
    <w:p w14:paraId="23E22C6A" w14:textId="77777777" w:rsidR="001F4710" w:rsidRPr="000C272D" w:rsidRDefault="001F4710" w:rsidP="001F4710">
      <w:pPr>
        <w:pStyle w:val="ListParagraph"/>
        <w:numPr>
          <w:ilvl w:val="0"/>
          <w:numId w:val="12"/>
        </w:numPr>
      </w:pPr>
      <w:r w:rsidRPr="000C272D">
        <w:t>20µl of internal standard at concentration of 100µg/L was added to the samples.</w:t>
      </w:r>
    </w:p>
    <w:p w14:paraId="36CEA431" w14:textId="77777777" w:rsidR="001F4710" w:rsidRPr="000C272D" w:rsidRDefault="001F4710" w:rsidP="001F4710">
      <w:pPr>
        <w:pStyle w:val="ListParagraph"/>
        <w:numPr>
          <w:ilvl w:val="0"/>
          <w:numId w:val="12"/>
        </w:numPr>
      </w:pPr>
      <w:r>
        <w:t>300µl of 50% m</w:t>
      </w:r>
      <w:r w:rsidRPr="000C272D">
        <w:t>ethanol</w:t>
      </w:r>
      <w:r>
        <w:t>:</w:t>
      </w:r>
      <w:r w:rsidRPr="000C272D">
        <w:t>isopropanol</w:t>
      </w:r>
      <w:r>
        <w:t xml:space="preserve"> </w:t>
      </w:r>
      <w:r w:rsidRPr="000C272D">
        <w:t>was added and the tubes were capped and vortexed for 2 minutes.</w:t>
      </w:r>
    </w:p>
    <w:p w14:paraId="307DC2CB" w14:textId="77777777" w:rsidR="001F4710" w:rsidRPr="000C272D" w:rsidRDefault="001F4710" w:rsidP="001F4710">
      <w:pPr>
        <w:pStyle w:val="ListParagraph"/>
        <w:numPr>
          <w:ilvl w:val="0"/>
          <w:numId w:val="12"/>
        </w:numPr>
      </w:pPr>
      <w:r>
        <w:t>800µl of h</w:t>
      </w:r>
      <w:r w:rsidRPr="000C272D">
        <w:t xml:space="preserve">exane and 800µl </w:t>
      </w:r>
      <w:r>
        <w:t>of MTBE</w:t>
      </w:r>
      <w:r w:rsidRPr="000C272D">
        <w:t xml:space="preserve"> was added to each sample and the samples were vortexed again for 2 minutes.</w:t>
      </w:r>
    </w:p>
    <w:p w14:paraId="63A6BB2A" w14:textId="77777777" w:rsidR="001F4710" w:rsidRPr="000C272D" w:rsidRDefault="001F4710" w:rsidP="001F4710">
      <w:pPr>
        <w:pStyle w:val="ListParagraph"/>
        <w:numPr>
          <w:ilvl w:val="0"/>
          <w:numId w:val="12"/>
        </w:numPr>
      </w:pPr>
      <w:r w:rsidRPr="000C272D">
        <w:t>The supernatant was removed and transferred to a well in a 96 well plate</w:t>
      </w:r>
      <w:r>
        <w:t>. The hexane was then evaporated</w:t>
      </w:r>
      <w:r w:rsidRPr="000C272D">
        <w:t>.</w:t>
      </w:r>
    </w:p>
    <w:p w14:paraId="0E6716CC" w14:textId="77777777" w:rsidR="001F4710" w:rsidRPr="000C272D" w:rsidRDefault="001F4710" w:rsidP="001F4710">
      <w:pPr>
        <w:pStyle w:val="ListParagraph"/>
        <w:numPr>
          <w:ilvl w:val="0"/>
          <w:numId w:val="12"/>
        </w:numPr>
      </w:pPr>
      <w:r w:rsidRPr="000C272D">
        <w:t>0.5mg PTAD in 1ml acetonitrile was made and 50µl was added to the wells.</w:t>
      </w:r>
    </w:p>
    <w:p w14:paraId="23E2501A" w14:textId="77777777" w:rsidR="001F4710" w:rsidRPr="000C272D" w:rsidRDefault="001F4710" w:rsidP="001F4710">
      <w:pPr>
        <w:pStyle w:val="ListParagraph"/>
        <w:numPr>
          <w:ilvl w:val="0"/>
          <w:numId w:val="12"/>
        </w:numPr>
      </w:pPr>
      <w:r w:rsidRPr="000C272D">
        <w:t>The samples were vortexed for 1 minute and left in the dark for 1 hour.</w:t>
      </w:r>
    </w:p>
    <w:p w14:paraId="3C27AD91" w14:textId="77777777" w:rsidR="001F4710" w:rsidRPr="000C272D" w:rsidRDefault="001F4710" w:rsidP="001F4710">
      <w:pPr>
        <w:pStyle w:val="ListParagraph"/>
        <w:numPr>
          <w:ilvl w:val="0"/>
          <w:numId w:val="12"/>
        </w:numPr>
      </w:pPr>
      <w:r w:rsidRPr="000C272D">
        <w:t xml:space="preserve">The reaction was stopped by adding 50µl ethanol which was then </w:t>
      </w:r>
      <w:r>
        <w:t>evaporated</w:t>
      </w:r>
      <w:r w:rsidRPr="000C272D">
        <w:t>.</w:t>
      </w:r>
    </w:p>
    <w:p w14:paraId="593A6F63" w14:textId="77777777" w:rsidR="001F4710" w:rsidRDefault="001F4710" w:rsidP="001F4710">
      <w:pPr>
        <w:pStyle w:val="ListParagraph"/>
        <w:numPr>
          <w:ilvl w:val="0"/>
          <w:numId w:val="12"/>
        </w:numPr>
      </w:pPr>
      <w:r>
        <w:t>60µl of 66% methanol:water</w:t>
      </w:r>
      <w:r w:rsidRPr="000C272D">
        <w:t xml:space="preserve"> was added to each well and the wells were vortexed for 1 minute.</w:t>
      </w:r>
    </w:p>
    <w:p w14:paraId="63BC5840" w14:textId="79FB30F6" w:rsidR="00D105FC" w:rsidRDefault="00642A7C" w:rsidP="00D105FC">
      <w:r>
        <w:lastRenderedPageBreak/>
        <w:t>The</w:t>
      </w:r>
      <w:r w:rsidR="00C7512B">
        <w:t xml:space="preserve"> next experiment</w:t>
      </w:r>
      <w:r>
        <w:t xml:space="preserve"> compared </w:t>
      </w:r>
      <w:r w:rsidR="00A76CD7">
        <w:t xml:space="preserve">BSA/PBS and water as </w:t>
      </w:r>
      <w:r>
        <w:t xml:space="preserve">diluents. The sample preparation was the same as used for PTAD derivatised samples initially, </w:t>
      </w:r>
      <w:r w:rsidR="00121A13">
        <w:t>except the</w:t>
      </w:r>
      <w:r>
        <w:t xml:space="preserve"> final concentrations listed in </w:t>
      </w:r>
      <w:r w:rsidR="00FC17C1">
        <w:t>table 2.6</w:t>
      </w:r>
      <w:r w:rsidR="00121A13">
        <w:t xml:space="preserve"> were used</w:t>
      </w:r>
      <w:r>
        <w:t>.</w:t>
      </w:r>
    </w:p>
    <w:p w14:paraId="04EFEA18" w14:textId="7DBFCCB3" w:rsidR="00031144" w:rsidRDefault="00031144" w:rsidP="00031144">
      <w:pPr>
        <w:pStyle w:val="Caption"/>
        <w:keepNext/>
      </w:pPr>
      <w:bookmarkStart w:id="103" w:name="_Ref518662626"/>
      <w:bookmarkStart w:id="104" w:name="_Toc520790889"/>
      <w:r>
        <w:t xml:space="preserve">Table </w:t>
      </w:r>
      <w:r w:rsidR="005446FB">
        <w:fldChar w:fldCharType="begin"/>
      </w:r>
      <w:r w:rsidR="005446FB">
        <w:instrText xml:space="preserve"> STYLEREF 1 \s </w:instrText>
      </w:r>
      <w:r w:rsidR="005446FB">
        <w:fldChar w:fldCharType="separate"/>
      </w:r>
      <w:r w:rsidR="00100B6E">
        <w:rPr>
          <w:noProof/>
        </w:rPr>
        <w:t>2</w:t>
      </w:r>
      <w:r w:rsidR="005446FB">
        <w:fldChar w:fldCharType="end"/>
      </w:r>
      <w:r w:rsidR="005446FB">
        <w:t>.</w:t>
      </w:r>
      <w:r w:rsidR="005446FB">
        <w:fldChar w:fldCharType="begin"/>
      </w:r>
      <w:r w:rsidR="005446FB">
        <w:instrText xml:space="preserve"> SEQ Table \* ARABIC \s 1 </w:instrText>
      </w:r>
      <w:r w:rsidR="005446FB">
        <w:fldChar w:fldCharType="separate"/>
      </w:r>
      <w:r w:rsidR="00100B6E">
        <w:rPr>
          <w:noProof/>
        </w:rPr>
        <w:t>6</w:t>
      </w:r>
      <w:r w:rsidR="005446FB">
        <w:fldChar w:fldCharType="end"/>
      </w:r>
      <w:bookmarkEnd w:id="103"/>
      <w:r w:rsidR="00BF7D1D">
        <w:t xml:space="preserve"> Standards and QC con</w:t>
      </w:r>
      <w:r w:rsidR="00D53373">
        <w:t xml:space="preserve">centrations </w:t>
      </w:r>
      <w:r w:rsidR="0072326C">
        <w:t xml:space="preserve">in PTAD derivatised samples </w:t>
      </w:r>
      <w:r w:rsidR="00D53373">
        <w:t>for comparison of sample diluents</w:t>
      </w:r>
      <w:r w:rsidR="000A130F">
        <w:t>.</w:t>
      </w:r>
      <w:bookmarkEnd w:id="104"/>
    </w:p>
    <w:tbl>
      <w:tblPr>
        <w:tblStyle w:val="TableGrid"/>
        <w:tblW w:w="0" w:type="auto"/>
        <w:tblLook w:val="04A0" w:firstRow="1" w:lastRow="0" w:firstColumn="1" w:lastColumn="0" w:noHBand="0" w:noVBand="1"/>
      </w:tblPr>
      <w:tblGrid>
        <w:gridCol w:w="2547"/>
        <w:gridCol w:w="2977"/>
        <w:gridCol w:w="4218"/>
      </w:tblGrid>
      <w:tr w:rsidR="00041C91" w:rsidRPr="000C272D" w14:paraId="2EB14B7B" w14:textId="77777777" w:rsidTr="007D4B9C">
        <w:tc>
          <w:tcPr>
            <w:tcW w:w="2547" w:type="dxa"/>
          </w:tcPr>
          <w:p w14:paraId="77898374" w14:textId="77777777" w:rsidR="00041C91" w:rsidRPr="000C272D" w:rsidRDefault="00041C91" w:rsidP="007D4B9C">
            <w:pPr>
              <w:spacing w:after="0" w:line="240" w:lineRule="auto"/>
            </w:pPr>
            <w:r w:rsidRPr="000C272D">
              <w:t>Standard/QC</w:t>
            </w:r>
          </w:p>
        </w:tc>
        <w:tc>
          <w:tcPr>
            <w:tcW w:w="2977" w:type="dxa"/>
          </w:tcPr>
          <w:p w14:paraId="7184FE6F" w14:textId="31C3D6EE" w:rsidR="00041C91" w:rsidRPr="000C272D" w:rsidRDefault="00041C91" w:rsidP="007D4B9C">
            <w:pPr>
              <w:spacing w:after="0" w:line="240" w:lineRule="auto"/>
            </w:pPr>
            <w:r>
              <w:t xml:space="preserve">Dilution </w:t>
            </w:r>
          </w:p>
        </w:tc>
        <w:tc>
          <w:tcPr>
            <w:tcW w:w="4218" w:type="dxa"/>
          </w:tcPr>
          <w:p w14:paraId="1621EDED" w14:textId="77777777" w:rsidR="00041C91" w:rsidRPr="000C272D" w:rsidRDefault="00041C91" w:rsidP="007D4B9C">
            <w:pPr>
              <w:spacing w:after="0" w:line="240" w:lineRule="auto"/>
            </w:pPr>
            <w:r w:rsidRPr="000C272D">
              <w:t>Final concentration (pmol/L)</w:t>
            </w:r>
          </w:p>
        </w:tc>
      </w:tr>
      <w:tr w:rsidR="00041C91" w:rsidRPr="000C272D" w14:paraId="77A9069D" w14:textId="77777777" w:rsidTr="007D4B9C">
        <w:tc>
          <w:tcPr>
            <w:tcW w:w="2547" w:type="dxa"/>
          </w:tcPr>
          <w:p w14:paraId="62A971DE" w14:textId="77777777" w:rsidR="00041C91" w:rsidRPr="000C272D" w:rsidRDefault="00041C91" w:rsidP="007D4B9C">
            <w:pPr>
              <w:spacing w:after="0" w:line="240" w:lineRule="auto"/>
            </w:pPr>
            <w:r w:rsidRPr="000C272D">
              <w:t>Standard 1</w:t>
            </w:r>
          </w:p>
        </w:tc>
        <w:tc>
          <w:tcPr>
            <w:tcW w:w="2977" w:type="dxa"/>
          </w:tcPr>
          <w:p w14:paraId="198236BB" w14:textId="3E8815DC" w:rsidR="00041C91" w:rsidRPr="000C272D" w:rsidRDefault="00041C91" w:rsidP="00041C91">
            <w:pPr>
              <w:spacing w:after="0" w:line="240" w:lineRule="auto"/>
            </w:pPr>
            <w:r w:rsidRPr="000C272D">
              <w:t>1/</w:t>
            </w:r>
            <w:r>
              <w:t>2</w:t>
            </w:r>
            <w:r w:rsidRPr="000C272D">
              <w:t>00</w:t>
            </w:r>
          </w:p>
        </w:tc>
        <w:tc>
          <w:tcPr>
            <w:tcW w:w="4218" w:type="dxa"/>
          </w:tcPr>
          <w:p w14:paraId="337A58AF" w14:textId="77777777" w:rsidR="00041C91" w:rsidRPr="000C272D" w:rsidRDefault="00041C91" w:rsidP="007D4B9C">
            <w:pPr>
              <w:spacing w:after="0" w:line="240" w:lineRule="auto"/>
            </w:pPr>
            <w:r w:rsidRPr="000C272D">
              <w:t>0</w:t>
            </w:r>
          </w:p>
        </w:tc>
      </w:tr>
      <w:tr w:rsidR="00041C91" w:rsidRPr="000C272D" w14:paraId="1B854268" w14:textId="77777777" w:rsidTr="007D4B9C">
        <w:tc>
          <w:tcPr>
            <w:tcW w:w="2547" w:type="dxa"/>
          </w:tcPr>
          <w:p w14:paraId="2A6FBB75" w14:textId="77777777" w:rsidR="00041C91" w:rsidRPr="000C272D" w:rsidRDefault="00041C91" w:rsidP="007D4B9C">
            <w:pPr>
              <w:spacing w:after="0" w:line="240" w:lineRule="auto"/>
            </w:pPr>
            <w:r w:rsidRPr="000C272D">
              <w:t>Standard 2</w:t>
            </w:r>
          </w:p>
        </w:tc>
        <w:tc>
          <w:tcPr>
            <w:tcW w:w="2977" w:type="dxa"/>
          </w:tcPr>
          <w:p w14:paraId="1B774C40" w14:textId="034B3339" w:rsidR="00041C91" w:rsidRPr="000C272D" w:rsidRDefault="00041C91" w:rsidP="007D4B9C">
            <w:pPr>
              <w:spacing w:after="0" w:line="240" w:lineRule="auto"/>
            </w:pPr>
            <w:r>
              <w:t>1/32</w:t>
            </w:r>
            <w:r w:rsidRPr="000C272D">
              <w:t>00</w:t>
            </w:r>
          </w:p>
        </w:tc>
        <w:tc>
          <w:tcPr>
            <w:tcW w:w="4218" w:type="dxa"/>
          </w:tcPr>
          <w:p w14:paraId="4AB4F76F" w14:textId="7DB1F5A9" w:rsidR="00041C91" w:rsidRPr="000C272D" w:rsidRDefault="00041C91" w:rsidP="007D4B9C">
            <w:pPr>
              <w:spacing w:after="0" w:line="240" w:lineRule="auto"/>
            </w:pPr>
            <w:r>
              <w:t>5.1</w:t>
            </w:r>
          </w:p>
        </w:tc>
      </w:tr>
      <w:tr w:rsidR="00041C91" w:rsidRPr="000C272D" w14:paraId="7DC66F55" w14:textId="77777777" w:rsidTr="007D4B9C">
        <w:tc>
          <w:tcPr>
            <w:tcW w:w="2547" w:type="dxa"/>
          </w:tcPr>
          <w:p w14:paraId="62514487" w14:textId="77777777" w:rsidR="00041C91" w:rsidRPr="000C272D" w:rsidRDefault="00041C91" w:rsidP="007D4B9C">
            <w:pPr>
              <w:spacing w:after="0" w:line="240" w:lineRule="auto"/>
            </w:pPr>
            <w:r w:rsidRPr="000C272D">
              <w:t>Standard 2</w:t>
            </w:r>
          </w:p>
        </w:tc>
        <w:tc>
          <w:tcPr>
            <w:tcW w:w="2977" w:type="dxa"/>
          </w:tcPr>
          <w:p w14:paraId="62BEEA73" w14:textId="77777777" w:rsidR="00041C91" w:rsidRPr="000C272D" w:rsidRDefault="00041C91" w:rsidP="007D4B9C">
            <w:pPr>
              <w:spacing w:after="0" w:line="240" w:lineRule="auto"/>
            </w:pPr>
            <w:r w:rsidRPr="000C272D">
              <w:t>1/800</w:t>
            </w:r>
          </w:p>
        </w:tc>
        <w:tc>
          <w:tcPr>
            <w:tcW w:w="4218" w:type="dxa"/>
          </w:tcPr>
          <w:p w14:paraId="51351DD6" w14:textId="77777777" w:rsidR="00041C91" w:rsidRPr="000C272D" w:rsidRDefault="00041C91" w:rsidP="007D4B9C">
            <w:pPr>
              <w:spacing w:after="0" w:line="240" w:lineRule="auto"/>
            </w:pPr>
            <w:r w:rsidRPr="000C272D">
              <w:t>20.5</w:t>
            </w:r>
          </w:p>
        </w:tc>
      </w:tr>
      <w:tr w:rsidR="00041C91" w:rsidRPr="000C272D" w14:paraId="2D668B84" w14:textId="77777777" w:rsidTr="007D4B9C">
        <w:tc>
          <w:tcPr>
            <w:tcW w:w="2547" w:type="dxa"/>
          </w:tcPr>
          <w:p w14:paraId="40AA12DB" w14:textId="77777777" w:rsidR="00041C91" w:rsidRPr="000C272D" w:rsidRDefault="00041C91" w:rsidP="007D4B9C">
            <w:pPr>
              <w:spacing w:after="0" w:line="240" w:lineRule="auto"/>
            </w:pPr>
            <w:r w:rsidRPr="000C272D">
              <w:t>Standard 2</w:t>
            </w:r>
          </w:p>
        </w:tc>
        <w:tc>
          <w:tcPr>
            <w:tcW w:w="2977" w:type="dxa"/>
          </w:tcPr>
          <w:p w14:paraId="57A22284" w14:textId="07359529" w:rsidR="00041C91" w:rsidRPr="000C272D" w:rsidRDefault="00041C91" w:rsidP="007D4B9C">
            <w:pPr>
              <w:spacing w:after="0" w:line="240" w:lineRule="auto"/>
            </w:pPr>
            <w:r>
              <w:t>1/2</w:t>
            </w:r>
            <w:r w:rsidRPr="000C272D">
              <w:t>00</w:t>
            </w:r>
          </w:p>
        </w:tc>
        <w:tc>
          <w:tcPr>
            <w:tcW w:w="4218" w:type="dxa"/>
          </w:tcPr>
          <w:p w14:paraId="0212FC52" w14:textId="21B190B1" w:rsidR="00041C91" w:rsidRPr="000C272D" w:rsidRDefault="00041C91" w:rsidP="007D4B9C">
            <w:pPr>
              <w:spacing w:after="0" w:line="240" w:lineRule="auto"/>
            </w:pPr>
            <w:r>
              <w:t>82</w:t>
            </w:r>
          </w:p>
        </w:tc>
      </w:tr>
      <w:tr w:rsidR="00041C91" w:rsidRPr="000C272D" w14:paraId="68C1D58A" w14:textId="77777777" w:rsidTr="007D4B9C">
        <w:tc>
          <w:tcPr>
            <w:tcW w:w="2547" w:type="dxa"/>
          </w:tcPr>
          <w:p w14:paraId="32CEFE67" w14:textId="77777777" w:rsidR="00041C91" w:rsidRPr="000C272D" w:rsidRDefault="00041C91" w:rsidP="007D4B9C">
            <w:pPr>
              <w:spacing w:after="0" w:line="240" w:lineRule="auto"/>
            </w:pPr>
            <w:r w:rsidRPr="000C272D">
              <w:t>Standard 3</w:t>
            </w:r>
          </w:p>
        </w:tc>
        <w:tc>
          <w:tcPr>
            <w:tcW w:w="2977" w:type="dxa"/>
          </w:tcPr>
          <w:p w14:paraId="4A027ACD" w14:textId="00F6AB2E" w:rsidR="00041C91" w:rsidRPr="000C272D" w:rsidRDefault="00041C91" w:rsidP="007D4B9C">
            <w:pPr>
              <w:spacing w:after="0" w:line="240" w:lineRule="auto"/>
            </w:pPr>
            <w:r>
              <w:t>1/2</w:t>
            </w:r>
            <w:r w:rsidRPr="000C272D">
              <w:t>00</w:t>
            </w:r>
          </w:p>
        </w:tc>
        <w:tc>
          <w:tcPr>
            <w:tcW w:w="4218" w:type="dxa"/>
          </w:tcPr>
          <w:p w14:paraId="5C2DEBF4" w14:textId="4EC705ED" w:rsidR="00041C91" w:rsidRPr="000C272D" w:rsidRDefault="00041C91" w:rsidP="007D4B9C">
            <w:pPr>
              <w:spacing w:after="0" w:line="240" w:lineRule="auto"/>
            </w:pPr>
            <w:r>
              <w:t>135</w:t>
            </w:r>
          </w:p>
        </w:tc>
      </w:tr>
      <w:tr w:rsidR="00041C91" w:rsidRPr="000C272D" w14:paraId="3EA77B44" w14:textId="77777777" w:rsidTr="007D4B9C">
        <w:tc>
          <w:tcPr>
            <w:tcW w:w="2547" w:type="dxa"/>
          </w:tcPr>
          <w:p w14:paraId="6F2A1088" w14:textId="77777777" w:rsidR="00041C91" w:rsidRPr="000C272D" w:rsidRDefault="00041C91" w:rsidP="007D4B9C">
            <w:pPr>
              <w:spacing w:after="0" w:line="240" w:lineRule="auto"/>
            </w:pPr>
            <w:r w:rsidRPr="000C272D">
              <w:t>Standard 4</w:t>
            </w:r>
          </w:p>
        </w:tc>
        <w:tc>
          <w:tcPr>
            <w:tcW w:w="2977" w:type="dxa"/>
          </w:tcPr>
          <w:p w14:paraId="3BC925D8" w14:textId="2EAB2191" w:rsidR="00041C91" w:rsidRPr="000C272D" w:rsidRDefault="00041C91" w:rsidP="007D4B9C">
            <w:pPr>
              <w:spacing w:after="0" w:line="240" w:lineRule="auto"/>
            </w:pPr>
            <w:r>
              <w:t>1/2</w:t>
            </w:r>
            <w:r w:rsidRPr="000C272D">
              <w:t>00</w:t>
            </w:r>
          </w:p>
        </w:tc>
        <w:tc>
          <w:tcPr>
            <w:tcW w:w="4218" w:type="dxa"/>
          </w:tcPr>
          <w:p w14:paraId="2EBDB3CD" w14:textId="32BB8E21" w:rsidR="00041C91" w:rsidRPr="000C272D" w:rsidRDefault="00041C91" w:rsidP="007D4B9C">
            <w:pPr>
              <w:spacing w:after="0" w:line="240" w:lineRule="auto"/>
            </w:pPr>
            <w:r>
              <w:t>333</w:t>
            </w:r>
          </w:p>
        </w:tc>
      </w:tr>
      <w:tr w:rsidR="00041C91" w:rsidRPr="000C272D" w14:paraId="25E64E1F" w14:textId="77777777" w:rsidTr="007D4B9C">
        <w:tc>
          <w:tcPr>
            <w:tcW w:w="2547" w:type="dxa"/>
          </w:tcPr>
          <w:p w14:paraId="3A30B798" w14:textId="77777777" w:rsidR="00041C91" w:rsidRPr="000C272D" w:rsidRDefault="00041C91" w:rsidP="007D4B9C">
            <w:pPr>
              <w:spacing w:after="0" w:line="240" w:lineRule="auto"/>
            </w:pPr>
            <w:r w:rsidRPr="000C272D">
              <w:t>Standard 5</w:t>
            </w:r>
          </w:p>
        </w:tc>
        <w:tc>
          <w:tcPr>
            <w:tcW w:w="2977" w:type="dxa"/>
          </w:tcPr>
          <w:p w14:paraId="7A001E87" w14:textId="4F60076B" w:rsidR="00041C91" w:rsidRPr="000C272D" w:rsidRDefault="00041C91" w:rsidP="00041C91">
            <w:pPr>
              <w:spacing w:after="0" w:line="240" w:lineRule="auto"/>
            </w:pPr>
            <w:r w:rsidRPr="000C272D">
              <w:t>1/</w:t>
            </w:r>
            <w:r>
              <w:t>2</w:t>
            </w:r>
            <w:r w:rsidRPr="000C272D">
              <w:t>00</w:t>
            </w:r>
          </w:p>
        </w:tc>
        <w:tc>
          <w:tcPr>
            <w:tcW w:w="4218" w:type="dxa"/>
          </w:tcPr>
          <w:p w14:paraId="71A018DA" w14:textId="70D49455" w:rsidR="00041C91" w:rsidRPr="000C272D" w:rsidRDefault="00041C91" w:rsidP="007D4B9C">
            <w:pPr>
              <w:spacing w:after="0" w:line="240" w:lineRule="auto"/>
            </w:pPr>
            <w:r>
              <w:t>920.5</w:t>
            </w:r>
          </w:p>
        </w:tc>
      </w:tr>
      <w:tr w:rsidR="00041C91" w:rsidRPr="000C272D" w14:paraId="1C06E262" w14:textId="77777777" w:rsidTr="007D4B9C">
        <w:tc>
          <w:tcPr>
            <w:tcW w:w="2547" w:type="dxa"/>
          </w:tcPr>
          <w:p w14:paraId="0F4FB689" w14:textId="77777777" w:rsidR="00041C91" w:rsidRPr="000C272D" w:rsidRDefault="00041C91" w:rsidP="007D4B9C">
            <w:pPr>
              <w:spacing w:after="0" w:line="240" w:lineRule="auto"/>
            </w:pPr>
            <w:r w:rsidRPr="000C272D">
              <w:t>QC A</w:t>
            </w:r>
          </w:p>
        </w:tc>
        <w:tc>
          <w:tcPr>
            <w:tcW w:w="2977" w:type="dxa"/>
          </w:tcPr>
          <w:p w14:paraId="001A4CE3" w14:textId="2E8373A3" w:rsidR="00041C91" w:rsidRPr="000C272D" w:rsidRDefault="00041C91" w:rsidP="00041C91">
            <w:pPr>
              <w:spacing w:after="0" w:line="240" w:lineRule="auto"/>
            </w:pPr>
            <w:r w:rsidRPr="000C272D">
              <w:t>1/</w:t>
            </w:r>
            <w:r>
              <w:t>2</w:t>
            </w:r>
            <w:r w:rsidRPr="000C272D">
              <w:t>00</w:t>
            </w:r>
          </w:p>
        </w:tc>
        <w:tc>
          <w:tcPr>
            <w:tcW w:w="4218" w:type="dxa"/>
          </w:tcPr>
          <w:p w14:paraId="0C044CE7" w14:textId="16EB9D71" w:rsidR="00041C91" w:rsidRPr="000C272D" w:rsidRDefault="00041C91" w:rsidP="007D4B9C">
            <w:pPr>
              <w:spacing w:after="0" w:line="240" w:lineRule="auto"/>
            </w:pPr>
            <w:r>
              <w:t>173</w:t>
            </w:r>
          </w:p>
        </w:tc>
      </w:tr>
      <w:tr w:rsidR="00041C91" w:rsidRPr="000C272D" w14:paraId="0AE0EFFE" w14:textId="77777777" w:rsidTr="007D4B9C">
        <w:tc>
          <w:tcPr>
            <w:tcW w:w="2547" w:type="dxa"/>
          </w:tcPr>
          <w:p w14:paraId="4F278EC0" w14:textId="77777777" w:rsidR="00041C91" w:rsidRPr="000C272D" w:rsidRDefault="00041C91" w:rsidP="007D4B9C">
            <w:pPr>
              <w:spacing w:after="0" w:line="240" w:lineRule="auto"/>
            </w:pPr>
            <w:r w:rsidRPr="000C272D">
              <w:t>QC B</w:t>
            </w:r>
          </w:p>
        </w:tc>
        <w:tc>
          <w:tcPr>
            <w:tcW w:w="2977" w:type="dxa"/>
          </w:tcPr>
          <w:p w14:paraId="3B9C3F71" w14:textId="5A85ABB1" w:rsidR="00041C91" w:rsidRPr="000C272D" w:rsidRDefault="00041C91" w:rsidP="00041C91">
            <w:pPr>
              <w:spacing w:after="0" w:line="240" w:lineRule="auto"/>
            </w:pPr>
            <w:r w:rsidRPr="000C272D">
              <w:t>1/</w:t>
            </w:r>
            <w:r>
              <w:t>2</w:t>
            </w:r>
            <w:r w:rsidRPr="000C272D">
              <w:t>00</w:t>
            </w:r>
          </w:p>
        </w:tc>
        <w:tc>
          <w:tcPr>
            <w:tcW w:w="4218" w:type="dxa"/>
          </w:tcPr>
          <w:p w14:paraId="743AB28E" w14:textId="77777777" w:rsidR="00041C91" w:rsidRPr="000C272D" w:rsidRDefault="00041C91" w:rsidP="007D4B9C">
            <w:pPr>
              <w:spacing w:after="0" w:line="240" w:lineRule="auto"/>
            </w:pPr>
            <w:r w:rsidRPr="000C272D">
              <w:t>857</w:t>
            </w:r>
          </w:p>
        </w:tc>
      </w:tr>
      <w:tr w:rsidR="00041C91" w:rsidRPr="000C272D" w14:paraId="75BFD9C6" w14:textId="77777777" w:rsidTr="007D4B9C">
        <w:tc>
          <w:tcPr>
            <w:tcW w:w="2547" w:type="dxa"/>
          </w:tcPr>
          <w:p w14:paraId="7263A73B" w14:textId="77777777" w:rsidR="00041C91" w:rsidRPr="000C272D" w:rsidRDefault="00041C91" w:rsidP="007D4B9C">
            <w:pPr>
              <w:spacing w:after="0" w:line="240" w:lineRule="auto"/>
            </w:pPr>
            <w:r w:rsidRPr="000C272D">
              <w:t>QC C</w:t>
            </w:r>
          </w:p>
        </w:tc>
        <w:tc>
          <w:tcPr>
            <w:tcW w:w="2977" w:type="dxa"/>
          </w:tcPr>
          <w:p w14:paraId="741378F8" w14:textId="2B926E8F" w:rsidR="00041C91" w:rsidRPr="000C272D" w:rsidRDefault="00041C91" w:rsidP="00041C91">
            <w:pPr>
              <w:spacing w:after="0" w:line="240" w:lineRule="auto"/>
            </w:pPr>
            <w:r w:rsidRPr="000C272D">
              <w:t>1/</w:t>
            </w:r>
            <w:r>
              <w:t>2</w:t>
            </w:r>
            <w:r w:rsidRPr="000C272D">
              <w:t>00</w:t>
            </w:r>
          </w:p>
        </w:tc>
        <w:tc>
          <w:tcPr>
            <w:tcW w:w="4218" w:type="dxa"/>
          </w:tcPr>
          <w:p w14:paraId="2A14A9B9" w14:textId="77777777" w:rsidR="00041C91" w:rsidRPr="000C272D" w:rsidRDefault="00041C91" w:rsidP="007D4B9C">
            <w:pPr>
              <w:spacing w:after="0" w:line="240" w:lineRule="auto"/>
            </w:pPr>
            <w:r w:rsidRPr="000C272D">
              <w:t>1316</w:t>
            </w:r>
          </w:p>
        </w:tc>
      </w:tr>
    </w:tbl>
    <w:p w14:paraId="044D786A" w14:textId="271810DB" w:rsidR="00BF7D1D" w:rsidRDefault="00BF7D1D" w:rsidP="007F7B8A"/>
    <w:p w14:paraId="263D1B93" w14:textId="77777777" w:rsidR="00FC17C1" w:rsidRDefault="00FC17C1" w:rsidP="00FC17C1">
      <w:r>
        <w:t>In order to assess the intra-assay imprecision of the method,</w:t>
      </w:r>
      <w:r w:rsidRPr="00D53373">
        <w:t xml:space="preserve"> </w:t>
      </w:r>
      <w:r>
        <w:t>QC 1-4 were repeated 10 times each. The standards were diluted in water to the concentrations listed in table 2.7. The sample preparation was the same as used for PTAD derivatised samples previously.</w:t>
      </w:r>
    </w:p>
    <w:p w14:paraId="614B710E" w14:textId="77777777" w:rsidR="00FC17C1" w:rsidRDefault="00FC17C1" w:rsidP="007F7B8A"/>
    <w:p w14:paraId="2D288FB2" w14:textId="573EAD6B" w:rsidR="00BF7D1D" w:rsidRPr="000C272D" w:rsidRDefault="00BF7D1D" w:rsidP="00BF7D1D">
      <w:pPr>
        <w:pStyle w:val="Caption"/>
      </w:pPr>
      <w:bookmarkStart w:id="105" w:name="_Ref410144457"/>
      <w:bookmarkStart w:id="106" w:name="_Ref518846734"/>
      <w:bookmarkStart w:id="107" w:name="_Toc520790890"/>
      <w:r w:rsidRPr="000C272D">
        <w:t xml:space="preserve">Table </w:t>
      </w:r>
      <w:r w:rsidR="005446FB">
        <w:fldChar w:fldCharType="begin"/>
      </w:r>
      <w:r w:rsidR="005446FB">
        <w:instrText xml:space="preserve"> STYLEREF 1 \s </w:instrText>
      </w:r>
      <w:r w:rsidR="005446FB">
        <w:fldChar w:fldCharType="separate"/>
      </w:r>
      <w:r w:rsidR="00100B6E">
        <w:rPr>
          <w:noProof/>
        </w:rPr>
        <w:t>2</w:t>
      </w:r>
      <w:r w:rsidR="005446FB">
        <w:fldChar w:fldCharType="end"/>
      </w:r>
      <w:r w:rsidR="005446FB">
        <w:t>.</w:t>
      </w:r>
      <w:r w:rsidR="005446FB">
        <w:fldChar w:fldCharType="begin"/>
      </w:r>
      <w:r w:rsidR="005446FB">
        <w:instrText xml:space="preserve"> SEQ Table \* ARABIC \s 1 </w:instrText>
      </w:r>
      <w:r w:rsidR="005446FB">
        <w:fldChar w:fldCharType="separate"/>
      </w:r>
      <w:r w:rsidR="00100B6E">
        <w:rPr>
          <w:noProof/>
        </w:rPr>
        <w:t>7</w:t>
      </w:r>
      <w:r w:rsidR="005446FB">
        <w:fldChar w:fldCharType="end"/>
      </w:r>
      <w:bookmarkEnd w:id="105"/>
      <w:r w:rsidRPr="000C272D">
        <w:t>: Standard and QC concentration</w:t>
      </w:r>
      <w:r w:rsidR="0072326C" w:rsidRPr="0072326C">
        <w:t xml:space="preserve"> </w:t>
      </w:r>
      <w:r w:rsidR="0072326C">
        <w:t>in PTAD derivatised samples</w:t>
      </w:r>
      <w:r w:rsidRPr="000C272D">
        <w:t xml:space="preserve"> for</w:t>
      </w:r>
      <w:r w:rsidR="000A130F">
        <w:t xml:space="preserve"> the</w:t>
      </w:r>
      <w:r w:rsidRPr="000C272D">
        <w:t xml:space="preserve"> imprecision study</w:t>
      </w:r>
      <w:bookmarkEnd w:id="106"/>
      <w:r w:rsidR="0072326C">
        <w:t xml:space="preserve"> in QC samples</w:t>
      </w:r>
      <w:r w:rsidR="000A130F">
        <w:t>.</w:t>
      </w:r>
      <w:bookmarkEnd w:id="107"/>
    </w:p>
    <w:tbl>
      <w:tblPr>
        <w:tblStyle w:val="TableGrid"/>
        <w:tblW w:w="0" w:type="auto"/>
        <w:tblLook w:val="04A0" w:firstRow="1" w:lastRow="0" w:firstColumn="1" w:lastColumn="0" w:noHBand="0" w:noVBand="1"/>
      </w:tblPr>
      <w:tblGrid>
        <w:gridCol w:w="2547"/>
        <w:gridCol w:w="2977"/>
        <w:gridCol w:w="4218"/>
      </w:tblGrid>
      <w:tr w:rsidR="00BF7D1D" w:rsidRPr="000C272D" w14:paraId="34544AE7" w14:textId="77777777" w:rsidTr="00BF7D1D">
        <w:tc>
          <w:tcPr>
            <w:tcW w:w="2547" w:type="dxa"/>
          </w:tcPr>
          <w:p w14:paraId="081D7C5B" w14:textId="77777777" w:rsidR="00BF7D1D" w:rsidRPr="000C272D" w:rsidRDefault="00BF7D1D" w:rsidP="00BF7D1D">
            <w:pPr>
              <w:spacing w:after="0" w:line="240" w:lineRule="auto"/>
            </w:pPr>
            <w:r w:rsidRPr="000C272D">
              <w:t>Standard/QC</w:t>
            </w:r>
          </w:p>
        </w:tc>
        <w:tc>
          <w:tcPr>
            <w:tcW w:w="2977" w:type="dxa"/>
          </w:tcPr>
          <w:p w14:paraId="6E38569E" w14:textId="77777777" w:rsidR="00BF7D1D" w:rsidRPr="000C272D" w:rsidRDefault="00BF7D1D" w:rsidP="00BF7D1D">
            <w:pPr>
              <w:spacing w:after="0" w:line="240" w:lineRule="auto"/>
            </w:pPr>
            <w:r w:rsidRPr="000C272D">
              <w:t>Dilution (H</w:t>
            </w:r>
            <w:r w:rsidRPr="000C272D">
              <w:rPr>
                <w:vertAlign w:val="subscript"/>
              </w:rPr>
              <w:t>2</w:t>
            </w:r>
            <w:r w:rsidRPr="000C272D">
              <w:t>O)</w:t>
            </w:r>
          </w:p>
        </w:tc>
        <w:tc>
          <w:tcPr>
            <w:tcW w:w="4218" w:type="dxa"/>
          </w:tcPr>
          <w:p w14:paraId="025FE802" w14:textId="77777777" w:rsidR="00BF7D1D" w:rsidRPr="000C272D" w:rsidRDefault="00BF7D1D" w:rsidP="00BF7D1D">
            <w:pPr>
              <w:spacing w:after="0" w:line="240" w:lineRule="auto"/>
            </w:pPr>
            <w:r w:rsidRPr="000C272D">
              <w:t>Final concentration (pmol/L)</w:t>
            </w:r>
          </w:p>
        </w:tc>
      </w:tr>
      <w:tr w:rsidR="00BF7D1D" w:rsidRPr="000C272D" w14:paraId="6FBF72DE" w14:textId="77777777" w:rsidTr="00BF7D1D">
        <w:tc>
          <w:tcPr>
            <w:tcW w:w="2547" w:type="dxa"/>
          </w:tcPr>
          <w:p w14:paraId="20CA3FE9" w14:textId="77777777" w:rsidR="00BF7D1D" w:rsidRPr="000C272D" w:rsidRDefault="00BF7D1D" w:rsidP="00BF7D1D">
            <w:pPr>
              <w:spacing w:after="0" w:line="240" w:lineRule="auto"/>
            </w:pPr>
            <w:r w:rsidRPr="000C272D">
              <w:t>Standard 1</w:t>
            </w:r>
          </w:p>
        </w:tc>
        <w:tc>
          <w:tcPr>
            <w:tcW w:w="2977" w:type="dxa"/>
          </w:tcPr>
          <w:p w14:paraId="0A029CC6" w14:textId="77777777" w:rsidR="00BF7D1D" w:rsidRPr="000C272D" w:rsidRDefault="00BF7D1D" w:rsidP="00BF7D1D">
            <w:pPr>
              <w:spacing w:after="0" w:line="240" w:lineRule="auto"/>
            </w:pPr>
            <w:r w:rsidRPr="000C272D">
              <w:t>1/1000</w:t>
            </w:r>
          </w:p>
        </w:tc>
        <w:tc>
          <w:tcPr>
            <w:tcW w:w="4218" w:type="dxa"/>
          </w:tcPr>
          <w:p w14:paraId="21450437" w14:textId="77777777" w:rsidR="00BF7D1D" w:rsidRPr="000C272D" w:rsidRDefault="00BF7D1D" w:rsidP="00BF7D1D">
            <w:pPr>
              <w:spacing w:after="0" w:line="240" w:lineRule="auto"/>
            </w:pPr>
            <w:r w:rsidRPr="000C272D">
              <w:t>0</w:t>
            </w:r>
          </w:p>
        </w:tc>
      </w:tr>
      <w:tr w:rsidR="00BF7D1D" w:rsidRPr="000C272D" w14:paraId="4F453728" w14:textId="77777777" w:rsidTr="00BF7D1D">
        <w:tc>
          <w:tcPr>
            <w:tcW w:w="2547" w:type="dxa"/>
          </w:tcPr>
          <w:p w14:paraId="1EA69407" w14:textId="77777777" w:rsidR="00BF7D1D" w:rsidRPr="000C272D" w:rsidRDefault="00BF7D1D" w:rsidP="00BF7D1D">
            <w:pPr>
              <w:spacing w:after="0" w:line="240" w:lineRule="auto"/>
            </w:pPr>
            <w:r>
              <w:t>Standard 2</w:t>
            </w:r>
          </w:p>
        </w:tc>
        <w:tc>
          <w:tcPr>
            <w:tcW w:w="2977" w:type="dxa"/>
          </w:tcPr>
          <w:p w14:paraId="7789A13D" w14:textId="77777777" w:rsidR="00BF7D1D" w:rsidRPr="000C272D" w:rsidRDefault="00BF7D1D" w:rsidP="00BF7D1D">
            <w:pPr>
              <w:spacing w:after="0" w:line="240" w:lineRule="auto"/>
            </w:pPr>
            <w:r>
              <w:t>1/2</w:t>
            </w:r>
            <w:r w:rsidRPr="000C272D">
              <w:t>000</w:t>
            </w:r>
          </w:p>
        </w:tc>
        <w:tc>
          <w:tcPr>
            <w:tcW w:w="4218" w:type="dxa"/>
          </w:tcPr>
          <w:p w14:paraId="75FB930C" w14:textId="77777777" w:rsidR="00BF7D1D" w:rsidRPr="000C272D" w:rsidRDefault="00BF7D1D" w:rsidP="00BF7D1D">
            <w:pPr>
              <w:spacing w:after="0" w:line="240" w:lineRule="auto"/>
            </w:pPr>
            <w:r>
              <w:t>8.2</w:t>
            </w:r>
          </w:p>
        </w:tc>
      </w:tr>
      <w:tr w:rsidR="00BF7D1D" w:rsidRPr="000C272D" w14:paraId="2B07092D" w14:textId="77777777" w:rsidTr="00BF7D1D">
        <w:tc>
          <w:tcPr>
            <w:tcW w:w="2547" w:type="dxa"/>
          </w:tcPr>
          <w:p w14:paraId="2D61E6DA" w14:textId="77777777" w:rsidR="00BF7D1D" w:rsidRPr="000C272D" w:rsidRDefault="00BF7D1D" w:rsidP="00BF7D1D">
            <w:pPr>
              <w:spacing w:after="0" w:line="240" w:lineRule="auto"/>
            </w:pPr>
            <w:r w:rsidRPr="000C272D">
              <w:t>Standard 2</w:t>
            </w:r>
          </w:p>
        </w:tc>
        <w:tc>
          <w:tcPr>
            <w:tcW w:w="2977" w:type="dxa"/>
          </w:tcPr>
          <w:p w14:paraId="1FE21390" w14:textId="77777777" w:rsidR="00BF7D1D" w:rsidRPr="000C272D" w:rsidRDefault="00BF7D1D" w:rsidP="00BF7D1D">
            <w:pPr>
              <w:spacing w:after="0" w:line="240" w:lineRule="auto"/>
            </w:pPr>
            <w:r w:rsidRPr="000C272D">
              <w:t>1/1000</w:t>
            </w:r>
          </w:p>
        </w:tc>
        <w:tc>
          <w:tcPr>
            <w:tcW w:w="4218" w:type="dxa"/>
          </w:tcPr>
          <w:p w14:paraId="3F153109" w14:textId="77777777" w:rsidR="00BF7D1D" w:rsidRPr="000C272D" w:rsidRDefault="00BF7D1D" w:rsidP="00BF7D1D">
            <w:pPr>
              <w:spacing w:after="0" w:line="240" w:lineRule="auto"/>
            </w:pPr>
            <w:r w:rsidRPr="000C272D">
              <w:t>16.4</w:t>
            </w:r>
          </w:p>
        </w:tc>
      </w:tr>
      <w:tr w:rsidR="00BF7D1D" w:rsidRPr="000C272D" w14:paraId="659C7534" w14:textId="77777777" w:rsidTr="00BF7D1D">
        <w:tc>
          <w:tcPr>
            <w:tcW w:w="2547" w:type="dxa"/>
          </w:tcPr>
          <w:p w14:paraId="47F7D432" w14:textId="77777777" w:rsidR="00BF7D1D" w:rsidRPr="000C272D" w:rsidRDefault="00BF7D1D" w:rsidP="00BF7D1D">
            <w:pPr>
              <w:spacing w:after="0" w:line="240" w:lineRule="auto"/>
            </w:pPr>
            <w:r w:rsidRPr="000C272D">
              <w:t>Standard 3</w:t>
            </w:r>
          </w:p>
        </w:tc>
        <w:tc>
          <w:tcPr>
            <w:tcW w:w="2977" w:type="dxa"/>
          </w:tcPr>
          <w:p w14:paraId="09945BA2" w14:textId="77777777" w:rsidR="00BF7D1D" w:rsidRPr="000C272D" w:rsidRDefault="00BF7D1D" w:rsidP="00BF7D1D">
            <w:pPr>
              <w:spacing w:after="0" w:line="240" w:lineRule="auto"/>
            </w:pPr>
            <w:r w:rsidRPr="000C272D">
              <w:t>1/1000</w:t>
            </w:r>
          </w:p>
        </w:tc>
        <w:tc>
          <w:tcPr>
            <w:tcW w:w="4218" w:type="dxa"/>
          </w:tcPr>
          <w:p w14:paraId="1B8C04AF" w14:textId="77777777" w:rsidR="00BF7D1D" w:rsidRPr="000C272D" w:rsidRDefault="00BF7D1D" w:rsidP="00BF7D1D">
            <w:pPr>
              <w:spacing w:after="0" w:line="240" w:lineRule="auto"/>
            </w:pPr>
            <w:r w:rsidRPr="000C272D">
              <w:t>27.0</w:t>
            </w:r>
          </w:p>
        </w:tc>
      </w:tr>
      <w:tr w:rsidR="00BF7D1D" w:rsidRPr="000C272D" w14:paraId="572E1392" w14:textId="77777777" w:rsidTr="00BF7D1D">
        <w:tc>
          <w:tcPr>
            <w:tcW w:w="2547" w:type="dxa"/>
          </w:tcPr>
          <w:p w14:paraId="3E493E9B" w14:textId="77777777" w:rsidR="00BF7D1D" w:rsidRPr="000C272D" w:rsidRDefault="00BF7D1D" w:rsidP="00BF7D1D">
            <w:pPr>
              <w:spacing w:after="0" w:line="240" w:lineRule="auto"/>
            </w:pPr>
            <w:r w:rsidRPr="000C272D">
              <w:t>Standard 4</w:t>
            </w:r>
          </w:p>
        </w:tc>
        <w:tc>
          <w:tcPr>
            <w:tcW w:w="2977" w:type="dxa"/>
          </w:tcPr>
          <w:p w14:paraId="1AF39DAC" w14:textId="77777777" w:rsidR="00BF7D1D" w:rsidRPr="000C272D" w:rsidRDefault="00BF7D1D" w:rsidP="00BF7D1D">
            <w:pPr>
              <w:spacing w:after="0" w:line="240" w:lineRule="auto"/>
            </w:pPr>
            <w:r w:rsidRPr="000C272D">
              <w:t>1/1000</w:t>
            </w:r>
          </w:p>
        </w:tc>
        <w:tc>
          <w:tcPr>
            <w:tcW w:w="4218" w:type="dxa"/>
          </w:tcPr>
          <w:p w14:paraId="0EF48F67" w14:textId="77777777" w:rsidR="00BF7D1D" w:rsidRPr="000C272D" w:rsidRDefault="00BF7D1D" w:rsidP="00BF7D1D">
            <w:pPr>
              <w:spacing w:after="0" w:line="240" w:lineRule="auto"/>
            </w:pPr>
            <w:r w:rsidRPr="000C272D">
              <w:t>66.6</w:t>
            </w:r>
          </w:p>
        </w:tc>
      </w:tr>
      <w:tr w:rsidR="00BF7D1D" w:rsidRPr="000C272D" w14:paraId="31693D38" w14:textId="77777777" w:rsidTr="00BF7D1D">
        <w:tc>
          <w:tcPr>
            <w:tcW w:w="2547" w:type="dxa"/>
          </w:tcPr>
          <w:p w14:paraId="1DB1A7E0" w14:textId="77777777" w:rsidR="00BF7D1D" w:rsidRPr="000C272D" w:rsidRDefault="00BF7D1D" w:rsidP="00BF7D1D">
            <w:pPr>
              <w:spacing w:after="0" w:line="240" w:lineRule="auto"/>
            </w:pPr>
            <w:r w:rsidRPr="000C272D">
              <w:t>Standard 5</w:t>
            </w:r>
          </w:p>
        </w:tc>
        <w:tc>
          <w:tcPr>
            <w:tcW w:w="2977" w:type="dxa"/>
          </w:tcPr>
          <w:p w14:paraId="4381FC10" w14:textId="77777777" w:rsidR="00BF7D1D" w:rsidRPr="000C272D" w:rsidRDefault="00BF7D1D" w:rsidP="00BF7D1D">
            <w:pPr>
              <w:spacing w:after="0" w:line="240" w:lineRule="auto"/>
            </w:pPr>
            <w:r w:rsidRPr="000C272D">
              <w:t>1/1000</w:t>
            </w:r>
          </w:p>
        </w:tc>
        <w:tc>
          <w:tcPr>
            <w:tcW w:w="4218" w:type="dxa"/>
          </w:tcPr>
          <w:p w14:paraId="6CAFDAC9" w14:textId="77777777" w:rsidR="00BF7D1D" w:rsidRPr="000C272D" w:rsidRDefault="00BF7D1D" w:rsidP="00BF7D1D">
            <w:pPr>
              <w:spacing w:after="0" w:line="240" w:lineRule="auto"/>
            </w:pPr>
            <w:r w:rsidRPr="000C272D">
              <w:t>184.1</w:t>
            </w:r>
          </w:p>
        </w:tc>
      </w:tr>
      <w:tr w:rsidR="00BF7D1D" w:rsidRPr="000C272D" w14:paraId="08DCEDB7" w14:textId="77777777" w:rsidTr="00BF7D1D">
        <w:tc>
          <w:tcPr>
            <w:tcW w:w="2547" w:type="dxa"/>
          </w:tcPr>
          <w:p w14:paraId="2D5E4BE9" w14:textId="77777777" w:rsidR="00BF7D1D" w:rsidRPr="000C272D" w:rsidRDefault="00BF7D1D" w:rsidP="00BF7D1D">
            <w:pPr>
              <w:spacing w:after="0" w:line="240" w:lineRule="auto"/>
            </w:pPr>
            <w:r w:rsidRPr="000C272D">
              <w:t>QC A (now QC 1)</w:t>
            </w:r>
          </w:p>
        </w:tc>
        <w:tc>
          <w:tcPr>
            <w:tcW w:w="2977" w:type="dxa"/>
          </w:tcPr>
          <w:p w14:paraId="1592F6D3" w14:textId="77777777" w:rsidR="00BF7D1D" w:rsidRPr="000C272D" w:rsidRDefault="00BF7D1D" w:rsidP="00BF7D1D">
            <w:pPr>
              <w:spacing w:after="0" w:line="240" w:lineRule="auto"/>
            </w:pPr>
            <w:r w:rsidRPr="000C272D">
              <w:t>1/2000</w:t>
            </w:r>
          </w:p>
        </w:tc>
        <w:tc>
          <w:tcPr>
            <w:tcW w:w="4218" w:type="dxa"/>
          </w:tcPr>
          <w:p w14:paraId="4213B393" w14:textId="77777777" w:rsidR="00BF7D1D" w:rsidRPr="000C272D" w:rsidRDefault="00BF7D1D" w:rsidP="00BF7D1D">
            <w:pPr>
              <w:spacing w:after="0" w:line="240" w:lineRule="auto"/>
            </w:pPr>
            <w:r w:rsidRPr="000C272D">
              <w:t>17.3</w:t>
            </w:r>
          </w:p>
        </w:tc>
      </w:tr>
      <w:tr w:rsidR="00BF7D1D" w:rsidRPr="000C272D" w14:paraId="18BC4541" w14:textId="77777777" w:rsidTr="00BF7D1D">
        <w:tc>
          <w:tcPr>
            <w:tcW w:w="2547" w:type="dxa"/>
          </w:tcPr>
          <w:p w14:paraId="1E983AC2" w14:textId="77777777" w:rsidR="00BF7D1D" w:rsidRPr="000C272D" w:rsidRDefault="00BF7D1D" w:rsidP="00BF7D1D">
            <w:pPr>
              <w:spacing w:after="0" w:line="240" w:lineRule="auto"/>
            </w:pPr>
            <w:r w:rsidRPr="000C272D">
              <w:t>QC A (now QC 2)</w:t>
            </w:r>
          </w:p>
        </w:tc>
        <w:tc>
          <w:tcPr>
            <w:tcW w:w="2977" w:type="dxa"/>
          </w:tcPr>
          <w:p w14:paraId="5112DD92" w14:textId="77777777" w:rsidR="00BF7D1D" w:rsidRPr="000C272D" w:rsidRDefault="00BF7D1D" w:rsidP="00BF7D1D">
            <w:pPr>
              <w:spacing w:after="0" w:line="240" w:lineRule="auto"/>
            </w:pPr>
            <w:r w:rsidRPr="000C272D">
              <w:t>1/1000</w:t>
            </w:r>
          </w:p>
        </w:tc>
        <w:tc>
          <w:tcPr>
            <w:tcW w:w="4218" w:type="dxa"/>
          </w:tcPr>
          <w:p w14:paraId="5BCB139D" w14:textId="77777777" w:rsidR="00BF7D1D" w:rsidRPr="000C272D" w:rsidRDefault="00BF7D1D" w:rsidP="00BF7D1D">
            <w:pPr>
              <w:spacing w:after="0" w:line="240" w:lineRule="auto"/>
            </w:pPr>
            <w:r w:rsidRPr="000C272D">
              <w:t>34.6</w:t>
            </w:r>
          </w:p>
        </w:tc>
      </w:tr>
      <w:tr w:rsidR="00BF7D1D" w:rsidRPr="000C272D" w14:paraId="16F8AAA9" w14:textId="77777777" w:rsidTr="00BF7D1D">
        <w:tc>
          <w:tcPr>
            <w:tcW w:w="2547" w:type="dxa"/>
          </w:tcPr>
          <w:p w14:paraId="09B99294" w14:textId="77777777" w:rsidR="00BF7D1D" w:rsidRPr="000C272D" w:rsidRDefault="00BF7D1D" w:rsidP="00BF7D1D">
            <w:pPr>
              <w:spacing w:after="0" w:line="240" w:lineRule="auto"/>
            </w:pPr>
            <w:r w:rsidRPr="000C272D">
              <w:t>QC B (now QC 3)</w:t>
            </w:r>
          </w:p>
        </w:tc>
        <w:tc>
          <w:tcPr>
            <w:tcW w:w="2977" w:type="dxa"/>
          </w:tcPr>
          <w:p w14:paraId="2F38E194" w14:textId="77777777" w:rsidR="00BF7D1D" w:rsidRPr="000C272D" w:rsidRDefault="00BF7D1D" w:rsidP="00BF7D1D">
            <w:pPr>
              <w:spacing w:after="0" w:line="240" w:lineRule="auto"/>
            </w:pPr>
            <w:r w:rsidRPr="000C272D">
              <w:t>1/1000</w:t>
            </w:r>
          </w:p>
        </w:tc>
        <w:tc>
          <w:tcPr>
            <w:tcW w:w="4218" w:type="dxa"/>
          </w:tcPr>
          <w:p w14:paraId="3432ABE1" w14:textId="77777777" w:rsidR="00BF7D1D" w:rsidRPr="000C272D" w:rsidRDefault="00BF7D1D" w:rsidP="00BF7D1D">
            <w:pPr>
              <w:spacing w:after="0" w:line="240" w:lineRule="auto"/>
            </w:pPr>
            <w:r w:rsidRPr="000C272D">
              <w:t>85.7</w:t>
            </w:r>
          </w:p>
        </w:tc>
      </w:tr>
      <w:tr w:rsidR="00BF7D1D" w:rsidRPr="000C272D" w14:paraId="21458D61" w14:textId="77777777" w:rsidTr="00BF7D1D">
        <w:tc>
          <w:tcPr>
            <w:tcW w:w="2547" w:type="dxa"/>
          </w:tcPr>
          <w:p w14:paraId="5CB7D9A7" w14:textId="77777777" w:rsidR="00BF7D1D" w:rsidRPr="000C272D" w:rsidRDefault="00BF7D1D" w:rsidP="00BF7D1D">
            <w:pPr>
              <w:spacing w:after="0" w:line="240" w:lineRule="auto"/>
            </w:pPr>
            <w:r w:rsidRPr="000C272D">
              <w:t>QC C (now QC 4)</w:t>
            </w:r>
          </w:p>
        </w:tc>
        <w:tc>
          <w:tcPr>
            <w:tcW w:w="2977" w:type="dxa"/>
          </w:tcPr>
          <w:p w14:paraId="1425C7B8" w14:textId="77777777" w:rsidR="00BF7D1D" w:rsidRPr="000C272D" w:rsidRDefault="00BF7D1D" w:rsidP="00BF7D1D">
            <w:pPr>
              <w:spacing w:after="0" w:line="240" w:lineRule="auto"/>
            </w:pPr>
            <w:r w:rsidRPr="000C272D">
              <w:t>1/1000</w:t>
            </w:r>
          </w:p>
        </w:tc>
        <w:tc>
          <w:tcPr>
            <w:tcW w:w="4218" w:type="dxa"/>
          </w:tcPr>
          <w:p w14:paraId="086B8E7A" w14:textId="77777777" w:rsidR="00BF7D1D" w:rsidRPr="000C272D" w:rsidRDefault="00BF7D1D" w:rsidP="00BF7D1D">
            <w:pPr>
              <w:spacing w:after="0" w:line="240" w:lineRule="auto"/>
            </w:pPr>
            <w:r w:rsidRPr="000C272D">
              <w:t>131.6</w:t>
            </w:r>
          </w:p>
        </w:tc>
      </w:tr>
    </w:tbl>
    <w:p w14:paraId="0C103008" w14:textId="77777777" w:rsidR="00121A13" w:rsidRPr="007F7B8A" w:rsidRDefault="00121A13" w:rsidP="007F7B8A"/>
    <w:p w14:paraId="42A67EB3" w14:textId="08578228" w:rsidR="007F7B8A" w:rsidRDefault="007F7B8A" w:rsidP="007F7B8A">
      <w:pPr>
        <w:pStyle w:val="Heading4"/>
      </w:pPr>
      <w:r>
        <w:lastRenderedPageBreak/>
        <w:t>Derivatisation with Amplifex Diene</w:t>
      </w:r>
    </w:p>
    <w:p w14:paraId="4810748A" w14:textId="6AF75AE7" w:rsidR="0072326C" w:rsidRDefault="0072326C" w:rsidP="0072326C">
      <w:r>
        <w:t>In order to assess the imprecision of the Amplifex diene derivatisation method in QC samples, standards and QC material were</w:t>
      </w:r>
      <w:r w:rsidRPr="000C272D">
        <w:t xml:space="preserve"> diluted in 66%MeOH:H</w:t>
      </w:r>
      <w:r w:rsidRPr="000C272D">
        <w:rPr>
          <w:vertAlign w:val="subscript"/>
        </w:rPr>
        <w:t>2</w:t>
      </w:r>
      <w:r>
        <w:t>O to the concentrations listed in</w:t>
      </w:r>
      <w:r w:rsidR="00990D03">
        <w:t xml:space="preserve"> table 2.8. </w:t>
      </w:r>
      <w:r w:rsidRPr="000C272D">
        <w:t>QC level will be analysed 6 times</w:t>
      </w:r>
      <w:r>
        <w:t xml:space="preserve"> to assess the within batch imprecision</w:t>
      </w:r>
      <w:r w:rsidRPr="000C272D">
        <w:t>. A pooled saliva sample will also be analysed 7 times.</w:t>
      </w:r>
    </w:p>
    <w:p w14:paraId="16DFA11B" w14:textId="0AA13392" w:rsidR="00C7512B" w:rsidRPr="000C272D" w:rsidRDefault="00C7512B" w:rsidP="00C7512B">
      <w:pPr>
        <w:pStyle w:val="Caption"/>
      </w:pPr>
      <w:bookmarkStart w:id="108" w:name="_Ref518925508"/>
      <w:bookmarkStart w:id="109" w:name="_Ref519001442"/>
      <w:bookmarkStart w:id="110" w:name="_Toc520790891"/>
      <w:r w:rsidRPr="000C272D">
        <w:t xml:space="preserve">Table </w:t>
      </w:r>
      <w:r w:rsidR="005446FB">
        <w:fldChar w:fldCharType="begin"/>
      </w:r>
      <w:r w:rsidR="005446FB">
        <w:instrText xml:space="preserve"> STYLEREF 1 \s </w:instrText>
      </w:r>
      <w:r w:rsidR="005446FB">
        <w:fldChar w:fldCharType="separate"/>
      </w:r>
      <w:r w:rsidR="00100B6E">
        <w:rPr>
          <w:noProof/>
        </w:rPr>
        <w:t>2</w:t>
      </w:r>
      <w:r w:rsidR="005446FB">
        <w:fldChar w:fldCharType="end"/>
      </w:r>
      <w:r w:rsidR="005446FB">
        <w:t>.</w:t>
      </w:r>
      <w:r w:rsidR="005446FB">
        <w:fldChar w:fldCharType="begin"/>
      </w:r>
      <w:r w:rsidR="005446FB">
        <w:instrText xml:space="preserve"> SEQ Table \* ARABIC \s 1 </w:instrText>
      </w:r>
      <w:r w:rsidR="005446FB">
        <w:fldChar w:fldCharType="separate"/>
      </w:r>
      <w:r w:rsidR="00100B6E">
        <w:rPr>
          <w:noProof/>
        </w:rPr>
        <w:t>8</w:t>
      </w:r>
      <w:r w:rsidR="005446FB">
        <w:fldChar w:fldCharType="end"/>
      </w:r>
      <w:bookmarkEnd w:id="108"/>
      <w:r w:rsidRPr="000C272D">
        <w:t>: Standards</w:t>
      </w:r>
      <w:r w:rsidR="0072326C">
        <w:t xml:space="preserve"> and QCs</w:t>
      </w:r>
      <w:r w:rsidRPr="000C272D">
        <w:t xml:space="preserve"> </w:t>
      </w:r>
      <w:r w:rsidRPr="00194C9E">
        <w:t>used</w:t>
      </w:r>
      <w:bookmarkEnd w:id="109"/>
      <w:r w:rsidRPr="000C272D">
        <w:t xml:space="preserve"> </w:t>
      </w:r>
      <w:r w:rsidR="0072326C">
        <w:t xml:space="preserve">in Amplifex diene derivatised samples for imprecision </w:t>
      </w:r>
      <w:r w:rsidR="00FB0D05" w:rsidRPr="000C272D">
        <w:t>study</w:t>
      </w:r>
      <w:r w:rsidR="00FB0D05">
        <w:t xml:space="preserve"> in QC samples.</w:t>
      </w:r>
      <w:bookmarkEnd w:id="110"/>
    </w:p>
    <w:tbl>
      <w:tblPr>
        <w:tblStyle w:val="TableGrid"/>
        <w:tblW w:w="0" w:type="auto"/>
        <w:tblLook w:val="04A0" w:firstRow="1" w:lastRow="0" w:firstColumn="1" w:lastColumn="0" w:noHBand="0" w:noVBand="1"/>
      </w:tblPr>
      <w:tblGrid>
        <w:gridCol w:w="2547"/>
        <w:gridCol w:w="2977"/>
        <w:gridCol w:w="4218"/>
      </w:tblGrid>
      <w:tr w:rsidR="00C7512B" w:rsidRPr="000C272D" w14:paraId="1EDE65B6" w14:textId="77777777" w:rsidTr="009529B1">
        <w:tc>
          <w:tcPr>
            <w:tcW w:w="2547" w:type="dxa"/>
          </w:tcPr>
          <w:p w14:paraId="1C3443EE" w14:textId="77777777" w:rsidR="00C7512B" w:rsidRPr="000C272D" w:rsidRDefault="00C7512B" w:rsidP="009529B1">
            <w:pPr>
              <w:spacing w:after="0" w:line="240" w:lineRule="auto"/>
            </w:pPr>
            <w:r w:rsidRPr="000C272D">
              <w:t>Standard/QC</w:t>
            </w:r>
          </w:p>
        </w:tc>
        <w:tc>
          <w:tcPr>
            <w:tcW w:w="2977" w:type="dxa"/>
          </w:tcPr>
          <w:p w14:paraId="1C1EC101" w14:textId="77777777" w:rsidR="00C7512B" w:rsidRPr="000C272D" w:rsidRDefault="00C7512B" w:rsidP="009529B1">
            <w:pPr>
              <w:spacing w:after="0" w:line="240" w:lineRule="auto"/>
            </w:pPr>
            <w:r w:rsidRPr="000C272D">
              <w:t>Dilution (66% MeOH:H</w:t>
            </w:r>
            <w:r w:rsidRPr="000C272D">
              <w:rPr>
                <w:vertAlign w:val="subscript"/>
              </w:rPr>
              <w:t>2</w:t>
            </w:r>
            <w:r w:rsidRPr="000C272D">
              <w:t>O)</w:t>
            </w:r>
          </w:p>
        </w:tc>
        <w:tc>
          <w:tcPr>
            <w:tcW w:w="4218" w:type="dxa"/>
          </w:tcPr>
          <w:p w14:paraId="62DEF809" w14:textId="77777777" w:rsidR="00C7512B" w:rsidRPr="000C272D" w:rsidRDefault="00C7512B" w:rsidP="009529B1">
            <w:pPr>
              <w:spacing w:after="0" w:line="240" w:lineRule="auto"/>
            </w:pPr>
            <w:r w:rsidRPr="000C272D">
              <w:t>Final concentration (pmol/L)</w:t>
            </w:r>
          </w:p>
        </w:tc>
      </w:tr>
      <w:tr w:rsidR="00C7512B" w:rsidRPr="000C272D" w14:paraId="06928C8E" w14:textId="77777777" w:rsidTr="009529B1">
        <w:tc>
          <w:tcPr>
            <w:tcW w:w="2547" w:type="dxa"/>
          </w:tcPr>
          <w:p w14:paraId="54F0B4EF" w14:textId="77777777" w:rsidR="00C7512B" w:rsidRPr="000C272D" w:rsidRDefault="00C7512B" w:rsidP="009529B1">
            <w:pPr>
              <w:spacing w:after="0" w:line="240" w:lineRule="auto"/>
            </w:pPr>
            <w:r w:rsidRPr="000C272D">
              <w:t>Standard 1</w:t>
            </w:r>
          </w:p>
        </w:tc>
        <w:tc>
          <w:tcPr>
            <w:tcW w:w="2977" w:type="dxa"/>
          </w:tcPr>
          <w:p w14:paraId="315A090B" w14:textId="77777777" w:rsidR="00C7512B" w:rsidRPr="000C272D" w:rsidRDefault="00C7512B" w:rsidP="009529B1">
            <w:pPr>
              <w:spacing w:after="0" w:line="240" w:lineRule="auto"/>
            </w:pPr>
            <w:r w:rsidRPr="000C272D">
              <w:t>1/4000</w:t>
            </w:r>
          </w:p>
        </w:tc>
        <w:tc>
          <w:tcPr>
            <w:tcW w:w="4218" w:type="dxa"/>
          </w:tcPr>
          <w:p w14:paraId="6619CB21" w14:textId="77777777" w:rsidR="00C7512B" w:rsidRPr="000C272D" w:rsidRDefault="00C7512B" w:rsidP="009529B1">
            <w:pPr>
              <w:spacing w:after="0" w:line="240" w:lineRule="auto"/>
            </w:pPr>
            <w:r w:rsidRPr="000C272D">
              <w:t>0</w:t>
            </w:r>
          </w:p>
        </w:tc>
      </w:tr>
      <w:tr w:rsidR="00C7512B" w:rsidRPr="000C272D" w14:paraId="30C64B44" w14:textId="77777777" w:rsidTr="009529B1">
        <w:tc>
          <w:tcPr>
            <w:tcW w:w="2547" w:type="dxa"/>
          </w:tcPr>
          <w:p w14:paraId="3F26D5B7" w14:textId="77777777" w:rsidR="00C7512B" w:rsidRPr="000C272D" w:rsidRDefault="00C7512B" w:rsidP="009529B1">
            <w:pPr>
              <w:spacing w:after="0" w:line="240" w:lineRule="auto"/>
            </w:pPr>
            <w:r w:rsidRPr="000C272D">
              <w:t>Standard 2</w:t>
            </w:r>
          </w:p>
        </w:tc>
        <w:tc>
          <w:tcPr>
            <w:tcW w:w="2977" w:type="dxa"/>
          </w:tcPr>
          <w:p w14:paraId="4FE194D0" w14:textId="77777777" w:rsidR="00C7512B" w:rsidRPr="000C272D" w:rsidRDefault="00C7512B" w:rsidP="009529B1">
            <w:pPr>
              <w:spacing w:after="0" w:line="240" w:lineRule="auto"/>
            </w:pPr>
            <w:r w:rsidRPr="000C272D">
              <w:t>1/4000</w:t>
            </w:r>
          </w:p>
        </w:tc>
        <w:tc>
          <w:tcPr>
            <w:tcW w:w="4218" w:type="dxa"/>
          </w:tcPr>
          <w:p w14:paraId="1C16C668" w14:textId="77777777" w:rsidR="00C7512B" w:rsidRPr="000C272D" w:rsidRDefault="00C7512B" w:rsidP="009529B1">
            <w:pPr>
              <w:spacing w:after="0" w:line="240" w:lineRule="auto"/>
            </w:pPr>
            <w:r w:rsidRPr="000C272D">
              <w:t>4.1</w:t>
            </w:r>
          </w:p>
        </w:tc>
      </w:tr>
      <w:tr w:rsidR="00C7512B" w:rsidRPr="000C272D" w14:paraId="5563992D" w14:textId="77777777" w:rsidTr="009529B1">
        <w:tc>
          <w:tcPr>
            <w:tcW w:w="2547" w:type="dxa"/>
          </w:tcPr>
          <w:p w14:paraId="42422E1E" w14:textId="77777777" w:rsidR="00C7512B" w:rsidRPr="000C272D" w:rsidRDefault="00C7512B" w:rsidP="009529B1">
            <w:pPr>
              <w:spacing w:after="0" w:line="240" w:lineRule="auto"/>
            </w:pPr>
            <w:r w:rsidRPr="000C272D">
              <w:t>Standard 3</w:t>
            </w:r>
          </w:p>
        </w:tc>
        <w:tc>
          <w:tcPr>
            <w:tcW w:w="2977" w:type="dxa"/>
          </w:tcPr>
          <w:p w14:paraId="7FF01A7F" w14:textId="77777777" w:rsidR="00C7512B" w:rsidRPr="000C272D" w:rsidRDefault="00C7512B" w:rsidP="009529B1">
            <w:pPr>
              <w:spacing w:after="0" w:line="240" w:lineRule="auto"/>
            </w:pPr>
            <w:r w:rsidRPr="000C272D">
              <w:t>1/4000</w:t>
            </w:r>
          </w:p>
        </w:tc>
        <w:tc>
          <w:tcPr>
            <w:tcW w:w="4218" w:type="dxa"/>
          </w:tcPr>
          <w:p w14:paraId="39358607" w14:textId="77777777" w:rsidR="00C7512B" w:rsidRPr="000C272D" w:rsidRDefault="00C7512B" w:rsidP="009529B1">
            <w:pPr>
              <w:spacing w:after="0" w:line="240" w:lineRule="auto"/>
            </w:pPr>
            <w:r w:rsidRPr="000C272D">
              <w:t>6.75</w:t>
            </w:r>
          </w:p>
        </w:tc>
      </w:tr>
      <w:tr w:rsidR="00C7512B" w:rsidRPr="000C272D" w14:paraId="7CC9B851" w14:textId="77777777" w:rsidTr="009529B1">
        <w:tc>
          <w:tcPr>
            <w:tcW w:w="2547" w:type="dxa"/>
          </w:tcPr>
          <w:p w14:paraId="68F83CFF" w14:textId="77777777" w:rsidR="00C7512B" w:rsidRPr="000C272D" w:rsidRDefault="00C7512B" w:rsidP="009529B1">
            <w:pPr>
              <w:spacing w:after="0" w:line="240" w:lineRule="auto"/>
            </w:pPr>
            <w:r w:rsidRPr="000C272D">
              <w:t>Standard 4</w:t>
            </w:r>
          </w:p>
        </w:tc>
        <w:tc>
          <w:tcPr>
            <w:tcW w:w="2977" w:type="dxa"/>
          </w:tcPr>
          <w:p w14:paraId="1648E0D3" w14:textId="77777777" w:rsidR="00C7512B" w:rsidRPr="000C272D" w:rsidRDefault="00C7512B" w:rsidP="009529B1">
            <w:pPr>
              <w:spacing w:after="0" w:line="240" w:lineRule="auto"/>
            </w:pPr>
            <w:r w:rsidRPr="000C272D">
              <w:t>1/4000</w:t>
            </w:r>
          </w:p>
        </w:tc>
        <w:tc>
          <w:tcPr>
            <w:tcW w:w="4218" w:type="dxa"/>
          </w:tcPr>
          <w:p w14:paraId="04E5BE7F" w14:textId="77777777" w:rsidR="00C7512B" w:rsidRPr="000C272D" w:rsidRDefault="00C7512B" w:rsidP="009529B1">
            <w:pPr>
              <w:spacing w:after="0" w:line="240" w:lineRule="auto"/>
            </w:pPr>
            <w:r w:rsidRPr="000C272D">
              <w:t>16.65</w:t>
            </w:r>
          </w:p>
        </w:tc>
      </w:tr>
      <w:tr w:rsidR="00C7512B" w:rsidRPr="000C272D" w14:paraId="0EB60CE7" w14:textId="77777777" w:rsidTr="009529B1">
        <w:tc>
          <w:tcPr>
            <w:tcW w:w="2547" w:type="dxa"/>
          </w:tcPr>
          <w:p w14:paraId="61B105BE" w14:textId="77777777" w:rsidR="00C7512B" w:rsidRPr="000C272D" w:rsidRDefault="00C7512B" w:rsidP="009529B1">
            <w:pPr>
              <w:spacing w:after="0" w:line="240" w:lineRule="auto"/>
            </w:pPr>
            <w:r w:rsidRPr="000C272D">
              <w:t>Standard 5</w:t>
            </w:r>
          </w:p>
        </w:tc>
        <w:tc>
          <w:tcPr>
            <w:tcW w:w="2977" w:type="dxa"/>
          </w:tcPr>
          <w:p w14:paraId="5F362FD9" w14:textId="77777777" w:rsidR="00C7512B" w:rsidRPr="000C272D" w:rsidRDefault="00C7512B" w:rsidP="009529B1">
            <w:pPr>
              <w:spacing w:after="0" w:line="240" w:lineRule="auto"/>
            </w:pPr>
            <w:r w:rsidRPr="000C272D">
              <w:t>1/4000</w:t>
            </w:r>
          </w:p>
        </w:tc>
        <w:tc>
          <w:tcPr>
            <w:tcW w:w="4218" w:type="dxa"/>
          </w:tcPr>
          <w:p w14:paraId="3CD69244" w14:textId="77777777" w:rsidR="00C7512B" w:rsidRPr="000C272D" w:rsidRDefault="00C7512B" w:rsidP="009529B1">
            <w:pPr>
              <w:spacing w:after="0" w:line="240" w:lineRule="auto"/>
            </w:pPr>
            <w:r w:rsidRPr="000C272D">
              <w:t>46.025</w:t>
            </w:r>
          </w:p>
        </w:tc>
      </w:tr>
      <w:tr w:rsidR="00643D89" w:rsidRPr="000C272D" w14:paraId="505A2199" w14:textId="77777777" w:rsidTr="009529B1">
        <w:tc>
          <w:tcPr>
            <w:tcW w:w="2547" w:type="dxa"/>
          </w:tcPr>
          <w:p w14:paraId="74F2FFDD" w14:textId="2CC7BDAE" w:rsidR="00643D89" w:rsidRPr="000C272D" w:rsidRDefault="00643D89" w:rsidP="00643D89">
            <w:pPr>
              <w:spacing w:after="0" w:line="240" w:lineRule="auto"/>
            </w:pPr>
            <w:r>
              <w:t>QC A</w:t>
            </w:r>
          </w:p>
        </w:tc>
        <w:tc>
          <w:tcPr>
            <w:tcW w:w="2977" w:type="dxa"/>
          </w:tcPr>
          <w:p w14:paraId="294EC277" w14:textId="48517455" w:rsidR="00643D89" w:rsidRPr="000C272D" w:rsidRDefault="00643D89" w:rsidP="00643D89">
            <w:pPr>
              <w:spacing w:after="0" w:line="240" w:lineRule="auto"/>
            </w:pPr>
            <w:r w:rsidRPr="000C272D">
              <w:t>1/4000</w:t>
            </w:r>
          </w:p>
        </w:tc>
        <w:tc>
          <w:tcPr>
            <w:tcW w:w="4218" w:type="dxa"/>
          </w:tcPr>
          <w:p w14:paraId="4D870866" w14:textId="26A61442" w:rsidR="00643D89" w:rsidRPr="000C272D" w:rsidRDefault="00643D89" w:rsidP="00643D89">
            <w:pPr>
              <w:spacing w:after="0" w:line="240" w:lineRule="auto"/>
            </w:pPr>
            <w:r>
              <w:t>6.75</w:t>
            </w:r>
          </w:p>
        </w:tc>
      </w:tr>
      <w:tr w:rsidR="00643D89" w:rsidRPr="000C272D" w14:paraId="6F29DBB1" w14:textId="77777777" w:rsidTr="009529B1">
        <w:tc>
          <w:tcPr>
            <w:tcW w:w="2547" w:type="dxa"/>
          </w:tcPr>
          <w:p w14:paraId="2E7ECBD2" w14:textId="05C4808D" w:rsidR="00643D89" w:rsidRPr="000C272D" w:rsidRDefault="00643D89" w:rsidP="00643D89">
            <w:pPr>
              <w:spacing w:after="0" w:line="240" w:lineRule="auto"/>
            </w:pPr>
            <w:r>
              <w:t>QC B</w:t>
            </w:r>
          </w:p>
        </w:tc>
        <w:tc>
          <w:tcPr>
            <w:tcW w:w="2977" w:type="dxa"/>
          </w:tcPr>
          <w:p w14:paraId="515DFA93" w14:textId="77E8C50E" w:rsidR="00643D89" w:rsidRPr="000C272D" w:rsidRDefault="00643D89" w:rsidP="00643D89">
            <w:pPr>
              <w:spacing w:after="0" w:line="240" w:lineRule="auto"/>
            </w:pPr>
            <w:r w:rsidRPr="000C272D">
              <w:t>1/4000</w:t>
            </w:r>
          </w:p>
        </w:tc>
        <w:tc>
          <w:tcPr>
            <w:tcW w:w="4218" w:type="dxa"/>
          </w:tcPr>
          <w:p w14:paraId="1D62B797" w14:textId="4C63DD2D" w:rsidR="00643D89" w:rsidRPr="000C272D" w:rsidRDefault="00643D89" w:rsidP="00643D89">
            <w:pPr>
              <w:spacing w:after="0" w:line="240" w:lineRule="auto"/>
            </w:pPr>
            <w:r>
              <w:t>9.625</w:t>
            </w:r>
          </w:p>
        </w:tc>
      </w:tr>
      <w:tr w:rsidR="00643D89" w:rsidRPr="000C272D" w14:paraId="13DB018A" w14:textId="77777777" w:rsidTr="009529B1">
        <w:tc>
          <w:tcPr>
            <w:tcW w:w="2547" w:type="dxa"/>
          </w:tcPr>
          <w:p w14:paraId="39C0B911" w14:textId="5E844782" w:rsidR="00643D89" w:rsidRPr="000C272D" w:rsidRDefault="00643D89" w:rsidP="00643D89">
            <w:pPr>
              <w:spacing w:after="0" w:line="240" w:lineRule="auto"/>
            </w:pPr>
            <w:r>
              <w:t>QC C</w:t>
            </w:r>
          </w:p>
        </w:tc>
        <w:tc>
          <w:tcPr>
            <w:tcW w:w="2977" w:type="dxa"/>
          </w:tcPr>
          <w:p w14:paraId="31888B95" w14:textId="37DCA4AB" w:rsidR="00643D89" w:rsidRPr="000C272D" w:rsidRDefault="00643D89" w:rsidP="00643D89">
            <w:pPr>
              <w:spacing w:after="0" w:line="240" w:lineRule="auto"/>
            </w:pPr>
            <w:r w:rsidRPr="000C272D">
              <w:t>1/4000</w:t>
            </w:r>
          </w:p>
        </w:tc>
        <w:tc>
          <w:tcPr>
            <w:tcW w:w="4218" w:type="dxa"/>
          </w:tcPr>
          <w:p w14:paraId="5E5F94C4" w14:textId="2E28DFD7" w:rsidR="00643D89" w:rsidRPr="000C272D" w:rsidRDefault="00643D89" w:rsidP="00643D89">
            <w:pPr>
              <w:spacing w:after="0" w:line="240" w:lineRule="auto"/>
            </w:pPr>
            <w:r>
              <w:t>23.625</w:t>
            </w:r>
          </w:p>
        </w:tc>
      </w:tr>
    </w:tbl>
    <w:p w14:paraId="7919B75B" w14:textId="77777777" w:rsidR="00C7512B" w:rsidRPr="000C272D" w:rsidRDefault="00C7512B" w:rsidP="00C7512B"/>
    <w:p w14:paraId="23F4FEEF" w14:textId="26395A82" w:rsidR="00BB19DA" w:rsidRPr="000C272D" w:rsidRDefault="00BB19DA" w:rsidP="00BB19DA">
      <w:pPr>
        <w:spacing w:after="120"/>
      </w:pPr>
      <w:r>
        <w:t>The sample preparation for the</w:t>
      </w:r>
      <w:r w:rsidR="00121A13">
        <w:t>se samples</w:t>
      </w:r>
      <w:r>
        <w:t xml:space="preserve"> was as follows:</w:t>
      </w:r>
    </w:p>
    <w:p w14:paraId="01F145B6" w14:textId="538D2888" w:rsidR="00C7512B" w:rsidRPr="000C272D" w:rsidRDefault="00C7512B" w:rsidP="00C7512B">
      <w:pPr>
        <w:pStyle w:val="ListParagraph"/>
        <w:numPr>
          <w:ilvl w:val="0"/>
          <w:numId w:val="14"/>
        </w:numPr>
      </w:pPr>
      <w:r w:rsidRPr="000C272D">
        <w:t>200µl of the standards, QC mater</w:t>
      </w:r>
      <w:r w:rsidR="00643D89">
        <w:t>ial and the salivary samples were</w:t>
      </w:r>
      <w:r w:rsidRPr="000C272D">
        <w:t xml:space="preserve"> aliquoted into tubes.</w:t>
      </w:r>
    </w:p>
    <w:p w14:paraId="200C116A" w14:textId="77777777" w:rsidR="00C7512B" w:rsidRPr="000C272D" w:rsidRDefault="00C7512B" w:rsidP="00C7512B">
      <w:pPr>
        <w:pStyle w:val="ListParagraph"/>
        <w:numPr>
          <w:ilvl w:val="0"/>
          <w:numId w:val="14"/>
        </w:numPr>
      </w:pPr>
      <w:r w:rsidRPr="000C272D">
        <w:t xml:space="preserve">50µl of 20:80 IPA:MeOH was added to the tubes. </w:t>
      </w:r>
    </w:p>
    <w:p w14:paraId="0A04CF21" w14:textId="77777777" w:rsidR="00C7512B" w:rsidRPr="000C272D" w:rsidRDefault="00C7512B" w:rsidP="00C7512B">
      <w:pPr>
        <w:pStyle w:val="ListParagraph"/>
        <w:numPr>
          <w:ilvl w:val="0"/>
          <w:numId w:val="14"/>
        </w:numPr>
      </w:pPr>
      <w:r w:rsidRPr="000C272D">
        <w:t xml:space="preserve">10µl of internal standard at a concentration of 1µg/L was added to each tube. </w:t>
      </w:r>
    </w:p>
    <w:p w14:paraId="758AD145" w14:textId="77777777" w:rsidR="00C7512B" w:rsidRPr="000C272D" w:rsidRDefault="00C7512B" w:rsidP="00C7512B">
      <w:pPr>
        <w:pStyle w:val="ListParagraph"/>
        <w:numPr>
          <w:ilvl w:val="0"/>
          <w:numId w:val="14"/>
        </w:numPr>
      </w:pPr>
      <w:r w:rsidRPr="000C272D">
        <w:t xml:space="preserve">800µl of hexane was then added to each tube. </w:t>
      </w:r>
    </w:p>
    <w:p w14:paraId="698B2B51" w14:textId="77777777" w:rsidR="00C7512B" w:rsidRPr="000C272D" w:rsidRDefault="00C7512B" w:rsidP="00C7512B">
      <w:pPr>
        <w:pStyle w:val="ListParagraph"/>
        <w:numPr>
          <w:ilvl w:val="0"/>
          <w:numId w:val="14"/>
        </w:numPr>
      </w:pPr>
      <w:r w:rsidRPr="000C272D">
        <w:t>The samples were vorte</w:t>
      </w:r>
      <w:r>
        <w:t>xed for 1 minute then the hexane was evaporated</w:t>
      </w:r>
      <w:r w:rsidRPr="000C272D">
        <w:t xml:space="preserve">. </w:t>
      </w:r>
    </w:p>
    <w:p w14:paraId="1B09A7F5" w14:textId="77777777" w:rsidR="00C7512B" w:rsidRPr="000C272D" w:rsidRDefault="00C7512B" w:rsidP="00C7512B">
      <w:pPr>
        <w:pStyle w:val="ListParagraph"/>
        <w:numPr>
          <w:ilvl w:val="0"/>
          <w:numId w:val="14"/>
        </w:numPr>
      </w:pPr>
      <w:r w:rsidRPr="000C272D">
        <w:t>50µl of Amplifex diene was added to each tube and the tubes were left for 30 minutes.</w:t>
      </w:r>
    </w:p>
    <w:p w14:paraId="5C7D1A33" w14:textId="77777777" w:rsidR="00C7512B" w:rsidRDefault="00C7512B" w:rsidP="00C7512B">
      <w:pPr>
        <w:pStyle w:val="ListParagraph"/>
        <w:numPr>
          <w:ilvl w:val="0"/>
          <w:numId w:val="14"/>
        </w:numPr>
      </w:pPr>
      <w:r w:rsidRPr="000C272D">
        <w:t>After the 30 minutes had passed, 50µl of H</w:t>
      </w:r>
      <w:r w:rsidRPr="000C272D">
        <w:rPr>
          <w:vertAlign w:val="subscript"/>
        </w:rPr>
        <w:t>2</w:t>
      </w:r>
      <w:r w:rsidRPr="000C272D">
        <w:t>O was added to stop the reaction and the samples were ready for analysis.</w:t>
      </w:r>
    </w:p>
    <w:p w14:paraId="4CAAFA70" w14:textId="2953DDD1" w:rsidR="00A24D93" w:rsidRDefault="00A24D93" w:rsidP="00A24D93"/>
    <w:p w14:paraId="622C08E1" w14:textId="77777777" w:rsidR="0093633E" w:rsidRDefault="0093633E" w:rsidP="00C7512B"/>
    <w:p w14:paraId="023B80B3" w14:textId="0B564EBB" w:rsidR="00C17D24" w:rsidRDefault="0007173F" w:rsidP="00004D0C">
      <w:r>
        <w:lastRenderedPageBreak/>
        <w:t xml:space="preserve">In order to assess the imprecision </w:t>
      </w:r>
      <w:r w:rsidR="00F040F6">
        <w:t xml:space="preserve">and accuracy </w:t>
      </w:r>
      <w:r w:rsidR="00D85622">
        <w:t>of</w:t>
      </w:r>
      <w:r w:rsidR="00121A13">
        <w:t xml:space="preserve"> measuring 25OHD in</w:t>
      </w:r>
      <w:r w:rsidR="00D85622">
        <w:t xml:space="preserve"> </w:t>
      </w:r>
      <w:r>
        <w:t xml:space="preserve">salivary </w:t>
      </w:r>
      <w:r w:rsidR="00F040F6">
        <w:t xml:space="preserve">samples, </w:t>
      </w:r>
      <w:r w:rsidR="00D85622">
        <w:t>stock standards and QCs</w:t>
      </w:r>
      <w:r w:rsidR="0093633E">
        <w:t xml:space="preserve"> were diluted 1/2000 in </w:t>
      </w:r>
      <w:r w:rsidR="00D85622">
        <w:t>water to give the concentrations listed i</w:t>
      </w:r>
      <w:r w:rsidR="00990D03">
        <w:t xml:space="preserve">n table 2.9. </w:t>
      </w:r>
      <w:r w:rsidR="00BB19DA">
        <w:t>A salivary pool was split into 4 samples</w:t>
      </w:r>
      <w:r w:rsidR="00121A13">
        <w:t xml:space="preserve"> and</w:t>
      </w:r>
      <w:r w:rsidR="00BB19DA">
        <w:t xml:space="preserve"> </w:t>
      </w:r>
      <w:r w:rsidR="00121A13">
        <w:t>each was spiked with the following concentrations</w:t>
      </w:r>
      <w:r w:rsidR="00BB19DA">
        <w:t xml:space="preserve">: </w:t>
      </w:r>
      <w:r w:rsidR="004E43BA">
        <w:t xml:space="preserve">saliva pool 1: </w:t>
      </w:r>
      <w:r w:rsidR="00BB19DA">
        <w:t>0.00,</w:t>
      </w:r>
      <w:r w:rsidR="004E43BA">
        <w:t xml:space="preserve"> saliva pool 2:</w:t>
      </w:r>
      <w:r w:rsidR="00BB19DA">
        <w:t xml:space="preserve"> 8.98,</w:t>
      </w:r>
      <w:r w:rsidR="004E43BA">
        <w:t xml:space="preserve"> saliva pool 3:</w:t>
      </w:r>
      <w:r w:rsidR="00BB19DA">
        <w:t xml:space="preserve"> 23.29</w:t>
      </w:r>
      <w:r w:rsidR="004E43BA">
        <w:t>,</w:t>
      </w:r>
      <w:r w:rsidR="00BB19DA">
        <w:t xml:space="preserve"> and</w:t>
      </w:r>
      <w:r w:rsidR="004E43BA">
        <w:t xml:space="preserve"> saliva pool 4:</w:t>
      </w:r>
      <w:r w:rsidR="00BB19DA">
        <w:t xml:space="preserve"> 37.05pmol/L</w:t>
      </w:r>
      <w:r w:rsidR="00004D0C">
        <w:t>.</w:t>
      </w:r>
    </w:p>
    <w:p w14:paraId="603BB03E" w14:textId="7DD409A7" w:rsidR="00D85622" w:rsidRDefault="00D85622" w:rsidP="00D85622">
      <w:pPr>
        <w:pStyle w:val="Caption"/>
        <w:keepNext/>
      </w:pPr>
      <w:bookmarkStart w:id="111" w:name="_Ref518925177"/>
      <w:bookmarkStart w:id="112" w:name="_Toc520790892"/>
      <w:r>
        <w:t xml:space="preserve">Table </w:t>
      </w:r>
      <w:r w:rsidR="005446FB">
        <w:fldChar w:fldCharType="begin"/>
      </w:r>
      <w:r w:rsidR="005446FB">
        <w:instrText xml:space="preserve"> STYLEREF 1 \s </w:instrText>
      </w:r>
      <w:r w:rsidR="005446FB">
        <w:fldChar w:fldCharType="separate"/>
      </w:r>
      <w:r w:rsidR="00100B6E">
        <w:rPr>
          <w:noProof/>
        </w:rPr>
        <w:t>2</w:t>
      </w:r>
      <w:r w:rsidR="005446FB">
        <w:fldChar w:fldCharType="end"/>
      </w:r>
      <w:r w:rsidR="005446FB">
        <w:t>.</w:t>
      </w:r>
      <w:r w:rsidR="005446FB">
        <w:fldChar w:fldCharType="begin"/>
      </w:r>
      <w:r w:rsidR="005446FB">
        <w:instrText xml:space="preserve"> SEQ Table \* ARABIC \s 1 </w:instrText>
      </w:r>
      <w:r w:rsidR="005446FB">
        <w:fldChar w:fldCharType="separate"/>
      </w:r>
      <w:r w:rsidR="00100B6E">
        <w:rPr>
          <w:noProof/>
        </w:rPr>
        <w:t>9</w:t>
      </w:r>
      <w:r w:rsidR="005446FB">
        <w:fldChar w:fldCharType="end"/>
      </w:r>
      <w:bookmarkEnd w:id="111"/>
      <w:r w:rsidR="00643D89">
        <w:t xml:space="preserve">: Standard and QC concentrations </w:t>
      </w:r>
      <w:r w:rsidR="00FB0D05">
        <w:t xml:space="preserve">used in Amplifex diene derivatised samples </w:t>
      </w:r>
      <w:r w:rsidR="00643D89">
        <w:t xml:space="preserve">for the imprecision and accuracy study </w:t>
      </w:r>
      <w:r w:rsidR="00FB0D05">
        <w:t>in saliva</w:t>
      </w:r>
      <w:r w:rsidR="00643D89">
        <w:t>.</w:t>
      </w:r>
      <w:bookmarkEnd w:id="112"/>
    </w:p>
    <w:tbl>
      <w:tblPr>
        <w:tblStyle w:val="TableGrid"/>
        <w:tblW w:w="0" w:type="auto"/>
        <w:tblLook w:val="04A0" w:firstRow="1" w:lastRow="0" w:firstColumn="1" w:lastColumn="0" w:noHBand="0" w:noVBand="1"/>
      </w:tblPr>
      <w:tblGrid>
        <w:gridCol w:w="2547"/>
        <w:gridCol w:w="2977"/>
        <w:gridCol w:w="4218"/>
      </w:tblGrid>
      <w:tr w:rsidR="00CA68CD" w:rsidRPr="000C272D" w14:paraId="5D394E99" w14:textId="77777777" w:rsidTr="00121A13">
        <w:tc>
          <w:tcPr>
            <w:tcW w:w="2547" w:type="dxa"/>
          </w:tcPr>
          <w:p w14:paraId="2CD9F6EE" w14:textId="77777777" w:rsidR="00CA68CD" w:rsidRPr="000C272D" w:rsidRDefault="00CA68CD" w:rsidP="00121A13">
            <w:pPr>
              <w:spacing w:after="0" w:line="240" w:lineRule="auto"/>
            </w:pPr>
            <w:r w:rsidRPr="000C272D">
              <w:t>Standard/QC</w:t>
            </w:r>
          </w:p>
        </w:tc>
        <w:tc>
          <w:tcPr>
            <w:tcW w:w="2977" w:type="dxa"/>
          </w:tcPr>
          <w:p w14:paraId="40E2C813" w14:textId="77777777" w:rsidR="00CA68CD" w:rsidRPr="000C272D" w:rsidRDefault="00CA68CD" w:rsidP="00121A13">
            <w:pPr>
              <w:spacing w:after="0" w:line="240" w:lineRule="auto"/>
            </w:pPr>
            <w:r w:rsidRPr="000C272D">
              <w:t>Dilution (66% MeOH:H</w:t>
            </w:r>
            <w:r w:rsidRPr="000C272D">
              <w:rPr>
                <w:vertAlign w:val="subscript"/>
              </w:rPr>
              <w:t>2</w:t>
            </w:r>
            <w:r w:rsidRPr="000C272D">
              <w:t>O)</w:t>
            </w:r>
          </w:p>
        </w:tc>
        <w:tc>
          <w:tcPr>
            <w:tcW w:w="4218" w:type="dxa"/>
          </w:tcPr>
          <w:p w14:paraId="572262E8" w14:textId="77777777" w:rsidR="00CA68CD" w:rsidRPr="000C272D" w:rsidRDefault="00CA68CD" w:rsidP="00121A13">
            <w:pPr>
              <w:spacing w:after="0" w:line="240" w:lineRule="auto"/>
            </w:pPr>
            <w:r w:rsidRPr="000C272D">
              <w:t>Final concentration (pmol/L)</w:t>
            </w:r>
          </w:p>
        </w:tc>
      </w:tr>
      <w:tr w:rsidR="00CA68CD" w:rsidRPr="000C272D" w14:paraId="017EDBA8" w14:textId="77777777" w:rsidTr="00121A13">
        <w:tc>
          <w:tcPr>
            <w:tcW w:w="2547" w:type="dxa"/>
          </w:tcPr>
          <w:p w14:paraId="7A892822" w14:textId="77777777" w:rsidR="00CA68CD" w:rsidRPr="000C272D" w:rsidRDefault="00CA68CD" w:rsidP="00121A13">
            <w:pPr>
              <w:spacing w:after="0" w:line="240" w:lineRule="auto"/>
            </w:pPr>
            <w:r w:rsidRPr="000C272D">
              <w:t>Standard 1</w:t>
            </w:r>
          </w:p>
        </w:tc>
        <w:tc>
          <w:tcPr>
            <w:tcW w:w="2977" w:type="dxa"/>
          </w:tcPr>
          <w:p w14:paraId="7AD59769" w14:textId="2F5A73A3" w:rsidR="00CA68CD" w:rsidRPr="000C272D" w:rsidRDefault="00D85622" w:rsidP="00121A13">
            <w:pPr>
              <w:spacing w:after="0" w:line="240" w:lineRule="auto"/>
            </w:pPr>
            <w:r>
              <w:t>1/2</w:t>
            </w:r>
            <w:r w:rsidR="00CA68CD" w:rsidRPr="000C272D">
              <w:t>000</w:t>
            </w:r>
          </w:p>
        </w:tc>
        <w:tc>
          <w:tcPr>
            <w:tcW w:w="4218" w:type="dxa"/>
          </w:tcPr>
          <w:p w14:paraId="6F1E891C" w14:textId="15DAA0A2" w:rsidR="00CA68CD" w:rsidRPr="000C272D" w:rsidRDefault="00CA68CD" w:rsidP="00121A13">
            <w:pPr>
              <w:spacing w:after="0" w:line="240" w:lineRule="auto"/>
            </w:pPr>
            <w:r>
              <w:t>0</w:t>
            </w:r>
          </w:p>
        </w:tc>
      </w:tr>
      <w:tr w:rsidR="00CA68CD" w:rsidRPr="000C272D" w14:paraId="7B1399D4" w14:textId="77777777" w:rsidTr="00121A13">
        <w:tc>
          <w:tcPr>
            <w:tcW w:w="2547" w:type="dxa"/>
          </w:tcPr>
          <w:p w14:paraId="7ABD5F78" w14:textId="77777777" w:rsidR="00CA68CD" w:rsidRPr="000C272D" w:rsidRDefault="00CA68CD" w:rsidP="00121A13">
            <w:pPr>
              <w:spacing w:after="0" w:line="240" w:lineRule="auto"/>
            </w:pPr>
            <w:r w:rsidRPr="000C272D">
              <w:t>Standard 2</w:t>
            </w:r>
          </w:p>
        </w:tc>
        <w:tc>
          <w:tcPr>
            <w:tcW w:w="2977" w:type="dxa"/>
          </w:tcPr>
          <w:p w14:paraId="4E047B93" w14:textId="7E4138B3" w:rsidR="00CA68CD" w:rsidRPr="000C272D" w:rsidRDefault="00D85622" w:rsidP="00121A13">
            <w:pPr>
              <w:spacing w:after="0" w:line="240" w:lineRule="auto"/>
            </w:pPr>
            <w:r>
              <w:t>1/2</w:t>
            </w:r>
            <w:r w:rsidRPr="000C272D">
              <w:t>000</w:t>
            </w:r>
          </w:p>
        </w:tc>
        <w:tc>
          <w:tcPr>
            <w:tcW w:w="4218" w:type="dxa"/>
          </w:tcPr>
          <w:p w14:paraId="1D059AE2" w14:textId="7F51329A" w:rsidR="00CA68CD" w:rsidRPr="000C272D" w:rsidRDefault="00CA68CD" w:rsidP="00121A13">
            <w:pPr>
              <w:spacing w:after="0" w:line="240" w:lineRule="auto"/>
            </w:pPr>
            <w:r>
              <w:t>6.5</w:t>
            </w:r>
          </w:p>
        </w:tc>
      </w:tr>
      <w:tr w:rsidR="00D85622" w:rsidRPr="000C272D" w14:paraId="30938D02" w14:textId="77777777" w:rsidTr="00121A13">
        <w:tc>
          <w:tcPr>
            <w:tcW w:w="2547" w:type="dxa"/>
          </w:tcPr>
          <w:p w14:paraId="3A015007" w14:textId="77777777" w:rsidR="00D85622" w:rsidRPr="000C272D" w:rsidRDefault="00D85622" w:rsidP="00D85622">
            <w:pPr>
              <w:spacing w:after="0" w:line="240" w:lineRule="auto"/>
            </w:pPr>
            <w:r w:rsidRPr="000C272D">
              <w:t>Standard 3</w:t>
            </w:r>
          </w:p>
        </w:tc>
        <w:tc>
          <w:tcPr>
            <w:tcW w:w="2977" w:type="dxa"/>
          </w:tcPr>
          <w:p w14:paraId="5F67F9AD" w14:textId="2E8FD775" w:rsidR="00D85622" w:rsidRPr="000C272D" w:rsidRDefault="00D85622" w:rsidP="00D85622">
            <w:pPr>
              <w:spacing w:after="0" w:line="240" w:lineRule="auto"/>
            </w:pPr>
            <w:r>
              <w:t>1/2</w:t>
            </w:r>
            <w:r w:rsidRPr="000C272D">
              <w:t>000</w:t>
            </w:r>
          </w:p>
        </w:tc>
        <w:tc>
          <w:tcPr>
            <w:tcW w:w="4218" w:type="dxa"/>
          </w:tcPr>
          <w:p w14:paraId="32E25996" w14:textId="690F3049" w:rsidR="00D85622" w:rsidRPr="000C272D" w:rsidRDefault="00D85622" w:rsidP="00D85622">
            <w:pPr>
              <w:spacing w:after="0" w:line="240" w:lineRule="auto"/>
            </w:pPr>
            <w:r>
              <w:t>12.82</w:t>
            </w:r>
          </w:p>
        </w:tc>
      </w:tr>
      <w:tr w:rsidR="00D85622" w:rsidRPr="000C272D" w14:paraId="35A4BE9D" w14:textId="77777777" w:rsidTr="00121A13">
        <w:tc>
          <w:tcPr>
            <w:tcW w:w="2547" w:type="dxa"/>
          </w:tcPr>
          <w:p w14:paraId="27956470" w14:textId="77777777" w:rsidR="00D85622" w:rsidRPr="000C272D" w:rsidRDefault="00D85622" w:rsidP="00D85622">
            <w:pPr>
              <w:spacing w:after="0" w:line="240" w:lineRule="auto"/>
            </w:pPr>
            <w:r w:rsidRPr="000C272D">
              <w:t>Standard 4</w:t>
            </w:r>
          </w:p>
        </w:tc>
        <w:tc>
          <w:tcPr>
            <w:tcW w:w="2977" w:type="dxa"/>
          </w:tcPr>
          <w:p w14:paraId="293AE6F1" w14:textId="0FB45492" w:rsidR="00D85622" w:rsidRPr="000C272D" w:rsidRDefault="00D85622" w:rsidP="00D85622">
            <w:pPr>
              <w:spacing w:after="0" w:line="240" w:lineRule="auto"/>
            </w:pPr>
            <w:r>
              <w:t>1/2</w:t>
            </w:r>
            <w:r w:rsidRPr="000C272D">
              <w:t>000</w:t>
            </w:r>
          </w:p>
        </w:tc>
        <w:tc>
          <w:tcPr>
            <w:tcW w:w="4218" w:type="dxa"/>
          </w:tcPr>
          <w:p w14:paraId="53BA859D" w14:textId="06BC418E" w:rsidR="00D85622" w:rsidRPr="000C272D" w:rsidRDefault="00D85622" w:rsidP="00D85622">
            <w:pPr>
              <w:spacing w:after="0" w:line="240" w:lineRule="auto"/>
            </w:pPr>
            <w:r>
              <w:t>32.94</w:t>
            </w:r>
          </w:p>
        </w:tc>
      </w:tr>
      <w:tr w:rsidR="00D85622" w:rsidRPr="000C272D" w14:paraId="4229AB4D" w14:textId="77777777" w:rsidTr="00121A13">
        <w:tc>
          <w:tcPr>
            <w:tcW w:w="2547" w:type="dxa"/>
          </w:tcPr>
          <w:p w14:paraId="0C315A11" w14:textId="77777777" w:rsidR="00D85622" w:rsidRPr="000C272D" w:rsidRDefault="00D85622" w:rsidP="00D85622">
            <w:pPr>
              <w:spacing w:after="0" w:line="240" w:lineRule="auto"/>
            </w:pPr>
            <w:r w:rsidRPr="000C272D">
              <w:t>Standard 5</w:t>
            </w:r>
          </w:p>
        </w:tc>
        <w:tc>
          <w:tcPr>
            <w:tcW w:w="2977" w:type="dxa"/>
          </w:tcPr>
          <w:p w14:paraId="5C58E729" w14:textId="30BDB3EC" w:rsidR="00D85622" w:rsidRPr="000C272D" w:rsidRDefault="00D85622" w:rsidP="00D85622">
            <w:pPr>
              <w:spacing w:after="0" w:line="240" w:lineRule="auto"/>
            </w:pPr>
            <w:r>
              <w:t>1/2</w:t>
            </w:r>
            <w:r w:rsidRPr="000C272D">
              <w:t>000</w:t>
            </w:r>
          </w:p>
        </w:tc>
        <w:tc>
          <w:tcPr>
            <w:tcW w:w="4218" w:type="dxa"/>
          </w:tcPr>
          <w:p w14:paraId="59A8F772" w14:textId="7F2BA0AD" w:rsidR="00D85622" w:rsidRPr="000C272D" w:rsidRDefault="00D85622" w:rsidP="00D85622">
            <w:pPr>
              <w:spacing w:after="0" w:line="240" w:lineRule="auto"/>
            </w:pPr>
            <w:r>
              <w:t>97.5</w:t>
            </w:r>
          </w:p>
        </w:tc>
      </w:tr>
      <w:tr w:rsidR="00D85622" w:rsidRPr="000C272D" w14:paraId="410E6A39" w14:textId="77777777" w:rsidTr="00121A13">
        <w:tc>
          <w:tcPr>
            <w:tcW w:w="2547" w:type="dxa"/>
          </w:tcPr>
          <w:p w14:paraId="433A7AA8" w14:textId="6A1C3F84" w:rsidR="00D85622" w:rsidRPr="000C272D" w:rsidRDefault="00D85622" w:rsidP="00D85622">
            <w:pPr>
              <w:spacing w:after="0" w:line="240" w:lineRule="auto"/>
            </w:pPr>
            <w:r>
              <w:t>QC A</w:t>
            </w:r>
          </w:p>
        </w:tc>
        <w:tc>
          <w:tcPr>
            <w:tcW w:w="2977" w:type="dxa"/>
          </w:tcPr>
          <w:p w14:paraId="35804790" w14:textId="6C4025F6" w:rsidR="00D85622" w:rsidRPr="000C272D" w:rsidRDefault="00D85622" w:rsidP="00D85622">
            <w:pPr>
              <w:spacing w:after="0" w:line="240" w:lineRule="auto"/>
            </w:pPr>
            <w:r>
              <w:t>1/2</w:t>
            </w:r>
            <w:r w:rsidRPr="000C272D">
              <w:t>000</w:t>
            </w:r>
          </w:p>
        </w:tc>
        <w:tc>
          <w:tcPr>
            <w:tcW w:w="4218" w:type="dxa"/>
          </w:tcPr>
          <w:p w14:paraId="15463290" w14:textId="51569168" w:rsidR="00D85622" w:rsidRDefault="00D85622" w:rsidP="00D85622">
            <w:pPr>
              <w:spacing w:after="0" w:line="240" w:lineRule="auto"/>
            </w:pPr>
            <w:r>
              <w:t>18.4</w:t>
            </w:r>
          </w:p>
        </w:tc>
      </w:tr>
      <w:tr w:rsidR="00D85622" w:rsidRPr="000C272D" w14:paraId="7BBEA299" w14:textId="77777777" w:rsidTr="00121A13">
        <w:tc>
          <w:tcPr>
            <w:tcW w:w="2547" w:type="dxa"/>
          </w:tcPr>
          <w:p w14:paraId="16292AB0" w14:textId="187E787F" w:rsidR="00D85622" w:rsidRPr="000C272D" w:rsidRDefault="00D85622" w:rsidP="00D85622">
            <w:pPr>
              <w:spacing w:after="0" w:line="240" w:lineRule="auto"/>
            </w:pPr>
            <w:r>
              <w:t>QC B</w:t>
            </w:r>
          </w:p>
        </w:tc>
        <w:tc>
          <w:tcPr>
            <w:tcW w:w="2977" w:type="dxa"/>
          </w:tcPr>
          <w:p w14:paraId="44575304" w14:textId="13584FF2" w:rsidR="00D85622" w:rsidRPr="000C272D" w:rsidRDefault="00D85622" w:rsidP="00D85622">
            <w:pPr>
              <w:spacing w:after="0" w:line="240" w:lineRule="auto"/>
            </w:pPr>
            <w:r>
              <w:t>1/2</w:t>
            </w:r>
            <w:r w:rsidRPr="000C272D">
              <w:t>000</w:t>
            </w:r>
          </w:p>
        </w:tc>
        <w:tc>
          <w:tcPr>
            <w:tcW w:w="4218" w:type="dxa"/>
          </w:tcPr>
          <w:p w14:paraId="65189951" w14:textId="01153101" w:rsidR="00D85622" w:rsidRDefault="00D85622" w:rsidP="00D85622">
            <w:pPr>
              <w:spacing w:after="0" w:line="240" w:lineRule="auto"/>
            </w:pPr>
            <w:r>
              <w:t>47.74</w:t>
            </w:r>
          </w:p>
        </w:tc>
      </w:tr>
      <w:tr w:rsidR="00D85622" w:rsidRPr="000C272D" w14:paraId="37B6C789" w14:textId="77777777" w:rsidTr="00121A13">
        <w:tc>
          <w:tcPr>
            <w:tcW w:w="2547" w:type="dxa"/>
          </w:tcPr>
          <w:p w14:paraId="15CD05CE" w14:textId="2505AE42" w:rsidR="00D85622" w:rsidRPr="000C272D" w:rsidRDefault="00D85622" w:rsidP="00D85622">
            <w:pPr>
              <w:spacing w:after="0" w:line="240" w:lineRule="auto"/>
            </w:pPr>
            <w:r>
              <w:t>QC C</w:t>
            </w:r>
          </w:p>
        </w:tc>
        <w:tc>
          <w:tcPr>
            <w:tcW w:w="2977" w:type="dxa"/>
          </w:tcPr>
          <w:p w14:paraId="75646AF4" w14:textId="1E956993" w:rsidR="00D85622" w:rsidRPr="000C272D" w:rsidRDefault="00D85622" w:rsidP="00D85622">
            <w:pPr>
              <w:spacing w:after="0" w:line="240" w:lineRule="auto"/>
            </w:pPr>
            <w:r>
              <w:t>1/2</w:t>
            </w:r>
            <w:r w:rsidRPr="000C272D">
              <w:t>000</w:t>
            </w:r>
          </w:p>
        </w:tc>
        <w:tc>
          <w:tcPr>
            <w:tcW w:w="4218" w:type="dxa"/>
          </w:tcPr>
          <w:p w14:paraId="2867F88B" w14:textId="6615455C" w:rsidR="00D85622" w:rsidRDefault="00D85622" w:rsidP="00D85622">
            <w:pPr>
              <w:spacing w:after="0" w:line="240" w:lineRule="auto"/>
            </w:pPr>
            <w:r>
              <w:t>68.44</w:t>
            </w:r>
          </w:p>
        </w:tc>
      </w:tr>
    </w:tbl>
    <w:p w14:paraId="4A2CAE73" w14:textId="77777777" w:rsidR="00121A13" w:rsidRDefault="00121A13" w:rsidP="00121A13">
      <w:pPr>
        <w:spacing w:after="120"/>
      </w:pPr>
    </w:p>
    <w:p w14:paraId="1D11AD29" w14:textId="286F706C" w:rsidR="00121A13" w:rsidRPr="000C272D" w:rsidRDefault="00121A13" w:rsidP="00121A13">
      <w:pPr>
        <w:spacing w:after="120"/>
      </w:pPr>
      <w:r>
        <w:t>The sample preparation for these samples was as follows:</w:t>
      </w:r>
    </w:p>
    <w:p w14:paraId="6C87290D" w14:textId="144409F4" w:rsidR="00121A13" w:rsidRPr="000C272D" w:rsidRDefault="00121A13" w:rsidP="00121A13">
      <w:pPr>
        <w:pStyle w:val="ListParagraph"/>
        <w:numPr>
          <w:ilvl w:val="0"/>
          <w:numId w:val="14"/>
        </w:numPr>
      </w:pPr>
      <w:r>
        <w:t>5</w:t>
      </w:r>
      <w:r w:rsidRPr="000C272D">
        <w:t>00µl of the standards, QC material and the salivary samples was aliquoted into tubes.</w:t>
      </w:r>
    </w:p>
    <w:p w14:paraId="6CA6B8C7" w14:textId="77777777" w:rsidR="00121A13" w:rsidRPr="000C272D" w:rsidRDefault="00121A13" w:rsidP="00121A13">
      <w:pPr>
        <w:pStyle w:val="ListParagraph"/>
        <w:numPr>
          <w:ilvl w:val="0"/>
          <w:numId w:val="14"/>
        </w:numPr>
      </w:pPr>
      <w:r>
        <w:t>5</w:t>
      </w:r>
      <w:r w:rsidRPr="000C272D">
        <w:t xml:space="preserve">0µl of internal standard at a concentration of 1µg/L was added to each tube. </w:t>
      </w:r>
    </w:p>
    <w:p w14:paraId="183EB71C" w14:textId="77777777" w:rsidR="00121A13" w:rsidRPr="000C272D" w:rsidRDefault="00121A13" w:rsidP="00121A13">
      <w:pPr>
        <w:pStyle w:val="ListParagraph"/>
        <w:numPr>
          <w:ilvl w:val="0"/>
          <w:numId w:val="14"/>
        </w:numPr>
      </w:pPr>
      <w:r w:rsidRPr="000C272D">
        <w:t xml:space="preserve">50µl of 20:80 IPA:MeOH was added to the tubes. </w:t>
      </w:r>
    </w:p>
    <w:p w14:paraId="52F2C2B7" w14:textId="008A680B" w:rsidR="00121A13" w:rsidRPr="000C272D" w:rsidRDefault="00121A13" w:rsidP="00121A13">
      <w:pPr>
        <w:pStyle w:val="ListParagraph"/>
        <w:numPr>
          <w:ilvl w:val="0"/>
          <w:numId w:val="14"/>
        </w:numPr>
      </w:pPr>
      <w:r>
        <w:t>7</w:t>
      </w:r>
      <w:r w:rsidRPr="000C272D">
        <w:t xml:space="preserve">00µl of hexane was then added to each tube. </w:t>
      </w:r>
    </w:p>
    <w:p w14:paraId="4624CC4F" w14:textId="54B1DCAE" w:rsidR="00121A13" w:rsidRPr="000C272D" w:rsidRDefault="00121A13" w:rsidP="00121A13">
      <w:pPr>
        <w:pStyle w:val="ListParagraph"/>
        <w:numPr>
          <w:ilvl w:val="0"/>
          <w:numId w:val="14"/>
        </w:numPr>
      </w:pPr>
      <w:r w:rsidRPr="000C272D">
        <w:t>The samples were vorte</w:t>
      </w:r>
      <w:r>
        <w:t xml:space="preserve">xed for 2 </w:t>
      </w:r>
      <w:r w:rsidR="00751113">
        <w:t>minutes</w:t>
      </w:r>
      <w:r>
        <w:t xml:space="preserve"> then the hexane was evaporated</w:t>
      </w:r>
      <w:r w:rsidRPr="000C272D">
        <w:t xml:space="preserve">. </w:t>
      </w:r>
    </w:p>
    <w:p w14:paraId="0CBEC6C6" w14:textId="77777777" w:rsidR="00121A13" w:rsidRPr="000C272D" w:rsidRDefault="00121A13" w:rsidP="00121A13">
      <w:pPr>
        <w:pStyle w:val="ListParagraph"/>
        <w:numPr>
          <w:ilvl w:val="0"/>
          <w:numId w:val="14"/>
        </w:numPr>
      </w:pPr>
      <w:r w:rsidRPr="000C272D">
        <w:t>50µl of Amplifex diene was added to each tube and the tubes were left for 30 minutes.</w:t>
      </w:r>
    </w:p>
    <w:p w14:paraId="6B3FFDC2" w14:textId="6B646294" w:rsidR="009369C6" w:rsidRDefault="00121A13" w:rsidP="009369C6">
      <w:pPr>
        <w:pStyle w:val="ListParagraph"/>
        <w:numPr>
          <w:ilvl w:val="0"/>
          <w:numId w:val="14"/>
        </w:numPr>
      </w:pPr>
      <w:r w:rsidRPr="000C272D">
        <w:t>After the 30 minutes had passed, 50µl of H</w:t>
      </w:r>
      <w:r w:rsidRPr="000C272D">
        <w:rPr>
          <w:vertAlign w:val="subscript"/>
        </w:rPr>
        <w:t>2</w:t>
      </w:r>
      <w:r w:rsidRPr="000C272D">
        <w:t>O was added to stop the reaction and the samples were ready for analysis.</w:t>
      </w:r>
    </w:p>
    <w:p w14:paraId="6F044405" w14:textId="07AFBB85" w:rsidR="009E0E49" w:rsidRDefault="009E0E49" w:rsidP="009E0E49"/>
    <w:p w14:paraId="7BB9A0AC" w14:textId="1B55F201" w:rsidR="00FC17C1" w:rsidRDefault="00FC17C1" w:rsidP="009E0E49"/>
    <w:p w14:paraId="4B31CC3B" w14:textId="5074D24B" w:rsidR="00FC17C1" w:rsidRDefault="00FC17C1" w:rsidP="009E0E49"/>
    <w:p w14:paraId="2CB45F70" w14:textId="67E89AB9" w:rsidR="00FC17C1" w:rsidRDefault="00FC17C1" w:rsidP="00FC17C1">
      <w:pPr>
        <w:pStyle w:val="Heading3"/>
      </w:pPr>
      <w:bookmarkStart w:id="113" w:name="_Toc520790345"/>
      <w:r>
        <w:lastRenderedPageBreak/>
        <w:t>Method Validation</w:t>
      </w:r>
      <w:bookmarkEnd w:id="113"/>
    </w:p>
    <w:p w14:paraId="7A6EFCD8" w14:textId="716AE05B" w:rsidR="00FC17C1" w:rsidRPr="000C272D" w:rsidRDefault="00FC17C1" w:rsidP="00FC17C1">
      <w:r w:rsidRPr="000C272D">
        <w:t xml:space="preserve">The method will need to be validated to the following criteria </w:t>
      </w:r>
      <w:r>
        <w:fldChar w:fldCharType="begin"/>
      </w:r>
      <w:r w:rsidR="00DC39C4">
        <w:instrText xml:space="preserve"> ADDIN EN.CITE &lt;EndNote&gt;&lt;Cite&gt;&lt;Author&gt;Honour&lt;/Author&gt;&lt;Year&gt;2011&lt;/Year&gt;&lt;RecNum&gt;721&lt;/RecNum&gt;&lt;DisplayText&gt;(Honour, 2011)&lt;/DisplayText&gt;&lt;record&gt;&lt;rec-number&gt;721&lt;/rec-number&gt;&lt;foreign-keys&gt;&lt;key app="EN" db-id="2a0fvtrtv22za6exff0x99w8aatd9zzwfzt2" timestamp="1518715933"&gt;721&lt;/key&gt;&lt;key app="ENWeb" db-id=""&gt;0&lt;/key&gt;&lt;/foreign-keys&gt;&lt;ref-type name="Journal Article"&gt;17&lt;/ref-type&gt;&lt;contributors&gt;&lt;authors&gt;&lt;author&gt;Honour, J. W.&lt;/author&gt;&lt;/authors&gt;&lt;/contributors&gt;&lt;auth-address&gt;Department of Clinical Biochemistry, University College London Hospitals, 60 Whitfield Street, London W1T4EU, UK. john.honour@uclh.nhs.uk&lt;/auth-address&gt;&lt;titles&gt;&lt;title&gt;Development and validation of a quantitative assay based on tandem mass spectrometry&lt;/title&gt;&lt;secondary-title&gt;Ann Clin Biochem&lt;/secondary-title&gt;&lt;/titles&gt;&lt;periodical&gt;&lt;full-title&gt;Ann Clin Biochem&lt;/full-title&gt;&lt;abbr-1&gt;Annals of clinical biochemistry&lt;/abbr-1&gt;&lt;/periodical&gt;&lt;pages&gt;97-111&lt;/pages&gt;&lt;volume&gt;48&lt;/volume&gt;&lt;number&gt;Pt 2&lt;/number&gt;&lt;edition&gt;2011/02/10&lt;/edition&gt;&lt;keywords&gt;&lt;keyword&gt;Analytic Sample Preparation Methods&lt;/keyword&gt;&lt;keyword&gt;Animals&lt;/keyword&gt;&lt;keyword&gt;Chromatography, Liquid&lt;/keyword&gt;&lt;keyword&gt;Humans&lt;/keyword&gt;&lt;keyword&gt;*Laboratories, Hospital/standards&lt;/keyword&gt;&lt;keyword&gt;Reference Standards&lt;/keyword&gt;&lt;keyword&gt;Tandem Mass Spectrometry/*methods/standards&lt;/keyword&gt;&lt;/keywords&gt;&lt;dates&gt;&lt;year&gt;2011&lt;/year&gt;&lt;pub-dates&gt;&lt;date&gt;Mar&lt;/date&gt;&lt;/pub-dates&gt;&lt;/dates&gt;&lt;isbn&gt;1758-1001 (Electronic)&amp;#xD;0004-5632 (Linking)&lt;/isbn&gt;&lt;accession-num&gt;21303874&lt;/accession-num&gt;&lt;urls&gt;&lt;related-urls&gt;&lt;url&gt;&lt;style face="underline" font="default" size="100%"&gt;https://www.ncbi.nlm.nih.gov/pubmed/21303874&lt;/style&gt;&lt;/url&gt;&lt;/related-urls&gt;&lt;/urls&gt;&lt;electronic-resource-num&gt;10.1258/acb.2010.010176&lt;/electronic-resource-num&gt;&lt;/record&gt;&lt;/Cite&gt;&lt;/EndNote&gt;</w:instrText>
      </w:r>
      <w:r>
        <w:fldChar w:fldCharType="separate"/>
      </w:r>
      <w:r>
        <w:rPr>
          <w:noProof/>
        </w:rPr>
        <w:t>(</w:t>
      </w:r>
      <w:hyperlink w:anchor="_ENREF_80" w:tooltip="Honour, 2011 #721" w:history="1">
        <w:r w:rsidR="00425C63">
          <w:rPr>
            <w:noProof/>
          </w:rPr>
          <w:t>Honour, 2011</w:t>
        </w:r>
      </w:hyperlink>
      <w:r>
        <w:rPr>
          <w:noProof/>
        </w:rPr>
        <w:t>)</w:t>
      </w:r>
      <w:r>
        <w:fldChar w:fldCharType="end"/>
      </w:r>
      <w:r w:rsidRPr="000C272D">
        <w:t>:</w:t>
      </w:r>
    </w:p>
    <w:p w14:paraId="0EE6EEB8" w14:textId="77777777" w:rsidR="00FC17C1" w:rsidRPr="000C272D" w:rsidRDefault="00FC17C1" w:rsidP="00FC17C1">
      <w:pPr>
        <w:pStyle w:val="ListParagraph"/>
        <w:numPr>
          <w:ilvl w:val="0"/>
          <w:numId w:val="3"/>
        </w:numPr>
        <w:spacing w:line="480" w:lineRule="auto"/>
        <w:contextualSpacing/>
      </w:pPr>
      <w:r w:rsidRPr="000C272D">
        <w:t>The selectivity of the method for 25OHD</w:t>
      </w:r>
      <w:r w:rsidRPr="000C272D">
        <w:rPr>
          <w:vertAlign w:val="subscript"/>
        </w:rPr>
        <w:t>3</w:t>
      </w:r>
      <w:r w:rsidRPr="000C272D">
        <w:t xml:space="preserve"> will be assessed by comparing its retention time to that of the reference material and to ensure that the retention time of the analyte and internal standard differs less than 2.5% between samples, as this could be caused by interferences.</w:t>
      </w:r>
    </w:p>
    <w:p w14:paraId="4C60D33F" w14:textId="77777777" w:rsidR="00FC17C1" w:rsidRPr="000C272D" w:rsidRDefault="00FC17C1" w:rsidP="00FC17C1">
      <w:pPr>
        <w:pStyle w:val="ListParagraph"/>
        <w:numPr>
          <w:ilvl w:val="0"/>
          <w:numId w:val="3"/>
        </w:numPr>
        <w:spacing w:line="480" w:lineRule="auto"/>
        <w:contextualSpacing/>
      </w:pPr>
      <w:r w:rsidRPr="000C272D">
        <w:t>Multiple mass transitions will be monitored and their relative intensity will be calculated to improve selectivity for the target analyte.</w:t>
      </w:r>
    </w:p>
    <w:p w14:paraId="3994FFE3" w14:textId="77777777" w:rsidR="00FC17C1" w:rsidRPr="000C272D" w:rsidRDefault="00FC17C1" w:rsidP="00FC17C1">
      <w:pPr>
        <w:pStyle w:val="ListParagraph"/>
        <w:numPr>
          <w:ilvl w:val="0"/>
          <w:numId w:val="3"/>
        </w:numPr>
        <w:spacing w:line="480" w:lineRule="auto"/>
        <w:contextualSpacing/>
      </w:pPr>
      <w:r w:rsidRPr="000C272D">
        <w:t>An assessment of matrix interferences will need to be undertaken. This is best demonstrated by a post-column infusion test, however as the samples will be derivatised, this may not be possible. It may be more feasible to compare the LC-MS/MS response of a buffer solution to the response of a sample when both contain a spiked known concentration of the analyte.</w:t>
      </w:r>
    </w:p>
    <w:p w14:paraId="242985CD" w14:textId="77777777" w:rsidR="00FC17C1" w:rsidRPr="000C272D" w:rsidRDefault="00FC17C1" w:rsidP="00FC17C1">
      <w:pPr>
        <w:pStyle w:val="ListParagraph"/>
        <w:numPr>
          <w:ilvl w:val="0"/>
          <w:numId w:val="3"/>
        </w:numPr>
        <w:spacing w:line="480" w:lineRule="auto"/>
        <w:contextualSpacing/>
      </w:pPr>
      <w:r w:rsidRPr="000C272D">
        <w:t>The linearity of the standard curve will be assessed using a minimum of five concentrations in addition to the blank matrix and a zero standard. The response is assumed to be linear if the correlation co-efficient R</w:t>
      </w:r>
      <w:r w:rsidRPr="000C272D">
        <w:rPr>
          <w:vertAlign w:val="superscript"/>
        </w:rPr>
        <w:t>2</w:t>
      </w:r>
      <w:r w:rsidRPr="000C272D">
        <w:t xml:space="preserve"> is greater than 0.99. </w:t>
      </w:r>
    </w:p>
    <w:p w14:paraId="67FED73F" w14:textId="77777777" w:rsidR="00FC17C1" w:rsidRPr="000C272D" w:rsidRDefault="00FC17C1" w:rsidP="00FC17C1">
      <w:pPr>
        <w:pStyle w:val="ListParagraph"/>
        <w:numPr>
          <w:ilvl w:val="0"/>
          <w:numId w:val="3"/>
        </w:numPr>
        <w:spacing w:line="480" w:lineRule="auto"/>
        <w:contextualSpacing/>
      </w:pPr>
      <w:r w:rsidRPr="000C272D">
        <w:t>The lower limit of detection (LLOD) will be determined by the lowest concentration of a serially diluted sample that gives a peak with a signal to noise ratio of 3.</w:t>
      </w:r>
    </w:p>
    <w:p w14:paraId="36947A8F" w14:textId="77777777" w:rsidR="00FC17C1" w:rsidRPr="000C272D" w:rsidRDefault="00FC17C1" w:rsidP="00FC17C1">
      <w:pPr>
        <w:pStyle w:val="ListParagraph"/>
        <w:numPr>
          <w:ilvl w:val="0"/>
          <w:numId w:val="3"/>
        </w:numPr>
        <w:spacing w:line="480" w:lineRule="auto"/>
        <w:contextualSpacing/>
      </w:pPr>
      <w:r w:rsidRPr="000C272D">
        <w:t>The lower limit of quantitation (LLOQ) will be determined by the lowest concentration of a serially diluted sample that gives a peak with a signal to noise ratio of 10 with less than 20% imprecision and 80-120% accuracy.</w:t>
      </w:r>
    </w:p>
    <w:p w14:paraId="792E7E49" w14:textId="77777777" w:rsidR="00FC17C1" w:rsidRPr="000C272D" w:rsidRDefault="00FC17C1" w:rsidP="00FC17C1">
      <w:pPr>
        <w:pStyle w:val="ListParagraph"/>
        <w:numPr>
          <w:ilvl w:val="0"/>
          <w:numId w:val="3"/>
        </w:numPr>
        <w:spacing w:line="480" w:lineRule="auto"/>
        <w:contextualSpacing/>
      </w:pPr>
      <w:r w:rsidRPr="000C272D">
        <w:t>The within run imprecision of the method will be assessed by analysing levels of pooled saliva at high, medium and low concentrations of 25OHD</w:t>
      </w:r>
      <w:r w:rsidRPr="000C272D">
        <w:rPr>
          <w:vertAlign w:val="subscript"/>
        </w:rPr>
        <w:t>3</w:t>
      </w:r>
      <w:r w:rsidRPr="000C272D">
        <w:t xml:space="preserve"> at least five times within one run.</w:t>
      </w:r>
    </w:p>
    <w:p w14:paraId="541FFEAA" w14:textId="77777777" w:rsidR="009E0E49" w:rsidRPr="00004D0C" w:rsidRDefault="009E0E49" w:rsidP="009E0E49"/>
    <w:p w14:paraId="4CCBABC9" w14:textId="56F940AC" w:rsidR="00CA68CD" w:rsidRDefault="00CA68CD" w:rsidP="00973CF9">
      <w:pPr>
        <w:pStyle w:val="Heading2"/>
      </w:pPr>
      <w:bookmarkStart w:id="114" w:name="_Toc520790346"/>
      <w:r w:rsidRPr="0036479B">
        <w:lastRenderedPageBreak/>
        <w:t>Results</w:t>
      </w:r>
      <w:bookmarkEnd w:id="114"/>
    </w:p>
    <w:p w14:paraId="5CD6CF19" w14:textId="5066474D" w:rsidR="00874AF6" w:rsidRDefault="00973CF9" w:rsidP="00967652">
      <w:pPr>
        <w:pStyle w:val="Heading3"/>
      </w:pPr>
      <w:bookmarkStart w:id="115" w:name="_Toc520790347"/>
      <w:r>
        <w:t>Method development of underivatised samples</w:t>
      </w:r>
      <w:bookmarkEnd w:id="115"/>
    </w:p>
    <w:p w14:paraId="14EA99EC" w14:textId="64D2F374" w:rsidR="00967652" w:rsidRDefault="00874AF6" w:rsidP="00967652">
      <w:r>
        <w:t xml:space="preserve">Table </w:t>
      </w:r>
      <w:r w:rsidR="00990D03">
        <w:t>2.10</w:t>
      </w:r>
      <w:r w:rsidR="00967652">
        <w:t xml:space="preserve"> and</w:t>
      </w:r>
      <w:r>
        <w:t xml:space="preserve"> figure 2.1 </w:t>
      </w:r>
      <w:r w:rsidR="00967652">
        <w:t>show the values from the standard curve when A1 and B1 were used as mobile phases and 66% methanol in water was used as the sample diluent and the samples were not derivatised. The linearity of the curve is not acceptable as the R</w:t>
      </w:r>
      <w:r w:rsidR="00967652">
        <w:rPr>
          <w:vertAlign w:val="superscript"/>
        </w:rPr>
        <w:t>2</w:t>
      </w:r>
      <w:r w:rsidR="00967652">
        <w:t xml:space="preserve"> is </w:t>
      </w:r>
      <w:r w:rsidR="004B2418">
        <w:t>0.973576</w:t>
      </w:r>
      <w:r w:rsidR="00967652">
        <w:t>, which is not sufficient for this</w:t>
      </w:r>
      <w:r w:rsidR="00F610F8">
        <w:t xml:space="preserve"> method.</w:t>
      </w:r>
    </w:p>
    <w:p w14:paraId="7A6E5F07" w14:textId="33D2E96E" w:rsidR="00967652" w:rsidRDefault="00967652" w:rsidP="00973CF9"/>
    <w:p w14:paraId="3D51ED8A" w14:textId="5E5BD225" w:rsidR="00967652" w:rsidRDefault="00967652" w:rsidP="00973CF9"/>
    <w:p w14:paraId="0399D101" w14:textId="7DD75DAA" w:rsidR="00967652" w:rsidRDefault="00967652" w:rsidP="00973CF9"/>
    <w:p w14:paraId="5A0CF487" w14:textId="0515E36A" w:rsidR="00967652" w:rsidRDefault="00967652" w:rsidP="00973CF9"/>
    <w:p w14:paraId="63BBF0DC" w14:textId="77777777" w:rsidR="00967652" w:rsidRPr="00973CF9" w:rsidRDefault="00967652" w:rsidP="00973CF9"/>
    <w:p w14:paraId="5887F38E" w14:textId="77777777" w:rsidR="008E4284" w:rsidRDefault="008E4284">
      <w:pPr>
        <w:spacing w:after="0" w:line="240" w:lineRule="auto"/>
        <w:jc w:val="left"/>
        <w:rPr>
          <w:b/>
          <w:bCs/>
          <w:sz w:val="22"/>
          <w:szCs w:val="22"/>
        </w:rPr>
      </w:pPr>
      <w:bookmarkStart w:id="116" w:name="_Ref520332272"/>
      <w:r>
        <w:br w:type="page"/>
      </w:r>
    </w:p>
    <w:p w14:paraId="74EB9BCF" w14:textId="2B091398" w:rsidR="003D23DA" w:rsidRPr="000C272D" w:rsidRDefault="003D23DA" w:rsidP="003D23DA">
      <w:pPr>
        <w:pStyle w:val="Caption"/>
      </w:pPr>
      <w:bookmarkStart w:id="117" w:name="_Toc520790893"/>
      <w:r w:rsidRPr="000C272D">
        <w:lastRenderedPageBreak/>
        <w:t xml:space="preserve">Table </w:t>
      </w:r>
      <w:r w:rsidR="005446FB">
        <w:fldChar w:fldCharType="begin"/>
      </w:r>
      <w:r w:rsidR="005446FB">
        <w:instrText xml:space="preserve"> STYLEREF 1 \s </w:instrText>
      </w:r>
      <w:r w:rsidR="005446FB">
        <w:fldChar w:fldCharType="separate"/>
      </w:r>
      <w:r w:rsidR="00100B6E">
        <w:rPr>
          <w:noProof/>
        </w:rPr>
        <w:t>2</w:t>
      </w:r>
      <w:r w:rsidR="005446FB">
        <w:fldChar w:fldCharType="end"/>
      </w:r>
      <w:r w:rsidR="005446FB">
        <w:t>.</w:t>
      </w:r>
      <w:r w:rsidR="005446FB">
        <w:fldChar w:fldCharType="begin"/>
      </w:r>
      <w:r w:rsidR="005446FB">
        <w:instrText xml:space="preserve"> SEQ Table \* ARABIC \s 1 </w:instrText>
      </w:r>
      <w:r w:rsidR="005446FB">
        <w:fldChar w:fldCharType="separate"/>
      </w:r>
      <w:r w:rsidR="00100B6E">
        <w:rPr>
          <w:noProof/>
        </w:rPr>
        <w:t>10</w:t>
      </w:r>
      <w:r w:rsidR="005446FB">
        <w:fldChar w:fldCharType="end"/>
      </w:r>
      <w:bookmarkEnd w:id="116"/>
      <w:r w:rsidRPr="000C272D">
        <w:t>: Standard and QC concentrations</w:t>
      </w:r>
      <w:r w:rsidRPr="00643D89">
        <w:t xml:space="preserve"> </w:t>
      </w:r>
      <w:r>
        <w:t>for underivatised samples</w:t>
      </w:r>
      <w:r w:rsidRPr="000C272D">
        <w:t xml:space="preserve"> </w:t>
      </w:r>
      <w:r>
        <w:t>after dilution with 66% methanol</w:t>
      </w:r>
      <w:r w:rsidR="00973CF9">
        <w:t xml:space="preserve"> and analysed with A1 and B1 mobile phases</w:t>
      </w:r>
      <w:r>
        <w:t>.</w:t>
      </w:r>
      <w:bookmarkEnd w:id="117"/>
    </w:p>
    <w:tbl>
      <w:tblPr>
        <w:tblStyle w:val="TableGrid"/>
        <w:tblW w:w="9776" w:type="dxa"/>
        <w:tblLayout w:type="fixed"/>
        <w:tblLook w:val="04A0" w:firstRow="1" w:lastRow="0" w:firstColumn="1" w:lastColumn="0" w:noHBand="0" w:noVBand="1"/>
      </w:tblPr>
      <w:tblGrid>
        <w:gridCol w:w="1413"/>
        <w:gridCol w:w="1276"/>
        <w:gridCol w:w="1275"/>
        <w:gridCol w:w="1276"/>
        <w:gridCol w:w="1418"/>
        <w:gridCol w:w="1559"/>
        <w:gridCol w:w="1559"/>
      </w:tblGrid>
      <w:tr w:rsidR="00644A8D" w:rsidRPr="000C272D" w14:paraId="6A1E2E9B" w14:textId="419A2D3E" w:rsidTr="00644A8D">
        <w:tc>
          <w:tcPr>
            <w:tcW w:w="1413" w:type="dxa"/>
          </w:tcPr>
          <w:p w14:paraId="0DC53E9A" w14:textId="40305AE3" w:rsidR="00644A8D" w:rsidRPr="000C272D" w:rsidRDefault="00644A8D" w:rsidP="00644A8D">
            <w:pPr>
              <w:spacing w:after="0" w:line="240" w:lineRule="auto"/>
            </w:pPr>
            <w:r w:rsidRPr="000C272D">
              <w:t>Standard/QC</w:t>
            </w:r>
          </w:p>
        </w:tc>
        <w:tc>
          <w:tcPr>
            <w:tcW w:w="1276" w:type="dxa"/>
          </w:tcPr>
          <w:p w14:paraId="76E27E8F" w14:textId="30D496FB" w:rsidR="00644A8D" w:rsidRPr="000C272D" w:rsidRDefault="00644A8D" w:rsidP="00644A8D">
            <w:pPr>
              <w:spacing w:after="0" w:line="240" w:lineRule="auto"/>
            </w:pPr>
            <w:r>
              <w:t>Expected Conc. (pmol/L)</w:t>
            </w:r>
          </w:p>
        </w:tc>
        <w:tc>
          <w:tcPr>
            <w:tcW w:w="1275" w:type="dxa"/>
          </w:tcPr>
          <w:p w14:paraId="77B8BFC2" w14:textId="2B0B7781" w:rsidR="00644A8D" w:rsidRDefault="00644A8D" w:rsidP="00644A8D">
            <w:pPr>
              <w:spacing w:after="0" w:line="240" w:lineRule="auto"/>
            </w:pPr>
            <w:r>
              <w:t>Analyte peak area</w:t>
            </w:r>
          </w:p>
        </w:tc>
        <w:tc>
          <w:tcPr>
            <w:tcW w:w="1276" w:type="dxa"/>
          </w:tcPr>
          <w:p w14:paraId="7A3C253A" w14:textId="455A74A9" w:rsidR="00644A8D" w:rsidRPr="000C272D" w:rsidRDefault="00644A8D" w:rsidP="00644A8D">
            <w:pPr>
              <w:spacing w:after="0" w:line="240" w:lineRule="auto"/>
            </w:pPr>
            <w:r>
              <w:t>Internal standard peak area</w:t>
            </w:r>
          </w:p>
        </w:tc>
        <w:tc>
          <w:tcPr>
            <w:tcW w:w="1418" w:type="dxa"/>
          </w:tcPr>
          <w:p w14:paraId="40E0C0FE" w14:textId="3A3A6038" w:rsidR="00644A8D" w:rsidRDefault="00644A8D" w:rsidP="00644A8D">
            <w:pPr>
              <w:spacing w:after="0" w:line="240" w:lineRule="auto"/>
            </w:pPr>
            <w:r>
              <w:t>Response</w:t>
            </w:r>
          </w:p>
        </w:tc>
        <w:tc>
          <w:tcPr>
            <w:tcW w:w="1559" w:type="dxa"/>
          </w:tcPr>
          <w:p w14:paraId="327A1002" w14:textId="0A5E5B1F" w:rsidR="00644A8D" w:rsidRDefault="00644A8D" w:rsidP="00644A8D">
            <w:pPr>
              <w:spacing w:after="0" w:line="240" w:lineRule="auto"/>
            </w:pPr>
            <w:r>
              <w:t>Calculated Conc. (pmol/L)</w:t>
            </w:r>
          </w:p>
        </w:tc>
        <w:tc>
          <w:tcPr>
            <w:tcW w:w="1559" w:type="dxa"/>
          </w:tcPr>
          <w:p w14:paraId="52C66B27" w14:textId="33CAE65A" w:rsidR="00644A8D" w:rsidRDefault="00644A8D" w:rsidP="00644A8D">
            <w:pPr>
              <w:spacing w:after="0" w:line="240" w:lineRule="auto"/>
            </w:pPr>
            <w:r>
              <w:t>% Deviation</w:t>
            </w:r>
          </w:p>
        </w:tc>
      </w:tr>
      <w:tr w:rsidR="00644A8D" w:rsidRPr="000C272D" w14:paraId="41CEB8E9" w14:textId="2109A9E3" w:rsidTr="00644A8D">
        <w:tc>
          <w:tcPr>
            <w:tcW w:w="1413" w:type="dxa"/>
          </w:tcPr>
          <w:p w14:paraId="3C326167" w14:textId="438E04A3" w:rsidR="00644A8D" w:rsidRPr="000C272D" w:rsidRDefault="00644A8D" w:rsidP="00644A8D">
            <w:pPr>
              <w:spacing w:after="0" w:line="240" w:lineRule="auto"/>
            </w:pPr>
            <w:r w:rsidRPr="000C272D">
              <w:t>Standard 2</w:t>
            </w:r>
          </w:p>
        </w:tc>
        <w:tc>
          <w:tcPr>
            <w:tcW w:w="1276" w:type="dxa"/>
          </w:tcPr>
          <w:p w14:paraId="7B8F4172" w14:textId="77777777" w:rsidR="00644A8D" w:rsidRPr="000C272D" w:rsidRDefault="00644A8D" w:rsidP="00644A8D">
            <w:pPr>
              <w:spacing w:after="0" w:line="240" w:lineRule="auto"/>
              <w:jc w:val="right"/>
            </w:pPr>
            <w:r w:rsidRPr="000C272D">
              <w:t>164</w:t>
            </w:r>
          </w:p>
        </w:tc>
        <w:tc>
          <w:tcPr>
            <w:tcW w:w="1275" w:type="dxa"/>
          </w:tcPr>
          <w:p w14:paraId="1E4644B9" w14:textId="219DBE27" w:rsidR="00644A8D" w:rsidRDefault="00644A8D" w:rsidP="00644A8D">
            <w:pPr>
              <w:spacing w:after="0" w:line="240" w:lineRule="auto"/>
              <w:jc w:val="right"/>
            </w:pPr>
            <w:r>
              <w:t>203.504</w:t>
            </w:r>
          </w:p>
        </w:tc>
        <w:tc>
          <w:tcPr>
            <w:tcW w:w="1276" w:type="dxa"/>
          </w:tcPr>
          <w:p w14:paraId="301E5079" w14:textId="05A1765B" w:rsidR="00644A8D" w:rsidRPr="000C272D" w:rsidRDefault="00644A8D" w:rsidP="00644A8D">
            <w:pPr>
              <w:spacing w:after="0" w:line="240" w:lineRule="auto"/>
              <w:jc w:val="right"/>
            </w:pPr>
            <w:r>
              <w:t>7843.078</w:t>
            </w:r>
          </w:p>
        </w:tc>
        <w:tc>
          <w:tcPr>
            <w:tcW w:w="1418" w:type="dxa"/>
          </w:tcPr>
          <w:p w14:paraId="28DF1395" w14:textId="1743C0AF" w:rsidR="00644A8D" w:rsidRDefault="00644A8D" w:rsidP="00644A8D">
            <w:pPr>
              <w:spacing w:after="0" w:line="240" w:lineRule="auto"/>
              <w:jc w:val="right"/>
            </w:pPr>
            <w:r>
              <w:t>0.026</w:t>
            </w:r>
          </w:p>
        </w:tc>
        <w:tc>
          <w:tcPr>
            <w:tcW w:w="1559" w:type="dxa"/>
          </w:tcPr>
          <w:p w14:paraId="107C1E23" w14:textId="0958A5D8" w:rsidR="00644A8D" w:rsidRDefault="00644A8D" w:rsidP="00644A8D">
            <w:pPr>
              <w:spacing w:after="0" w:line="240" w:lineRule="auto"/>
              <w:jc w:val="right"/>
            </w:pPr>
            <w:r>
              <w:t>195.249</w:t>
            </w:r>
          </w:p>
        </w:tc>
        <w:tc>
          <w:tcPr>
            <w:tcW w:w="1559" w:type="dxa"/>
          </w:tcPr>
          <w:p w14:paraId="0AC72077" w14:textId="71938CBF" w:rsidR="00644A8D" w:rsidRDefault="00644A8D" w:rsidP="00644A8D">
            <w:pPr>
              <w:spacing w:after="0" w:line="240" w:lineRule="auto"/>
              <w:jc w:val="right"/>
            </w:pPr>
            <w:r>
              <w:t>19.1</w:t>
            </w:r>
          </w:p>
        </w:tc>
      </w:tr>
      <w:tr w:rsidR="00644A8D" w:rsidRPr="000C272D" w14:paraId="26C4AEE4" w14:textId="14353526" w:rsidTr="00644A8D">
        <w:tc>
          <w:tcPr>
            <w:tcW w:w="1413" w:type="dxa"/>
          </w:tcPr>
          <w:p w14:paraId="32989E48" w14:textId="77777777" w:rsidR="00644A8D" w:rsidRPr="000C272D" w:rsidRDefault="00644A8D" w:rsidP="00644A8D">
            <w:pPr>
              <w:spacing w:after="0" w:line="240" w:lineRule="auto"/>
            </w:pPr>
            <w:r w:rsidRPr="000C272D">
              <w:t>Standard 3</w:t>
            </w:r>
          </w:p>
        </w:tc>
        <w:tc>
          <w:tcPr>
            <w:tcW w:w="1276" w:type="dxa"/>
          </w:tcPr>
          <w:p w14:paraId="3E4CE39C" w14:textId="77777777" w:rsidR="00644A8D" w:rsidRPr="000C272D" w:rsidRDefault="00644A8D" w:rsidP="00644A8D">
            <w:pPr>
              <w:spacing w:after="0" w:line="240" w:lineRule="auto"/>
              <w:jc w:val="right"/>
            </w:pPr>
            <w:r w:rsidRPr="000C272D">
              <w:t>270</w:t>
            </w:r>
          </w:p>
        </w:tc>
        <w:tc>
          <w:tcPr>
            <w:tcW w:w="1275" w:type="dxa"/>
          </w:tcPr>
          <w:p w14:paraId="5A5D49D2" w14:textId="3B94B516" w:rsidR="00644A8D" w:rsidRDefault="00644A8D" w:rsidP="00644A8D">
            <w:pPr>
              <w:spacing w:after="0" w:line="240" w:lineRule="auto"/>
              <w:jc w:val="right"/>
            </w:pPr>
            <w:r>
              <w:t>372.307</w:t>
            </w:r>
          </w:p>
        </w:tc>
        <w:tc>
          <w:tcPr>
            <w:tcW w:w="1276" w:type="dxa"/>
          </w:tcPr>
          <w:p w14:paraId="63FF0BA5" w14:textId="08C72183" w:rsidR="00644A8D" w:rsidRPr="000C272D" w:rsidRDefault="00644A8D" w:rsidP="00644A8D">
            <w:pPr>
              <w:spacing w:after="0" w:line="240" w:lineRule="auto"/>
              <w:jc w:val="right"/>
            </w:pPr>
            <w:r>
              <w:t>7578.981</w:t>
            </w:r>
          </w:p>
        </w:tc>
        <w:tc>
          <w:tcPr>
            <w:tcW w:w="1418" w:type="dxa"/>
          </w:tcPr>
          <w:p w14:paraId="1FB85A9C" w14:textId="1D43B691" w:rsidR="00644A8D" w:rsidRDefault="00644A8D" w:rsidP="00644A8D">
            <w:pPr>
              <w:spacing w:after="0" w:line="240" w:lineRule="auto"/>
              <w:jc w:val="right"/>
            </w:pPr>
            <w:r>
              <w:t>0.049</w:t>
            </w:r>
          </w:p>
        </w:tc>
        <w:tc>
          <w:tcPr>
            <w:tcW w:w="1559" w:type="dxa"/>
          </w:tcPr>
          <w:p w14:paraId="128E6569" w14:textId="10FEF2E1" w:rsidR="00644A8D" w:rsidRDefault="00644A8D" w:rsidP="00644A8D">
            <w:pPr>
              <w:spacing w:after="0" w:line="240" w:lineRule="auto"/>
              <w:jc w:val="right"/>
            </w:pPr>
            <w:r>
              <w:t>257.042</w:t>
            </w:r>
          </w:p>
        </w:tc>
        <w:tc>
          <w:tcPr>
            <w:tcW w:w="1559" w:type="dxa"/>
          </w:tcPr>
          <w:p w14:paraId="5844A3F5" w14:textId="448B6F13" w:rsidR="00644A8D" w:rsidRDefault="00644A8D" w:rsidP="00644A8D">
            <w:pPr>
              <w:spacing w:after="0" w:line="240" w:lineRule="auto"/>
              <w:jc w:val="right"/>
            </w:pPr>
            <w:r>
              <w:t>-4.8</w:t>
            </w:r>
          </w:p>
        </w:tc>
      </w:tr>
      <w:tr w:rsidR="00644A8D" w:rsidRPr="000C272D" w14:paraId="3C377DBC" w14:textId="5C52CDD6" w:rsidTr="00644A8D">
        <w:tc>
          <w:tcPr>
            <w:tcW w:w="1413" w:type="dxa"/>
          </w:tcPr>
          <w:p w14:paraId="627624C9" w14:textId="77777777" w:rsidR="00644A8D" w:rsidRPr="000C272D" w:rsidRDefault="00644A8D" w:rsidP="00644A8D">
            <w:pPr>
              <w:spacing w:after="0" w:line="240" w:lineRule="auto"/>
            </w:pPr>
            <w:r w:rsidRPr="000C272D">
              <w:t>Standard 4</w:t>
            </w:r>
          </w:p>
        </w:tc>
        <w:tc>
          <w:tcPr>
            <w:tcW w:w="1276" w:type="dxa"/>
          </w:tcPr>
          <w:p w14:paraId="423D1410" w14:textId="77777777" w:rsidR="00644A8D" w:rsidRPr="000C272D" w:rsidRDefault="00644A8D" w:rsidP="00644A8D">
            <w:pPr>
              <w:spacing w:after="0" w:line="240" w:lineRule="auto"/>
              <w:jc w:val="right"/>
            </w:pPr>
            <w:r w:rsidRPr="000C272D">
              <w:t>666</w:t>
            </w:r>
          </w:p>
        </w:tc>
        <w:tc>
          <w:tcPr>
            <w:tcW w:w="1275" w:type="dxa"/>
          </w:tcPr>
          <w:p w14:paraId="5C1E093F" w14:textId="52F3DB71" w:rsidR="00644A8D" w:rsidRDefault="00644A8D" w:rsidP="00644A8D">
            <w:pPr>
              <w:spacing w:after="0" w:line="240" w:lineRule="auto"/>
              <w:jc w:val="right"/>
            </w:pPr>
            <w:r>
              <w:t>1312.721</w:t>
            </w:r>
          </w:p>
        </w:tc>
        <w:tc>
          <w:tcPr>
            <w:tcW w:w="1276" w:type="dxa"/>
          </w:tcPr>
          <w:p w14:paraId="145FD683" w14:textId="47E5F613" w:rsidR="00644A8D" w:rsidRPr="000C272D" w:rsidRDefault="00644A8D" w:rsidP="00644A8D">
            <w:pPr>
              <w:spacing w:after="0" w:line="240" w:lineRule="auto"/>
              <w:jc w:val="right"/>
            </w:pPr>
            <w:r>
              <w:t>8716.166</w:t>
            </w:r>
          </w:p>
        </w:tc>
        <w:tc>
          <w:tcPr>
            <w:tcW w:w="1418" w:type="dxa"/>
          </w:tcPr>
          <w:p w14:paraId="7F4FD82E" w14:textId="49BFACF8" w:rsidR="00644A8D" w:rsidRDefault="00644A8D" w:rsidP="00644A8D">
            <w:pPr>
              <w:spacing w:after="0" w:line="240" w:lineRule="auto"/>
              <w:jc w:val="right"/>
            </w:pPr>
            <w:r>
              <w:t>0.151</w:t>
            </w:r>
          </w:p>
        </w:tc>
        <w:tc>
          <w:tcPr>
            <w:tcW w:w="1559" w:type="dxa"/>
          </w:tcPr>
          <w:p w14:paraId="3E36B88F" w14:textId="7E78E756" w:rsidR="00644A8D" w:rsidRDefault="00644A8D" w:rsidP="00644A8D">
            <w:pPr>
              <w:spacing w:after="0" w:line="240" w:lineRule="auto"/>
              <w:jc w:val="right"/>
            </w:pPr>
            <w:r>
              <w:t>527.618</w:t>
            </w:r>
          </w:p>
        </w:tc>
        <w:tc>
          <w:tcPr>
            <w:tcW w:w="1559" w:type="dxa"/>
          </w:tcPr>
          <w:p w14:paraId="6FAF70CB" w14:textId="34311720" w:rsidR="00644A8D" w:rsidRDefault="00644A8D" w:rsidP="00644A8D">
            <w:pPr>
              <w:spacing w:after="0" w:line="240" w:lineRule="auto"/>
              <w:jc w:val="right"/>
            </w:pPr>
            <w:r>
              <w:t>-20.8</w:t>
            </w:r>
          </w:p>
        </w:tc>
      </w:tr>
      <w:tr w:rsidR="00644A8D" w:rsidRPr="000C272D" w14:paraId="045C84E4" w14:textId="388704B9" w:rsidTr="00644A8D">
        <w:tc>
          <w:tcPr>
            <w:tcW w:w="1413" w:type="dxa"/>
          </w:tcPr>
          <w:p w14:paraId="37DF598F" w14:textId="77777777" w:rsidR="00644A8D" w:rsidRPr="000C272D" w:rsidRDefault="00644A8D" w:rsidP="00644A8D">
            <w:pPr>
              <w:spacing w:after="0" w:line="240" w:lineRule="auto"/>
            </w:pPr>
            <w:r w:rsidRPr="000C272D">
              <w:t>Standard 5</w:t>
            </w:r>
          </w:p>
        </w:tc>
        <w:tc>
          <w:tcPr>
            <w:tcW w:w="1276" w:type="dxa"/>
          </w:tcPr>
          <w:p w14:paraId="343585D8" w14:textId="77777777" w:rsidR="00644A8D" w:rsidRPr="000C272D" w:rsidRDefault="00644A8D" w:rsidP="00644A8D">
            <w:pPr>
              <w:spacing w:after="0" w:line="240" w:lineRule="auto"/>
              <w:jc w:val="right"/>
            </w:pPr>
            <w:r w:rsidRPr="000C272D">
              <w:t>1841</w:t>
            </w:r>
          </w:p>
        </w:tc>
        <w:tc>
          <w:tcPr>
            <w:tcW w:w="1275" w:type="dxa"/>
          </w:tcPr>
          <w:p w14:paraId="7C0C9AFC" w14:textId="70365EB5" w:rsidR="00644A8D" w:rsidRDefault="00644A8D" w:rsidP="00644A8D">
            <w:pPr>
              <w:spacing w:after="0" w:line="240" w:lineRule="auto"/>
              <w:jc w:val="right"/>
            </w:pPr>
            <w:r>
              <w:t>5140.738</w:t>
            </w:r>
          </w:p>
        </w:tc>
        <w:tc>
          <w:tcPr>
            <w:tcW w:w="1276" w:type="dxa"/>
          </w:tcPr>
          <w:p w14:paraId="30581A6E" w14:textId="0755A7A2" w:rsidR="00644A8D" w:rsidRPr="000C272D" w:rsidRDefault="00644A8D" w:rsidP="00644A8D">
            <w:pPr>
              <w:spacing w:after="0" w:line="240" w:lineRule="auto"/>
              <w:jc w:val="right"/>
            </w:pPr>
            <w:r>
              <w:t>7469.224</w:t>
            </w:r>
          </w:p>
        </w:tc>
        <w:tc>
          <w:tcPr>
            <w:tcW w:w="1418" w:type="dxa"/>
          </w:tcPr>
          <w:p w14:paraId="77BA741C" w14:textId="595B8D32" w:rsidR="00644A8D" w:rsidRDefault="00644A8D" w:rsidP="00644A8D">
            <w:pPr>
              <w:spacing w:after="0" w:line="240" w:lineRule="auto"/>
              <w:jc w:val="right"/>
            </w:pPr>
            <w:r>
              <w:t>0.688</w:t>
            </w:r>
          </w:p>
        </w:tc>
        <w:tc>
          <w:tcPr>
            <w:tcW w:w="1559" w:type="dxa"/>
          </w:tcPr>
          <w:p w14:paraId="1253ACF0" w14:textId="35256C59" w:rsidR="00644A8D" w:rsidRDefault="00644A8D" w:rsidP="00644A8D">
            <w:pPr>
              <w:spacing w:after="0" w:line="240" w:lineRule="auto"/>
              <w:jc w:val="right"/>
            </w:pPr>
            <w:r>
              <w:t>1961.0</w:t>
            </w:r>
          </w:p>
        </w:tc>
        <w:tc>
          <w:tcPr>
            <w:tcW w:w="1559" w:type="dxa"/>
          </w:tcPr>
          <w:p w14:paraId="2ECCF31E" w14:textId="5A50FDB1" w:rsidR="00644A8D" w:rsidRDefault="00644A8D" w:rsidP="00644A8D">
            <w:pPr>
              <w:spacing w:after="0" w:line="240" w:lineRule="auto"/>
              <w:jc w:val="right"/>
            </w:pPr>
            <w:r>
              <w:t>6.5</w:t>
            </w:r>
          </w:p>
        </w:tc>
      </w:tr>
      <w:tr w:rsidR="00644A8D" w:rsidRPr="000C272D" w14:paraId="1D734E2B" w14:textId="07978B70" w:rsidTr="00644A8D">
        <w:tc>
          <w:tcPr>
            <w:tcW w:w="1413" w:type="dxa"/>
          </w:tcPr>
          <w:p w14:paraId="6C62D500" w14:textId="77777777" w:rsidR="00644A8D" w:rsidRPr="000C272D" w:rsidRDefault="00644A8D" w:rsidP="00644A8D">
            <w:pPr>
              <w:spacing w:after="0" w:line="240" w:lineRule="auto"/>
            </w:pPr>
            <w:r w:rsidRPr="000C272D">
              <w:t>QC A</w:t>
            </w:r>
          </w:p>
        </w:tc>
        <w:tc>
          <w:tcPr>
            <w:tcW w:w="1276" w:type="dxa"/>
          </w:tcPr>
          <w:p w14:paraId="54C82654" w14:textId="77777777" w:rsidR="00644A8D" w:rsidRPr="000C272D" w:rsidRDefault="00644A8D" w:rsidP="00644A8D">
            <w:pPr>
              <w:spacing w:after="0" w:line="240" w:lineRule="auto"/>
              <w:jc w:val="right"/>
            </w:pPr>
            <w:r w:rsidRPr="000C272D">
              <w:t>346</w:t>
            </w:r>
          </w:p>
        </w:tc>
        <w:tc>
          <w:tcPr>
            <w:tcW w:w="1275" w:type="dxa"/>
          </w:tcPr>
          <w:p w14:paraId="1D884AEB" w14:textId="70DC2BBB" w:rsidR="00644A8D" w:rsidRDefault="00644A8D" w:rsidP="00644A8D">
            <w:pPr>
              <w:spacing w:after="0" w:line="240" w:lineRule="auto"/>
              <w:jc w:val="right"/>
            </w:pPr>
            <w:r>
              <w:t>404.418</w:t>
            </w:r>
          </w:p>
        </w:tc>
        <w:tc>
          <w:tcPr>
            <w:tcW w:w="1276" w:type="dxa"/>
          </w:tcPr>
          <w:p w14:paraId="3465A571" w14:textId="0AA2AB0A" w:rsidR="00644A8D" w:rsidRPr="000C272D" w:rsidRDefault="00644A8D" w:rsidP="00644A8D">
            <w:pPr>
              <w:spacing w:after="0" w:line="240" w:lineRule="auto"/>
              <w:jc w:val="right"/>
            </w:pPr>
            <w:r>
              <w:t>6474.293</w:t>
            </w:r>
          </w:p>
        </w:tc>
        <w:tc>
          <w:tcPr>
            <w:tcW w:w="1418" w:type="dxa"/>
          </w:tcPr>
          <w:p w14:paraId="330BCFD5" w14:textId="28448E9B" w:rsidR="00644A8D" w:rsidRDefault="00644A8D" w:rsidP="00644A8D">
            <w:pPr>
              <w:spacing w:after="0" w:line="240" w:lineRule="auto"/>
              <w:jc w:val="right"/>
            </w:pPr>
            <w:r>
              <w:t>0.062</w:t>
            </w:r>
          </w:p>
        </w:tc>
        <w:tc>
          <w:tcPr>
            <w:tcW w:w="1559" w:type="dxa"/>
          </w:tcPr>
          <w:p w14:paraId="369AECF1" w14:textId="470557F3" w:rsidR="00644A8D" w:rsidRDefault="00644A8D" w:rsidP="00644A8D">
            <w:pPr>
              <w:spacing w:after="0" w:line="240" w:lineRule="auto"/>
              <w:jc w:val="right"/>
            </w:pPr>
            <w:r>
              <w:t>292.613</w:t>
            </w:r>
          </w:p>
        </w:tc>
        <w:tc>
          <w:tcPr>
            <w:tcW w:w="1559" w:type="dxa"/>
          </w:tcPr>
          <w:p w14:paraId="5BCCEA61" w14:textId="70214BAF" w:rsidR="00644A8D" w:rsidRDefault="00644A8D" w:rsidP="00644A8D">
            <w:pPr>
              <w:spacing w:after="0" w:line="240" w:lineRule="auto"/>
              <w:jc w:val="right"/>
            </w:pPr>
            <w:r>
              <w:t>-15.4</w:t>
            </w:r>
          </w:p>
        </w:tc>
      </w:tr>
      <w:tr w:rsidR="00644A8D" w:rsidRPr="000C272D" w14:paraId="00F256DA" w14:textId="5F4868E6" w:rsidTr="00644A8D">
        <w:tc>
          <w:tcPr>
            <w:tcW w:w="1413" w:type="dxa"/>
          </w:tcPr>
          <w:p w14:paraId="6B8A7F71" w14:textId="77777777" w:rsidR="00644A8D" w:rsidRPr="000C272D" w:rsidRDefault="00644A8D" w:rsidP="00644A8D">
            <w:pPr>
              <w:spacing w:after="0" w:line="240" w:lineRule="auto"/>
            </w:pPr>
            <w:r w:rsidRPr="000C272D">
              <w:t>QC B</w:t>
            </w:r>
          </w:p>
        </w:tc>
        <w:tc>
          <w:tcPr>
            <w:tcW w:w="1276" w:type="dxa"/>
          </w:tcPr>
          <w:p w14:paraId="530BA629" w14:textId="77777777" w:rsidR="00644A8D" w:rsidRPr="000C272D" w:rsidRDefault="00644A8D" w:rsidP="00644A8D">
            <w:pPr>
              <w:spacing w:after="0" w:line="240" w:lineRule="auto"/>
              <w:jc w:val="right"/>
            </w:pPr>
            <w:r w:rsidRPr="000C272D">
              <w:t>857</w:t>
            </w:r>
          </w:p>
        </w:tc>
        <w:tc>
          <w:tcPr>
            <w:tcW w:w="1275" w:type="dxa"/>
          </w:tcPr>
          <w:p w14:paraId="1EF7FB5B" w14:textId="49868704" w:rsidR="00644A8D" w:rsidRDefault="00644A8D" w:rsidP="00644A8D">
            <w:pPr>
              <w:spacing w:after="0" w:line="240" w:lineRule="auto"/>
              <w:jc w:val="right"/>
            </w:pPr>
            <w:r>
              <w:t>1317.079</w:t>
            </w:r>
          </w:p>
        </w:tc>
        <w:tc>
          <w:tcPr>
            <w:tcW w:w="1276" w:type="dxa"/>
          </w:tcPr>
          <w:p w14:paraId="2792D10F" w14:textId="10AEDA43" w:rsidR="00644A8D" w:rsidRPr="000C272D" w:rsidRDefault="00644A8D" w:rsidP="00644A8D">
            <w:pPr>
              <w:spacing w:after="0" w:line="240" w:lineRule="auto"/>
              <w:jc w:val="right"/>
            </w:pPr>
            <w:r>
              <w:t>7617.437</w:t>
            </w:r>
          </w:p>
        </w:tc>
        <w:tc>
          <w:tcPr>
            <w:tcW w:w="1418" w:type="dxa"/>
          </w:tcPr>
          <w:p w14:paraId="5B257FBB" w14:textId="691FA92C" w:rsidR="00644A8D" w:rsidRDefault="00644A8D" w:rsidP="00644A8D">
            <w:pPr>
              <w:spacing w:after="0" w:line="240" w:lineRule="auto"/>
              <w:jc w:val="right"/>
            </w:pPr>
            <w:r>
              <w:t>0.173</w:t>
            </w:r>
          </w:p>
        </w:tc>
        <w:tc>
          <w:tcPr>
            <w:tcW w:w="1559" w:type="dxa"/>
          </w:tcPr>
          <w:p w14:paraId="14A292AD" w14:textId="6730EDF3" w:rsidR="00644A8D" w:rsidRDefault="00644A8D" w:rsidP="00644A8D">
            <w:pPr>
              <w:spacing w:after="0" w:line="240" w:lineRule="auto"/>
              <w:jc w:val="right"/>
            </w:pPr>
            <w:r>
              <w:t>587.062</w:t>
            </w:r>
          </w:p>
        </w:tc>
        <w:tc>
          <w:tcPr>
            <w:tcW w:w="1559" w:type="dxa"/>
          </w:tcPr>
          <w:p w14:paraId="77ED1B57" w14:textId="4861775A" w:rsidR="00644A8D" w:rsidRDefault="00644A8D" w:rsidP="00644A8D">
            <w:pPr>
              <w:spacing w:after="0" w:line="240" w:lineRule="auto"/>
              <w:jc w:val="right"/>
            </w:pPr>
            <w:r>
              <w:t>-31.5</w:t>
            </w:r>
          </w:p>
        </w:tc>
      </w:tr>
      <w:tr w:rsidR="00644A8D" w:rsidRPr="000C272D" w14:paraId="7910D714" w14:textId="5E3EC600" w:rsidTr="00644A8D">
        <w:tc>
          <w:tcPr>
            <w:tcW w:w="1413" w:type="dxa"/>
          </w:tcPr>
          <w:p w14:paraId="6BFAA882" w14:textId="77777777" w:rsidR="00644A8D" w:rsidRPr="000C272D" w:rsidRDefault="00644A8D" w:rsidP="00644A8D">
            <w:pPr>
              <w:spacing w:after="0" w:line="240" w:lineRule="auto"/>
            </w:pPr>
            <w:r w:rsidRPr="000C272D">
              <w:t>QC C</w:t>
            </w:r>
          </w:p>
        </w:tc>
        <w:tc>
          <w:tcPr>
            <w:tcW w:w="1276" w:type="dxa"/>
          </w:tcPr>
          <w:p w14:paraId="730DF22F" w14:textId="77777777" w:rsidR="00644A8D" w:rsidRPr="000C272D" w:rsidRDefault="00644A8D" w:rsidP="00644A8D">
            <w:pPr>
              <w:spacing w:after="0" w:line="240" w:lineRule="auto"/>
              <w:jc w:val="right"/>
            </w:pPr>
            <w:r w:rsidRPr="000C272D">
              <w:t>1316</w:t>
            </w:r>
          </w:p>
        </w:tc>
        <w:tc>
          <w:tcPr>
            <w:tcW w:w="1275" w:type="dxa"/>
          </w:tcPr>
          <w:p w14:paraId="0AD7D823" w14:textId="48F67573" w:rsidR="00644A8D" w:rsidRDefault="00644A8D" w:rsidP="00644A8D">
            <w:pPr>
              <w:spacing w:after="0" w:line="240" w:lineRule="auto"/>
              <w:jc w:val="right"/>
            </w:pPr>
            <w:r>
              <w:t>1755.298</w:t>
            </w:r>
          </w:p>
        </w:tc>
        <w:tc>
          <w:tcPr>
            <w:tcW w:w="1276" w:type="dxa"/>
          </w:tcPr>
          <w:p w14:paraId="0E428B95" w14:textId="2A72A2AF" w:rsidR="00644A8D" w:rsidRPr="000C272D" w:rsidRDefault="00644A8D" w:rsidP="00644A8D">
            <w:pPr>
              <w:spacing w:after="0" w:line="240" w:lineRule="auto"/>
              <w:jc w:val="right"/>
            </w:pPr>
            <w:r>
              <w:t>7342.293</w:t>
            </w:r>
          </w:p>
        </w:tc>
        <w:tc>
          <w:tcPr>
            <w:tcW w:w="1418" w:type="dxa"/>
          </w:tcPr>
          <w:p w14:paraId="0E5EE8EB" w14:textId="7EA9E727" w:rsidR="00644A8D" w:rsidRDefault="00644A8D" w:rsidP="00644A8D">
            <w:pPr>
              <w:spacing w:after="0" w:line="240" w:lineRule="auto"/>
              <w:jc w:val="right"/>
            </w:pPr>
            <w:r>
              <w:t>0.239</w:t>
            </w:r>
          </w:p>
        </w:tc>
        <w:tc>
          <w:tcPr>
            <w:tcW w:w="1559" w:type="dxa"/>
          </w:tcPr>
          <w:p w14:paraId="5BA08034" w14:textId="48A21DD2" w:rsidR="00644A8D" w:rsidRDefault="00644A8D" w:rsidP="00644A8D">
            <w:pPr>
              <w:spacing w:after="0" w:line="240" w:lineRule="auto"/>
              <w:jc w:val="right"/>
            </w:pPr>
            <w:r>
              <w:t>763.467</w:t>
            </w:r>
          </w:p>
        </w:tc>
        <w:tc>
          <w:tcPr>
            <w:tcW w:w="1559" w:type="dxa"/>
          </w:tcPr>
          <w:p w14:paraId="293ECF55" w14:textId="5E2C9E6C" w:rsidR="00644A8D" w:rsidRDefault="00644A8D" w:rsidP="00644A8D">
            <w:pPr>
              <w:spacing w:after="0" w:line="240" w:lineRule="auto"/>
              <w:jc w:val="right"/>
            </w:pPr>
            <w:r>
              <w:t>-42.0</w:t>
            </w:r>
          </w:p>
        </w:tc>
      </w:tr>
    </w:tbl>
    <w:p w14:paraId="24405253" w14:textId="77777777" w:rsidR="003D23DA" w:rsidRDefault="003D23DA" w:rsidP="000130FD">
      <w:pPr>
        <w:keepNext/>
        <w:spacing w:after="0" w:line="240" w:lineRule="auto"/>
        <w:jc w:val="left"/>
      </w:pPr>
    </w:p>
    <w:p w14:paraId="59419C05" w14:textId="77777777" w:rsidR="00983C64" w:rsidRDefault="00983C64" w:rsidP="000130FD">
      <w:pPr>
        <w:keepNext/>
        <w:spacing w:after="0" w:line="240" w:lineRule="auto"/>
        <w:jc w:val="left"/>
      </w:pPr>
    </w:p>
    <w:p w14:paraId="4D4FCA62" w14:textId="77777777" w:rsidR="00983C64" w:rsidRDefault="00983C64" w:rsidP="000130FD">
      <w:pPr>
        <w:keepNext/>
        <w:spacing w:after="0" w:line="240" w:lineRule="auto"/>
        <w:jc w:val="left"/>
      </w:pPr>
    </w:p>
    <w:p w14:paraId="2D64FE3B" w14:textId="77777777" w:rsidR="00983C64" w:rsidRDefault="00983C64" w:rsidP="000130FD">
      <w:pPr>
        <w:keepNext/>
        <w:spacing w:after="0" w:line="240" w:lineRule="auto"/>
        <w:jc w:val="left"/>
      </w:pPr>
    </w:p>
    <w:p w14:paraId="6AB69FBB" w14:textId="77777777" w:rsidR="00983C64" w:rsidRDefault="00983C64" w:rsidP="000130FD">
      <w:pPr>
        <w:keepNext/>
        <w:spacing w:after="0" w:line="240" w:lineRule="auto"/>
        <w:jc w:val="left"/>
      </w:pPr>
    </w:p>
    <w:p w14:paraId="7B1AAE15" w14:textId="77777777" w:rsidR="00983C64" w:rsidRDefault="00983C64" w:rsidP="000130FD">
      <w:pPr>
        <w:keepNext/>
        <w:spacing w:after="0" w:line="240" w:lineRule="auto"/>
        <w:jc w:val="left"/>
      </w:pPr>
    </w:p>
    <w:p w14:paraId="49956413" w14:textId="77777777" w:rsidR="00983C64" w:rsidRDefault="00983C64" w:rsidP="000130FD">
      <w:pPr>
        <w:keepNext/>
        <w:spacing w:after="0" w:line="240" w:lineRule="auto"/>
        <w:jc w:val="left"/>
      </w:pPr>
    </w:p>
    <w:p w14:paraId="032CFDE7" w14:textId="77777777" w:rsidR="00983C64" w:rsidRDefault="00983C64" w:rsidP="000130FD">
      <w:pPr>
        <w:keepNext/>
        <w:spacing w:after="0" w:line="240" w:lineRule="auto"/>
        <w:jc w:val="left"/>
      </w:pPr>
    </w:p>
    <w:p w14:paraId="701547F4" w14:textId="77777777" w:rsidR="00983C64" w:rsidRDefault="00983C64" w:rsidP="000130FD">
      <w:pPr>
        <w:keepNext/>
        <w:spacing w:after="0" w:line="240" w:lineRule="auto"/>
        <w:jc w:val="left"/>
      </w:pPr>
    </w:p>
    <w:p w14:paraId="7B764EF4" w14:textId="77777777" w:rsidR="00983C64" w:rsidRDefault="00983C64" w:rsidP="000130FD">
      <w:pPr>
        <w:keepNext/>
        <w:spacing w:after="0" w:line="240" w:lineRule="auto"/>
        <w:jc w:val="left"/>
      </w:pPr>
    </w:p>
    <w:p w14:paraId="04BFEC64" w14:textId="77777777" w:rsidR="00983C64" w:rsidRDefault="00983C64" w:rsidP="000130FD">
      <w:pPr>
        <w:keepNext/>
        <w:spacing w:after="0" w:line="240" w:lineRule="auto"/>
        <w:jc w:val="left"/>
      </w:pPr>
    </w:p>
    <w:p w14:paraId="51DC74A5" w14:textId="77777777" w:rsidR="00983C64" w:rsidRDefault="00983C64" w:rsidP="000130FD">
      <w:pPr>
        <w:keepNext/>
        <w:spacing w:after="0" w:line="240" w:lineRule="auto"/>
        <w:jc w:val="left"/>
      </w:pPr>
    </w:p>
    <w:p w14:paraId="1173C040" w14:textId="77777777" w:rsidR="00983C64" w:rsidRDefault="00983C64" w:rsidP="000130FD">
      <w:pPr>
        <w:keepNext/>
        <w:spacing w:after="0" w:line="240" w:lineRule="auto"/>
        <w:jc w:val="left"/>
      </w:pPr>
    </w:p>
    <w:p w14:paraId="20A316B7" w14:textId="77777777" w:rsidR="00983C64" w:rsidRDefault="00983C64" w:rsidP="000130FD">
      <w:pPr>
        <w:keepNext/>
        <w:spacing w:after="0" w:line="240" w:lineRule="auto"/>
        <w:jc w:val="left"/>
      </w:pPr>
    </w:p>
    <w:p w14:paraId="52A2FE1D" w14:textId="77777777" w:rsidR="003D23DA" w:rsidRDefault="003D23DA" w:rsidP="000130FD">
      <w:pPr>
        <w:keepNext/>
        <w:spacing w:after="0" w:line="240" w:lineRule="auto"/>
        <w:jc w:val="left"/>
      </w:pPr>
    </w:p>
    <w:p w14:paraId="51FB6EB5" w14:textId="77777777" w:rsidR="003D23DA" w:rsidRDefault="003D23DA" w:rsidP="000130FD">
      <w:pPr>
        <w:keepNext/>
        <w:spacing w:after="0" w:line="240" w:lineRule="auto"/>
        <w:jc w:val="left"/>
      </w:pPr>
    </w:p>
    <w:p w14:paraId="4E10B677" w14:textId="4775E882" w:rsidR="000130FD" w:rsidRDefault="00A508E6" w:rsidP="000130FD">
      <w:pPr>
        <w:keepNext/>
        <w:spacing w:after="0" w:line="240" w:lineRule="auto"/>
        <w:jc w:val="left"/>
      </w:pPr>
      <w:r>
        <w:rPr>
          <w:noProof/>
          <w:lang w:val="en-GB"/>
        </w:rPr>
        <mc:AlternateContent>
          <mc:Choice Requires="wps">
            <w:drawing>
              <wp:anchor distT="45720" distB="45720" distL="114300" distR="114300" simplePos="0" relativeHeight="251737088" behindDoc="0" locked="0" layoutInCell="1" allowOverlap="1" wp14:anchorId="02E4CC10" wp14:editId="6CF23DF8">
                <wp:simplePos x="0" y="0"/>
                <wp:positionH relativeFrom="column">
                  <wp:posOffset>645342</wp:posOffset>
                </wp:positionH>
                <wp:positionV relativeFrom="paragraph">
                  <wp:posOffset>120006</wp:posOffset>
                </wp:positionV>
                <wp:extent cx="2790701" cy="1056904"/>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0701" cy="1056904"/>
                        </a:xfrm>
                        <a:prstGeom prst="rect">
                          <a:avLst/>
                        </a:prstGeom>
                        <a:solidFill>
                          <a:srgbClr val="FFFFFF"/>
                        </a:solidFill>
                        <a:ln w="9525">
                          <a:noFill/>
                          <a:miter lim="800000"/>
                          <a:headEnd/>
                          <a:tailEnd/>
                        </a:ln>
                      </wps:spPr>
                      <wps:txbx>
                        <w:txbxContent>
                          <w:p w14:paraId="6FEDAE4F" w14:textId="748DD65A" w:rsidR="002B1C3D" w:rsidRDefault="002B1C3D" w:rsidP="00A508E6">
                            <w:pPr>
                              <w:spacing w:after="0" w:line="240" w:lineRule="auto"/>
                            </w:pPr>
                            <w:r>
                              <w:t>Slope = 0.000375067* x + -0.0472844</w:t>
                            </w:r>
                          </w:p>
                          <w:p w14:paraId="78D29E75" w14:textId="0C4512AD" w:rsidR="002B1C3D" w:rsidRDefault="002B1C3D" w:rsidP="00A508E6">
                            <w:pPr>
                              <w:spacing w:after="0" w:line="240" w:lineRule="auto"/>
                            </w:pPr>
                            <w:r>
                              <w:t>R</w:t>
                            </w:r>
                            <w:r>
                              <w:rPr>
                                <w:vertAlign w:val="superscript"/>
                              </w:rPr>
                              <w:t>2</w:t>
                            </w:r>
                            <w:r>
                              <w:t xml:space="preserve"> = 0.97357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E4CC10" id="Text Box 2" o:spid="_x0000_s1027" type="#_x0000_t202" style="position:absolute;margin-left:50.8pt;margin-top:9.45pt;width:219.75pt;height:83.2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" stroked="f">
                <v:textbox>
                  <w:txbxContent>
                    <w:p w14:paraId="6FEDAE4F" w14:textId="748DD65A" w:rsidR="002B1C3D" w:rsidRDefault="002B1C3D" w:rsidP="00A508E6">
                      <w:pPr>
                        <w:spacing w:after="0" w:line="240" w:lineRule="auto"/>
                      </w:pPr>
                      <w:r>
                        <w:t>Slope = 0.000375067* x + -0.0472844</w:t>
                      </w:r>
                    </w:p>
                    <w:p w14:paraId="78D29E75" w14:textId="0C4512AD" w:rsidR="002B1C3D" w:rsidRDefault="002B1C3D" w:rsidP="00A508E6">
                      <w:pPr>
                        <w:spacing w:after="0" w:line="240" w:lineRule="auto"/>
                      </w:pPr>
                      <w:r>
                        <w:t>R</w:t>
                      </w:r>
                      <w:r>
                        <w:rPr>
                          <w:vertAlign w:val="superscript"/>
                        </w:rPr>
                        <w:t>2</w:t>
                      </w:r>
                      <w:r>
                        <w:t xml:space="preserve"> = 0.973576</w:t>
                      </w:r>
                    </w:p>
                  </w:txbxContent>
                </v:textbox>
              </v:shape>
            </w:pict>
          </mc:Fallback>
        </mc:AlternateContent>
      </w:r>
      <w:r w:rsidR="00B44D37">
        <w:rPr>
          <w:noProof/>
          <w:lang w:val="en-GB"/>
        </w:rPr>
        <w:drawing>
          <wp:inline distT="0" distB="0" distL="0" distR="0" wp14:anchorId="5BBD1DEB" wp14:editId="47468787">
            <wp:extent cx="6192520" cy="3164205"/>
            <wp:effectExtent l="19050" t="19050" r="17780" b="171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92520" cy="3164205"/>
                    </a:xfrm>
                    <a:prstGeom prst="rect">
                      <a:avLst/>
                    </a:prstGeom>
                    <a:ln w="6350">
                      <a:solidFill>
                        <a:schemeClr val="tx1"/>
                      </a:solidFill>
                    </a:ln>
                  </pic:spPr>
                </pic:pic>
              </a:graphicData>
            </a:graphic>
          </wp:inline>
        </w:drawing>
      </w:r>
    </w:p>
    <w:p w14:paraId="55AA4DE5" w14:textId="199C15DD" w:rsidR="00156575" w:rsidRDefault="000130FD" w:rsidP="000130FD">
      <w:pPr>
        <w:pStyle w:val="Caption"/>
        <w:jc w:val="left"/>
      </w:pPr>
      <w:bookmarkStart w:id="118" w:name="_Ref520332299"/>
      <w:bookmarkStart w:id="119" w:name="_Ref520332294"/>
      <w:bookmarkStart w:id="120" w:name="_Toc520790852"/>
      <w:r>
        <w:t xml:space="preserve">Figure </w:t>
      </w:r>
      <w:r w:rsidR="00874AF6">
        <w:fldChar w:fldCharType="begin"/>
      </w:r>
      <w:r w:rsidR="00874AF6">
        <w:instrText xml:space="preserve"> STYLEREF 1 \s </w:instrText>
      </w:r>
      <w:r w:rsidR="00874AF6">
        <w:fldChar w:fldCharType="separate"/>
      </w:r>
      <w:r w:rsidR="00100B6E">
        <w:rPr>
          <w:noProof/>
        </w:rPr>
        <w:t>2</w:t>
      </w:r>
      <w:r w:rsidR="00874AF6">
        <w:fldChar w:fldCharType="end"/>
      </w:r>
      <w:r w:rsidR="00874AF6">
        <w:t>.</w:t>
      </w:r>
      <w:r w:rsidR="00874AF6">
        <w:fldChar w:fldCharType="begin"/>
      </w:r>
      <w:r w:rsidR="00874AF6">
        <w:instrText xml:space="preserve"> SEQ Figure \* ARABIC \s 1 </w:instrText>
      </w:r>
      <w:r w:rsidR="00874AF6">
        <w:fldChar w:fldCharType="separate"/>
      </w:r>
      <w:r w:rsidR="00100B6E">
        <w:rPr>
          <w:noProof/>
        </w:rPr>
        <w:t>1</w:t>
      </w:r>
      <w:r w:rsidR="00874AF6">
        <w:fldChar w:fldCharType="end"/>
      </w:r>
      <w:bookmarkEnd w:id="118"/>
      <w:r>
        <w:t xml:space="preserve">: </w:t>
      </w:r>
      <w:r w:rsidR="00A508E6">
        <w:t>Standard curve showing the standards (X), and QCs (O) when p</w:t>
      </w:r>
      <w:r w:rsidR="00156575" w:rsidRPr="00156575">
        <w:t>repared in methanol</w:t>
      </w:r>
      <w:r w:rsidR="00A508E6">
        <w:t xml:space="preserve"> without derivatisation and using </w:t>
      </w:r>
      <w:r w:rsidR="00156575" w:rsidRPr="00156575">
        <w:t>A1 and B1</w:t>
      </w:r>
      <w:r w:rsidR="00156575">
        <w:t xml:space="preserve"> </w:t>
      </w:r>
      <w:r w:rsidR="00A508E6">
        <w:t>mobile phases.</w:t>
      </w:r>
      <w:bookmarkEnd w:id="120"/>
      <w:r w:rsidR="00A508E6">
        <w:t xml:space="preserve"> </w:t>
      </w:r>
      <w:bookmarkEnd w:id="119"/>
    </w:p>
    <w:p w14:paraId="33CD6059" w14:textId="77777777" w:rsidR="00A508E6" w:rsidRDefault="00A508E6" w:rsidP="00A508E6"/>
    <w:p w14:paraId="4A67F90C" w14:textId="4018C577" w:rsidR="008E4284" w:rsidRPr="004B2418" w:rsidRDefault="00990D03" w:rsidP="004E43BA">
      <w:pPr>
        <w:spacing w:after="0"/>
        <w:jc w:val="left"/>
      </w:pPr>
      <w:bookmarkStart w:id="121" w:name="_Ref520332694"/>
      <w:r>
        <w:lastRenderedPageBreak/>
        <w:t>Table 2.11</w:t>
      </w:r>
      <w:r w:rsidR="008E4284">
        <w:t xml:space="preserve"> and </w:t>
      </w:r>
      <w:r w:rsidR="00874AF6">
        <w:t xml:space="preserve">figure 2.2 </w:t>
      </w:r>
      <w:r w:rsidR="008E4284">
        <w:t>show the values from the standard curve when A2 and B2 were used as mobile phases and 1% BSA was used in PBS as a sample diluent. The linearity of the curve is not acceptable as the R</w:t>
      </w:r>
      <w:r w:rsidR="008E4284">
        <w:rPr>
          <w:vertAlign w:val="superscript"/>
        </w:rPr>
        <w:t>2</w:t>
      </w:r>
      <w:r w:rsidR="008E4284">
        <w:t xml:space="preserve"> of the method is 0.98794 which is </w:t>
      </w:r>
      <w:r w:rsidR="00FC17C1">
        <w:t xml:space="preserve">not adequate </w:t>
      </w:r>
      <w:r w:rsidR="008E4284">
        <w:t>for this method. The internal standard peak area in</w:t>
      </w:r>
      <w:r w:rsidR="00664C41">
        <w:t xml:space="preserve"> </w:t>
      </w:r>
      <w:r>
        <w:t>table 2.11</w:t>
      </w:r>
      <w:r w:rsidR="008E4284">
        <w:t xml:space="preserve"> was lower and more variable than it was previously in </w:t>
      </w:r>
      <w:r>
        <w:t>table 2.10</w:t>
      </w:r>
      <w:r w:rsidR="008E4284">
        <w:t>.</w:t>
      </w:r>
    </w:p>
    <w:p w14:paraId="3603C9F8" w14:textId="77777777" w:rsidR="008E4284" w:rsidRDefault="008E4284">
      <w:pPr>
        <w:spacing w:after="0" w:line="240" w:lineRule="auto"/>
        <w:jc w:val="left"/>
        <w:rPr>
          <w:b/>
          <w:bCs/>
          <w:sz w:val="22"/>
          <w:szCs w:val="22"/>
        </w:rPr>
      </w:pPr>
      <w:r>
        <w:br w:type="page"/>
      </w:r>
    </w:p>
    <w:p w14:paraId="7B2B2BB4" w14:textId="37937449" w:rsidR="00644A8D" w:rsidRPr="000C272D" w:rsidRDefault="00644A8D" w:rsidP="00644A8D">
      <w:pPr>
        <w:pStyle w:val="Caption"/>
      </w:pPr>
      <w:bookmarkStart w:id="122" w:name="_Ref520377674"/>
      <w:bookmarkStart w:id="123" w:name="_Ref520377669"/>
      <w:bookmarkStart w:id="124" w:name="_Toc520790894"/>
      <w:r w:rsidRPr="000C272D">
        <w:lastRenderedPageBreak/>
        <w:t xml:space="preserve">Table </w:t>
      </w:r>
      <w:r w:rsidR="005446FB">
        <w:fldChar w:fldCharType="begin"/>
      </w:r>
      <w:r w:rsidR="005446FB">
        <w:instrText xml:space="preserve"> STYLEREF 1 \s </w:instrText>
      </w:r>
      <w:r w:rsidR="005446FB">
        <w:fldChar w:fldCharType="separate"/>
      </w:r>
      <w:r w:rsidR="00100B6E">
        <w:rPr>
          <w:noProof/>
        </w:rPr>
        <w:t>2</w:t>
      </w:r>
      <w:r w:rsidR="005446FB">
        <w:fldChar w:fldCharType="end"/>
      </w:r>
      <w:r w:rsidR="005446FB">
        <w:t>.</w:t>
      </w:r>
      <w:r w:rsidR="005446FB">
        <w:fldChar w:fldCharType="begin"/>
      </w:r>
      <w:r w:rsidR="005446FB">
        <w:instrText xml:space="preserve"> SEQ Table \* ARABIC \s 1 </w:instrText>
      </w:r>
      <w:r w:rsidR="005446FB">
        <w:fldChar w:fldCharType="separate"/>
      </w:r>
      <w:r w:rsidR="00100B6E">
        <w:rPr>
          <w:noProof/>
        </w:rPr>
        <w:t>11</w:t>
      </w:r>
      <w:r w:rsidR="005446FB">
        <w:fldChar w:fldCharType="end"/>
      </w:r>
      <w:bookmarkEnd w:id="121"/>
      <w:bookmarkEnd w:id="122"/>
      <w:r w:rsidRPr="000C272D">
        <w:t>: Standard and QC concentrations</w:t>
      </w:r>
      <w:r w:rsidRPr="00643D89">
        <w:t xml:space="preserve"> </w:t>
      </w:r>
      <w:r>
        <w:t>for underivatised samples</w:t>
      </w:r>
      <w:r w:rsidRPr="000C272D">
        <w:t xml:space="preserve"> </w:t>
      </w:r>
      <w:r>
        <w:t>after dilution with BSA/PBS and analysed with A2 and B2 mobile phases.</w:t>
      </w:r>
      <w:bookmarkEnd w:id="123"/>
      <w:bookmarkEnd w:id="124"/>
    </w:p>
    <w:tbl>
      <w:tblPr>
        <w:tblStyle w:val="TableGrid"/>
        <w:tblW w:w="9777" w:type="dxa"/>
        <w:tblLayout w:type="fixed"/>
        <w:tblLook w:val="04A0" w:firstRow="1" w:lastRow="0" w:firstColumn="1" w:lastColumn="0" w:noHBand="0" w:noVBand="1"/>
      </w:tblPr>
      <w:tblGrid>
        <w:gridCol w:w="1413"/>
        <w:gridCol w:w="1276"/>
        <w:gridCol w:w="1275"/>
        <w:gridCol w:w="1701"/>
        <w:gridCol w:w="1418"/>
        <w:gridCol w:w="1418"/>
        <w:gridCol w:w="1276"/>
      </w:tblGrid>
      <w:tr w:rsidR="00BC42DD" w:rsidRPr="000C272D" w14:paraId="19ED47CF" w14:textId="77777777" w:rsidTr="00644A8D">
        <w:tc>
          <w:tcPr>
            <w:tcW w:w="1413" w:type="dxa"/>
          </w:tcPr>
          <w:p w14:paraId="644580EB" w14:textId="77777777" w:rsidR="00BC42DD" w:rsidRPr="000C272D" w:rsidRDefault="00BC42DD" w:rsidP="00BC42DD">
            <w:pPr>
              <w:spacing w:after="0" w:line="240" w:lineRule="auto"/>
            </w:pPr>
            <w:r w:rsidRPr="000C272D">
              <w:t>Standard/QC</w:t>
            </w:r>
          </w:p>
        </w:tc>
        <w:tc>
          <w:tcPr>
            <w:tcW w:w="1276" w:type="dxa"/>
          </w:tcPr>
          <w:p w14:paraId="596FB566" w14:textId="2DA8BA08" w:rsidR="00BC42DD" w:rsidRPr="000C272D" w:rsidRDefault="00BC42DD" w:rsidP="00BC42DD">
            <w:pPr>
              <w:spacing w:after="0" w:line="240" w:lineRule="auto"/>
            </w:pPr>
            <w:r>
              <w:t>Expected Conc. (pmol/L)</w:t>
            </w:r>
          </w:p>
        </w:tc>
        <w:tc>
          <w:tcPr>
            <w:tcW w:w="1275" w:type="dxa"/>
          </w:tcPr>
          <w:p w14:paraId="2D8EF7D3" w14:textId="706D6595" w:rsidR="00BC42DD" w:rsidRDefault="00644A8D" w:rsidP="00644A8D">
            <w:pPr>
              <w:spacing w:after="0" w:line="240" w:lineRule="auto"/>
            </w:pPr>
            <w:r>
              <w:t>Analyte p</w:t>
            </w:r>
            <w:r w:rsidR="00BC42DD">
              <w:t>eak area</w:t>
            </w:r>
          </w:p>
        </w:tc>
        <w:tc>
          <w:tcPr>
            <w:tcW w:w="1701" w:type="dxa"/>
          </w:tcPr>
          <w:p w14:paraId="60C63776" w14:textId="468C2805" w:rsidR="00BC42DD" w:rsidRPr="000C272D" w:rsidRDefault="00BC42DD" w:rsidP="00BC42DD">
            <w:pPr>
              <w:spacing w:after="0" w:line="240" w:lineRule="auto"/>
            </w:pPr>
            <w:r>
              <w:t>Internal standard</w:t>
            </w:r>
            <w:r w:rsidR="00644A8D">
              <w:t xml:space="preserve"> peak</w:t>
            </w:r>
            <w:r>
              <w:t xml:space="preserve"> area</w:t>
            </w:r>
          </w:p>
        </w:tc>
        <w:tc>
          <w:tcPr>
            <w:tcW w:w="1418" w:type="dxa"/>
          </w:tcPr>
          <w:p w14:paraId="45F4531A" w14:textId="1A48DDF7" w:rsidR="00BC42DD" w:rsidRDefault="00BC42DD" w:rsidP="00BC42DD">
            <w:pPr>
              <w:spacing w:after="0" w:line="240" w:lineRule="auto"/>
            </w:pPr>
            <w:r>
              <w:t>Response</w:t>
            </w:r>
          </w:p>
        </w:tc>
        <w:tc>
          <w:tcPr>
            <w:tcW w:w="1418" w:type="dxa"/>
          </w:tcPr>
          <w:p w14:paraId="2F4A9398" w14:textId="13EF51B2" w:rsidR="00BC42DD" w:rsidRDefault="00BC42DD" w:rsidP="00BC42DD">
            <w:pPr>
              <w:spacing w:after="0" w:line="240" w:lineRule="auto"/>
            </w:pPr>
            <w:r>
              <w:t>Calculated Conc. (pmol/L)</w:t>
            </w:r>
          </w:p>
        </w:tc>
        <w:tc>
          <w:tcPr>
            <w:tcW w:w="1276" w:type="dxa"/>
          </w:tcPr>
          <w:p w14:paraId="5B0CED02" w14:textId="64539E72" w:rsidR="00BC42DD" w:rsidRDefault="00BC42DD" w:rsidP="00BC42DD">
            <w:pPr>
              <w:spacing w:after="0" w:line="240" w:lineRule="auto"/>
            </w:pPr>
            <w:r>
              <w:t>% Deviation</w:t>
            </w:r>
          </w:p>
        </w:tc>
      </w:tr>
      <w:tr w:rsidR="00BC42DD" w:rsidRPr="000C272D" w14:paraId="6C87C57C" w14:textId="77777777" w:rsidTr="00644A8D">
        <w:tc>
          <w:tcPr>
            <w:tcW w:w="1413" w:type="dxa"/>
          </w:tcPr>
          <w:p w14:paraId="1E941E7E" w14:textId="2FB00E33" w:rsidR="00BC42DD" w:rsidRPr="000C272D" w:rsidRDefault="00BC42DD" w:rsidP="00BC42DD">
            <w:pPr>
              <w:spacing w:after="0" w:line="240" w:lineRule="auto"/>
            </w:pPr>
            <w:r>
              <w:t>Standard 1</w:t>
            </w:r>
          </w:p>
        </w:tc>
        <w:tc>
          <w:tcPr>
            <w:tcW w:w="1276" w:type="dxa"/>
          </w:tcPr>
          <w:p w14:paraId="336298B2" w14:textId="101D8097" w:rsidR="00BC42DD" w:rsidRDefault="00BC42DD" w:rsidP="00BC42DD">
            <w:pPr>
              <w:spacing w:after="0" w:line="240" w:lineRule="auto"/>
              <w:jc w:val="right"/>
            </w:pPr>
            <w:r>
              <w:t>0</w:t>
            </w:r>
          </w:p>
        </w:tc>
        <w:tc>
          <w:tcPr>
            <w:tcW w:w="1275" w:type="dxa"/>
          </w:tcPr>
          <w:p w14:paraId="6888C518" w14:textId="640E2806" w:rsidR="00BC42DD" w:rsidRDefault="00BC42DD" w:rsidP="00BC42DD">
            <w:pPr>
              <w:spacing w:after="0" w:line="240" w:lineRule="auto"/>
              <w:jc w:val="right"/>
            </w:pPr>
            <w:r>
              <w:t>92.097</w:t>
            </w:r>
          </w:p>
        </w:tc>
        <w:tc>
          <w:tcPr>
            <w:tcW w:w="1701" w:type="dxa"/>
          </w:tcPr>
          <w:p w14:paraId="61FE2127" w14:textId="055C832F" w:rsidR="00BC42DD" w:rsidRDefault="00BC42DD" w:rsidP="00BC42DD">
            <w:pPr>
              <w:spacing w:after="0" w:line="240" w:lineRule="auto"/>
              <w:jc w:val="right"/>
            </w:pPr>
            <w:r>
              <w:t>12415.928</w:t>
            </w:r>
          </w:p>
        </w:tc>
        <w:tc>
          <w:tcPr>
            <w:tcW w:w="1418" w:type="dxa"/>
          </w:tcPr>
          <w:p w14:paraId="254D6B18" w14:textId="78781316" w:rsidR="00BC42DD" w:rsidRDefault="00BC42DD" w:rsidP="00BC42DD">
            <w:pPr>
              <w:spacing w:after="0" w:line="240" w:lineRule="auto"/>
              <w:jc w:val="right"/>
            </w:pPr>
            <w:r>
              <w:t>0.007</w:t>
            </w:r>
          </w:p>
        </w:tc>
        <w:tc>
          <w:tcPr>
            <w:tcW w:w="1418" w:type="dxa"/>
          </w:tcPr>
          <w:p w14:paraId="6D4AC389" w14:textId="16EEBD42" w:rsidR="00BC42DD" w:rsidRDefault="00BC42DD" w:rsidP="00BC42DD">
            <w:pPr>
              <w:spacing w:after="0" w:line="240" w:lineRule="auto"/>
              <w:jc w:val="right"/>
            </w:pPr>
            <w:r>
              <w:t>46.415</w:t>
            </w:r>
          </w:p>
        </w:tc>
        <w:tc>
          <w:tcPr>
            <w:tcW w:w="1276" w:type="dxa"/>
          </w:tcPr>
          <w:p w14:paraId="683C4DF6" w14:textId="4BA8FA2C" w:rsidR="00BC42DD" w:rsidRDefault="00BC42DD" w:rsidP="00BC42DD">
            <w:pPr>
              <w:spacing w:after="0" w:line="240" w:lineRule="auto"/>
              <w:jc w:val="right"/>
            </w:pPr>
          </w:p>
        </w:tc>
      </w:tr>
      <w:tr w:rsidR="00BC42DD" w:rsidRPr="000C272D" w14:paraId="79DED0FC" w14:textId="77777777" w:rsidTr="00644A8D">
        <w:tc>
          <w:tcPr>
            <w:tcW w:w="1413" w:type="dxa"/>
          </w:tcPr>
          <w:p w14:paraId="3EE8A11F" w14:textId="77777777" w:rsidR="00BC42DD" w:rsidRPr="000C272D" w:rsidRDefault="00BC42DD" w:rsidP="00BC42DD">
            <w:pPr>
              <w:spacing w:after="0" w:line="240" w:lineRule="auto"/>
            </w:pPr>
            <w:r w:rsidRPr="000C272D">
              <w:t>Standard 2</w:t>
            </w:r>
          </w:p>
        </w:tc>
        <w:tc>
          <w:tcPr>
            <w:tcW w:w="1276" w:type="dxa"/>
          </w:tcPr>
          <w:p w14:paraId="7D7A02B1" w14:textId="77777777" w:rsidR="00BC42DD" w:rsidRPr="000C272D" w:rsidRDefault="00BC42DD" w:rsidP="00BC42DD">
            <w:pPr>
              <w:spacing w:after="0" w:line="240" w:lineRule="auto"/>
              <w:jc w:val="right"/>
            </w:pPr>
            <w:r w:rsidRPr="000C272D">
              <w:t>164</w:t>
            </w:r>
          </w:p>
        </w:tc>
        <w:tc>
          <w:tcPr>
            <w:tcW w:w="1275" w:type="dxa"/>
          </w:tcPr>
          <w:p w14:paraId="4CC637BC" w14:textId="0E2258BB" w:rsidR="00BC42DD" w:rsidRDefault="00BC42DD" w:rsidP="00BC42DD">
            <w:pPr>
              <w:spacing w:after="0" w:line="240" w:lineRule="auto"/>
              <w:jc w:val="right"/>
            </w:pPr>
            <w:r>
              <w:t>202.077</w:t>
            </w:r>
          </w:p>
        </w:tc>
        <w:tc>
          <w:tcPr>
            <w:tcW w:w="1701" w:type="dxa"/>
          </w:tcPr>
          <w:p w14:paraId="6B5515D0" w14:textId="492142AB" w:rsidR="00BC42DD" w:rsidRPr="000C272D" w:rsidRDefault="00BC42DD" w:rsidP="00BC42DD">
            <w:pPr>
              <w:spacing w:after="0" w:line="240" w:lineRule="auto"/>
              <w:jc w:val="right"/>
            </w:pPr>
            <w:r>
              <w:t>8734.072</w:t>
            </w:r>
          </w:p>
        </w:tc>
        <w:tc>
          <w:tcPr>
            <w:tcW w:w="1418" w:type="dxa"/>
          </w:tcPr>
          <w:p w14:paraId="23F898DA" w14:textId="31812256" w:rsidR="00BC42DD" w:rsidRDefault="00BC42DD" w:rsidP="00BC42DD">
            <w:pPr>
              <w:spacing w:after="0" w:line="240" w:lineRule="auto"/>
              <w:jc w:val="right"/>
            </w:pPr>
            <w:r>
              <w:t>0.023</w:t>
            </w:r>
          </w:p>
        </w:tc>
        <w:tc>
          <w:tcPr>
            <w:tcW w:w="1418" w:type="dxa"/>
          </w:tcPr>
          <w:p w14:paraId="3A32C9B2" w14:textId="16532A4D" w:rsidR="00BC42DD" w:rsidRDefault="00BC42DD" w:rsidP="00BC42DD">
            <w:pPr>
              <w:spacing w:after="0" w:line="240" w:lineRule="auto"/>
              <w:jc w:val="right"/>
            </w:pPr>
            <w:r>
              <w:t>127.586</w:t>
            </w:r>
          </w:p>
        </w:tc>
        <w:tc>
          <w:tcPr>
            <w:tcW w:w="1276" w:type="dxa"/>
          </w:tcPr>
          <w:p w14:paraId="49707254" w14:textId="0013206B" w:rsidR="00BC42DD" w:rsidRDefault="00BC42DD" w:rsidP="00BC42DD">
            <w:pPr>
              <w:spacing w:after="0" w:line="240" w:lineRule="auto"/>
              <w:jc w:val="right"/>
            </w:pPr>
            <w:r>
              <w:t>-22.2</w:t>
            </w:r>
          </w:p>
        </w:tc>
      </w:tr>
      <w:tr w:rsidR="00BC42DD" w:rsidRPr="000C272D" w14:paraId="077CB6B5" w14:textId="77777777" w:rsidTr="00644A8D">
        <w:tc>
          <w:tcPr>
            <w:tcW w:w="1413" w:type="dxa"/>
          </w:tcPr>
          <w:p w14:paraId="740456E5" w14:textId="77777777" w:rsidR="00BC42DD" w:rsidRPr="000C272D" w:rsidRDefault="00BC42DD" w:rsidP="00BC42DD">
            <w:pPr>
              <w:spacing w:after="0" w:line="240" w:lineRule="auto"/>
            </w:pPr>
            <w:r w:rsidRPr="000C272D">
              <w:t>Standard 3</w:t>
            </w:r>
          </w:p>
        </w:tc>
        <w:tc>
          <w:tcPr>
            <w:tcW w:w="1276" w:type="dxa"/>
          </w:tcPr>
          <w:p w14:paraId="65867910" w14:textId="77777777" w:rsidR="00BC42DD" w:rsidRPr="000C272D" w:rsidRDefault="00BC42DD" w:rsidP="00BC42DD">
            <w:pPr>
              <w:spacing w:after="0" w:line="240" w:lineRule="auto"/>
              <w:jc w:val="right"/>
            </w:pPr>
            <w:r w:rsidRPr="000C272D">
              <w:t>270</w:t>
            </w:r>
          </w:p>
        </w:tc>
        <w:tc>
          <w:tcPr>
            <w:tcW w:w="1275" w:type="dxa"/>
          </w:tcPr>
          <w:p w14:paraId="72DF4DF9" w14:textId="56B2BCA6" w:rsidR="00BC42DD" w:rsidRDefault="00BC42DD" w:rsidP="00BC42DD">
            <w:pPr>
              <w:spacing w:after="0" w:line="240" w:lineRule="auto"/>
              <w:jc w:val="right"/>
            </w:pPr>
            <w:r>
              <w:t>335.625</w:t>
            </w:r>
          </w:p>
        </w:tc>
        <w:tc>
          <w:tcPr>
            <w:tcW w:w="1701" w:type="dxa"/>
          </w:tcPr>
          <w:p w14:paraId="7BBF50A0" w14:textId="1C07747D" w:rsidR="00BC42DD" w:rsidRPr="000C272D" w:rsidRDefault="00BC42DD" w:rsidP="00BC42DD">
            <w:pPr>
              <w:spacing w:after="0" w:line="240" w:lineRule="auto"/>
              <w:jc w:val="right"/>
            </w:pPr>
            <w:r>
              <w:t>7496.569</w:t>
            </w:r>
          </w:p>
        </w:tc>
        <w:tc>
          <w:tcPr>
            <w:tcW w:w="1418" w:type="dxa"/>
          </w:tcPr>
          <w:p w14:paraId="692A660B" w14:textId="420F1416" w:rsidR="00BC42DD" w:rsidRDefault="00BC42DD" w:rsidP="00BC42DD">
            <w:pPr>
              <w:spacing w:after="0" w:line="240" w:lineRule="auto"/>
              <w:jc w:val="right"/>
            </w:pPr>
            <w:r>
              <w:t>0.045</w:t>
            </w:r>
          </w:p>
        </w:tc>
        <w:tc>
          <w:tcPr>
            <w:tcW w:w="1418" w:type="dxa"/>
          </w:tcPr>
          <w:p w14:paraId="7584FE09" w14:textId="5230AEF4" w:rsidR="00BC42DD" w:rsidRDefault="00BC42DD" w:rsidP="00BC42DD">
            <w:pPr>
              <w:spacing w:after="0" w:line="240" w:lineRule="auto"/>
              <w:jc w:val="right"/>
            </w:pPr>
            <w:r>
              <w:t>239.301</w:t>
            </w:r>
          </w:p>
        </w:tc>
        <w:tc>
          <w:tcPr>
            <w:tcW w:w="1276" w:type="dxa"/>
          </w:tcPr>
          <w:p w14:paraId="0A129F7A" w14:textId="45199F63" w:rsidR="00BC42DD" w:rsidRDefault="00BC42DD" w:rsidP="00BC42DD">
            <w:pPr>
              <w:spacing w:after="0" w:line="240" w:lineRule="auto"/>
              <w:jc w:val="right"/>
            </w:pPr>
            <w:r>
              <w:t>-11.4</w:t>
            </w:r>
          </w:p>
        </w:tc>
      </w:tr>
      <w:tr w:rsidR="00BC42DD" w:rsidRPr="000C272D" w14:paraId="5D6FDFE8" w14:textId="77777777" w:rsidTr="00644A8D">
        <w:tc>
          <w:tcPr>
            <w:tcW w:w="1413" w:type="dxa"/>
          </w:tcPr>
          <w:p w14:paraId="5679F7BF" w14:textId="77777777" w:rsidR="00BC42DD" w:rsidRPr="000C272D" w:rsidRDefault="00BC42DD" w:rsidP="00BC42DD">
            <w:pPr>
              <w:spacing w:after="0" w:line="240" w:lineRule="auto"/>
            </w:pPr>
            <w:r w:rsidRPr="000C272D">
              <w:t>Standard 4</w:t>
            </w:r>
          </w:p>
        </w:tc>
        <w:tc>
          <w:tcPr>
            <w:tcW w:w="1276" w:type="dxa"/>
          </w:tcPr>
          <w:p w14:paraId="20224ADB" w14:textId="77777777" w:rsidR="00BC42DD" w:rsidRPr="000C272D" w:rsidRDefault="00BC42DD" w:rsidP="00BC42DD">
            <w:pPr>
              <w:spacing w:after="0" w:line="240" w:lineRule="auto"/>
              <w:jc w:val="right"/>
            </w:pPr>
            <w:r w:rsidRPr="000C272D">
              <w:t>666</w:t>
            </w:r>
          </w:p>
        </w:tc>
        <w:tc>
          <w:tcPr>
            <w:tcW w:w="1275" w:type="dxa"/>
          </w:tcPr>
          <w:p w14:paraId="5E9E7FAF" w14:textId="21FC076B" w:rsidR="00BC42DD" w:rsidRDefault="00BC42DD" w:rsidP="00BC42DD">
            <w:pPr>
              <w:spacing w:after="0" w:line="240" w:lineRule="auto"/>
              <w:jc w:val="right"/>
            </w:pPr>
            <w:r>
              <w:t>1559.024</w:t>
            </w:r>
          </w:p>
        </w:tc>
        <w:tc>
          <w:tcPr>
            <w:tcW w:w="1701" w:type="dxa"/>
          </w:tcPr>
          <w:p w14:paraId="01954B66" w14:textId="650C9522" w:rsidR="00BC42DD" w:rsidRPr="000C272D" w:rsidRDefault="00BC42DD" w:rsidP="00BC42DD">
            <w:pPr>
              <w:spacing w:after="0" w:line="240" w:lineRule="auto"/>
              <w:jc w:val="right"/>
            </w:pPr>
            <w:r>
              <w:t>10549.913</w:t>
            </w:r>
          </w:p>
        </w:tc>
        <w:tc>
          <w:tcPr>
            <w:tcW w:w="1418" w:type="dxa"/>
          </w:tcPr>
          <w:p w14:paraId="15CB1864" w14:textId="57825779" w:rsidR="00BC42DD" w:rsidRDefault="00BC42DD" w:rsidP="00BC42DD">
            <w:pPr>
              <w:spacing w:after="0" w:line="240" w:lineRule="auto"/>
              <w:jc w:val="right"/>
            </w:pPr>
            <w:r>
              <w:t>0.148</w:t>
            </w:r>
          </w:p>
        </w:tc>
        <w:tc>
          <w:tcPr>
            <w:tcW w:w="1418" w:type="dxa"/>
          </w:tcPr>
          <w:p w14:paraId="577A2DF8" w14:textId="1D71B55D" w:rsidR="00BC42DD" w:rsidRDefault="00BC42DD" w:rsidP="00BC42DD">
            <w:pPr>
              <w:spacing w:after="0" w:line="240" w:lineRule="auto"/>
              <w:jc w:val="right"/>
            </w:pPr>
            <w:r>
              <w:t>771.208</w:t>
            </w:r>
          </w:p>
        </w:tc>
        <w:tc>
          <w:tcPr>
            <w:tcW w:w="1276" w:type="dxa"/>
          </w:tcPr>
          <w:p w14:paraId="0542597E" w14:textId="5B8FE7B3" w:rsidR="00BC42DD" w:rsidRDefault="00BC42DD" w:rsidP="00BC42DD">
            <w:pPr>
              <w:spacing w:after="0" w:line="240" w:lineRule="auto"/>
              <w:jc w:val="right"/>
            </w:pPr>
            <w:r>
              <w:t>15.8</w:t>
            </w:r>
          </w:p>
        </w:tc>
      </w:tr>
      <w:tr w:rsidR="00BC42DD" w:rsidRPr="000C272D" w14:paraId="19884ACA" w14:textId="77777777" w:rsidTr="00644A8D">
        <w:tc>
          <w:tcPr>
            <w:tcW w:w="1413" w:type="dxa"/>
          </w:tcPr>
          <w:p w14:paraId="2D421672" w14:textId="77777777" w:rsidR="00BC42DD" w:rsidRPr="000C272D" w:rsidRDefault="00BC42DD" w:rsidP="00BC42DD">
            <w:pPr>
              <w:spacing w:after="0" w:line="240" w:lineRule="auto"/>
            </w:pPr>
            <w:r w:rsidRPr="000C272D">
              <w:t>QC A</w:t>
            </w:r>
          </w:p>
        </w:tc>
        <w:tc>
          <w:tcPr>
            <w:tcW w:w="1276" w:type="dxa"/>
          </w:tcPr>
          <w:p w14:paraId="5B63E65C" w14:textId="77777777" w:rsidR="00BC42DD" w:rsidRPr="000C272D" w:rsidRDefault="00BC42DD" w:rsidP="00BC42DD">
            <w:pPr>
              <w:spacing w:after="0" w:line="240" w:lineRule="auto"/>
              <w:jc w:val="right"/>
            </w:pPr>
            <w:r w:rsidRPr="000C272D">
              <w:t>346</w:t>
            </w:r>
          </w:p>
        </w:tc>
        <w:tc>
          <w:tcPr>
            <w:tcW w:w="1275" w:type="dxa"/>
          </w:tcPr>
          <w:p w14:paraId="2289342F" w14:textId="5CB568EA" w:rsidR="00BC42DD" w:rsidRDefault="00BC42DD" w:rsidP="00BC42DD">
            <w:pPr>
              <w:spacing w:after="0" w:line="240" w:lineRule="auto"/>
              <w:jc w:val="right"/>
            </w:pPr>
            <w:r>
              <w:t>728.092</w:t>
            </w:r>
          </w:p>
        </w:tc>
        <w:tc>
          <w:tcPr>
            <w:tcW w:w="1701" w:type="dxa"/>
          </w:tcPr>
          <w:p w14:paraId="04A3C3F9" w14:textId="2EC21C42" w:rsidR="00BC42DD" w:rsidRPr="000C272D" w:rsidRDefault="00BC42DD" w:rsidP="00BC42DD">
            <w:pPr>
              <w:spacing w:after="0" w:line="240" w:lineRule="auto"/>
              <w:jc w:val="right"/>
            </w:pPr>
            <w:r>
              <w:t>11142.234</w:t>
            </w:r>
          </w:p>
        </w:tc>
        <w:tc>
          <w:tcPr>
            <w:tcW w:w="1418" w:type="dxa"/>
          </w:tcPr>
          <w:p w14:paraId="082AFB70" w14:textId="3E62A1BC" w:rsidR="00BC42DD" w:rsidRDefault="00BC42DD" w:rsidP="00BC42DD">
            <w:pPr>
              <w:spacing w:after="0" w:line="240" w:lineRule="auto"/>
              <w:jc w:val="right"/>
            </w:pPr>
            <w:r>
              <w:t>0.065</w:t>
            </w:r>
          </w:p>
        </w:tc>
        <w:tc>
          <w:tcPr>
            <w:tcW w:w="1418" w:type="dxa"/>
          </w:tcPr>
          <w:p w14:paraId="19A1D338" w14:textId="08CC173E" w:rsidR="00BC42DD" w:rsidRDefault="00BC42DD" w:rsidP="00BC42DD">
            <w:pPr>
              <w:spacing w:after="0" w:line="240" w:lineRule="auto"/>
              <w:jc w:val="right"/>
            </w:pPr>
            <w:r>
              <w:t>345.546</w:t>
            </w:r>
          </w:p>
        </w:tc>
        <w:tc>
          <w:tcPr>
            <w:tcW w:w="1276" w:type="dxa"/>
          </w:tcPr>
          <w:p w14:paraId="7030C1D0" w14:textId="56568BF1" w:rsidR="00BC42DD" w:rsidRDefault="00BC42DD" w:rsidP="00BC42DD">
            <w:pPr>
              <w:spacing w:after="0" w:line="240" w:lineRule="auto"/>
              <w:jc w:val="right"/>
            </w:pPr>
            <w:r>
              <w:t>-0.1</w:t>
            </w:r>
          </w:p>
        </w:tc>
      </w:tr>
      <w:tr w:rsidR="00BC42DD" w:rsidRPr="000C272D" w14:paraId="27635EDE" w14:textId="77777777" w:rsidTr="00644A8D">
        <w:tc>
          <w:tcPr>
            <w:tcW w:w="1413" w:type="dxa"/>
          </w:tcPr>
          <w:p w14:paraId="1CA9F589" w14:textId="77777777" w:rsidR="00BC42DD" w:rsidRPr="000C272D" w:rsidRDefault="00BC42DD" w:rsidP="00BC42DD">
            <w:pPr>
              <w:spacing w:after="0" w:line="240" w:lineRule="auto"/>
            </w:pPr>
            <w:r w:rsidRPr="000C272D">
              <w:t>QC B</w:t>
            </w:r>
          </w:p>
        </w:tc>
        <w:tc>
          <w:tcPr>
            <w:tcW w:w="1276" w:type="dxa"/>
          </w:tcPr>
          <w:p w14:paraId="3F3D4D8E" w14:textId="77777777" w:rsidR="00BC42DD" w:rsidRPr="000C272D" w:rsidRDefault="00BC42DD" w:rsidP="00BC42DD">
            <w:pPr>
              <w:spacing w:after="0" w:line="240" w:lineRule="auto"/>
              <w:jc w:val="right"/>
            </w:pPr>
            <w:r w:rsidRPr="000C272D">
              <w:t>857</w:t>
            </w:r>
          </w:p>
        </w:tc>
        <w:tc>
          <w:tcPr>
            <w:tcW w:w="1275" w:type="dxa"/>
          </w:tcPr>
          <w:p w14:paraId="2DD510B0" w14:textId="3686B911" w:rsidR="00BC42DD" w:rsidRDefault="00BC42DD" w:rsidP="00BC42DD">
            <w:pPr>
              <w:spacing w:after="0" w:line="240" w:lineRule="auto"/>
              <w:jc w:val="right"/>
            </w:pPr>
            <w:r>
              <w:t>1706.047</w:t>
            </w:r>
          </w:p>
        </w:tc>
        <w:tc>
          <w:tcPr>
            <w:tcW w:w="1701" w:type="dxa"/>
          </w:tcPr>
          <w:p w14:paraId="61EDEA15" w14:textId="67C2E0D2" w:rsidR="00BC42DD" w:rsidRPr="000C272D" w:rsidRDefault="00BC42DD" w:rsidP="00BC42DD">
            <w:pPr>
              <w:spacing w:after="0" w:line="240" w:lineRule="auto"/>
              <w:jc w:val="right"/>
            </w:pPr>
            <w:r>
              <w:t>9905.480</w:t>
            </w:r>
          </w:p>
        </w:tc>
        <w:tc>
          <w:tcPr>
            <w:tcW w:w="1418" w:type="dxa"/>
          </w:tcPr>
          <w:p w14:paraId="413EE4E9" w14:textId="68E38EE6" w:rsidR="00BC42DD" w:rsidRDefault="00BC42DD" w:rsidP="00BC42DD">
            <w:pPr>
              <w:spacing w:after="0" w:line="240" w:lineRule="auto"/>
              <w:jc w:val="right"/>
            </w:pPr>
            <w:r>
              <w:t>0.172</w:t>
            </w:r>
          </w:p>
        </w:tc>
        <w:tc>
          <w:tcPr>
            <w:tcW w:w="1418" w:type="dxa"/>
          </w:tcPr>
          <w:p w14:paraId="7F39FFAB" w14:textId="72FD11EC" w:rsidR="00BC42DD" w:rsidRDefault="00BC42DD" w:rsidP="00BC42DD">
            <w:pPr>
              <w:spacing w:after="0" w:line="240" w:lineRule="auto"/>
              <w:jc w:val="right"/>
            </w:pPr>
            <w:r>
              <w:t>897.499</w:t>
            </w:r>
          </w:p>
        </w:tc>
        <w:tc>
          <w:tcPr>
            <w:tcW w:w="1276" w:type="dxa"/>
          </w:tcPr>
          <w:p w14:paraId="6F122D5E" w14:textId="287FD9B2" w:rsidR="00BC42DD" w:rsidRDefault="00BC42DD" w:rsidP="00BC42DD">
            <w:pPr>
              <w:spacing w:after="0" w:line="240" w:lineRule="auto"/>
              <w:jc w:val="right"/>
            </w:pPr>
            <w:r>
              <w:t>4.7</w:t>
            </w:r>
          </w:p>
        </w:tc>
      </w:tr>
      <w:tr w:rsidR="00BC42DD" w:rsidRPr="000C272D" w14:paraId="55113ADC" w14:textId="77777777" w:rsidTr="00644A8D">
        <w:tc>
          <w:tcPr>
            <w:tcW w:w="1413" w:type="dxa"/>
          </w:tcPr>
          <w:p w14:paraId="2A3B3DE5" w14:textId="77777777" w:rsidR="00BC42DD" w:rsidRPr="000C272D" w:rsidRDefault="00BC42DD" w:rsidP="00BC42DD">
            <w:pPr>
              <w:spacing w:after="0" w:line="240" w:lineRule="auto"/>
            </w:pPr>
            <w:r w:rsidRPr="000C272D">
              <w:t>QC C</w:t>
            </w:r>
          </w:p>
        </w:tc>
        <w:tc>
          <w:tcPr>
            <w:tcW w:w="1276" w:type="dxa"/>
          </w:tcPr>
          <w:p w14:paraId="3DC24C77" w14:textId="77777777" w:rsidR="00BC42DD" w:rsidRPr="000C272D" w:rsidRDefault="00BC42DD" w:rsidP="00BC42DD">
            <w:pPr>
              <w:spacing w:after="0" w:line="240" w:lineRule="auto"/>
              <w:jc w:val="right"/>
            </w:pPr>
            <w:r w:rsidRPr="000C272D">
              <w:t>1316</w:t>
            </w:r>
          </w:p>
        </w:tc>
        <w:tc>
          <w:tcPr>
            <w:tcW w:w="1275" w:type="dxa"/>
          </w:tcPr>
          <w:p w14:paraId="61FC35A3" w14:textId="697695C5" w:rsidR="00BC42DD" w:rsidRDefault="00BC42DD" w:rsidP="00BC42DD">
            <w:pPr>
              <w:spacing w:after="0" w:line="240" w:lineRule="auto"/>
              <w:jc w:val="right"/>
            </w:pPr>
            <w:r>
              <w:t>2608.777</w:t>
            </w:r>
          </w:p>
        </w:tc>
        <w:tc>
          <w:tcPr>
            <w:tcW w:w="1701" w:type="dxa"/>
          </w:tcPr>
          <w:p w14:paraId="23A2A833" w14:textId="3A37D81E" w:rsidR="00BC42DD" w:rsidRPr="000C272D" w:rsidRDefault="00BC42DD" w:rsidP="00BC42DD">
            <w:pPr>
              <w:spacing w:after="0" w:line="240" w:lineRule="auto"/>
              <w:jc w:val="right"/>
            </w:pPr>
            <w:r>
              <w:t>11516.624</w:t>
            </w:r>
          </w:p>
        </w:tc>
        <w:tc>
          <w:tcPr>
            <w:tcW w:w="1418" w:type="dxa"/>
          </w:tcPr>
          <w:p w14:paraId="56832783" w14:textId="7CEDF314" w:rsidR="00BC42DD" w:rsidRDefault="00BC42DD" w:rsidP="00BC42DD">
            <w:pPr>
              <w:spacing w:after="0" w:line="240" w:lineRule="auto"/>
              <w:jc w:val="right"/>
            </w:pPr>
            <w:r>
              <w:t>0.227</w:t>
            </w:r>
          </w:p>
        </w:tc>
        <w:tc>
          <w:tcPr>
            <w:tcW w:w="1418" w:type="dxa"/>
          </w:tcPr>
          <w:p w14:paraId="321B7B47" w14:textId="72FBB71B" w:rsidR="00BC42DD" w:rsidRDefault="00BC42DD" w:rsidP="00BC42DD">
            <w:pPr>
              <w:spacing w:after="0" w:line="240" w:lineRule="auto"/>
              <w:jc w:val="right"/>
            </w:pPr>
            <w:r>
              <w:t>1177.8</w:t>
            </w:r>
          </w:p>
        </w:tc>
        <w:tc>
          <w:tcPr>
            <w:tcW w:w="1276" w:type="dxa"/>
          </w:tcPr>
          <w:p w14:paraId="635528F5" w14:textId="685E8A6D" w:rsidR="00BC42DD" w:rsidRDefault="00BC42DD" w:rsidP="00BC42DD">
            <w:pPr>
              <w:spacing w:after="0" w:line="240" w:lineRule="auto"/>
              <w:jc w:val="right"/>
            </w:pPr>
            <w:r>
              <w:t>-10.5</w:t>
            </w:r>
          </w:p>
        </w:tc>
      </w:tr>
    </w:tbl>
    <w:p w14:paraId="1D796635" w14:textId="77777777" w:rsidR="001D4880" w:rsidRDefault="001D4880" w:rsidP="00B43FF3">
      <w:pPr>
        <w:spacing w:after="120"/>
      </w:pPr>
    </w:p>
    <w:p w14:paraId="159EBF84" w14:textId="77777777" w:rsidR="00983C64" w:rsidRDefault="00983C64" w:rsidP="00B43FF3">
      <w:pPr>
        <w:spacing w:after="120"/>
      </w:pPr>
    </w:p>
    <w:p w14:paraId="0625F6B6" w14:textId="77777777" w:rsidR="00983C64" w:rsidRDefault="00983C64" w:rsidP="00B43FF3">
      <w:pPr>
        <w:spacing w:after="120"/>
      </w:pPr>
    </w:p>
    <w:p w14:paraId="797649BA" w14:textId="77777777" w:rsidR="00983C64" w:rsidRDefault="00983C64" w:rsidP="00B43FF3">
      <w:pPr>
        <w:spacing w:after="120"/>
      </w:pPr>
    </w:p>
    <w:p w14:paraId="0913E347" w14:textId="77777777" w:rsidR="00983C64" w:rsidRDefault="00983C64" w:rsidP="00B43FF3">
      <w:pPr>
        <w:spacing w:after="120"/>
      </w:pPr>
    </w:p>
    <w:p w14:paraId="5B02CDD1" w14:textId="77777777" w:rsidR="00983C64" w:rsidRDefault="00983C64" w:rsidP="00B43FF3">
      <w:pPr>
        <w:spacing w:after="120"/>
      </w:pPr>
    </w:p>
    <w:p w14:paraId="3351366C" w14:textId="24D51452" w:rsidR="00156575" w:rsidRDefault="00A508E6" w:rsidP="00B43FF3">
      <w:pPr>
        <w:spacing w:after="120"/>
      </w:pPr>
      <w:r>
        <w:rPr>
          <w:noProof/>
          <w:lang w:val="en-GB"/>
        </w:rPr>
        <mc:AlternateContent>
          <mc:Choice Requires="wps">
            <w:drawing>
              <wp:anchor distT="45720" distB="45720" distL="114300" distR="114300" simplePos="0" relativeHeight="251739136" behindDoc="0" locked="0" layoutInCell="1" allowOverlap="1" wp14:anchorId="0614588F" wp14:editId="7550647D">
                <wp:simplePos x="0" y="0"/>
                <wp:positionH relativeFrom="column">
                  <wp:posOffset>776770</wp:posOffset>
                </wp:positionH>
                <wp:positionV relativeFrom="paragraph">
                  <wp:posOffset>219710</wp:posOffset>
                </wp:positionV>
                <wp:extent cx="2992582" cy="1056904"/>
                <wp:effectExtent l="0" t="0" r="0" b="0"/>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2582" cy="1056904"/>
                        </a:xfrm>
                        <a:prstGeom prst="rect">
                          <a:avLst/>
                        </a:prstGeom>
                        <a:solidFill>
                          <a:srgbClr val="FFFFFF"/>
                        </a:solidFill>
                        <a:ln w="9525">
                          <a:noFill/>
                          <a:miter lim="800000"/>
                          <a:headEnd/>
                          <a:tailEnd/>
                        </a:ln>
                      </wps:spPr>
                      <wps:txbx>
                        <w:txbxContent>
                          <w:p w14:paraId="415CEB93" w14:textId="006522B3" w:rsidR="002B1C3D" w:rsidRDefault="002B1C3D" w:rsidP="00A508E6">
                            <w:pPr>
                              <w:spacing w:after="0" w:line="240" w:lineRule="auto"/>
                            </w:pPr>
                            <w:r>
                              <w:t>Slope = 0.000193653* x + -0.00511861</w:t>
                            </w:r>
                          </w:p>
                          <w:p w14:paraId="24C63EAB" w14:textId="43162DBE" w:rsidR="002B1C3D" w:rsidRDefault="002B1C3D" w:rsidP="00A508E6">
                            <w:pPr>
                              <w:spacing w:after="0" w:line="240" w:lineRule="auto"/>
                            </w:pPr>
                            <w:r>
                              <w:t>R</w:t>
                            </w:r>
                            <w:r>
                              <w:rPr>
                                <w:vertAlign w:val="superscript"/>
                              </w:rPr>
                              <w:t>2</w:t>
                            </w:r>
                            <w:r>
                              <w:t xml:space="preserve"> = 0.9879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14588F" id="_x0000_s1028" type="#_x0000_t202" style="position:absolute;left:0;text-align:left;margin-left:61.15pt;margin-top:17.3pt;width:235.65pt;height:83.2pt;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" stroked="f">
                <v:textbox>
                  <w:txbxContent>
                    <w:p w14:paraId="415CEB93" w14:textId="006522B3" w:rsidR="002B1C3D" w:rsidRDefault="002B1C3D" w:rsidP="00A508E6">
                      <w:pPr>
                        <w:spacing w:after="0" w:line="240" w:lineRule="auto"/>
                      </w:pPr>
                      <w:r>
                        <w:t>Slope = 0.000193653* x + -0.00511861</w:t>
                      </w:r>
                    </w:p>
                    <w:p w14:paraId="24C63EAB" w14:textId="43162DBE" w:rsidR="002B1C3D" w:rsidRDefault="002B1C3D" w:rsidP="00A508E6">
                      <w:pPr>
                        <w:spacing w:after="0" w:line="240" w:lineRule="auto"/>
                      </w:pPr>
                      <w:r>
                        <w:t>R</w:t>
                      </w:r>
                      <w:r>
                        <w:rPr>
                          <w:vertAlign w:val="superscript"/>
                        </w:rPr>
                        <w:t>2</w:t>
                      </w:r>
                      <w:r>
                        <w:t xml:space="preserve"> = 0.98794</w:t>
                      </w:r>
                    </w:p>
                  </w:txbxContent>
                </v:textbox>
              </v:shape>
            </w:pict>
          </mc:Fallback>
        </mc:AlternateContent>
      </w:r>
      <w:r w:rsidR="00156575">
        <w:rPr>
          <w:noProof/>
          <w:lang w:val="en-GB"/>
        </w:rPr>
        <w:drawing>
          <wp:inline distT="0" distB="0" distL="0" distR="0" wp14:anchorId="3A7B94CA" wp14:editId="7D861B0B">
            <wp:extent cx="6192520" cy="3570605"/>
            <wp:effectExtent l="19050" t="19050" r="17780" b="1079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92520" cy="3570605"/>
                    </a:xfrm>
                    <a:prstGeom prst="rect">
                      <a:avLst/>
                    </a:prstGeom>
                    <a:ln w="6350">
                      <a:solidFill>
                        <a:schemeClr val="tx1"/>
                      </a:solidFill>
                    </a:ln>
                  </pic:spPr>
                </pic:pic>
              </a:graphicData>
            </a:graphic>
          </wp:inline>
        </w:drawing>
      </w:r>
    </w:p>
    <w:p w14:paraId="36A9AC53" w14:textId="771DC26E" w:rsidR="00644A8D" w:rsidRDefault="00156575" w:rsidP="00973CF9">
      <w:pPr>
        <w:pStyle w:val="Caption"/>
      </w:pPr>
      <w:bookmarkStart w:id="125" w:name="_Ref520332682"/>
      <w:bookmarkStart w:id="126" w:name="_Toc520790853"/>
      <w:r>
        <w:t xml:space="preserve">Figure </w:t>
      </w:r>
      <w:r w:rsidR="00874AF6">
        <w:fldChar w:fldCharType="begin"/>
      </w:r>
      <w:r w:rsidR="00874AF6">
        <w:instrText xml:space="preserve"> STYLEREF 1 \s </w:instrText>
      </w:r>
      <w:r w:rsidR="00874AF6">
        <w:fldChar w:fldCharType="separate"/>
      </w:r>
      <w:r w:rsidR="00100B6E">
        <w:rPr>
          <w:noProof/>
        </w:rPr>
        <w:t>2</w:t>
      </w:r>
      <w:r w:rsidR="00874AF6">
        <w:fldChar w:fldCharType="end"/>
      </w:r>
      <w:r w:rsidR="00874AF6">
        <w:t>.</w:t>
      </w:r>
      <w:r w:rsidR="00874AF6">
        <w:fldChar w:fldCharType="begin"/>
      </w:r>
      <w:r w:rsidR="00874AF6">
        <w:instrText xml:space="preserve"> SEQ Figure \* ARABIC \s 1 </w:instrText>
      </w:r>
      <w:r w:rsidR="00874AF6">
        <w:fldChar w:fldCharType="separate"/>
      </w:r>
      <w:r w:rsidR="00100B6E">
        <w:rPr>
          <w:noProof/>
        </w:rPr>
        <w:t>2</w:t>
      </w:r>
      <w:r w:rsidR="00874AF6">
        <w:fldChar w:fldCharType="end"/>
      </w:r>
      <w:bookmarkEnd w:id="125"/>
      <w:r>
        <w:t>:</w:t>
      </w:r>
      <w:r w:rsidRPr="00156575">
        <w:t xml:space="preserve"> </w:t>
      </w:r>
      <w:r w:rsidR="00A508E6">
        <w:t>Standard curve showing the s</w:t>
      </w:r>
      <w:r w:rsidR="00644A8D">
        <w:t>tandards (X), and QCs (O) when diluted in BSA/PBS</w:t>
      </w:r>
      <w:r w:rsidR="00A508E6">
        <w:t xml:space="preserve"> without derivatisation and using </w:t>
      </w:r>
      <w:r w:rsidR="00A508E6" w:rsidRPr="00156575">
        <w:t>A</w:t>
      </w:r>
      <w:r w:rsidR="00A508E6">
        <w:t>2 and B2 mobile phases.</w:t>
      </w:r>
      <w:bookmarkEnd w:id="126"/>
      <w:r w:rsidR="00A508E6">
        <w:t xml:space="preserve"> </w:t>
      </w:r>
    </w:p>
    <w:p w14:paraId="24BF7664" w14:textId="2F9C6A73" w:rsidR="008E4284" w:rsidRDefault="00990D03" w:rsidP="008E4284">
      <w:bookmarkStart w:id="127" w:name="_Ref520334057"/>
      <w:r>
        <w:lastRenderedPageBreak/>
        <w:t>Table 2.12</w:t>
      </w:r>
      <w:r w:rsidR="003F31AE">
        <w:t xml:space="preserve"> </w:t>
      </w:r>
      <w:r w:rsidR="008E4284">
        <w:t xml:space="preserve">and </w:t>
      </w:r>
      <w:r w:rsidR="00874AF6">
        <w:t xml:space="preserve">figure 2.3 </w:t>
      </w:r>
      <w:r w:rsidR="008E4284">
        <w:t xml:space="preserve">show the values from the standard curve when A2 and B2 were used as mobile phases and water was used as a sample diluent. Although the linearity of the standard curve is </w:t>
      </w:r>
      <w:r w:rsidR="004E43BA">
        <w:t>acceptable</w:t>
      </w:r>
      <w:r w:rsidR="008E4284">
        <w:t xml:space="preserve"> with an R</w:t>
      </w:r>
      <w:r w:rsidR="008E4284">
        <w:rPr>
          <w:vertAlign w:val="superscript"/>
        </w:rPr>
        <w:t>2</w:t>
      </w:r>
      <w:r w:rsidR="008E4284">
        <w:t xml:space="preserve"> 0.994889, there is evidence of loss of the internal standard in the saliva samples, shown as a decrease in the peak area of the internal standard in these samples.</w:t>
      </w:r>
    </w:p>
    <w:p w14:paraId="66FAB548" w14:textId="3B096898" w:rsidR="008E4284" w:rsidRDefault="008E4284">
      <w:pPr>
        <w:spacing w:after="0" w:line="240" w:lineRule="auto"/>
        <w:jc w:val="left"/>
        <w:rPr>
          <w:b/>
          <w:bCs/>
          <w:sz w:val="22"/>
          <w:szCs w:val="22"/>
        </w:rPr>
      </w:pPr>
    </w:p>
    <w:p w14:paraId="2239F6D8" w14:textId="77777777" w:rsidR="008E4284" w:rsidRDefault="008E4284">
      <w:pPr>
        <w:spacing w:after="0" w:line="240" w:lineRule="auto"/>
        <w:jc w:val="left"/>
        <w:rPr>
          <w:b/>
          <w:bCs/>
          <w:sz w:val="22"/>
          <w:szCs w:val="22"/>
        </w:rPr>
      </w:pPr>
      <w:r>
        <w:br w:type="page"/>
      </w:r>
    </w:p>
    <w:p w14:paraId="187A62DD" w14:textId="7AB097EF" w:rsidR="00C171BD" w:rsidRPr="000C272D" w:rsidRDefault="00C171BD" w:rsidP="00C171BD">
      <w:pPr>
        <w:pStyle w:val="Caption"/>
      </w:pPr>
      <w:bookmarkStart w:id="128" w:name="_Ref520377745"/>
      <w:bookmarkStart w:id="129" w:name="_Toc520790895"/>
      <w:r w:rsidRPr="000C272D">
        <w:lastRenderedPageBreak/>
        <w:t xml:space="preserve">Table </w:t>
      </w:r>
      <w:r w:rsidR="005446FB">
        <w:fldChar w:fldCharType="begin"/>
      </w:r>
      <w:r w:rsidR="005446FB">
        <w:instrText xml:space="preserve"> STYLEREF 1 \s </w:instrText>
      </w:r>
      <w:r w:rsidR="005446FB">
        <w:fldChar w:fldCharType="separate"/>
      </w:r>
      <w:r w:rsidR="00100B6E">
        <w:rPr>
          <w:noProof/>
        </w:rPr>
        <w:t>2</w:t>
      </w:r>
      <w:r w:rsidR="005446FB">
        <w:fldChar w:fldCharType="end"/>
      </w:r>
      <w:r w:rsidR="005446FB">
        <w:t>.</w:t>
      </w:r>
      <w:r w:rsidR="005446FB">
        <w:fldChar w:fldCharType="begin"/>
      </w:r>
      <w:r w:rsidR="005446FB">
        <w:instrText xml:space="preserve"> SEQ Table \* ARABIC \s 1 </w:instrText>
      </w:r>
      <w:r w:rsidR="005446FB">
        <w:fldChar w:fldCharType="separate"/>
      </w:r>
      <w:r w:rsidR="00100B6E">
        <w:rPr>
          <w:noProof/>
        </w:rPr>
        <w:t>12</w:t>
      </w:r>
      <w:r w:rsidR="005446FB">
        <w:fldChar w:fldCharType="end"/>
      </w:r>
      <w:bookmarkEnd w:id="127"/>
      <w:bookmarkEnd w:id="128"/>
      <w:r w:rsidRPr="000C272D">
        <w:t>: Standard and QC concentrations</w:t>
      </w:r>
      <w:r w:rsidRPr="00643D89">
        <w:t xml:space="preserve"> </w:t>
      </w:r>
      <w:r>
        <w:t>for underivatised samples</w:t>
      </w:r>
      <w:r w:rsidRPr="000C272D">
        <w:t xml:space="preserve"> </w:t>
      </w:r>
      <w:r>
        <w:t>after dilution with water and analysed with A2 and B2 mobile phases.</w:t>
      </w:r>
      <w:bookmarkEnd w:id="129"/>
    </w:p>
    <w:tbl>
      <w:tblPr>
        <w:tblStyle w:val="TableGrid"/>
        <w:tblW w:w="0" w:type="auto"/>
        <w:tblLook w:val="04A0" w:firstRow="1" w:lastRow="0" w:firstColumn="1" w:lastColumn="0" w:noHBand="0" w:noVBand="1"/>
      </w:tblPr>
      <w:tblGrid>
        <w:gridCol w:w="1783"/>
        <w:gridCol w:w="1243"/>
        <w:gridCol w:w="1670"/>
        <w:gridCol w:w="1180"/>
        <w:gridCol w:w="1297"/>
        <w:gridCol w:w="1351"/>
        <w:gridCol w:w="1218"/>
      </w:tblGrid>
      <w:tr w:rsidR="000E07FB" w:rsidRPr="00E414B6" w14:paraId="5B4E76DF" w14:textId="6AE4A6F8" w:rsidTr="005F7BF5">
        <w:tc>
          <w:tcPr>
            <w:tcW w:w="1783" w:type="dxa"/>
          </w:tcPr>
          <w:p w14:paraId="3A78AE19" w14:textId="77777777" w:rsidR="000E07FB" w:rsidRPr="00E414B6" w:rsidRDefault="000E07FB" w:rsidP="000E07FB">
            <w:pPr>
              <w:spacing w:after="0" w:line="240" w:lineRule="auto"/>
              <w:rPr>
                <w:sz w:val="22"/>
              </w:rPr>
            </w:pPr>
            <w:r w:rsidRPr="00E414B6">
              <w:rPr>
                <w:sz w:val="22"/>
              </w:rPr>
              <w:t>Standard/QC</w:t>
            </w:r>
          </w:p>
        </w:tc>
        <w:tc>
          <w:tcPr>
            <w:tcW w:w="1243" w:type="dxa"/>
          </w:tcPr>
          <w:p w14:paraId="39826AF8" w14:textId="72886319" w:rsidR="000E07FB" w:rsidRPr="00E414B6" w:rsidRDefault="000E07FB" w:rsidP="000E07FB">
            <w:pPr>
              <w:tabs>
                <w:tab w:val="right" w:pos="4002"/>
              </w:tabs>
              <w:spacing w:after="0" w:line="240" w:lineRule="auto"/>
              <w:rPr>
                <w:sz w:val="22"/>
              </w:rPr>
            </w:pPr>
            <w:r w:rsidRPr="00E414B6">
              <w:rPr>
                <w:sz w:val="22"/>
              </w:rPr>
              <w:t>Expected Conc. (pmol/L)</w:t>
            </w:r>
          </w:p>
        </w:tc>
        <w:tc>
          <w:tcPr>
            <w:tcW w:w="1670" w:type="dxa"/>
          </w:tcPr>
          <w:p w14:paraId="38255975" w14:textId="5120BC8D" w:rsidR="000E07FB" w:rsidRPr="00E414B6" w:rsidRDefault="000E07FB" w:rsidP="000E07FB">
            <w:pPr>
              <w:tabs>
                <w:tab w:val="right" w:pos="4002"/>
              </w:tabs>
              <w:spacing w:after="0" w:line="240" w:lineRule="auto"/>
              <w:rPr>
                <w:sz w:val="22"/>
              </w:rPr>
            </w:pPr>
            <w:r w:rsidRPr="00E414B6">
              <w:rPr>
                <w:sz w:val="22"/>
              </w:rPr>
              <w:t>Analyte peak area</w:t>
            </w:r>
          </w:p>
        </w:tc>
        <w:tc>
          <w:tcPr>
            <w:tcW w:w="1180" w:type="dxa"/>
          </w:tcPr>
          <w:p w14:paraId="47D59F5B" w14:textId="6FEE4C27" w:rsidR="000E07FB" w:rsidRPr="00E414B6" w:rsidRDefault="000E07FB" w:rsidP="000E07FB">
            <w:pPr>
              <w:tabs>
                <w:tab w:val="right" w:pos="4002"/>
              </w:tabs>
              <w:spacing w:after="0" w:line="240" w:lineRule="auto"/>
              <w:rPr>
                <w:sz w:val="22"/>
              </w:rPr>
            </w:pPr>
            <w:r w:rsidRPr="00E414B6">
              <w:rPr>
                <w:sz w:val="22"/>
              </w:rPr>
              <w:t>Internal standard peak area</w:t>
            </w:r>
          </w:p>
        </w:tc>
        <w:tc>
          <w:tcPr>
            <w:tcW w:w="1297" w:type="dxa"/>
          </w:tcPr>
          <w:p w14:paraId="1E5F5F58" w14:textId="23EC79B1" w:rsidR="000E07FB" w:rsidRPr="00E414B6" w:rsidRDefault="000E07FB" w:rsidP="000E07FB">
            <w:pPr>
              <w:tabs>
                <w:tab w:val="right" w:pos="4002"/>
              </w:tabs>
              <w:spacing w:after="0" w:line="240" w:lineRule="auto"/>
              <w:rPr>
                <w:sz w:val="22"/>
              </w:rPr>
            </w:pPr>
            <w:r w:rsidRPr="00E414B6">
              <w:rPr>
                <w:sz w:val="22"/>
              </w:rPr>
              <w:t>Response</w:t>
            </w:r>
          </w:p>
        </w:tc>
        <w:tc>
          <w:tcPr>
            <w:tcW w:w="1351" w:type="dxa"/>
          </w:tcPr>
          <w:p w14:paraId="21CB9A13" w14:textId="42054927" w:rsidR="000E07FB" w:rsidRPr="00E414B6" w:rsidRDefault="000E07FB" w:rsidP="000E07FB">
            <w:pPr>
              <w:tabs>
                <w:tab w:val="right" w:pos="4002"/>
              </w:tabs>
              <w:spacing w:after="0" w:line="240" w:lineRule="auto"/>
              <w:rPr>
                <w:sz w:val="22"/>
              </w:rPr>
            </w:pPr>
            <w:r w:rsidRPr="00E414B6">
              <w:rPr>
                <w:sz w:val="22"/>
              </w:rPr>
              <w:t>Calculated Conc. (pmol/L)</w:t>
            </w:r>
          </w:p>
        </w:tc>
        <w:tc>
          <w:tcPr>
            <w:tcW w:w="1218" w:type="dxa"/>
            <w:tcBorders>
              <w:bottom w:val="single" w:sz="4" w:space="0" w:color="auto"/>
            </w:tcBorders>
          </w:tcPr>
          <w:p w14:paraId="60E668A2" w14:textId="5FD42C71" w:rsidR="000E07FB" w:rsidRPr="00E414B6" w:rsidRDefault="000E07FB" w:rsidP="000E07FB">
            <w:pPr>
              <w:tabs>
                <w:tab w:val="right" w:pos="4002"/>
              </w:tabs>
              <w:spacing w:after="0" w:line="240" w:lineRule="auto"/>
              <w:rPr>
                <w:sz w:val="22"/>
              </w:rPr>
            </w:pPr>
            <w:r w:rsidRPr="00E414B6">
              <w:rPr>
                <w:sz w:val="22"/>
              </w:rPr>
              <w:t>% Deviation</w:t>
            </w:r>
          </w:p>
        </w:tc>
      </w:tr>
      <w:tr w:rsidR="00C46BF4" w:rsidRPr="00E414B6" w14:paraId="2C69B6A8" w14:textId="02490877" w:rsidTr="005F7BF5">
        <w:tc>
          <w:tcPr>
            <w:tcW w:w="1783" w:type="dxa"/>
          </w:tcPr>
          <w:p w14:paraId="6C332D7D" w14:textId="77777777" w:rsidR="00C46BF4" w:rsidRPr="00E414B6" w:rsidRDefault="00C46BF4" w:rsidP="00C46BF4">
            <w:pPr>
              <w:spacing w:after="0" w:line="240" w:lineRule="auto"/>
              <w:rPr>
                <w:sz w:val="22"/>
              </w:rPr>
            </w:pPr>
            <w:r w:rsidRPr="00E414B6">
              <w:rPr>
                <w:sz w:val="22"/>
              </w:rPr>
              <w:t>Standard 1</w:t>
            </w:r>
          </w:p>
        </w:tc>
        <w:tc>
          <w:tcPr>
            <w:tcW w:w="1243" w:type="dxa"/>
          </w:tcPr>
          <w:p w14:paraId="786A9882" w14:textId="77777777" w:rsidR="00C46BF4" w:rsidRPr="00E414B6" w:rsidRDefault="00C46BF4" w:rsidP="00C46BF4">
            <w:pPr>
              <w:spacing w:after="0" w:line="240" w:lineRule="auto"/>
              <w:jc w:val="right"/>
              <w:rPr>
                <w:sz w:val="22"/>
              </w:rPr>
            </w:pPr>
            <w:r w:rsidRPr="00E414B6">
              <w:rPr>
                <w:sz w:val="22"/>
              </w:rPr>
              <w:t>0</w:t>
            </w:r>
          </w:p>
        </w:tc>
        <w:tc>
          <w:tcPr>
            <w:tcW w:w="1670" w:type="dxa"/>
          </w:tcPr>
          <w:p w14:paraId="03D4BDE2" w14:textId="75F2C4BF" w:rsidR="00C46BF4" w:rsidRPr="00E414B6" w:rsidRDefault="00C46BF4" w:rsidP="00C46BF4">
            <w:pPr>
              <w:spacing w:after="0" w:line="240" w:lineRule="auto"/>
              <w:jc w:val="right"/>
              <w:rPr>
                <w:sz w:val="22"/>
              </w:rPr>
            </w:pPr>
            <w:r w:rsidRPr="00E414B6">
              <w:rPr>
                <w:sz w:val="22"/>
              </w:rPr>
              <w:t>71.8</w:t>
            </w:r>
          </w:p>
        </w:tc>
        <w:tc>
          <w:tcPr>
            <w:tcW w:w="1180" w:type="dxa"/>
          </w:tcPr>
          <w:p w14:paraId="23330B1F" w14:textId="57B85777" w:rsidR="00C46BF4" w:rsidRPr="00E414B6" w:rsidRDefault="00C46BF4" w:rsidP="00C46BF4">
            <w:pPr>
              <w:spacing w:after="0" w:line="240" w:lineRule="auto"/>
              <w:jc w:val="right"/>
              <w:rPr>
                <w:sz w:val="22"/>
              </w:rPr>
            </w:pPr>
            <w:r w:rsidRPr="00E414B6">
              <w:rPr>
                <w:sz w:val="22"/>
              </w:rPr>
              <w:t>33201.4</w:t>
            </w:r>
          </w:p>
        </w:tc>
        <w:tc>
          <w:tcPr>
            <w:tcW w:w="1297" w:type="dxa"/>
          </w:tcPr>
          <w:p w14:paraId="6E671325" w14:textId="6613AE87" w:rsidR="00C46BF4" w:rsidRPr="00E414B6" w:rsidRDefault="00C46BF4" w:rsidP="00C46BF4">
            <w:pPr>
              <w:spacing w:after="0" w:line="240" w:lineRule="auto"/>
              <w:jc w:val="right"/>
              <w:rPr>
                <w:sz w:val="22"/>
              </w:rPr>
            </w:pPr>
            <w:r w:rsidRPr="00E414B6">
              <w:rPr>
                <w:sz w:val="22"/>
              </w:rPr>
              <w:t>0.002</w:t>
            </w:r>
          </w:p>
        </w:tc>
        <w:tc>
          <w:tcPr>
            <w:tcW w:w="1351" w:type="dxa"/>
          </w:tcPr>
          <w:p w14:paraId="00926455" w14:textId="0EF75186" w:rsidR="00C46BF4" w:rsidRPr="00E414B6" w:rsidRDefault="005F7BF5" w:rsidP="00C46BF4">
            <w:pPr>
              <w:spacing w:after="0" w:line="240" w:lineRule="auto"/>
              <w:jc w:val="right"/>
              <w:rPr>
                <w:sz w:val="22"/>
              </w:rPr>
            </w:pPr>
            <w:r w:rsidRPr="00E414B6">
              <w:rPr>
                <w:sz w:val="22"/>
              </w:rPr>
              <w:t>N/A</w:t>
            </w:r>
          </w:p>
        </w:tc>
        <w:tc>
          <w:tcPr>
            <w:tcW w:w="1218" w:type="dxa"/>
            <w:tcBorders>
              <w:top w:val="single" w:sz="4" w:space="0" w:color="auto"/>
              <w:left w:val="nil"/>
              <w:bottom w:val="single" w:sz="4" w:space="0" w:color="auto"/>
              <w:right w:val="single" w:sz="4" w:space="0" w:color="auto"/>
            </w:tcBorders>
            <w:shd w:val="clear" w:color="auto" w:fill="auto"/>
            <w:vAlign w:val="bottom"/>
          </w:tcPr>
          <w:p w14:paraId="46D66923" w14:textId="40FF390D" w:rsidR="00C46BF4" w:rsidRPr="00E414B6" w:rsidRDefault="005F7BF5" w:rsidP="00C46BF4">
            <w:pPr>
              <w:spacing w:after="0" w:line="240" w:lineRule="auto"/>
              <w:jc w:val="right"/>
              <w:rPr>
                <w:sz w:val="22"/>
              </w:rPr>
            </w:pPr>
            <w:r w:rsidRPr="00E414B6">
              <w:rPr>
                <w:sz w:val="22"/>
              </w:rPr>
              <w:t>N/A</w:t>
            </w:r>
          </w:p>
        </w:tc>
      </w:tr>
      <w:tr w:rsidR="00C46BF4" w:rsidRPr="00E414B6" w14:paraId="7365B8D2" w14:textId="2A8C4E7E" w:rsidTr="005F7BF5">
        <w:tc>
          <w:tcPr>
            <w:tcW w:w="1783" w:type="dxa"/>
          </w:tcPr>
          <w:p w14:paraId="6E910626" w14:textId="77777777" w:rsidR="00C46BF4" w:rsidRPr="00E414B6" w:rsidRDefault="00C46BF4" w:rsidP="00C46BF4">
            <w:pPr>
              <w:spacing w:after="0" w:line="240" w:lineRule="auto"/>
              <w:rPr>
                <w:sz w:val="22"/>
              </w:rPr>
            </w:pPr>
            <w:r w:rsidRPr="00E414B6">
              <w:rPr>
                <w:sz w:val="22"/>
              </w:rPr>
              <w:t>Standard 2</w:t>
            </w:r>
          </w:p>
        </w:tc>
        <w:tc>
          <w:tcPr>
            <w:tcW w:w="1243" w:type="dxa"/>
          </w:tcPr>
          <w:p w14:paraId="0E9E8BCC" w14:textId="4D90F431" w:rsidR="00C46BF4" w:rsidRPr="00E414B6" w:rsidRDefault="00F61F15" w:rsidP="00C46BF4">
            <w:pPr>
              <w:spacing w:after="0" w:line="240" w:lineRule="auto"/>
              <w:jc w:val="right"/>
              <w:rPr>
                <w:sz w:val="22"/>
              </w:rPr>
            </w:pPr>
            <w:r w:rsidRPr="00E414B6">
              <w:rPr>
                <w:sz w:val="22"/>
              </w:rPr>
              <w:t>10.3</w:t>
            </w:r>
          </w:p>
        </w:tc>
        <w:tc>
          <w:tcPr>
            <w:tcW w:w="1670" w:type="dxa"/>
          </w:tcPr>
          <w:p w14:paraId="76D20C34" w14:textId="7D72C25A" w:rsidR="00C46BF4" w:rsidRPr="00E414B6" w:rsidRDefault="00C46BF4" w:rsidP="00C46BF4">
            <w:pPr>
              <w:spacing w:after="0" w:line="240" w:lineRule="auto"/>
              <w:jc w:val="right"/>
              <w:rPr>
                <w:sz w:val="22"/>
              </w:rPr>
            </w:pPr>
            <w:r w:rsidRPr="00E414B6">
              <w:rPr>
                <w:sz w:val="22"/>
              </w:rPr>
              <w:t>397.5</w:t>
            </w:r>
          </w:p>
        </w:tc>
        <w:tc>
          <w:tcPr>
            <w:tcW w:w="1180" w:type="dxa"/>
          </w:tcPr>
          <w:p w14:paraId="0D875F01" w14:textId="5600602C" w:rsidR="00C46BF4" w:rsidRPr="00E414B6" w:rsidRDefault="00C46BF4" w:rsidP="00C46BF4">
            <w:pPr>
              <w:spacing w:after="0" w:line="240" w:lineRule="auto"/>
              <w:jc w:val="right"/>
              <w:rPr>
                <w:sz w:val="22"/>
              </w:rPr>
            </w:pPr>
            <w:r w:rsidRPr="00E414B6">
              <w:rPr>
                <w:sz w:val="22"/>
              </w:rPr>
              <w:t>70565.0</w:t>
            </w:r>
          </w:p>
        </w:tc>
        <w:tc>
          <w:tcPr>
            <w:tcW w:w="1297" w:type="dxa"/>
          </w:tcPr>
          <w:p w14:paraId="22E3FEDF" w14:textId="1C1B6B07" w:rsidR="00C46BF4" w:rsidRPr="00E414B6" w:rsidRDefault="00C46BF4" w:rsidP="00C46BF4">
            <w:pPr>
              <w:spacing w:after="0" w:line="240" w:lineRule="auto"/>
              <w:jc w:val="right"/>
              <w:rPr>
                <w:sz w:val="22"/>
              </w:rPr>
            </w:pPr>
            <w:r w:rsidRPr="00E414B6">
              <w:rPr>
                <w:sz w:val="22"/>
              </w:rPr>
              <w:t>0.006</w:t>
            </w:r>
          </w:p>
        </w:tc>
        <w:tc>
          <w:tcPr>
            <w:tcW w:w="1351" w:type="dxa"/>
          </w:tcPr>
          <w:p w14:paraId="5E29B84E" w14:textId="08A47043" w:rsidR="00C46BF4" w:rsidRPr="00E414B6" w:rsidRDefault="00C46BF4" w:rsidP="00F61F15">
            <w:pPr>
              <w:spacing w:after="0" w:line="240" w:lineRule="auto"/>
              <w:jc w:val="right"/>
              <w:rPr>
                <w:sz w:val="22"/>
              </w:rPr>
            </w:pPr>
            <w:r w:rsidRPr="00E414B6">
              <w:rPr>
                <w:sz w:val="22"/>
              </w:rPr>
              <w:t>12.</w:t>
            </w:r>
            <w:r w:rsidR="00F61F15" w:rsidRPr="00E414B6">
              <w:rPr>
                <w:sz w:val="22"/>
              </w:rPr>
              <w:t>8</w:t>
            </w:r>
          </w:p>
        </w:tc>
        <w:tc>
          <w:tcPr>
            <w:tcW w:w="1218" w:type="dxa"/>
            <w:tcBorders>
              <w:top w:val="single" w:sz="4" w:space="0" w:color="auto"/>
              <w:left w:val="nil"/>
              <w:bottom w:val="single" w:sz="4" w:space="0" w:color="auto"/>
              <w:right w:val="single" w:sz="4" w:space="0" w:color="auto"/>
            </w:tcBorders>
            <w:shd w:val="clear" w:color="auto" w:fill="auto"/>
            <w:vAlign w:val="bottom"/>
          </w:tcPr>
          <w:p w14:paraId="63ABFC08" w14:textId="654C5C61" w:rsidR="00C46BF4" w:rsidRPr="00E414B6" w:rsidRDefault="00C46BF4" w:rsidP="00F61F15">
            <w:pPr>
              <w:spacing w:after="0" w:line="240" w:lineRule="auto"/>
              <w:jc w:val="right"/>
              <w:rPr>
                <w:sz w:val="22"/>
              </w:rPr>
            </w:pPr>
            <w:r w:rsidRPr="00E414B6">
              <w:rPr>
                <w:color w:val="000000"/>
                <w:sz w:val="22"/>
                <w:szCs w:val="22"/>
              </w:rPr>
              <w:t>24.4</w:t>
            </w:r>
          </w:p>
        </w:tc>
      </w:tr>
      <w:tr w:rsidR="00C46BF4" w:rsidRPr="00E414B6" w14:paraId="13E47C1F" w14:textId="57F0AAF4" w:rsidTr="005F7BF5">
        <w:tc>
          <w:tcPr>
            <w:tcW w:w="1783" w:type="dxa"/>
          </w:tcPr>
          <w:p w14:paraId="20703478" w14:textId="77777777" w:rsidR="00C46BF4" w:rsidRPr="00E414B6" w:rsidRDefault="00C46BF4" w:rsidP="00C46BF4">
            <w:pPr>
              <w:spacing w:after="0" w:line="240" w:lineRule="auto"/>
              <w:rPr>
                <w:sz w:val="22"/>
              </w:rPr>
            </w:pPr>
            <w:r w:rsidRPr="00E414B6">
              <w:rPr>
                <w:sz w:val="22"/>
              </w:rPr>
              <w:t>Standard 2</w:t>
            </w:r>
          </w:p>
        </w:tc>
        <w:tc>
          <w:tcPr>
            <w:tcW w:w="1243" w:type="dxa"/>
          </w:tcPr>
          <w:p w14:paraId="2296F291" w14:textId="77777777" w:rsidR="00C46BF4" w:rsidRPr="00E414B6" w:rsidRDefault="00C46BF4" w:rsidP="00C46BF4">
            <w:pPr>
              <w:spacing w:after="0" w:line="240" w:lineRule="auto"/>
              <w:jc w:val="right"/>
              <w:rPr>
                <w:sz w:val="22"/>
              </w:rPr>
            </w:pPr>
            <w:r w:rsidRPr="00E414B6">
              <w:rPr>
                <w:sz w:val="22"/>
              </w:rPr>
              <w:t>20.5</w:t>
            </w:r>
          </w:p>
        </w:tc>
        <w:tc>
          <w:tcPr>
            <w:tcW w:w="1670" w:type="dxa"/>
          </w:tcPr>
          <w:p w14:paraId="5AD226AB" w14:textId="3696F759" w:rsidR="00C46BF4" w:rsidRPr="00E414B6" w:rsidRDefault="00C46BF4" w:rsidP="00C46BF4">
            <w:pPr>
              <w:spacing w:after="0" w:line="240" w:lineRule="auto"/>
              <w:jc w:val="right"/>
              <w:rPr>
                <w:sz w:val="22"/>
              </w:rPr>
            </w:pPr>
            <w:r w:rsidRPr="00E414B6">
              <w:rPr>
                <w:sz w:val="22"/>
              </w:rPr>
              <w:t>527.1</w:t>
            </w:r>
          </w:p>
        </w:tc>
        <w:tc>
          <w:tcPr>
            <w:tcW w:w="1180" w:type="dxa"/>
          </w:tcPr>
          <w:p w14:paraId="493DECFC" w14:textId="6776600F" w:rsidR="00C46BF4" w:rsidRPr="00E414B6" w:rsidRDefault="00C46BF4" w:rsidP="00C46BF4">
            <w:pPr>
              <w:spacing w:after="0" w:line="240" w:lineRule="auto"/>
              <w:jc w:val="right"/>
              <w:rPr>
                <w:sz w:val="22"/>
              </w:rPr>
            </w:pPr>
            <w:r w:rsidRPr="00E414B6">
              <w:rPr>
                <w:sz w:val="22"/>
              </w:rPr>
              <w:t>64127.9</w:t>
            </w:r>
          </w:p>
        </w:tc>
        <w:tc>
          <w:tcPr>
            <w:tcW w:w="1297" w:type="dxa"/>
          </w:tcPr>
          <w:p w14:paraId="0E557025" w14:textId="62E5BA4A" w:rsidR="00C46BF4" w:rsidRPr="00E414B6" w:rsidRDefault="00C46BF4" w:rsidP="00C46BF4">
            <w:pPr>
              <w:spacing w:after="0" w:line="240" w:lineRule="auto"/>
              <w:jc w:val="right"/>
              <w:rPr>
                <w:sz w:val="22"/>
              </w:rPr>
            </w:pPr>
            <w:r w:rsidRPr="00E414B6">
              <w:rPr>
                <w:sz w:val="22"/>
              </w:rPr>
              <w:t>0.008</w:t>
            </w:r>
          </w:p>
        </w:tc>
        <w:tc>
          <w:tcPr>
            <w:tcW w:w="1351" w:type="dxa"/>
          </w:tcPr>
          <w:p w14:paraId="1EC92F3E" w14:textId="7428EDC6" w:rsidR="00C46BF4" w:rsidRPr="00E414B6" w:rsidRDefault="00F61F15" w:rsidP="00F61F15">
            <w:pPr>
              <w:spacing w:after="0" w:line="240" w:lineRule="auto"/>
              <w:jc w:val="right"/>
              <w:rPr>
                <w:sz w:val="22"/>
              </w:rPr>
            </w:pPr>
            <w:r w:rsidRPr="00E414B6">
              <w:rPr>
                <w:sz w:val="22"/>
              </w:rPr>
              <w:t>22.7</w:t>
            </w:r>
          </w:p>
        </w:tc>
        <w:tc>
          <w:tcPr>
            <w:tcW w:w="1218" w:type="dxa"/>
            <w:tcBorders>
              <w:top w:val="single" w:sz="4" w:space="0" w:color="auto"/>
              <w:left w:val="nil"/>
              <w:bottom w:val="single" w:sz="4" w:space="0" w:color="auto"/>
              <w:right w:val="single" w:sz="4" w:space="0" w:color="auto"/>
            </w:tcBorders>
            <w:shd w:val="clear" w:color="auto" w:fill="auto"/>
            <w:vAlign w:val="bottom"/>
          </w:tcPr>
          <w:p w14:paraId="46DB29A2" w14:textId="25227402" w:rsidR="00C46BF4" w:rsidRPr="00E414B6" w:rsidRDefault="00C46BF4" w:rsidP="00F61F15">
            <w:pPr>
              <w:spacing w:after="0" w:line="240" w:lineRule="auto"/>
              <w:jc w:val="right"/>
              <w:rPr>
                <w:sz w:val="22"/>
              </w:rPr>
            </w:pPr>
            <w:r w:rsidRPr="00E414B6">
              <w:rPr>
                <w:color w:val="000000"/>
                <w:sz w:val="22"/>
                <w:szCs w:val="22"/>
              </w:rPr>
              <w:t>10.7</w:t>
            </w:r>
          </w:p>
        </w:tc>
      </w:tr>
      <w:tr w:rsidR="00C46BF4" w:rsidRPr="00E414B6" w14:paraId="6B2BC8A7" w14:textId="60D90145" w:rsidTr="005F7BF5">
        <w:tc>
          <w:tcPr>
            <w:tcW w:w="1783" w:type="dxa"/>
          </w:tcPr>
          <w:p w14:paraId="3F7A63C4" w14:textId="77777777" w:rsidR="00C46BF4" w:rsidRPr="00E414B6" w:rsidRDefault="00C46BF4" w:rsidP="00C46BF4">
            <w:pPr>
              <w:spacing w:after="0" w:line="240" w:lineRule="auto"/>
              <w:rPr>
                <w:sz w:val="22"/>
              </w:rPr>
            </w:pPr>
            <w:r w:rsidRPr="00E414B6">
              <w:rPr>
                <w:sz w:val="22"/>
              </w:rPr>
              <w:t>Standard 2</w:t>
            </w:r>
          </w:p>
        </w:tc>
        <w:tc>
          <w:tcPr>
            <w:tcW w:w="1243" w:type="dxa"/>
          </w:tcPr>
          <w:p w14:paraId="49BCCDB1" w14:textId="77777777" w:rsidR="00C46BF4" w:rsidRPr="00E414B6" w:rsidRDefault="00C46BF4" w:rsidP="00C46BF4">
            <w:pPr>
              <w:spacing w:after="0" w:line="240" w:lineRule="auto"/>
              <w:jc w:val="right"/>
              <w:rPr>
                <w:sz w:val="22"/>
              </w:rPr>
            </w:pPr>
            <w:r w:rsidRPr="00E414B6">
              <w:rPr>
                <w:sz w:val="22"/>
              </w:rPr>
              <w:t>41</w:t>
            </w:r>
          </w:p>
        </w:tc>
        <w:tc>
          <w:tcPr>
            <w:tcW w:w="1670" w:type="dxa"/>
          </w:tcPr>
          <w:p w14:paraId="7D2F7A09" w14:textId="589BE686" w:rsidR="00C46BF4" w:rsidRPr="00E414B6" w:rsidRDefault="00C46BF4" w:rsidP="00C46BF4">
            <w:pPr>
              <w:spacing w:after="0" w:line="240" w:lineRule="auto"/>
              <w:jc w:val="right"/>
              <w:rPr>
                <w:sz w:val="22"/>
              </w:rPr>
            </w:pPr>
            <w:r w:rsidRPr="00E414B6">
              <w:rPr>
                <w:sz w:val="22"/>
              </w:rPr>
              <w:t>682.0</w:t>
            </w:r>
          </w:p>
        </w:tc>
        <w:tc>
          <w:tcPr>
            <w:tcW w:w="1180" w:type="dxa"/>
          </w:tcPr>
          <w:p w14:paraId="4AD55196" w14:textId="435004C1" w:rsidR="00C46BF4" w:rsidRPr="00E414B6" w:rsidRDefault="00C46BF4" w:rsidP="00C46BF4">
            <w:pPr>
              <w:spacing w:after="0" w:line="240" w:lineRule="auto"/>
              <w:jc w:val="right"/>
              <w:rPr>
                <w:sz w:val="22"/>
              </w:rPr>
            </w:pPr>
            <w:r w:rsidRPr="00E414B6">
              <w:rPr>
                <w:sz w:val="22"/>
              </w:rPr>
              <w:t>60558.1</w:t>
            </w:r>
          </w:p>
        </w:tc>
        <w:tc>
          <w:tcPr>
            <w:tcW w:w="1297" w:type="dxa"/>
          </w:tcPr>
          <w:p w14:paraId="0A4DE49C" w14:textId="2228A56A" w:rsidR="00C46BF4" w:rsidRPr="00E414B6" w:rsidRDefault="00C46BF4" w:rsidP="00C46BF4">
            <w:pPr>
              <w:spacing w:after="0" w:line="240" w:lineRule="auto"/>
              <w:jc w:val="right"/>
              <w:rPr>
                <w:sz w:val="22"/>
              </w:rPr>
            </w:pPr>
            <w:r w:rsidRPr="00E414B6">
              <w:rPr>
                <w:sz w:val="22"/>
              </w:rPr>
              <w:t>0.011</w:t>
            </w:r>
          </w:p>
        </w:tc>
        <w:tc>
          <w:tcPr>
            <w:tcW w:w="1351" w:type="dxa"/>
          </w:tcPr>
          <w:p w14:paraId="7CABB00C" w14:textId="38372796" w:rsidR="00C46BF4" w:rsidRPr="00E414B6" w:rsidRDefault="00F61F15" w:rsidP="00F61F15">
            <w:pPr>
              <w:spacing w:after="0" w:line="240" w:lineRule="auto"/>
              <w:jc w:val="right"/>
              <w:rPr>
                <w:sz w:val="22"/>
              </w:rPr>
            </w:pPr>
            <w:r w:rsidRPr="00E414B6">
              <w:rPr>
                <w:sz w:val="22"/>
              </w:rPr>
              <w:t>34.4</w:t>
            </w:r>
          </w:p>
        </w:tc>
        <w:tc>
          <w:tcPr>
            <w:tcW w:w="1218" w:type="dxa"/>
            <w:tcBorders>
              <w:top w:val="single" w:sz="4" w:space="0" w:color="auto"/>
              <w:left w:val="nil"/>
              <w:bottom w:val="single" w:sz="4" w:space="0" w:color="auto"/>
              <w:right w:val="single" w:sz="4" w:space="0" w:color="auto"/>
            </w:tcBorders>
            <w:shd w:val="clear" w:color="auto" w:fill="auto"/>
            <w:vAlign w:val="bottom"/>
          </w:tcPr>
          <w:p w14:paraId="0012909B" w14:textId="170A237E" w:rsidR="00C46BF4" w:rsidRPr="00E414B6" w:rsidRDefault="00C46BF4" w:rsidP="00F61F15">
            <w:pPr>
              <w:spacing w:after="0" w:line="240" w:lineRule="auto"/>
              <w:jc w:val="right"/>
              <w:rPr>
                <w:sz w:val="22"/>
              </w:rPr>
            </w:pPr>
            <w:r w:rsidRPr="00E414B6">
              <w:rPr>
                <w:color w:val="000000"/>
                <w:sz w:val="22"/>
                <w:szCs w:val="22"/>
              </w:rPr>
              <w:t>-16.1</w:t>
            </w:r>
          </w:p>
        </w:tc>
      </w:tr>
      <w:tr w:rsidR="00C46BF4" w:rsidRPr="00E414B6" w14:paraId="278D45E2" w14:textId="77777777" w:rsidTr="005F7BF5">
        <w:tc>
          <w:tcPr>
            <w:tcW w:w="1783" w:type="dxa"/>
          </w:tcPr>
          <w:p w14:paraId="443F2728" w14:textId="71BEB981" w:rsidR="00C46BF4" w:rsidRPr="00E414B6" w:rsidRDefault="00C46BF4" w:rsidP="00C46BF4">
            <w:pPr>
              <w:spacing w:after="0" w:line="240" w:lineRule="auto"/>
              <w:rPr>
                <w:sz w:val="22"/>
              </w:rPr>
            </w:pPr>
            <w:r w:rsidRPr="00E414B6">
              <w:rPr>
                <w:sz w:val="22"/>
              </w:rPr>
              <w:t>Standard 2</w:t>
            </w:r>
          </w:p>
        </w:tc>
        <w:tc>
          <w:tcPr>
            <w:tcW w:w="1243" w:type="dxa"/>
          </w:tcPr>
          <w:p w14:paraId="45CE0026" w14:textId="3CDF71DD" w:rsidR="00C46BF4" w:rsidRPr="00E414B6" w:rsidRDefault="00C46BF4" w:rsidP="00C46BF4">
            <w:pPr>
              <w:spacing w:after="0" w:line="240" w:lineRule="auto"/>
              <w:jc w:val="right"/>
              <w:rPr>
                <w:sz w:val="22"/>
              </w:rPr>
            </w:pPr>
            <w:r w:rsidRPr="00E414B6">
              <w:rPr>
                <w:sz w:val="22"/>
              </w:rPr>
              <w:t>82</w:t>
            </w:r>
          </w:p>
        </w:tc>
        <w:tc>
          <w:tcPr>
            <w:tcW w:w="1670" w:type="dxa"/>
          </w:tcPr>
          <w:p w14:paraId="0AE88AC0" w14:textId="6FE790AC" w:rsidR="00C46BF4" w:rsidRPr="00E414B6" w:rsidRDefault="00C46BF4" w:rsidP="00C46BF4">
            <w:pPr>
              <w:spacing w:after="0" w:line="240" w:lineRule="auto"/>
              <w:jc w:val="right"/>
              <w:rPr>
                <w:sz w:val="22"/>
              </w:rPr>
            </w:pPr>
            <w:r w:rsidRPr="00E414B6">
              <w:rPr>
                <w:sz w:val="22"/>
              </w:rPr>
              <w:t>1773.1</w:t>
            </w:r>
          </w:p>
        </w:tc>
        <w:tc>
          <w:tcPr>
            <w:tcW w:w="1180" w:type="dxa"/>
          </w:tcPr>
          <w:p w14:paraId="161F8C2B" w14:textId="6FD329C4" w:rsidR="00C46BF4" w:rsidRPr="00E414B6" w:rsidRDefault="00C46BF4" w:rsidP="00C46BF4">
            <w:pPr>
              <w:spacing w:after="0" w:line="240" w:lineRule="auto"/>
              <w:jc w:val="right"/>
              <w:rPr>
                <w:sz w:val="22"/>
              </w:rPr>
            </w:pPr>
            <w:r w:rsidRPr="00E414B6">
              <w:rPr>
                <w:sz w:val="22"/>
              </w:rPr>
              <w:t>75891.8</w:t>
            </w:r>
          </w:p>
        </w:tc>
        <w:tc>
          <w:tcPr>
            <w:tcW w:w="1297" w:type="dxa"/>
          </w:tcPr>
          <w:p w14:paraId="53510BBC" w14:textId="0C5EA901" w:rsidR="00C46BF4" w:rsidRPr="00E414B6" w:rsidRDefault="00C46BF4" w:rsidP="00C46BF4">
            <w:pPr>
              <w:spacing w:after="0" w:line="240" w:lineRule="auto"/>
              <w:jc w:val="right"/>
              <w:rPr>
                <w:sz w:val="22"/>
              </w:rPr>
            </w:pPr>
            <w:r w:rsidRPr="00E414B6">
              <w:rPr>
                <w:sz w:val="22"/>
              </w:rPr>
              <w:t>0.023</w:t>
            </w:r>
          </w:p>
        </w:tc>
        <w:tc>
          <w:tcPr>
            <w:tcW w:w="1351" w:type="dxa"/>
          </w:tcPr>
          <w:p w14:paraId="673C1B63" w14:textId="36F67717" w:rsidR="00C46BF4" w:rsidRPr="00E414B6" w:rsidRDefault="00C46BF4" w:rsidP="00F61F15">
            <w:pPr>
              <w:spacing w:after="0" w:line="240" w:lineRule="auto"/>
              <w:jc w:val="right"/>
              <w:rPr>
                <w:sz w:val="22"/>
              </w:rPr>
            </w:pPr>
            <w:r w:rsidRPr="00E414B6">
              <w:rPr>
                <w:sz w:val="22"/>
              </w:rPr>
              <w:t>80.9</w:t>
            </w:r>
          </w:p>
        </w:tc>
        <w:tc>
          <w:tcPr>
            <w:tcW w:w="1218" w:type="dxa"/>
            <w:tcBorders>
              <w:top w:val="single" w:sz="4" w:space="0" w:color="auto"/>
              <w:left w:val="nil"/>
              <w:bottom w:val="single" w:sz="4" w:space="0" w:color="auto"/>
              <w:right w:val="single" w:sz="4" w:space="0" w:color="auto"/>
            </w:tcBorders>
            <w:shd w:val="clear" w:color="auto" w:fill="auto"/>
            <w:vAlign w:val="bottom"/>
          </w:tcPr>
          <w:p w14:paraId="07F39AFB" w14:textId="75E11B47" w:rsidR="00C46BF4" w:rsidRPr="00E414B6" w:rsidRDefault="00C46BF4" w:rsidP="00F61F15">
            <w:pPr>
              <w:spacing w:after="0" w:line="240" w:lineRule="auto"/>
              <w:jc w:val="right"/>
              <w:rPr>
                <w:sz w:val="22"/>
              </w:rPr>
            </w:pPr>
            <w:r w:rsidRPr="00E414B6">
              <w:rPr>
                <w:color w:val="000000"/>
                <w:sz w:val="22"/>
                <w:szCs w:val="22"/>
              </w:rPr>
              <w:t>-1.3</w:t>
            </w:r>
          </w:p>
        </w:tc>
      </w:tr>
      <w:tr w:rsidR="00C46BF4" w:rsidRPr="00E414B6" w14:paraId="0451CFB2" w14:textId="63424A4C" w:rsidTr="005F7BF5">
        <w:tc>
          <w:tcPr>
            <w:tcW w:w="1783" w:type="dxa"/>
          </w:tcPr>
          <w:p w14:paraId="09BDA835" w14:textId="77777777" w:rsidR="00C46BF4" w:rsidRPr="00E414B6" w:rsidRDefault="00C46BF4" w:rsidP="00C46BF4">
            <w:pPr>
              <w:spacing w:after="0" w:line="240" w:lineRule="auto"/>
              <w:rPr>
                <w:sz w:val="22"/>
              </w:rPr>
            </w:pPr>
            <w:r w:rsidRPr="00E414B6">
              <w:rPr>
                <w:sz w:val="22"/>
              </w:rPr>
              <w:t>Standard 2</w:t>
            </w:r>
          </w:p>
        </w:tc>
        <w:tc>
          <w:tcPr>
            <w:tcW w:w="1243" w:type="dxa"/>
          </w:tcPr>
          <w:p w14:paraId="02C96C71" w14:textId="77777777" w:rsidR="00C46BF4" w:rsidRPr="00E414B6" w:rsidRDefault="00C46BF4" w:rsidP="00C46BF4">
            <w:pPr>
              <w:spacing w:after="0" w:line="240" w:lineRule="auto"/>
              <w:jc w:val="right"/>
              <w:rPr>
                <w:sz w:val="22"/>
              </w:rPr>
            </w:pPr>
            <w:r w:rsidRPr="00E414B6">
              <w:rPr>
                <w:sz w:val="22"/>
              </w:rPr>
              <w:t>164</w:t>
            </w:r>
          </w:p>
        </w:tc>
        <w:tc>
          <w:tcPr>
            <w:tcW w:w="1670" w:type="dxa"/>
          </w:tcPr>
          <w:p w14:paraId="6DD2D37A" w14:textId="3AE73CEF" w:rsidR="00C46BF4" w:rsidRPr="00E414B6" w:rsidRDefault="00C46BF4" w:rsidP="00C46BF4">
            <w:pPr>
              <w:spacing w:after="0" w:line="240" w:lineRule="auto"/>
              <w:jc w:val="right"/>
              <w:rPr>
                <w:sz w:val="22"/>
              </w:rPr>
            </w:pPr>
            <w:r w:rsidRPr="00E414B6">
              <w:rPr>
                <w:sz w:val="22"/>
              </w:rPr>
              <w:t>1752.7</w:t>
            </w:r>
          </w:p>
        </w:tc>
        <w:tc>
          <w:tcPr>
            <w:tcW w:w="1180" w:type="dxa"/>
          </w:tcPr>
          <w:p w14:paraId="64EF91AF" w14:textId="12F63340" w:rsidR="00C46BF4" w:rsidRPr="00E414B6" w:rsidRDefault="00C46BF4" w:rsidP="00C46BF4">
            <w:pPr>
              <w:spacing w:after="0" w:line="240" w:lineRule="auto"/>
              <w:jc w:val="right"/>
              <w:rPr>
                <w:sz w:val="22"/>
              </w:rPr>
            </w:pPr>
            <w:r w:rsidRPr="00E414B6">
              <w:rPr>
                <w:sz w:val="22"/>
              </w:rPr>
              <w:t>50115.9</w:t>
            </w:r>
          </w:p>
        </w:tc>
        <w:tc>
          <w:tcPr>
            <w:tcW w:w="1297" w:type="dxa"/>
          </w:tcPr>
          <w:p w14:paraId="0462E558" w14:textId="26864882" w:rsidR="00C46BF4" w:rsidRPr="00E414B6" w:rsidRDefault="00C46BF4" w:rsidP="00C46BF4">
            <w:pPr>
              <w:spacing w:after="0" w:line="240" w:lineRule="auto"/>
              <w:jc w:val="right"/>
              <w:rPr>
                <w:sz w:val="22"/>
              </w:rPr>
            </w:pPr>
            <w:r w:rsidRPr="00E414B6">
              <w:rPr>
                <w:sz w:val="22"/>
              </w:rPr>
              <w:t>0.035</w:t>
            </w:r>
          </w:p>
        </w:tc>
        <w:tc>
          <w:tcPr>
            <w:tcW w:w="1351" w:type="dxa"/>
          </w:tcPr>
          <w:p w14:paraId="13A357E4" w14:textId="00BCA9F6" w:rsidR="00C46BF4" w:rsidRPr="00E414B6" w:rsidRDefault="00F61F15" w:rsidP="00C46BF4">
            <w:pPr>
              <w:spacing w:after="0" w:line="240" w:lineRule="auto"/>
              <w:jc w:val="right"/>
              <w:rPr>
                <w:sz w:val="22"/>
              </w:rPr>
            </w:pPr>
            <w:r w:rsidRPr="00E414B6">
              <w:rPr>
                <w:sz w:val="22"/>
              </w:rPr>
              <w:t>125.5</w:t>
            </w:r>
          </w:p>
        </w:tc>
        <w:tc>
          <w:tcPr>
            <w:tcW w:w="1218" w:type="dxa"/>
            <w:tcBorders>
              <w:top w:val="single" w:sz="4" w:space="0" w:color="auto"/>
              <w:left w:val="nil"/>
              <w:bottom w:val="single" w:sz="4" w:space="0" w:color="auto"/>
              <w:right w:val="single" w:sz="4" w:space="0" w:color="auto"/>
            </w:tcBorders>
            <w:shd w:val="clear" w:color="auto" w:fill="auto"/>
            <w:vAlign w:val="bottom"/>
          </w:tcPr>
          <w:p w14:paraId="01292419" w14:textId="3EB3843E" w:rsidR="00C46BF4" w:rsidRPr="00E414B6" w:rsidRDefault="00F61F15" w:rsidP="00F61F15">
            <w:pPr>
              <w:spacing w:after="0" w:line="240" w:lineRule="auto"/>
              <w:jc w:val="right"/>
              <w:rPr>
                <w:sz w:val="22"/>
              </w:rPr>
            </w:pPr>
            <w:r w:rsidRPr="00E414B6">
              <w:rPr>
                <w:color w:val="000000"/>
                <w:sz w:val="22"/>
                <w:szCs w:val="22"/>
              </w:rPr>
              <w:t>-23.5</w:t>
            </w:r>
          </w:p>
        </w:tc>
      </w:tr>
      <w:tr w:rsidR="00C46BF4" w:rsidRPr="00E414B6" w14:paraId="6453D418" w14:textId="225A9612" w:rsidTr="005F7BF5">
        <w:tc>
          <w:tcPr>
            <w:tcW w:w="1783" w:type="dxa"/>
          </w:tcPr>
          <w:p w14:paraId="51998C53" w14:textId="77777777" w:rsidR="00C46BF4" w:rsidRPr="00E414B6" w:rsidRDefault="00C46BF4" w:rsidP="00C46BF4">
            <w:pPr>
              <w:spacing w:after="0" w:line="240" w:lineRule="auto"/>
              <w:rPr>
                <w:sz w:val="22"/>
              </w:rPr>
            </w:pPr>
            <w:r w:rsidRPr="00E414B6">
              <w:rPr>
                <w:sz w:val="22"/>
              </w:rPr>
              <w:t>Standard 3</w:t>
            </w:r>
          </w:p>
        </w:tc>
        <w:tc>
          <w:tcPr>
            <w:tcW w:w="1243" w:type="dxa"/>
          </w:tcPr>
          <w:p w14:paraId="15512061" w14:textId="77777777" w:rsidR="00C46BF4" w:rsidRPr="00E414B6" w:rsidRDefault="00C46BF4" w:rsidP="00C46BF4">
            <w:pPr>
              <w:spacing w:after="0" w:line="240" w:lineRule="auto"/>
              <w:jc w:val="right"/>
              <w:rPr>
                <w:sz w:val="22"/>
              </w:rPr>
            </w:pPr>
            <w:r w:rsidRPr="00E414B6">
              <w:rPr>
                <w:sz w:val="22"/>
              </w:rPr>
              <w:t>270</w:t>
            </w:r>
          </w:p>
        </w:tc>
        <w:tc>
          <w:tcPr>
            <w:tcW w:w="1670" w:type="dxa"/>
          </w:tcPr>
          <w:p w14:paraId="666BA5A3" w14:textId="541977DC" w:rsidR="00C46BF4" w:rsidRPr="00E414B6" w:rsidRDefault="00C46BF4" w:rsidP="00C46BF4">
            <w:pPr>
              <w:spacing w:after="0" w:line="240" w:lineRule="auto"/>
              <w:jc w:val="right"/>
              <w:rPr>
                <w:sz w:val="22"/>
              </w:rPr>
            </w:pPr>
            <w:r w:rsidRPr="00E414B6">
              <w:rPr>
                <w:sz w:val="22"/>
              </w:rPr>
              <w:t>5047.0</w:t>
            </w:r>
          </w:p>
        </w:tc>
        <w:tc>
          <w:tcPr>
            <w:tcW w:w="1180" w:type="dxa"/>
          </w:tcPr>
          <w:p w14:paraId="1531D28F" w14:textId="0A18D939" w:rsidR="00C46BF4" w:rsidRPr="00E414B6" w:rsidRDefault="00C46BF4" w:rsidP="00C46BF4">
            <w:pPr>
              <w:spacing w:after="0" w:line="240" w:lineRule="auto"/>
              <w:jc w:val="right"/>
              <w:rPr>
                <w:sz w:val="22"/>
              </w:rPr>
            </w:pPr>
            <w:r w:rsidRPr="00E414B6">
              <w:rPr>
                <w:sz w:val="22"/>
              </w:rPr>
              <w:t>71403.1</w:t>
            </w:r>
          </w:p>
        </w:tc>
        <w:tc>
          <w:tcPr>
            <w:tcW w:w="1297" w:type="dxa"/>
          </w:tcPr>
          <w:p w14:paraId="1DA5CBCB" w14:textId="08985F19" w:rsidR="00C46BF4" w:rsidRPr="00E414B6" w:rsidRDefault="00C46BF4" w:rsidP="00C46BF4">
            <w:pPr>
              <w:spacing w:after="0" w:line="240" w:lineRule="auto"/>
              <w:jc w:val="right"/>
              <w:rPr>
                <w:sz w:val="22"/>
              </w:rPr>
            </w:pPr>
            <w:r w:rsidRPr="00E414B6">
              <w:rPr>
                <w:sz w:val="22"/>
              </w:rPr>
              <w:t>0.071</w:t>
            </w:r>
          </w:p>
        </w:tc>
        <w:tc>
          <w:tcPr>
            <w:tcW w:w="1351" w:type="dxa"/>
          </w:tcPr>
          <w:p w14:paraId="5DA13F15" w14:textId="51990205" w:rsidR="00C46BF4" w:rsidRPr="00E414B6" w:rsidRDefault="00F61F15" w:rsidP="00C46BF4">
            <w:pPr>
              <w:spacing w:after="0" w:line="240" w:lineRule="auto"/>
              <w:jc w:val="right"/>
              <w:rPr>
                <w:sz w:val="22"/>
              </w:rPr>
            </w:pPr>
            <w:r w:rsidRPr="00E414B6">
              <w:rPr>
                <w:sz w:val="22"/>
              </w:rPr>
              <w:t>262.8</w:t>
            </w:r>
          </w:p>
        </w:tc>
        <w:tc>
          <w:tcPr>
            <w:tcW w:w="1218" w:type="dxa"/>
            <w:tcBorders>
              <w:top w:val="single" w:sz="4" w:space="0" w:color="auto"/>
              <w:left w:val="nil"/>
              <w:bottom w:val="single" w:sz="4" w:space="0" w:color="auto"/>
              <w:right w:val="single" w:sz="4" w:space="0" w:color="auto"/>
            </w:tcBorders>
            <w:shd w:val="clear" w:color="auto" w:fill="auto"/>
            <w:vAlign w:val="bottom"/>
          </w:tcPr>
          <w:p w14:paraId="083BF2DB" w14:textId="3C0B7CF9" w:rsidR="00C46BF4" w:rsidRPr="00E414B6" w:rsidRDefault="00F61F15" w:rsidP="00F61F15">
            <w:pPr>
              <w:spacing w:after="0" w:line="240" w:lineRule="auto"/>
              <w:jc w:val="right"/>
              <w:rPr>
                <w:sz w:val="22"/>
              </w:rPr>
            </w:pPr>
            <w:r w:rsidRPr="00E414B6">
              <w:rPr>
                <w:color w:val="000000"/>
                <w:sz w:val="22"/>
                <w:szCs w:val="22"/>
              </w:rPr>
              <w:t>-2.</w:t>
            </w:r>
            <w:r w:rsidR="00C46BF4" w:rsidRPr="00E414B6">
              <w:rPr>
                <w:color w:val="000000"/>
                <w:sz w:val="22"/>
                <w:szCs w:val="22"/>
              </w:rPr>
              <w:t>7</w:t>
            </w:r>
          </w:p>
        </w:tc>
      </w:tr>
      <w:tr w:rsidR="00C46BF4" w:rsidRPr="00E414B6" w14:paraId="66BE2168" w14:textId="7EE07104" w:rsidTr="005F7BF5">
        <w:tc>
          <w:tcPr>
            <w:tcW w:w="1783" w:type="dxa"/>
          </w:tcPr>
          <w:p w14:paraId="7EFC9905" w14:textId="77777777" w:rsidR="00C46BF4" w:rsidRPr="00E414B6" w:rsidRDefault="00C46BF4" w:rsidP="00C46BF4">
            <w:pPr>
              <w:spacing w:after="0" w:line="240" w:lineRule="auto"/>
              <w:rPr>
                <w:sz w:val="22"/>
              </w:rPr>
            </w:pPr>
            <w:r w:rsidRPr="00E414B6">
              <w:rPr>
                <w:sz w:val="22"/>
              </w:rPr>
              <w:t>Standard 4</w:t>
            </w:r>
          </w:p>
        </w:tc>
        <w:tc>
          <w:tcPr>
            <w:tcW w:w="1243" w:type="dxa"/>
          </w:tcPr>
          <w:p w14:paraId="53CC7C01" w14:textId="77777777" w:rsidR="00C46BF4" w:rsidRPr="00E414B6" w:rsidRDefault="00C46BF4" w:rsidP="00C46BF4">
            <w:pPr>
              <w:spacing w:after="0" w:line="240" w:lineRule="auto"/>
              <w:jc w:val="right"/>
              <w:rPr>
                <w:sz w:val="22"/>
              </w:rPr>
            </w:pPr>
            <w:r w:rsidRPr="00E414B6">
              <w:rPr>
                <w:sz w:val="22"/>
              </w:rPr>
              <w:t>666</w:t>
            </w:r>
          </w:p>
        </w:tc>
        <w:tc>
          <w:tcPr>
            <w:tcW w:w="1670" w:type="dxa"/>
          </w:tcPr>
          <w:p w14:paraId="7F95D5F3" w14:textId="7018275C" w:rsidR="00C46BF4" w:rsidRPr="00E414B6" w:rsidRDefault="00C46BF4" w:rsidP="00C46BF4">
            <w:pPr>
              <w:spacing w:after="0" w:line="240" w:lineRule="auto"/>
              <w:jc w:val="right"/>
              <w:rPr>
                <w:sz w:val="22"/>
              </w:rPr>
            </w:pPr>
            <w:r w:rsidRPr="00E414B6">
              <w:rPr>
                <w:sz w:val="22"/>
              </w:rPr>
              <w:t>12929.3</w:t>
            </w:r>
          </w:p>
        </w:tc>
        <w:tc>
          <w:tcPr>
            <w:tcW w:w="1180" w:type="dxa"/>
          </w:tcPr>
          <w:p w14:paraId="21E74264" w14:textId="7652114E" w:rsidR="00C46BF4" w:rsidRPr="00E414B6" w:rsidRDefault="00C46BF4" w:rsidP="00C46BF4">
            <w:pPr>
              <w:spacing w:after="0" w:line="240" w:lineRule="auto"/>
              <w:jc w:val="right"/>
              <w:rPr>
                <w:sz w:val="22"/>
              </w:rPr>
            </w:pPr>
            <w:r w:rsidRPr="00E414B6">
              <w:rPr>
                <w:sz w:val="22"/>
              </w:rPr>
              <w:t>81213.7</w:t>
            </w:r>
          </w:p>
        </w:tc>
        <w:tc>
          <w:tcPr>
            <w:tcW w:w="1297" w:type="dxa"/>
          </w:tcPr>
          <w:p w14:paraId="035982E6" w14:textId="5884FA94" w:rsidR="00C46BF4" w:rsidRPr="00E414B6" w:rsidRDefault="00C46BF4" w:rsidP="00C46BF4">
            <w:pPr>
              <w:spacing w:after="0" w:line="240" w:lineRule="auto"/>
              <w:jc w:val="right"/>
              <w:rPr>
                <w:sz w:val="22"/>
              </w:rPr>
            </w:pPr>
            <w:r w:rsidRPr="00E414B6">
              <w:rPr>
                <w:sz w:val="22"/>
              </w:rPr>
              <w:t>0.159</w:t>
            </w:r>
          </w:p>
        </w:tc>
        <w:tc>
          <w:tcPr>
            <w:tcW w:w="1351" w:type="dxa"/>
          </w:tcPr>
          <w:p w14:paraId="60925F81" w14:textId="55A60C0F" w:rsidR="00C46BF4" w:rsidRPr="00E414B6" w:rsidRDefault="00F61F15" w:rsidP="00C46BF4">
            <w:pPr>
              <w:spacing w:after="0" w:line="240" w:lineRule="auto"/>
              <w:jc w:val="right"/>
              <w:rPr>
                <w:sz w:val="22"/>
              </w:rPr>
            </w:pPr>
            <w:r w:rsidRPr="00E414B6">
              <w:rPr>
                <w:sz w:val="22"/>
              </w:rPr>
              <w:t>603.0</w:t>
            </w:r>
          </w:p>
        </w:tc>
        <w:tc>
          <w:tcPr>
            <w:tcW w:w="1218" w:type="dxa"/>
            <w:tcBorders>
              <w:top w:val="single" w:sz="4" w:space="0" w:color="auto"/>
              <w:left w:val="nil"/>
              <w:bottom w:val="single" w:sz="4" w:space="0" w:color="auto"/>
              <w:right w:val="single" w:sz="4" w:space="0" w:color="auto"/>
            </w:tcBorders>
            <w:shd w:val="clear" w:color="auto" w:fill="auto"/>
            <w:vAlign w:val="bottom"/>
          </w:tcPr>
          <w:p w14:paraId="035CAA85" w14:textId="74AE933B" w:rsidR="00C46BF4" w:rsidRPr="00E414B6" w:rsidRDefault="00F61F15" w:rsidP="00F61F15">
            <w:pPr>
              <w:spacing w:after="0" w:line="240" w:lineRule="auto"/>
              <w:jc w:val="right"/>
              <w:rPr>
                <w:sz w:val="22"/>
              </w:rPr>
            </w:pPr>
            <w:r w:rsidRPr="00E414B6">
              <w:rPr>
                <w:color w:val="000000"/>
                <w:sz w:val="22"/>
                <w:szCs w:val="22"/>
              </w:rPr>
              <w:t>-9.</w:t>
            </w:r>
            <w:r w:rsidR="00C46BF4" w:rsidRPr="00E414B6">
              <w:rPr>
                <w:color w:val="000000"/>
                <w:sz w:val="22"/>
                <w:szCs w:val="22"/>
              </w:rPr>
              <w:t>5</w:t>
            </w:r>
          </w:p>
        </w:tc>
      </w:tr>
      <w:tr w:rsidR="00C46BF4" w:rsidRPr="00E414B6" w14:paraId="4CB34694" w14:textId="15065628" w:rsidTr="005F7BF5">
        <w:tc>
          <w:tcPr>
            <w:tcW w:w="1783" w:type="dxa"/>
          </w:tcPr>
          <w:p w14:paraId="271473F7" w14:textId="77777777" w:rsidR="00C46BF4" w:rsidRPr="00E414B6" w:rsidRDefault="00C46BF4" w:rsidP="00C46BF4">
            <w:pPr>
              <w:spacing w:after="0" w:line="240" w:lineRule="auto"/>
              <w:rPr>
                <w:sz w:val="22"/>
              </w:rPr>
            </w:pPr>
            <w:r w:rsidRPr="00E414B6">
              <w:rPr>
                <w:sz w:val="22"/>
              </w:rPr>
              <w:t>Standard 5</w:t>
            </w:r>
          </w:p>
        </w:tc>
        <w:tc>
          <w:tcPr>
            <w:tcW w:w="1243" w:type="dxa"/>
          </w:tcPr>
          <w:p w14:paraId="75A4C1FF" w14:textId="77777777" w:rsidR="00C46BF4" w:rsidRPr="00E414B6" w:rsidRDefault="00C46BF4" w:rsidP="00C46BF4">
            <w:pPr>
              <w:spacing w:after="0" w:line="240" w:lineRule="auto"/>
              <w:jc w:val="right"/>
              <w:rPr>
                <w:sz w:val="22"/>
              </w:rPr>
            </w:pPr>
            <w:r w:rsidRPr="00E414B6">
              <w:rPr>
                <w:sz w:val="22"/>
              </w:rPr>
              <w:t>1841</w:t>
            </w:r>
          </w:p>
        </w:tc>
        <w:tc>
          <w:tcPr>
            <w:tcW w:w="1670" w:type="dxa"/>
          </w:tcPr>
          <w:p w14:paraId="09BC47F3" w14:textId="69AAD899" w:rsidR="00C46BF4" w:rsidRPr="00E414B6" w:rsidRDefault="00C46BF4" w:rsidP="00C46BF4">
            <w:pPr>
              <w:spacing w:after="0" w:line="240" w:lineRule="auto"/>
              <w:jc w:val="right"/>
              <w:rPr>
                <w:sz w:val="22"/>
              </w:rPr>
            </w:pPr>
            <w:r w:rsidRPr="00E414B6">
              <w:rPr>
                <w:sz w:val="22"/>
              </w:rPr>
              <w:t>45362.1</w:t>
            </w:r>
          </w:p>
        </w:tc>
        <w:tc>
          <w:tcPr>
            <w:tcW w:w="1180" w:type="dxa"/>
          </w:tcPr>
          <w:p w14:paraId="2CE7E2D0" w14:textId="456EE6FB" w:rsidR="00C46BF4" w:rsidRPr="00E414B6" w:rsidRDefault="00C46BF4" w:rsidP="00C46BF4">
            <w:pPr>
              <w:spacing w:after="0" w:line="240" w:lineRule="auto"/>
              <w:jc w:val="right"/>
              <w:rPr>
                <w:sz w:val="22"/>
              </w:rPr>
            </w:pPr>
            <w:r w:rsidRPr="00E414B6">
              <w:rPr>
                <w:sz w:val="22"/>
              </w:rPr>
              <w:t>91595.4</w:t>
            </w:r>
          </w:p>
        </w:tc>
        <w:tc>
          <w:tcPr>
            <w:tcW w:w="1297" w:type="dxa"/>
          </w:tcPr>
          <w:p w14:paraId="324099A5" w14:textId="008DD7F6" w:rsidR="00C46BF4" w:rsidRPr="00E414B6" w:rsidRDefault="00C46BF4" w:rsidP="00C46BF4">
            <w:pPr>
              <w:spacing w:after="0" w:line="240" w:lineRule="auto"/>
              <w:jc w:val="right"/>
              <w:rPr>
                <w:sz w:val="22"/>
              </w:rPr>
            </w:pPr>
            <w:r w:rsidRPr="00E414B6">
              <w:rPr>
                <w:sz w:val="22"/>
              </w:rPr>
              <w:t>0.495</w:t>
            </w:r>
          </w:p>
        </w:tc>
        <w:tc>
          <w:tcPr>
            <w:tcW w:w="1351" w:type="dxa"/>
          </w:tcPr>
          <w:p w14:paraId="03DB341D" w14:textId="232DA319" w:rsidR="00C46BF4" w:rsidRPr="00E414B6" w:rsidRDefault="00F61F15" w:rsidP="00C46BF4">
            <w:pPr>
              <w:spacing w:after="0" w:line="240" w:lineRule="auto"/>
              <w:jc w:val="right"/>
              <w:rPr>
                <w:sz w:val="22"/>
              </w:rPr>
            </w:pPr>
            <w:r w:rsidRPr="00E414B6">
              <w:rPr>
                <w:sz w:val="22"/>
              </w:rPr>
              <w:t>1894.6</w:t>
            </w:r>
          </w:p>
        </w:tc>
        <w:tc>
          <w:tcPr>
            <w:tcW w:w="1218" w:type="dxa"/>
            <w:tcBorders>
              <w:top w:val="single" w:sz="4" w:space="0" w:color="auto"/>
              <w:left w:val="nil"/>
              <w:bottom w:val="single" w:sz="4" w:space="0" w:color="auto"/>
              <w:right w:val="single" w:sz="4" w:space="0" w:color="auto"/>
            </w:tcBorders>
            <w:shd w:val="clear" w:color="auto" w:fill="auto"/>
            <w:vAlign w:val="bottom"/>
          </w:tcPr>
          <w:p w14:paraId="2F240BF5" w14:textId="29670975" w:rsidR="00C46BF4" w:rsidRPr="00E414B6" w:rsidRDefault="00C46BF4" w:rsidP="00F61F15">
            <w:pPr>
              <w:spacing w:after="0" w:line="240" w:lineRule="auto"/>
              <w:jc w:val="right"/>
              <w:rPr>
                <w:sz w:val="22"/>
              </w:rPr>
            </w:pPr>
            <w:r w:rsidRPr="00E414B6">
              <w:rPr>
                <w:color w:val="000000"/>
                <w:sz w:val="22"/>
                <w:szCs w:val="22"/>
              </w:rPr>
              <w:t>2.9</w:t>
            </w:r>
          </w:p>
        </w:tc>
      </w:tr>
      <w:tr w:rsidR="00C46BF4" w:rsidRPr="00E414B6" w14:paraId="653AFA64" w14:textId="14EB7E2A" w:rsidTr="005F7BF5">
        <w:tc>
          <w:tcPr>
            <w:tcW w:w="1783" w:type="dxa"/>
          </w:tcPr>
          <w:p w14:paraId="14A767D2" w14:textId="77777777" w:rsidR="00C46BF4" w:rsidRPr="00E414B6" w:rsidRDefault="00C46BF4" w:rsidP="00C46BF4">
            <w:pPr>
              <w:spacing w:after="0" w:line="240" w:lineRule="auto"/>
              <w:rPr>
                <w:sz w:val="22"/>
              </w:rPr>
            </w:pPr>
            <w:r w:rsidRPr="00E414B6">
              <w:rPr>
                <w:sz w:val="22"/>
              </w:rPr>
              <w:t>QC A</w:t>
            </w:r>
          </w:p>
        </w:tc>
        <w:tc>
          <w:tcPr>
            <w:tcW w:w="1243" w:type="dxa"/>
          </w:tcPr>
          <w:p w14:paraId="322C36B1" w14:textId="77777777" w:rsidR="00C46BF4" w:rsidRPr="00E414B6" w:rsidRDefault="00C46BF4" w:rsidP="00C46BF4">
            <w:pPr>
              <w:spacing w:after="0" w:line="240" w:lineRule="auto"/>
              <w:jc w:val="right"/>
              <w:rPr>
                <w:sz w:val="22"/>
              </w:rPr>
            </w:pPr>
            <w:r w:rsidRPr="00E414B6">
              <w:rPr>
                <w:sz w:val="22"/>
              </w:rPr>
              <w:t>346</w:t>
            </w:r>
          </w:p>
        </w:tc>
        <w:tc>
          <w:tcPr>
            <w:tcW w:w="1670" w:type="dxa"/>
          </w:tcPr>
          <w:p w14:paraId="67B001B3" w14:textId="5A44603D" w:rsidR="00C46BF4" w:rsidRPr="00E414B6" w:rsidRDefault="00C46BF4" w:rsidP="00C46BF4">
            <w:pPr>
              <w:spacing w:after="0" w:line="240" w:lineRule="auto"/>
              <w:jc w:val="right"/>
              <w:rPr>
                <w:sz w:val="22"/>
              </w:rPr>
            </w:pPr>
            <w:r w:rsidRPr="00E414B6">
              <w:rPr>
                <w:sz w:val="22"/>
              </w:rPr>
              <w:t>5157.6</w:t>
            </w:r>
          </w:p>
        </w:tc>
        <w:tc>
          <w:tcPr>
            <w:tcW w:w="1180" w:type="dxa"/>
          </w:tcPr>
          <w:p w14:paraId="14104C1C" w14:textId="4A9FF896" w:rsidR="00C46BF4" w:rsidRPr="00E414B6" w:rsidRDefault="00C46BF4" w:rsidP="00C46BF4">
            <w:pPr>
              <w:spacing w:after="0" w:line="240" w:lineRule="auto"/>
              <w:jc w:val="right"/>
              <w:rPr>
                <w:sz w:val="22"/>
              </w:rPr>
            </w:pPr>
            <w:r w:rsidRPr="00E414B6">
              <w:rPr>
                <w:sz w:val="22"/>
              </w:rPr>
              <w:t>50019.7</w:t>
            </w:r>
          </w:p>
        </w:tc>
        <w:tc>
          <w:tcPr>
            <w:tcW w:w="1297" w:type="dxa"/>
          </w:tcPr>
          <w:p w14:paraId="5714208E" w14:textId="5CA2A3D3" w:rsidR="00C46BF4" w:rsidRPr="00E414B6" w:rsidRDefault="00C46BF4" w:rsidP="00C46BF4">
            <w:pPr>
              <w:spacing w:after="0" w:line="240" w:lineRule="auto"/>
              <w:jc w:val="right"/>
              <w:rPr>
                <w:sz w:val="22"/>
              </w:rPr>
            </w:pPr>
            <w:r w:rsidRPr="00E414B6">
              <w:rPr>
                <w:sz w:val="22"/>
              </w:rPr>
              <w:t>0.103</w:t>
            </w:r>
          </w:p>
        </w:tc>
        <w:tc>
          <w:tcPr>
            <w:tcW w:w="1351" w:type="dxa"/>
          </w:tcPr>
          <w:p w14:paraId="213E6C7D" w14:textId="7C82EFA0" w:rsidR="00C46BF4" w:rsidRPr="00E414B6" w:rsidRDefault="00F61F15" w:rsidP="00C46BF4">
            <w:pPr>
              <w:spacing w:after="0" w:line="240" w:lineRule="auto"/>
              <w:jc w:val="right"/>
              <w:rPr>
                <w:sz w:val="22"/>
              </w:rPr>
            </w:pPr>
            <w:r w:rsidRPr="00E414B6">
              <w:rPr>
                <w:sz w:val="22"/>
              </w:rPr>
              <w:t>387.4</w:t>
            </w:r>
          </w:p>
        </w:tc>
        <w:tc>
          <w:tcPr>
            <w:tcW w:w="1218" w:type="dxa"/>
            <w:tcBorders>
              <w:top w:val="single" w:sz="4" w:space="0" w:color="auto"/>
              <w:left w:val="nil"/>
              <w:bottom w:val="single" w:sz="4" w:space="0" w:color="auto"/>
              <w:right w:val="single" w:sz="4" w:space="0" w:color="auto"/>
            </w:tcBorders>
            <w:shd w:val="clear" w:color="auto" w:fill="auto"/>
            <w:vAlign w:val="bottom"/>
          </w:tcPr>
          <w:p w14:paraId="2953C1AA" w14:textId="1A0F7A67" w:rsidR="00C46BF4" w:rsidRPr="00E414B6" w:rsidRDefault="00F61F15" w:rsidP="00F61F15">
            <w:pPr>
              <w:spacing w:after="0" w:line="240" w:lineRule="auto"/>
              <w:jc w:val="right"/>
              <w:rPr>
                <w:sz w:val="22"/>
              </w:rPr>
            </w:pPr>
            <w:r w:rsidRPr="00E414B6">
              <w:rPr>
                <w:color w:val="000000"/>
                <w:sz w:val="22"/>
                <w:szCs w:val="22"/>
              </w:rPr>
              <w:t>12</w:t>
            </w:r>
            <w:r w:rsidR="00C46BF4" w:rsidRPr="00E414B6">
              <w:rPr>
                <w:color w:val="000000"/>
                <w:sz w:val="22"/>
                <w:szCs w:val="22"/>
              </w:rPr>
              <w:t>.</w:t>
            </w:r>
            <w:r w:rsidRPr="00E414B6">
              <w:rPr>
                <w:color w:val="000000"/>
                <w:sz w:val="22"/>
                <w:szCs w:val="22"/>
              </w:rPr>
              <w:t>0</w:t>
            </w:r>
          </w:p>
        </w:tc>
      </w:tr>
      <w:tr w:rsidR="00C46BF4" w:rsidRPr="00E414B6" w14:paraId="6CD435A3" w14:textId="0D395746" w:rsidTr="005F7BF5">
        <w:tc>
          <w:tcPr>
            <w:tcW w:w="1783" w:type="dxa"/>
          </w:tcPr>
          <w:p w14:paraId="22A4C338" w14:textId="77777777" w:rsidR="00C46BF4" w:rsidRPr="00E414B6" w:rsidRDefault="00C46BF4" w:rsidP="00C46BF4">
            <w:pPr>
              <w:spacing w:after="0" w:line="240" w:lineRule="auto"/>
              <w:rPr>
                <w:sz w:val="22"/>
              </w:rPr>
            </w:pPr>
            <w:r w:rsidRPr="00E414B6">
              <w:rPr>
                <w:sz w:val="22"/>
              </w:rPr>
              <w:t>QC B</w:t>
            </w:r>
          </w:p>
        </w:tc>
        <w:tc>
          <w:tcPr>
            <w:tcW w:w="1243" w:type="dxa"/>
          </w:tcPr>
          <w:p w14:paraId="69A4A82A" w14:textId="77777777" w:rsidR="00C46BF4" w:rsidRPr="00E414B6" w:rsidRDefault="00C46BF4" w:rsidP="00C46BF4">
            <w:pPr>
              <w:spacing w:after="0" w:line="240" w:lineRule="auto"/>
              <w:jc w:val="right"/>
              <w:rPr>
                <w:sz w:val="22"/>
              </w:rPr>
            </w:pPr>
            <w:r w:rsidRPr="00E414B6">
              <w:rPr>
                <w:sz w:val="22"/>
              </w:rPr>
              <w:t>857</w:t>
            </w:r>
          </w:p>
        </w:tc>
        <w:tc>
          <w:tcPr>
            <w:tcW w:w="1670" w:type="dxa"/>
          </w:tcPr>
          <w:p w14:paraId="7AE6F7F0" w14:textId="0C2CEB44" w:rsidR="00C46BF4" w:rsidRPr="00E414B6" w:rsidRDefault="00C46BF4" w:rsidP="00C46BF4">
            <w:pPr>
              <w:spacing w:after="0" w:line="240" w:lineRule="auto"/>
              <w:jc w:val="right"/>
              <w:rPr>
                <w:sz w:val="22"/>
              </w:rPr>
            </w:pPr>
            <w:r w:rsidRPr="00E414B6">
              <w:rPr>
                <w:sz w:val="22"/>
              </w:rPr>
              <w:t>11233.8</w:t>
            </w:r>
          </w:p>
        </w:tc>
        <w:tc>
          <w:tcPr>
            <w:tcW w:w="1180" w:type="dxa"/>
          </w:tcPr>
          <w:p w14:paraId="72E8E40A" w14:textId="76105E51" w:rsidR="00C46BF4" w:rsidRPr="00E414B6" w:rsidRDefault="00C46BF4" w:rsidP="00C46BF4">
            <w:pPr>
              <w:spacing w:after="0" w:line="240" w:lineRule="auto"/>
              <w:jc w:val="right"/>
              <w:rPr>
                <w:sz w:val="22"/>
              </w:rPr>
            </w:pPr>
            <w:r w:rsidRPr="00E414B6">
              <w:rPr>
                <w:sz w:val="22"/>
              </w:rPr>
              <w:t>47458.0</w:t>
            </w:r>
          </w:p>
        </w:tc>
        <w:tc>
          <w:tcPr>
            <w:tcW w:w="1297" w:type="dxa"/>
          </w:tcPr>
          <w:p w14:paraId="20B6D134" w14:textId="6673BCFA" w:rsidR="00C46BF4" w:rsidRPr="00E414B6" w:rsidRDefault="00C46BF4" w:rsidP="00C46BF4">
            <w:pPr>
              <w:spacing w:after="0" w:line="240" w:lineRule="auto"/>
              <w:jc w:val="right"/>
              <w:rPr>
                <w:sz w:val="22"/>
              </w:rPr>
            </w:pPr>
            <w:r w:rsidRPr="00E414B6">
              <w:rPr>
                <w:sz w:val="22"/>
              </w:rPr>
              <w:t>0.237</w:t>
            </w:r>
          </w:p>
        </w:tc>
        <w:tc>
          <w:tcPr>
            <w:tcW w:w="1351" w:type="dxa"/>
          </w:tcPr>
          <w:p w14:paraId="645350A2" w14:textId="3AAE42DF" w:rsidR="00C46BF4" w:rsidRPr="00E414B6" w:rsidRDefault="00F61F15" w:rsidP="00C46BF4">
            <w:pPr>
              <w:spacing w:after="0" w:line="240" w:lineRule="auto"/>
              <w:jc w:val="right"/>
              <w:rPr>
                <w:sz w:val="22"/>
              </w:rPr>
            </w:pPr>
            <w:r w:rsidRPr="00E414B6">
              <w:rPr>
                <w:sz w:val="22"/>
              </w:rPr>
              <w:t>900.9</w:t>
            </w:r>
          </w:p>
        </w:tc>
        <w:tc>
          <w:tcPr>
            <w:tcW w:w="1218" w:type="dxa"/>
            <w:tcBorders>
              <w:top w:val="single" w:sz="4" w:space="0" w:color="auto"/>
              <w:left w:val="nil"/>
              <w:bottom w:val="single" w:sz="4" w:space="0" w:color="auto"/>
              <w:right w:val="single" w:sz="4" w:space="0" w:color="auto"/>
            </w:tcBorders>
            <w:shd w:val="clear" w:color="auto" w:fill="auto"/>
            <w:vAlign w:val="bottom"/>
          </w:tcPr>
          <w:p w14:paraId="6BD5DAF7" w14:textId="73C8C43C" w:rsidR="00C46BF4" w:rsidRPr="00E414B6" w:rsidRDefault="00C46BF4" w:rsidP="00F61F15">
            <w:pPr>
              <w:spacing w:after="0" w:line="240" w:lineRule="auto"/>
              <w:jc w:val="right"/>
              <w:rPr>
                <w:sz w:val="22"/>
              </w:rPr>
            </w:pPr>
            <w:r w:rsidRPr="00E414B6">
              <w:rPr>
                <w:color w:val="000000"/>
                <w:sz w:val="22"/>
                <w:szCs w:val="22"/>
              </w:rPr>
              <w:t>5.1</w:t>
            </w:r>
          </w:p>
        </w:tc>
      </w:tr>
      <w:tr w:rsidR="00C46BF4" w:rsidRPr="00E414B6" w14:paraId="52F2172C" w14:textId="063E1AF6" w:rsidTr="005F7BF5">
        <w:tc>
          <w:tcPr>
            <w:tcW w:w="1783" w:type="dxa"/>
          </w:tcPr>
          <w:p w14:paraId="241A9B03" w14:textId="77777777" w:rsidR="00C46BF4" w:rsidRPr="00E414B6" w:rsidRDefault="00C46BF4" w:rsidP="00C46BF4">
            <w:pPr>
              <w:spacing w:after="0" w:line="240" w:lineRule="auto"/>
              <w:rPr>
                <w:sz w:val="22"/>
              </w:rPr>
            </w:pPr>
            <w:r w:rsidRPr="00E414B6">
              <w:rPr>
                <w:sz w:val="22"/>
              </w:rPr>
              <w:t>QC C</w:t>
            </w:r>
          </w:p>
        </w:tc>
        <w:tc>
          <w:tcPr>
            <w:tcW w:w="1243" w:type="dxa"/>
          </w:tcPr>
          <w:p w14:paraId="09245C35" w14:textId="77777777" w:rsidR="00C46BF4" w:rsidRPr="00E414B6" w:rsidRDefault="00C46BF4" w:rsidP="00C46BF4">
            <w:pPr>
              <w:spacing w:after="0" w:line="240" w:lineRule="auto"/>
              <w:jc w:val="right"/>
              <w:rPr>
                <w:sz w:val="22"/>
              </w:rPr>
            </w:pPr>
            <w:r w:rsidRPr="00E414B6">
              <w:rPr>
                <w:sz w:val="22"/>
              </w:rPr>
              <w:t>1316</w:t>
            </w:r>
          </w:p>
        </w:tc>
        <w:tc>
          <w:tcPr>
            <w:tcW w:w="1670" w:type="dxa"/>
          </w:tcPr>
          <w:p w14:paraId="0D6216BB" w14:textId="324A40C8" w:rsidR="00C46BF4" w:rsidRPr="00E414B6" w:rsidRDefault="00C46BF4" w:rsidP="00C46BF4">
            <w:pPr>
              <w:spacing w:after="0" w:line="240" w:lineRule="auto"/>
              <w:jc w:val="right"/>
              <w:rPr>
                <w:sz w:val="22"/>
              </w:rPr>
            </w:pPr>
            <w:r w:rsidRPr="00E414B6">
              <w:rPr>
                <w:sz w:val="22"/>
              </w:rPr>
              <w:t>17913.5</w:t>
            </w:r>
          </w:p>
        </w:tc>
        <w:tc>
          <w:tcPr>
            <w:tcW w:w="1180" w:type="dxa"/>
          </w:tcPr>
          <w:p w14:paraId="5797773C" w14:textId="6CFF42BB" w:rsidR="00C46BF4" w:rsidRPr="00E414B6" w:rsidRDefault="00C46BF4" w:rsidP="00C46BF4">
            <w:pPr>
              <w:spacing w:after="0" w:line="240" w:lineRule="auto"/>
              <w:jc w:val="right"/>
              <w:rPr>
                <w:sz w:val="22"/>
              </w:rPr>
            </w:pPr>
            <w:r w:rsidRPr="00E414B6">
              <w:rPr>
                <w:sz w:val="22"/>
              </w:rPr>
              <w:t>53093.2</w:t>
            </w:r>
          </w:p>
        </w:tc>
        <w:tc>
          <w:tcPr>
            <w:tcW w:w="1297" w:type="dxa"/>
          </w:tcPr>
          <w:p w14:paraId="174AD675" w14:textId="0125BAA3" w:rsidR="00C46BF4" w:rsidRPr="00E414B6" w:rsidRDefault="00C46BF4" w:rsidP="00C46BF4">
            <w:pPr>
              <w:spacing w:after="0" w:line="240" w:lineRule="auto"/>
              <w:jc w:val="right"/>
              <w:rPr>
                <w:sz w:val="22"/>
              </w:rPr>
            </w:pPr>
            <w:r w:rsidRPr="00E414B6">
              <w:rPr>
                <w:sz w:val="22"/>
              </w:rPr>
              <w:t>0.337</w:t>
            </w:r>
          </w:p>
        </w:tc>
        <w:tc>
          <w:tcPr>
            <w:tcW w:w="1351" w:type="dxa"/>
          </w:tcPr>
          <w:p w14:paraId="763915CB" w14:textId="3F0F1B83" w:rsidR="00C46BF4" w:rsidRPr="00E414B6" w:rsidRDefault="00F61F15" w:rsidP="00C46BF4">
            <w:pPr>
              <w:spacing w:after="0" w:line="240" w:lineRule="auto"/>
              <w:jc w:val="right"/>
              <w:rPr>
                <w:sz w:val="22"/>
              </w:rPr>
            </w:pPr>
            <w:r w:rsidRPr="00E414B6">
              <w:rPr>
                <w:sz w:val="22"/>
              </w:rPr>
              <w:t>1287.9</w:t>
            </w:r>
          </w:p>
        </w:tc>
        <w:tc>
          <w:tcPr>
            <w:tcW w:w="1218" w:type="dxa"/>
            <w:tcBorders>
              <w:top w:val="single" w:sz="4" w:space="0" w:color="auto"/>
              <w:left w:val="nil"/>
              <w:bottom w:val="single" w:sz="4" w:space="0" w:color="auto"/>
              <w:right w:val="single" w:sz="4" w:space="0" w:color="auto"/>
            </w:tcBorders>
            <w:shd w:val="clear" w:color="auto" w:fill="auto"/>
            <w:vAlign w:val="bottom"/>
          </w:tcPr>
          <w:p w14:paraId="179D1222" w14:textId="559D12CA" w:rsidR="00C46BF4" w:rsidRPr="00E414B6" w:rsidRDefault="00C46BF4" w:rsidP="00F61F15">
            <w:pPr>
              <w:spacing w:after="0" w:line="240" w:lineRule="auto"/>
              <w:jc w:val="right"/>
              <w:rPr>
                <w:sz w:val="22"/>
              </w:rPr>
            </w:pPr>
            <w:r w:rsidRPr="00E414B6">
              <w:rPr>
                <w:color w:val="000000"/>
                <w:sz w:val="22"/>
                <w:szCs w:val="22"/>
              </w:rPr>
              <w:t>-2.1</w:t>
            </w:r>
          </w:p>
        </w:tc>
      </w:tr>
      <w:tr w:rsidR="00E414B6" w:rsidRPr="00E414B6" w14:paraId="22ADC443" w14:textId="77777777" w:rsidTr="005F7BF5">
        <w:tc>
          <w:tcPr>
            <w:tcW w:w="1783" w:type="dxa"/>
          </w:tcPr>
          <w:p w14:paraId="6C3270DB" w14:textId="55B82E4D" w:rsidR="00E414B6" w:rsidRPr="00E414B6" w:rsidRDefault="00E414B6" w:rsidP="00E414B6">
            <w:pPr>
              <w:spacing w:after="0" w:line="240" w:lineRule="auto"/>
              <w:rPr>
                <w:sz w:val="22"/>
              </w:rPr>
            </w:pPr>
            <w:r w:rsidRPr="00E414B6">
              <w:rPr>
                <w:sz w:val="22"/>
              </w:rPr>
              <w:t>Saliva sample 1</w:t>
            </w:r>
          </w:p>
        </w:tc>
        <w:tc>
          <w:tcPr>
            <w:tcW w:w="1243" w:type="dxa"/>
          </w:tcPr>
          <w:p w14:paraId="66206F67" w14:textId="6B2E44B0" w:rsidR="00E414B6" w:rsidRPr="00E414B6" w:rsidRDefault="00E414B6" w:rsidP="00E414B6">
            <w:pPr>
              <w:spacing w:after="0" w:line="240" w:lineRule="auto"/>
              <w:jc w:val="right"/>
              <w:rPr>
                <w:sz w:val="22"/>
              </w:rPr>
            </w:pPr>
            <w:r w:rsidRPr="00E414B6">
              <w:rPr>
                <w:sz w:val="22"/>
              </w:rPr>
              <w:t>N/A</w:t>
            </w:r>
          </w:p>
        </w:tc>
        <w:tc>
          <w:tcPr>
            <w:tcW w:w="1670" w:type="dxa"/>
          </w:tcPr>
          <w:p w14:paraId="055EA75A" w14:textId="65A41185" w:rsidR="00E414B6" w:rsidRPr="00E414B6" w:rsidRDefault="00E414B6" w:rsidP="00E414B6">
            <w:pPr>
              <w:spacing w:after="0" w:line="240" w:lineRule="auto"/>
              <w:jc w:val="right"/>
              <w:rPr>
                <w:sz w:val="22"/>
              </w:rPr>
            </w:pPr>
            <w:r w:rsidRPr="00E414B6">
              <w:rPr>
                <w:sz w:val="22"/>
              </w:rPr>
              <w:t>1597.2</w:t>
            </w:r>
          </w:p>
        </w:tc>
        <w:tc>
          <w:tcPr>
            <w:tcW w:w="1180" w:type="dxa"/>
          </w:tcPr>
          <w:p w14:paraId="1B46CE83" w14:textId="17B00323" w:rsidR="00E414B6" w:rsidRPr="00E414B6" w:rsidRDefault="00E414B6" w:rsidP="00E414B6">
            <w:pPr>
              <w:spacing w:after="0" w:line="240" w:lineRule="auto"/>
              <w:jc w:val="right"/>
              <w:rPr>
                <w:sz w:val="22"/>
              </w:rPr>
            </w:pPr>
            <w:r w:rsidRPr="00E414B6">
              <w:rPr>
                <w:sz w:val="22"/>
              </w:rPr>
              <w:t>75930.0</w:t>
            </w:r>
          </w:p>
        </w:tc>
        <w:tc>
          <w:tcPr>
            <w:tcW w:w="1297" w:type="dxa"/>
          </w:tcPr>
          <w:p w14:paraId="066D2E84" w14:textId="1F759D57" w:rsidR="00E414B6" w:rsidRPr="00E414B6" w:rsidRDefault="00E414B6" w:rsidP="00E414B6">
            <w:pPr>
              <w:spacing w:after="0" w:line="240" w:lineRule="auto"/>
              <w:jc w:val="right"/>
              <w:rPr>
                <w:sz w:val="22"/>
              </w:rPr>
            </w:pPr>
            <w:r w:rsidRPr="00E414B6">
              <w:rPr>
                <w:sz w:val="22"/>
              </w:rPr>
              <w:t>0.021</w:t>
            </w:r>
          </w:p>
        </w:tc>
        <w:tc>
          <w:tcPr>
            <w:tcW w:w="1351" w:type="dxa"/>
          </w:tcPr>
          <w:p w14:paraId="259E36E7" w14:textId="7F86D794" w:rsidR="00E414B6" w:rsidRPr="00E414B6" w:rsidRDefault="00E414B6" w:rsidP="00E414B6">
            <w:pPr>
              <w:spacing w:after="0" w:line="240" w:lineRule="auto"/>
              <w:jc w:val="right"/>
              <w:rPr>
                <w:sz w:val="22"/>
              </w:rPr>
            </w:pPr>
            <w:r w:rsidRPr="00E414B6">
              <w:rPr>
                <w:sz w:val="22"/>
              </w:rPr>
              <w:t>72.0</w:t>
            </w:r>
          </w:p>
        </w:tc>
        <w:tc>
          <w:tcPr>
            <w:tcW w:w="1218" w:type="dxa"/>
            <w:tcBorders>
              <w:top w:val="single" w:sz="4" w:space="0" w:color="auto"/>
              <w:left w:val="nil"/>
              <w:bottom w:val="single" w:sz="4" w:space="0" w:color="auto"/>
              <w:right w:val="single" w:sz="4" w:space="0" w:color="auto"/>
            </w:tcBorders>
            <w:shd w:val="clear" w:color="auto" w:fill="auto"/>
          </w:tcPr>
          <w:p w14:paraId="41ACF131" w14:textId="40140BF3" w:rsidR="00E414B6" w:rsidRPr="00E414B6" w:rsidRDefault="00E414B6" w:rsidP="00E414B6">
            <w:pPr>
              <w:spacing w:after="0" w:line="240" w:lineRule="auto"/>
              <w:jc w:val="right"/>
              <w:rPr>
                <w:sz w:val="22"/>
              </w:rPr>
            </w:pPr>
            <w:r w:rsidRPr="00E414B6">
              <w:rPr>
                <w:sz w:val="22"/>
              </w:rPr>
              <w:t>N/A</w:t>
            </w:r>
          </w:p>
        </w:tc>
      </w:tr>
      <w:tr w:rsidR="00E414B6" w:rsidRPr="00E414B6" w14:paraId="4EFC0285" w14:textId="77777777" w:rsidTr="005F7BF5">
        <w:tc>
          <w:tcPr>
            <w:tcW w:w="1783" w:type="dxa"/>
          </w:tcPr>
          <w:p w14:paraId="79688B70" w14:textId="2F3A24F9" w:rsidR="00E414B6" w:rsidRPr="00E414B6" w:rsidRDefault="00E414B6" w:rsidP="00E414B6">
            <w:pPr>
              <w:spacing w:after="0" w:line="240" w:lineRule="auto"/>
              <w:rPr>
                <w:sz w:val="22"/>
              </w:rPr>
            </w:pPr>
            <w:r w:rsidRPr="00E414B6">
              <w:rPr>
                <w:sz w:val="22"/>
              </w:rPr>
              <w:t>Saliva sample 2</w:t>
            </w:r>
          </w:p>
        </w:tc>
        <w:tc>
          <w:tcPr>
            <w:tcW w:w="1243" w:type="dxa"/>
          </w:tcPr>
          <w:p w14:paraId="3ABA4126" w14:textId="19797706" w:rsidR="00E414B6" w:rsidRPr="00E414B6" w:rsidRDefault="00E414B6" w:rsidP="00E414B6">
            <w:pPr>
              <w:spacing w:after="0" w:line="240" w:lineRule="auto"/>
              <w:jc w:val="right"/>
              <w:rPr>
                <w:sz w:val="22"/>
              </w:rPr>
            </w:pPr>
            <w:r w:rsidRPr="00E414B6">
              <w:rPr>
                <w:sz w:val="22"/>
              </w:rPr>
              <w:t>N/A</w:t>
            </w:r>
          </w:p>
        </w:tc>
        <w:tc>
          <w:tcPr>
            <w:tcW w:w="1670" w:type="dxa"/>
          </w:tcPr>
          <w:p w14:paraId="16621338" w14:textId="6241057D" w:rsidR="00E414B6" w:rsidRPr="00E414B6" w:rsidRDefault="00E414B6" w:rsidP="00E414B6">
            <w:pPr>
              <w:spacing w:after="0" w:line="240" w:lineRule="auto"/>
              <w:jc w:val="right"/>
              <w:rPr>
                <w:sz w:val="22"/>
              </w:rPr>
            </w:pPr>
            <w:r w:rsidRPr="00E414B6">
              <w:rPr>
                <w:sz w:val="22"/>
              </w:rPr>
              <w:t>625.2</w:t>
            </w:r>
          </w:p>
        </w:tc>
        <w:tc>
          <w:tcPr>
            <w:tcW w:w="1180" w:type="dxa"/>
          </w:tcPr>
          <w:p w14:paraId="4B87F89A" w14:textId="56750B4A" w:rsidR="00E414B6" w:rsidRPr="00E414B6" w:rsidRDefault="00E414B6" w:rsidP="00E414B6">
            <w:pPr>
              <w:spacing w:after="0" w:line="240" w:lineRule="auto"/>
              <w:jc w:val="right"/>
              <w:rPr>
                <w:sz w:val="22"/>
              </w:rPr>
            </w:pPr>
            <w:r w:rsidRPr="00E414B6">
              <w:rPr>
                <w:sz w:val="22"/>
              </w:rPr>
              <w:t>5313.1</w:t>
            </w:r>
          </w:p>
        </w:tc>
        <w:tc>
          <w:tcPr>
            <w:tcW w:w="1297" w:type="dxa"/>
          </w:tcPr>
          <w:p w14:paraId="3A58FAB2" w14:textId="7E21C6D4" w:rsidR="00E414B6" w:rsidRPr="00E414B6" w:rsidRDefault="00E414B6" w:rsidP="00E414B6">
            <w:pPr>
              <w:spacing w:after="0" w:line="240" w:lineRule="auto"/>
              <w:jc w:val="right"/>
              <w:rPr>
                <w:sz w:val="22"/>
              </w:rPr>
            </w:pPr>
            <w:r w:rsidRPr="00E414B6">
              <w:rPr>
                <w:sz w:val="22"/>
              </w:rPr>
              <w:t>0.118</w:t>
            </w:r>
          </w:p>
        </w:tc>
        <w:tc>
          <w:tcPr>
            <w:tcW w:w="1351" w:type="dxa"/>
          </w:tcPr>
          <w:p w14:paraId="029654D6" w14:textId="26928205" w:rsidR="00E414B6" w:rsidRPr="00E414B6" w:rsidRDefault="00E414B6" w:rsidP="00E414B6">
            <w:pPr>
              <w:spacing w:after="0" w:line="240" w:lineRule="auto"/>
              <w:jc w:val="right"/>
              <w:rPr>
                <w:sz w:val="22"/>
              </w:rPr>
            </w:pPr>
            <w:r w:rsidRPr="00E414B6">
              <w:rPr>
                <w:sz w:val="22"/>
              </w:rPr>
              <w:t>443.4</w:t>
            </w:r>
          </w:p>
        </w:tc>
        <w:tc>
          <w:tcPr>
            <w:tcW w:w="1218" w:type="dxa"/>
            <w:tcBorders>
              <w:top w:val="single" w:sz="4" w:space="0" w:color="auto"/>
              <w:left w:val="nil"/>
              <w:bottom w:val="single" w:sz="4" w:space="0" w:color="auto"/>
              <w:right w:val="single" w:sz="4" w:space="0" w:color="auto"/>
            </w:tcBorders>
            <w:shd w:val="clear" w:color="auto" w:fill="auto"/>
          </w:tcPr>
          <w:p w14:paraId="5C4144DF" w14:textId="5C1B3CBF" w:rsidR="00E414B6" w:rsidRPr="00E414B6" w:rsidRDefault="00E414B6" w:rsidP="00E414B6">
            <w:pPr>
              <w:spacing w:after="0" w:line="240" w:lineRule="auto"/>
              <w:jc w:val="right"/>
              <w:rPr>
                <w:sz w:val="22"/>
              </w:rPr>
            </w:pPr>
            <w:r w:rsidRPr="00E414B6">
              <w:rPr>
                <w:sz w:val="22"/>
              </w:rPr>
              <w:t>N/A</w:t>
            </w:r>
          </w:p>
        </w:tc>
      </w:tr>
      <w:tr w:rsidR="00E414B6" w:rsidRPr="00E414B6" w14:paraId="4B2734DF" w14:textId="77777777" w:rsidTr="005F7BF5">
        <w:tc>
          <w:tcPr>
            <w:tcW w:w="1783" w:type="dxa"/>
          </w:tcPr>
          <w:p w14:paraId="53D8116D" w14:textId="4846E3A1" w:rsidR="00E414B6" w:rsidRPr="00E414B6" w:rsidRDefault="00E414B6" w:rsidP="00E414B6">
            <w:pPr>
              <w:spacing w:after="0" w:line="240" w:lineRule="auto"/>
              <w:rPr>
                <w:sz w:val="22"/>
              </w:rPr>
            </w:pPr>
            <w:r w:rsidRPr="00E414B6">
              <w:rPr>
                <w:sz w:val="22"/>
              </w:rPr>
              <w:t>Saliva sample 3</w:t>
            </w:r>
          </w:p>
        </w:tc>
        <w:tc>
          <w:tcPr>
            <w:tcW w:w="1243" w:type="dxa"/>
          </w:tcPr>
          <w:p w14:paraId="23216EB9" w14:textId="63D7DC99" w:rsidR="00E414B6" w:rsidRPr="00E414B6" w:rsidRDefault="00E414B6" w:rsidP="00E414B6">
            <w:pPr>
              <w:spacing w:after="0" w:line="240" w:lineRule="auto"/>
              <w:jc w:val="right"/>
              <w:rPr>
                <w:sz w:val="22"/>
              </w:rPr>
            </w:pPr>
            <w:r w:rsidRPr="00E414B6">
              <w:rPr>
                <w:sz w:val="22"/>
              </w:rPr>
              <w:t>N/A</w:t>
            </w:r>
          </w:p>
        </w:tc>
        <w:tc>
          <w:tcPr>
            <w:tcW w:w="1670" w:type="dxa"/>
          </w:tcPr>
          <w:p w14:paraId="54A166CE" w14:textId="737C7502" w:rsidR="00E414B6" w:rsidRPr="00E414B6" w:rsidRDefault="00E414B6" w:rsidP="00E414B6">
            <w:pPr>
              <w:spacing w:after="0" w:line="240" w:lineRule="auto"/>
              <w:jc w:val="right"/>
              <w:rPr>
                <w:sz w:val="22"/>
              </w:rPr>
            </w:pPr>
            <w:r w:rsidRPr="00E414B6">
              <w:rPr>
                <w:sz w:val="22"/>
              </w:rPr>
              <w:t>459.4</w:t>
            </w:r>
          </w:p>
        </w:tc>
        <w:tc>
          <w:tcPr>
            <w:tcW w:w="1180" w:type="dxa"/>
          </w:tcPr>
          <w:p w14:paraId="4EF1BE22" w14:textId="633EEADA" w:rsidR="00E414B6" w:rsidRPr="00E414B6" w:rsidRDefault="00E414B6" w:rsidP="00E414B6">
            <w:pPr>
              <w:spacing w:after="0" w:line="240" w:lineRule="auto"/>
              <w:jc w:val="right"/>
              <w:rPr>
                <w:sz w:val="22"/>
              </w:rPr>
            </w:pPr>
            <w:r w:rsidRPr="00E414B6">
              <w:rPr>
                <w:sz w:val="22"/>
              </w:rPr>
              <w:t>2429.3</w:t>
            </w:r>
          </w:p>
        </w:tc>
        <w:tc>
          <w:tcPr>
            <w:tcW w:w="1297" w:type="dxa"/>
          </w:tcPr>
          <w:p w14:paraId="2B17FB44" w14:textId="70D5AF82" w:rsidR="00E414B6" w:rsidRPr="00E414B6" w:rsidRDefault="00E414B6" w:rsidP="00E414B6">
            <w:pPr>
              <w:spacing w:after="0" w:line="240" w:lineRule="auto"/>
              <w:jc w:val="right"/>
              <w:rPr>
                <w:sz w:val="22"/>
              </w:rPr>
            </w:pPr>
            <w:r w:rsidRPr="00E414B6">
              <w:rPr>
                <w:sz w:val="22"/>
              </w:rPr>
              <w:t>0.189</w:t>
            </w:r>
          </w:p>
        </w:tc>
        <w:tc>
          <w:tcPr>
            <w:tcW w:w="1351" w:type="dxa"/>
          </w:tcPr>
          <w:p w14:paraId="520F1C2B" w14:textId="140ABBA4" w:rsidR="00E414B6" w:rsidRPr="00E414B6" w:rsidRDefault="00E414B6" w:rsidP="00E414B6">
            <w:pPr>
              <w:spacing w:after="0" w:line="240" w:lineRule="auto"/>
              <w:jc w:val="right"/>
              <w:rPr>
                <w:sz w:val="22"/>
              </w:rPr>
            </w:pPr>
            <w:r w:rsidRPr="00E414B6">
              <w:rPr>
                <w:sz w:val="22"/>
              </w:rPr>
              <w:t>718.0</w:t>
            </w:r>
          </w:p>
        </w:tc>
        <w:tc>
          <w:tcPr>
            <w:tcW w:w="1218" w:type="dxa"/>
            <w:tcBorders>
              <w:top w:val="single" w:sz="4" w:space="0" w:color="auto"/>
              <w:left w:val="nil"/>
              <w:bottom w:val="single" w:sz="4" w:space="0" w:color="auto"/>
              <w:right w:val="single" w:sz="4" w:space="0" w:color="auto"/>
            </w:tcBorders>
            <w:shd w:val="clear" w:color="auto" w:fill="auto"/>
          </w:tcPr>
          <w:p w14:paraId="28B88DDE" w14:textId="1BF65291" w:rsidR="00E414B6" w:rsidRPr="00E414B6" w:rsidRDefault="00E414B6" w:rsidP="00E414B6">
            <w:pPr>
              <w:spacing w:after="0" w:line="240" w:lineRule="auto"/>
              <w:jc w:val="right"/>
              <w:rPr>
                <w:sz w:val="22"/>
              </w:rPr>
            </w:pPr>
            <w:r w:rsidRPr="00E414B6">
              <w:rPr>
                <w:sz w:val="22"/>
              </w:rPr>
              <w:t>N/A</w:t>
            </w:r>
          </w:p>
        </w:tc>
      </w:tr>
      <w:tr w:rsidR="00E414B6" w:rsidRPr="00E414B6" w14:paraId="774BC88C" w14:textId="77777777" w:rsidTr="005F7BF5">
        <w:tc>
          <w:tcPr>
            <w:tcW w:w="1783" w:type="dxa"/>
          </w:tcPr>
          <w:p w14:paraId="78AB9C49" w14:textId="69C913D2" w:rsidR="00E414B6" w:rsidRPr="00E414B6" w:rsidRDefault="00E414B6" w:rsidP="00E414B6">
            <w:pPr>
              <w:spacing w:after="0" w:line="240" w:lineRule="auto"/>
              <w:rPr>
                <w:sz w:val="22"/>
              </w:rPr>
            </w:pPr>
            <w:r w:rsidRPr="00E414B6">
              <w:rPr>
                <w:sz w:val="22"/>
              </w:rPr>
              <w:t>Saliva sample 4</w:t>
            </w:r>
          </w:p>
        </w:tc>
        <w:tc>
          <w:tcPr>
            <w:tcW w:w="1243" w:type="dxa"/>
          </w:tcPr>
          <w:p w14:paraId="6A978CD6" w14:textId="6B36B4FE" w:rsidR="00E414B6" w:rsidRPr="00E414B6" w:rsidRDefault="00E414B6" w:rsidP="00E414B6">
            <w:pPr>
              <w:spacing w:after="0" w:line="240" w:lineRule="auto"/>
              <w:jc w:val="right"/>
              <w:rPr>
                <w:sz w:val="22"/>
              </w:rPr>
            </w:pPr>
            <w:r w:rsidRPr="00E414B6">
              <w:rPr>
                <w:sz w:val="22"/>
              </w:rPr>
              <w:t>N/A</w:t>
            </w:r>
          </w:p>
        </w:tc>
        <w:tc>
          <w:tcPr>
            <w:tcW w:w="1670" w:type="dxa"/>
          </w:tcPr>
          <w:p w14:paraId="5302D25F" w14:textId="08A1BD73" w:rsidR="00E414B6" w:rsidRPr="00E414B6" w:rsidRDefault="00E414B6" w:rsidP="00E414B6">
            <w:pPr>
              <w:spacing w:after="0" w:line="240" w:lineRule="auto"/>
              <w:jc w:val="right"/>
              <w:rPr>
                <w:sz w:val="22"/>
              </w:rPr>
            </w:pPr>
            <w:r w:rsidRPr="00E414B6">
              <w:rPr>
                <w:sz w:val="22"/>
              </w:rPr>
              <w:t>571.8</w:t>
            </w:r>
          </w:p>
        </w:tc>
        <w:tc>
          <w:tcPr>
            <w:tcW w:w="1180" w:type="dxa"/>
          </w:tcPr>
          <w:p w14:paraId="2E4D5E2E" w14:textId="7FC48648" w:rsidR="00E414B6" w:rsidRPr="00E414B6" w:rsidRDefault="00E414B6" w:rsidP="00E414B6">
            <w:pPr>
              <w:spacing w:after="0" w:line="240" w:lineRule="auto"/>
              <w:jc w:val="right"/>
              <w:rPr>
                <w:sz w:val="22"/>
              </w:rPr>
            </w:pPr>
            <w:r w:rsidRPr="00E414B6">
              <w:rPr>
                <w:sz w:val="22"/>
              </w:rPr>
              <w:t>4463.5</w:t>
            </w:r>
          </w:p>
        </w:tc>
        <w:tc>
          <w:tcPr>
            <w:tcW w:w="1297" w:type="dxa"/>
          </w:tcPr>
          <w:p w14:paraId="6922D21E" w14:textId="50BAF374" w:rsidR="00E414B6" w:rsidRPr="00E414B6" w:rsidRDefault="00E414B6" w:rsidP="00E414B6">
            <w:pPr>
              <w:spacing w:after="0" w:line="240" w:lineRule="auto"/>
              <w:jc w:val="right"/>
              <w:rPr>
                <w:sz w:val="22"/>
              </w:rPr>
            </w:pPr>
            <w:r w:rsidRPr="00E414B6">
              <w:rPr>
                <w:sz w:val="22"/>
              </w:rPr>
              <w:t>0.128</w:t>
            </w:r>
          </w:p>
        </w:tc>
        <w:tc>
          <w:tcPr>
            <w:tcW w:w="1351" w:type="dxa"/>
          </w:tcPr>
          <w:p w14:paraId="77E3A6B5" w14:textId="071ED648" w:rsidR="00E414B6" w:rsidRPr="00E414B6" w:rsidRDefault="00E414B6" w:rsidP="00E414B6">
            <w:pPr>
              <w:spacing w:after="0" w:line="240" w:lineRule="auto"/>
              <w:jc w:val="right"/>
              <w:rPr>
                <w:sz w:val="22"/>
              </w:rPr>
            </w:pPr>
            <w:r w:rsidRPr="00E414B6">
              <w:rPr>
                <w:sz w:val="22"/>
              </w:rPr>
              <w:t>483.5</w:t>
            </w:r>
          </w:p>
        </w:tc>
        <w:tc>
          <w:tcPr>
            <w:tcW w:w="1218" w:type="dxa"/>
            <w:tcBorders>
              <w:top w:val="single" w:sz="4" w:space="0" w:color="auto"/>
              <w:left w:val="nil"/>
              <w:bottom w:val="single" w:sz="4" w:space="0" w:color="auto"/>
              <w:right w:val="single" w:sz="4" w:space="0" w:color="auto"/>
            </w:tcBorders>
            <w:shd w:val="clear" w:color="auto" w:fill="auto"/>
          </w:tcPr>
          <w:p w14:paraId="737F577A" w14:textId="53CA3CB9" w:rsidR="00E414B6" w:rsidRPr="00E414B6" w:rsidRDefault="00E414B6" w:rsidP="00E414B6">
            <w:pPr>
              <w:spacing w:after="0" w:line="240" w:lineRule="auto"/>
              <w:jc w:val="right"/>
              <w:rPr>
                <w:sz w:val="22"/>
              </w:rPr>
            </w:pPr>
            <w:r w:rsidRPr="00E414B6">
              <w:rPr>
                <w:sz w:val="22"/>
              </w:rPr>
              <w:t>N/A</w:t>
            </w:r>
          </w:p>
        </w:tc>
      </w:tr>
      <w:tr w:rsidR="00E414B6" w:rsidRPr="00E414B6" w14:paraId="3A4E482A" w14:textId="77777777" w:rsidTr="005F7BF5">
        <w:tc>
          <w:tcPr>
            <w:tcW w:w="1783" w:type="dxa"/>
          </w:tcPr>
          <w:p w14:paraId="6377F34D" w14:textId="3ED0E68E" w:rsidR="00E414B6" w:rsidRPr="00E414B6" w:rsidRDefault="00E414B6" w:rsidP="00E414B6">
            <w:pPr>
              <w:spacing w:after="0" w:line="240" w:lineRule="auto"/>
              <w:rPr>
                <w:sz w:val="22"/>
              </w:rPr>
            </w:pPr>
            <w:r w:rsidRPr="00E414B6">
              <w:rPr>
                <w:sz w:val="22"/>
              </w:rPr>
              <w:t>Saliva sample 5</w:t>
            </w:r>
          </w:p>
        </w:tc>
        <w:tc>
          <w:tcPr>
            <w:tcW w:w="1243" w:type="dxa"/>
          </w:tcPr>
          <w:p w14:paraId="0BBDC2F1" w14:textId="2CCA6531" w:rsidR="00E414B6" w:rsidRPr="00E414B6" w:rsidRDefault="00E414B6" w:rsidP="00E414B6">
            <w:pPr>
              <w:spacing w:after="0" w:line="240" w:lineRule="auto"/>
              <w:jc w:val="right"/>
              <w:rPr>
                <w:sz w:val="22"/>
              </w:rPr>
            </w:pPr>
            <w:r w:rsidRPr="00E414B6">
              <w:rPr>
                <w:sz w:val="22"/>
              </w:rPr>
              <w:t>N/A</w:t>
            </w:r>
          </w:p>
        </w:tc>
        <w:tc>
          <w:tcPr>
            <w:tcW w:w="1670" w:type="dxa"/>
          </w:tcPr>
          <w:p w14:paraId="09EC5598" w14:textId="3FED91A9" w:rsidR="00E414B6" w:rsidRPr="00E414B6" w:rsidRDefault="00E414B6" w:rsidP="00E414B6">
            <w:pPr>
              <w:spacing w:after="0" w:line="240" w:lineRule="auto"/>
              <w:jc w:val="right"/>
              <w:rPr>
                <w:sz w:val="22"/>
              </w:rPr>
            </w:pPr>
            <w:r w:rsidRPr="00E414B6">
              <w:rPr>
                <w:sz w:val="22"/>
              </w:rPr>
              <w:t>632.8</w:t>
            </w:r>
          </w:p>
        </w:tc>
        <w:tc>
          <w:tcPr>
            <w:tcW w:w="1180" w:type="dxa"/>
          </w:tcPr>
          <w:p w14:paraId="4A9C6AFB" w14:textId="3160773C" w:rsidR="00E414B6" w:rsidRPr="00E414B6" w:rsidRDefault="00E414B6" w:rsidP="00E414B6">
            <w:pPr>
              <w:spacing w:after="0" w:line="240" w:lineRule="auto"/>
              <w:jc w:val="right"/>
              <w:rPr>
                <w:sz w:val="22"/>
              </w:rPr>
            </w:pPr>
            <w:r w:rsidRPr="00E414B6">
              <w:rPr>
                <w:sz w:val="22"/>
              </w:rPr>
              <w:t>5266.3</w:t>
            </w:r>
          </w:p>
        </w:tc>
        <w:tc>
          <w:tcPr>
            <w:tcW w:w="1297" w:type="dxa"/>
          </w:tcPr>
          <w:p w14:paraId="6DC0F2F3" w14:textId="2F1A9244" w:rsidR="00E414B6" w:rsidRPr="00E414B6" w:rsidRDefault="00E414B6" w:rsidP="00E414B6">
            <w:pPr>
              <w:spacing w:after="0" w:line="240" w:lineRule="auto"/>
              <w:jc w:val="right"/>
              <w:rPr>
                <w:sz w:val="22"/>
              </w:rPr>
            </w:pPr>
            <w:r w:rsidRPr="00E414B6">
              <w:rPr>
                <w:sz w:val="22"/>
              </w:rPr>
              <w:t>0.120</w:t>
            </w:r>
          </w:p>
        </w:tc>
        <w:tc>
          <w:tcPr>
            <w:tcW w:w="1351" w:type="dxa"/>
          </w:tcPr>
          <w:p w14:paraId="1E355754" w14:textId="7FCCFEEB" w:rsidR="00E414B6" w:rsidRPr="00E414B6" w:rsidRDefault="00E414B6" w:rsidP="00E414B6">
            <w:pPr>
              <w:spacing w:after="0" w:line="240" w:lineRule="auto"/>
              <w:jc w:val="right"/>
              <w:rPr>
                <w:sz w:val="22"/>
              </w:rPr>
            </w:pPr>
            <w:r w:rsidRPr="00E414B6">
              <w:rPr>
                <w:sz w:val="22"/>
              </w:rPr>
              <w:t>452.9</w:t>
            </w:r>
          </w:p>
        </w:tc>
        <w:tc>
          <w:tcPr>
            <w:tcW w:w="1218" w:type="dxa"/>
            <w:tcBorders>
              <w:top w:val="single" w:sz="4" w:space="0" w:color="auto"/>
              <w:left w:val="nil"/>
              <w:bottom w:val="single" w:sz="4" w:space="0" w:color="auto"/>
              <w:right w:val="single" w:sz="4" w:space="0" w:color="auto"/>
            </w:tcBorders>
            <w:shd w:val="clear" w:color="auto" w:fill="auto"/>
          </w:tcPr>
          <w:p w14:paraId="7F63FF83" w14:textId="108859F4" w:rsidR="00E414B6" w:rsidRPr="00E414B6" w:rsidRDefault="00E414B6" w:rsidP="00E414B6">
            <w:pPr>
              <w:spacing w:after="0" w:line="240" w:lineRule="auto"/>
              <w:jc w:val="right"/>
              <w:rPr>
                <w:sz w:val="22"/>
              </w:rPr>
            </w:pPr>
            <w:r w:rsidRPr="00E414B6">
              <w:rPr>
                <w:sz w:val="22"/>
              </w:rPr>
              <w:t>N/A</w:t>
            </w:r>
          </w:p>
        </w:tc>
      </w:tr>
      <w:tr w:rsidR="00E414B6" w:rsidRPr="00E414B6" w14:paraId="2FC2FF81" w14:textId="77777777" w:rsidTr="005F7BF5">
        <w:tc>
          <w:tcPr>
            <w:tcW w:w="1783" w:type="dxa"/>
          </w:tcPr>
          <w:p w14:paraId="62AEBF6D" w14:textId="2CF0FDA2" w:rsidR="00E414B6" w:rsidRPr="00E414B6" w:rsidRDefault="00E414B6" w:rsidP="00E414B6">
            <w:pPr>
              <w:spacing w:after="0" w:line="240" w:lineRule="auto"/>
              <w:rPr>
                <w:sz w:val="22"/>
              </w:rPr>
            </w:pPr>
            <w:r w:rsidRPr="00E414B6">
              <w:rPr>
                <w:sz w:val="22"/>
              </w:rPr>
              <w:t>Saliva sample 6</w:t>
            </w:r>
          </w:p>
        </w:tc>
        <w:tc>
          <w:tcPr>
            <w:tcW w:w="1243" w:type="dxa"/>
          </w:tcPr>
          <w:p w14:paraId="64F2B68D" w14:textId="6B98D872" w:rsidR="00E414B6" w:rsidRPr="00E414B6" w:rsidRDefault="00E414B6" w:rsidP="00E414B6">
            <w:pPr>
              <w:spacing w:after="0" w:line="240" w:lineRule="auto"/>
              <w:jc w:val="right"/>
              <w:rPr>
                <w:sz w:val="22"/>
              </w:rPr>
            </w:pPr>
            <w:r w:rsidRPr="00E414B6">
              <w:rPr>
                <w:sz w:val="22"/>
              </w:rPr>
              <w:t>N/A</w:t>
            </w:r>
          </w:p>
        </w:tc>
        <w:tc>
          <w:tcPr>
            <w:tcW w:w="1670" w:type="dxa"/>
          </w:tcPr>
          <w:p w14:paraId="4E522606" w14:textId="17F9D2AB" w:rsidR="00E414B6" w:rsidRPr="00E414B6" w:rsidRDefault="00E414B6" w:rsidP="00E414B6">
            <w:pPr>
              <w:spacing w:after="0" w:line="240" w:lineRule="auto"/>
              <w:jc w:val="right"/>
              <w:rPr>
                <w:sz w:val="22"/>
              </w:rPr>
            </w:pPr>
            <w:r w:rsidRPr="00E414B6">
              <w:rPr>
                <w:sz w:val="22"/>
              </w:rPr>
              <w:t>403.1</w:t>
            </w:r>
          </w:p>
        </w:tc>
        <w:tc>
          <w:tcPr>
            <w:tcW w:w="1180" w:type="dxa"/>
          </w:tcPr>
          <w:p w14:paraId="4089961C" w14:textId="5CCB1508" w:rsidR="00E414B6" w:rsidRPr="00E414B6" w:rsidRDefault="00E414B6" w:rsidP="00E414B6">
            <w:pPr>
              <w:spacing w:after="0" w:line="240" w:lineRule="auto"/>
              <w:jc w:val="right"/>
              <w:rPr>
                <w:sz w:val="22"/>
              </w:rPr>
            </w:pPr>
            <w:r w:rsidRPr="00E414B6">
              <w:rPr>
                <w:sz w:val="22"/>
              </w:rPr>
              <w:t>2487.7</w:t>
            </w:r>
          </w:p>
        </w:tc>
        <w:tc>
          <w:tcPr>
            <w:tcW w:w="1297" w:type="dxa"/>
          </w:tcPr>
          <w:p w14:paraId="79509985" w14:textId="296A0E7A" w:rsidR="00E414B6" w:rsidRPr="00E414B6" w:rsidRDefault="00E414B6" w:rsidP="00E414B6">
            <w:pPr>
              <w:spacing w:after="0" w:line="240" w:lineRule="auto"/>
              <w:jc w:val="right"/>
              <w:rPr>
                <w:sz w:val="22"/>
              </w:rPr>
            </w:pPr>
            <w:r w:rsidRPr="00E414B6">
              <w:rPr>
                <w:sz w:val="22"/>
              </w:rPr>
              <w:t>0.162</w:t>
            </w:r>
          </w:p>
        </w:tc>
        <w:tc>
          <w:tcPr>
            <w:tcW w:w="1351" w:type="dxa"/>
          </w:tcPr>
          <w:p w14:paraId="241E6BFE" w14:textId="24741C7F" w:rsidR="00E414B6" w:rsidRPr="00E414B6" w:rsidRDefault="00E414B6" w:rsidP="00E414B6">
            <w:pPr>
              <w:spacing w:after="0" w:line="240" w:lineRule="auto"/>
              <w:jc w:val="right"/>
              <w:rPr>
                <w:sz w:val="22"/>
              </w:rPr>
            </w:pPr>
            <w:r w:rsidRPr="00E414B6">
              <w:rPr>
                <w:sz w:val="22"/>
              </w:rPr>
              <w:t>613.9</w:t>
            </w:r>
          </w:p>
        </w:tc>
        <w:tc>
          <w:tcPr>
            <w:tcW w:w="1218" w:type="dxa"/>
            <w:tcBorders>
              <w:top w:val="single" w:sz="4" w:space="0" w:color="auto"/>
              <w:left w:val="nil"/>
              <w:bottom w:val="single" w:sz="4" w:space="0" w:color="auto"/>
              <w:right w:val="single" w:sz="4" w:space="0" w:color="auto"/>
            </w:tcBorders>
            <w:shd w:val="clear" w:color="auto" w:fill="auto"/>
          </w:tcPr>
          <w:p w14:paraId="3E21BFAC" w14:textId="59EFA9D3" w:rsidR="00E414B6" w:rsidRPr="00E414B6" w:rsidRDefault="00E414B6" w:rsidP="00E414B6">
            <w:pPr>
              <w:spacing w:after="0" w:line="240" w:lineRule="auto"/>
              <w:jc w:val="right"/>
              <w:rPr>
                <w:sz w:val="22"/>
              </w:rPr>
            </w:pPr>
            <w:r w:rsidRPr="00E414B6">
              <w:rPr>
                <w:sz w:val="22"/>
              </w:rPr>
              <w:t>N/A</w:t>
            </w:r>
          </w:p>
        </w:tc>
      </w:tr>
    </w:tbl>
    <w:p w14:paraId="343F014D" w14:textId="77777777" w:rsidR="00E414B6" w:rsidRDefault="00E414B6" w:rsidP="00156575"/>
    <w:p w14:paraId="5B4AC697" w14:textId="6B4F7819" w:rsidR="00C171BD" w:rsidRDefault="00C171BD" w:rsidP="00156575">
      <w:r>
        <w:rPr>
          <w:noProof/>
          <w:lang w:val="en-GB"/>
        </w:rPr>
        <w:drawing>
          <wp:anchor distT="0" distB="0" distL="114300" distR="114300" simplePos="0" relativeHeight="251742208" behindDoc="1" locked="0" layoutInCell="1" allowOverlap="1" wp14:anchorId="53F84553" wp14:editId="37711A9C">
            <wp:simplePos x="0" y="0"/>
            <wp:positionH relativeFrom="margin">
              <wp:align>right</wp:align>
            </wp:positionH>
            <wp:positionV relativeFrom="paragraph">
              <wp:posOffset>462478</wp:posOffset>
            </wp:positionV>
            <wp:extent cx="6151419" cy="3546581"/>
            <wp:effectExtent l="19050" t="19050" r="20955" b="15875"/>
            <wp:wrapNone/>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6151419" cy="3546581"/>
                    </a:xfrm>
                    <a:prstGeom prst="rect">
                      <a:avLst/>
                    </a:prstGeom>
                    <a:ln w="6350">
                      <a:solidFill>
                        <a:schemeClr val="tx1"/>
                      </a:solidFill>
                    </a:ln>
                  </pic:spPr>
                </pic:pic>
              </a:graphicData>
            </a:graphic>
            <wp14:sizeRelH relativeFrom="margin">
              <wp14:pctWidth>0</wp14:pctWidth>
            </wp14:sizeRelH>
            <wp14:sizeRelV relativeFrom="margin">
              <wp14:pctHeight>0</wp14:pctHeight>
            </wp14:sizeRelV>
          </wp:anchor>
        </w:drawing>
      </w:r>
    </w:p>
    <w:p w14:paraId="5EB178CD" w14:textId="5B692223" w:rsidR="00C171BD" w:rsidRDefault="00C171BD" w:rsidP="00156575">
      <w:r>
        <w:rPr>
          <w:noProof/>
          <w:lang w:val="en-GB"/>
        </w:rPr>
        <mc:AlternateContent>
          <mc:Choice Requires="wps">
            <w:drawing>
              <wp:anchor distT="45720" distB="45720" distL="114300" distR="114300" simplePos="0" relativeHeight="251741184" behindDoc="0" locked="0" layoutInCell="1" allowOverlap="1" wp14:anchorId="069323CB" wp14:editId="6463A600">
                <wp:simplePos x="0" y="0"/>
                <wp:positionH relativeFrom="column">
                  <wp:posOffset>713105</wp:posOffset>
                </wp:positionH>
                <wp:positionV relativeFrom="paragraph">
                  <wp:posOffset>88265</wp:posOffset>
                </wp:positionV>
                <wp:extent cx="2885440" cy="534035"/>
                <wp:effectExtent l="0" t="0" r="0" b="0"/>
                <wp:wrapNone/>
                <wp:docPr id="2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5440" cy="534035"/>
                        </a:xfrm>
                        <a:prstGeom prst="rect">
                          <a:avLst/>
                        </a:prstGeom>
                        <a:solidFill>
                          <a:srgbClr val="FFFFFF"/>
                        </a:solidFill>
                        <a:ln w="9525">
                          <a:noFill/>
                          <a:miter lim="800000"/>
                          <a:headEnd/>
                          <a:tailEnd/>
                        </a:ln>
                      </wps:spPr>
                      <wps:txbx>
                        <w:txbxContent>
                          <w:p w14:paraId="20A6D803" w14:textId="355C4ABD" w:rsidR="002B1C3D" w:rsidRDefault="002B1C3D" w:rsidP="00C171BD">
                            <w:pPr>
                              <w:spacing w:after="0" w:line="240" w:lineRule="auto"/>
                            </w:pPr>
                            <w:r>
                              <w:t xml:space="preserve">Slope = </w:t>
                            </w:r>
                            <w:r w:rsidRPr="00B43FF3">
                              <w:t xml:space="preserve"> 0.00026017 * x +</w:t>
                            </w:r>
                            <w:r>
                              <w:t xml:space="preserve"> </w:t>
                            </w:r>
                            <w:r w:rsidRPr="00B43FF3">
                              <w:t>0.00231496</w:t>
                            </w:r>
                          </w:p>
                          <w:p w14:paraId="3BB9B306" w14:textId="386112EF" w:rsidR="002B1C3D" w:rsidRDefault="002B1C3D" w:rsidP="00C171BD">
                            <w:pPr>
                              <w:spacing w:after="0" w:line="240" w:lineRule="auto"/>
                            </w:pPr>
                            <w:r>
                              <w:t>R</w:t>
                            </w:r>
                            <w:r>
                              <w:rPr>
                                <w:vertAlign w:val="superscript"/>
                              </w:rPr>
                              <w:t>2</w:t>
                            </w:r>
                            <w:r>
                              <w:t xml:space="preserve"> = 0.99488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9323CB" id="_x0000_s1029" type="#_x0000_t202" style="position:absolute;left:0;text-align:left;margin-left:56.15pt;margin-top:6.95pt;width:227.2pt;height:42.05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" stroked="f">
                <v:textbox>
                  <w:txbxContent>
                    <w:p w14:paraId="20A6D803" w14:textId="355C4ABD" w:rsidR="002B1C3D" w:rsidRDefault="002B1C3D" w:rsidP="00C171BD">
                      <w:pPr>
                        <w:spacing w:after="0" w:line="240" w:lineRule="auto"/>
                      </w:pPr>
                      <w:r>
                        <w:t xml:space="preserve">Slope = </w:t>
                      </w:r>
                      <w:r w:rsidRPr="00B43FF3">
                        <w:t xml:space="preserve"> 0.00026017 * x +</w:t>
                      </w:r>
                      <w:r>
                        <w:t xml:space="preserve"> </w:t>
                      </w:r>
                      <w:r w:rsidRPr="00B43FF3">
                        <w:t>0.00231496</w:t>
                      </w:r>
                    </w:p>
                    <w:p w14:paraId="3BB9B306" w14:textId="386112EF" w:rsidR="002B1C3D" w:rsidRDefault="002B1C3D" w:rsidP="00C171BD">
                      <w:pPr>
                        <w:spacing w:after="0" w:line="240" w:lineRule="auto"/>
                      </w:pPr>
                      <w:r>
                        <w:t>R</w:t>
                      </w:r>
                      <w:r>
                        <w:rPr>
                          <w:vertAlign w:val="superscript"/>
                        </w:rPr>
                        <w:t>2</w:t>
                      </w:r>
                      <w:r>
                        <w:t xml:space="preserve"> = 0.994889</w:t>
                      </w:r>
                    </w:p>
                  </w:txbxContent>
                </v:textbox>
              </v:shape>
            </w:pict>
          </mc:Fallback>
        </mc:AlternateContent>
      </w:r>
    </w:p>
    <w:p w14:paraId="38649CF4" w14:textId="77777777" w:rsidR="00C171BD" w:rsidRDefault="00C171BD" w:rsidP="00156575"/>
    <w:p w14:paraId="6295C196" w14:textId="77777777" w:rsidR="00C171BD" w:rsidRDefault="00C171BD" w:rsidP="00156575"/>
    <w:p w14:paraId="263083D7" w14:textId="77777777" w:rsidR="00C171BD" w:rsidRDefault="00C171BD" w:rsidP="00156575"/>
    <w:p w14:paraId="2E3E9B9C" w14:textId="77777777" w:rsidR="00C171BD" w:rsidRDefault="00C171BD" w:rsidP="00156575"/>
    <w:p w14:paraId="5127F743" w14:textId="77777777" w:rsidR="00C171BD" w:rsidRDefault="00C171BD" w:rsidP="00156575"/>
    <w:p w14:paraId="03C01BA5" w14:textId="1EEAC7E2" w:rsidR="00C171BD" w:rsidRDefault="00C171BD" w:rsidP="00C171BD">
      <w:pPr>
        <w:pStyle w:val="Caption"/>
      </w:pPr>
      <w:bookmarkStart w:id="130" w:name="_Ref520334068"/>
      <w:bookmarkStart w:id="131" w:name="_Toc520790854"/>
      <w:r>
        <w:t xml:space="preserve">Figure </w:t>
      </w:r>
      <w:r w:rsidR="00874AF6">
        <w:fldChar w:fldCharType="begin"/>
      </w:r>
      <w:r w:rsidR="00874AF6">
        <w:instrText xml:space="preserve"> STYLEREF 1 \s </w:instrText>
      </w:r>
      <w:r w:rsidR="00874AF6">
        <w:fldChar w:fldCharType="separate"/>
      </w:r>
      <w:r w:rsidR="00100B6E">
        <w:rPr>
          <w:noProof/>
        </w:rPr>
        <w:t>2</w:t>
      </w:r>
      <w:r w:rsidR="00874AF6">
        <w:fldChar w:fldCharType="end"/>
      </w:r>
      <w:r w:rsidR="00874AF6">
        <w:t>.</w:t>
      </w:r>
      <w:r w:rsidR="00874AF6">
        <w:fldChar w:fldCharType="begin"/>
      </w:r>
      <w:r w:rsidR="00874AF6">
        <w:instrText xml:space="preserve"> SEQ Figure \* ARABIC \s 1 </w:instrText>
      </w:r>
      <w:r w:rsidR="00874AF6">
        <w:fldChar w:fldCharType="separate"/>
      </w:r>
      <w:r w:rsidR="00100B6E">
        <w:rPr>
          <w:noProof/>
        </w:rPr>
        <w:t>3</w:t>
      </w:r>
      <w:r w:rsidR="00874AF6">
        <w:fldChar w:fldCharType="end"/>
      </w:r>
      <w:bookmarkEnd w:id="130"/>
      <w:r>
        <w:t>:</w:t>
      </w:r>
      <w:r w:rsidRPr="00156575">
        <w:t xml:space="preserve"> </w:t>
      </w:r>
      <w:r>
        <w:t xml:space="preserve">Standard curve showing the standards (X), QCs (O), and salivary samples (triangles) when diluted in water without derivatisation and using </w:t>
      </w:r>
      <w:r w:rsidRPr="00156575">
        <w:t>A</w:t>
      </w:r>
      <w:r>
        <w:t>2 and B2 mobile phases.</w:t>
      </w:r>
      <w:bookmarkEnd w:id="131"/>
      <w:r>
        <w:t xml:space="preserve"> </w:t>
      </w:r>
    </w:p>
    <w:p w14:paraId="09F9537B" w14:textId="3464EA32" w:rsidR="00F610F8" w:rsidRDefault="001D4880" w:rsidP="001D4880">
      <w:pPr>
        <w:pStyle w:val="Heading3"/>
      </w:pPr>
      <w:bookmarkStart w:id="132" w:name="_Toc520790348"/>
      <w:r>
        <w:lastRenderedPageBreak/>
        <w:t>Method development of samples derivatised with PTAD</w:t>
      </w:r>
      <w:bookmarkEnd w:id="132"/>
    </w:p>
    <w:p w14:paraId="02726CBA" w14:textId="64E8B2CA" w:rsidR="008E4284" w:rsidRDefault="00990D03" w:rsidP="001D4880">
      <w:r>
        <w:t>Table 2.13 and</w:t>
      </w:r>
      <w:r w:rsidR="008E4284">
        <w:t xml:space="preserve"> </w:t>
      </w:r>
      <w:r w:rsidR="00874AF6">
        <w:t xml:space="preserve">figure 2.4 </w:t>
      </w:r>
      <w:r w:rsidR="008E4284">
        <w:t xml:space="preserve">show the results from the same sample preparation as used in </w:t>
      </w:r>
      <w:r w:rsidR="004E43BA">
        <w:t>underivatised samples in</w:t>
      </w:r>
      <w:r>
        <w:t xml:space="preserve"> table 2.12</w:t>
      </w:r>
      <w:r w:rsidR="008E4284">
        <w:t xml:space="preserve"> however this time the samples were derivatised with PTAD. The R</w:t>
      </w:r>
      <w:r w:rsidR="008E4284">
        <w:rPr>
          <w:vertAlign w:val="superscript"/>
        </w:rPr>
        <w:t xml:space="preserve">2 </w:t>
      </w:r>
      <w:r w:rsidR="008E4284">
        <w:t xml:space="preserve">of the method was good at 0.996078, and there </w:t>
      </w:r>
      <w:r w:rsidR="001F64B6">
        <w:t>i</w:t>
      </w:r>
      <w:r w:rsidR="008E4284">
        <w:t>s no evidence of internal standard loss as there was seen previously</w:t>
      </w:r>
      <w:r w:rsidR="004E43BA">
        <w:t xml:space="preserve"> in </w:t>
      </w:r>
      <w:r>
        <w:t>table 2.12</w:t>
      </w:r>
      <w:r w:rsidR="008E4284">
        <w:t xml:space="preserve">, however the saliva samples </w:t>
      </w:r>
      <w:r w:rsidR="004E43BA">
        <w:t>n</w:t>
      </w:r>
      <w:r w:rsidR="008E4284">
        <w:t>ow range from 3.6 to 148.1pmol/L, whereas the analytical range as determined by the standards is 10.3-1841pmol/L, meaning that the analytical range needs to be decreased.</w:t>
      </w:r>
    </w:p>
    <w:p w14:paraId="50FEAE7A" w14:textId="55786CC3" w:rsidR="008E4284" w:rsidRDefault="008E4284" w:rsidP="001D4880"/>
    <w:p w14:paraId="0EDD92FC" w14:textId="1E242EFE" w:rsidR="008E4284" w:rsidRDefault="008E4284" w:rsidP="001D4880"/>
    <w:p w14:paraId="6D2B8C41" w14:textId="635095C0" w:rsidR="008E4284" w:rsidRDefault="008E4284" w:rsidP="001D4880"/>
    <w:p w14:paraId="258DCE74" w14:textId="77777777" w:rsidR="004E43BA" w:rsidRDefault="004E43BA" w:rsidP="001D4880"/>
    <w:p w14:paraId="2A452A7B" w14:textId="7BDFEEF5" w:rsidR="008E4284" w:rsidRDefault="008E4284" w:rsidP="001D4880"/>
    <w:p w14:paraId="63C07443" w14:textId="77777777" w:rsidR="00664C41" w:rsidRDefault="00664C41" w:rsidP="001D4880"/>
    <w:p w14:paraId="23A81898" w14:textId="77777777" w:rsidR="00664C41" w:rsidRDefault="00664C41" w:rsidP="001D4880"/>
    <w:p w14:paraId="02C43DF0" w14:textId="77777777" w:rsidR="00664C41" w:rsidRDefault="00664C41" w:rsidP="001D4880"/>
    <w:p w14:paraId="3D88D4F0" w14:textId="77777777" w:rsidR="00664C41" w:rsidRDefault="00664C41" w:rsidP="001D4880"/>
    <w:p w14:paraId="58DF1E98" w14:textId="29686E1A" w:rsidR="008E4284" w:rsidRDefault="008E4284" w:rsidP="001D4880"/>
    <w:p w14:paraId="26549405" w14:textId="77777777" w:rsidR="008E4284" w:rsidRPr="008E4284" w:rsidRDefault="008E4284" w:rsidP="001D4880"/>
    <w:p w14:paraId="1CD63756" w14:textId="005EF6B1" w:rsidR="00747AD6" w:rsidRPr="000C272D" w:rsidRDefault="00747AD6" w:rsidP="00747AD6">
      <w:pPr>
        <w:pStyle w:val="Caption"/>
      </w:pPr>
      <w:bookmarkStart w:id="133" w:name="_Ref520334652"/>
      <w:bookmarkStart w:id="134" w:name="_Ref520334645"/>
      <w:bookmarkStart w:id="135" w:name="_Toc520790896"/>
      <w:r w:rsidRPr="000C272D">
        <w:lastRenderedPageBreak/>
        <w:t xml:space="preserve">Table </w:t>
      </w:r>
      <w:r w:rsidR="005446FB">
        <w:fldChar w:fldCharType="begin"/>
      </w:r>
      <w:r w:rsidR="005446FB">
        <w:instrText xml:space="preserve"> STYLEREF 1 \s </w:instrText>
      </w:r>
      <w:r w:rsidR="005446FB">
        <w:fldChar w:fldCharType="separate"/>
      </w:r>
      <w:r w:rsidR="00100B6E">
        <w:rPr>
          <w:noProof/>
        </w:rPr>
        <w:t>2</w:t>
      </w:r>
      <w:r w:rsidR="005446FB">
        <w:fldChar w:fldCharType="end"/>
      </w:r>
      <w:r w:rsidR="005446FB">
        <w:t>.</w:t>
      </w:r>
      <w:r w:rsidR="005446FB">
        <w:fldChar w:fldCharType="begin"/>
      </w:r>
      <w:r w:rsidR="005446FB">
        <w:instrText xml:space="preserve"> SEQ Table \* ARABIC \s 1 </w:instrText>
      </w:r>
      <w:r w:rsidR="005446FB">
        <w:fldChar w:fldCharType="separate"/>
      </w:r>
      <w:r w:rsidR="00100B6E">
        <w:rPr>
          <w:noProof/>
        </w:rPr>
        <w:t>13</w:t>
      </w:r>
      <w:r w:rsidR="005446FB">
        <w:fldChar w:fldCharType="end"/>
      </w:r>
      <w:bookmarkEnd w:id="133"/>
      <w:r w:rsidRPr="000C272D">
        <w:t>: Standard and QC concentrations</w:t>
      </w:r>
      <w:r w:rsidRPr="00643D89">
        <w:t xml:space="preserve"> </w:t>
      </w:r>
      <w:r w:rsidR="00F11E92">
        <w:t xml:space="preserve">in </w:t>
      </w:r>
      <w:r>
        <w:t>samples</w:t>
      </w:r>
      <w:r w:rsidR="00F11E92">
        <w:t xml:space="preserve"> derivatised with PTAD</w:t>
      </w:r>
      <w:r w:rsidRPr="000C272D">
        <w:t xml:space="preserve"> </w:t>
      </w:r>
      <w:r>
        <w:t>after dilution with water and analysed with A2 and B2 mobile phases.</w:t>
      </w:r>
      <w:bookmarkEnd w:id="134"/>
      <w:bookmarkEnd w:id="135"/>
    </w:p>
    <w:tbl>
      <w:tblPr>
        <w:tblStyle w:val="TableGrid"/>
        <w:tblW w:w="0" w:type="auto"/>
        <w:tblLayout w:type="fixed"/>
        <w:tblLook w:val="04A0" w:firstRow="1" w:lastRow="0" w:firstColumn="1" w:lastColumn="0" w:noHBand="0" w:noVBand="1"/>
      </w:tblPr>
      <w:tblGrid>
        <w:gridCol w:w="1838"/>
        <w:gridCol w:w="1276"/>
        <w:gridCol w:w="1276"/>
        <w:gridCol w:w="1486"/>
        <w:gridCol w:w="1297"/>
        <w:gridCol w:w="1351"/>
        <w:gridCol w:w="1218"/>
      </w:tblGrid>
      <w:tr w:rsidR="00747AD6" w:rsidRPr="00E414B6" w14:paraId="74E1866D" w14:textId="77777777" w:rsidTr="00E414B6">
        <w:tc>
          <w:tcPr>
            <w:tcW w:w="1838" w:type="dxa"/>
          </w:tcPr>
          <w:p w14:paraId="61159F6E" w14:textId="77777777" w:rsidR="00747AD6" w:rsidRPr="00E414B6" w:rsidRDefault="00747AD6" w:rsidP="00F11E92">
            <w:pPr>
              <w:spacing w:after="0" w:line="240" w:lineRule="auto"/>
              <w:rPr>
                <w:sz w:val="22"/>
              </w:rPr>
            </w:pPr>
            <w:r w:rsidRPr="00E414B6">
              <w:rPr>
                <w:sz w:val="22"/>
              </w:rPr>
              <w:t>Standard/QC</w:t>
            </w:r>
          </w:p>
        </w:tc>
        <w:tc>
          <w:tcPr>
            <w:tcW w:w="1276" w:type="dxa"/>
          </w:tcPr>
          <w:p w14:paraId="159219DA" w14:textId="77777777" w:rsidR="00747AD6" w:rsidRPr="00E414B6" w:rsidRDefault="00747AD6" w:rsidP="00F11E92">
            <w:pPr>
              <w:tabs>
                <w:tab w:val="right" w:pos="4002"/>
              </w:tabs>
              <w:spacing w:after="0" w:line="240" w:lineRule="auto"/>
              <w:rPr>
                <w:sz w:val="22"/>
              </w:rPr>
            </w:pPr>
            <w:r w:rsidRPr="00E414B6">
              <w:rPr>
                <w:sz w:val="22"/>
              </w:rPr>
              <w:t>Expected Conc. (pmol/L)</w:t>
            </w:r>
          </w:p>
        </w:tc>
        <w:tc>
          <w:tcPr>
            <w:tcW w:w="1276" w:type="dxa"/>
          </w:tcPr>
          <w:p w14:paraId="20F68056" w14:textId="77777777" w:rsidR="00747AD6" w:rsidRPr="00E414B6" w:rsidRDefault="00747AD6" w:rsidP="00F11E92">
            <w:pPr>
              <w:tabs>
                <w:tab w:val="right" w:pos="4002"/>
              </w:tabs>
              <w:spacing w:after="0" w:line="240" w:lineRule="auto"/>
              <w:rPr>
                <w:sz w:val="22"/>
              </w:rPr>
            </w:pPr>
            <w:r w:rsidRPr="00E414B6">
              <w:rPr>
                <w:sz w:val="22"/>
              </w:rPr>
              <w:t>Analyte peak area</w:t>
            </w:r>
          </w:p>
        </w:tc>
        <w:tc>
          <w:tcPr>
            <w:tcW w:w="1486" w:type="dxa"/>
          </w:tcPr>
          <w:p w14:paraId="2BA6294D" w14:textId="77777777" w:rsidR="00747AD6" w:rsidRPr="00E414B6" w:rsidRDefault="00747AD6" w:rsidP="00F11E92">
            <w:pPr>
              <w:tabs>
                <w:tab w:val="right" w:pos="4002"/>
              </w:tabs>
              <w:spacing w:after="0" w:line="240" w:lineRule="auto"/>
              <w:rPr>
                <w:sz w:val="22"/>
              </w:rPr>
            </w:pPr>
            <w:r w:rsidRPr="00E414B6">
              <w:rPr>
                <w:sz w:val="22"/>
              </w:rPr>
              <w:t>Internal standard peak area</w:t>
            </w:r>
          </w:p>
        </w:tc>
        <w:tc>
          <w:tcPr>
            <w:tcW w:w="1297" w:type="dxa"/>
          </w:tcPr>
          <w:p w14:paraId="208B4272" w14:textId="77777777" w:rsidR="00747AD6" w:rsidRPr="00E414B6" w:rsidRDefault="00747AD6" w:rsidP="00F11E92">
            <w:pPr>
              <w:tabs>
                <w:tab w:val="right" w:pos="4002"/>
              </w:tabs>
              <w:spacing w:after="0" w:line="240" w:lineRule="auto"/>
              <w:rPr>
                <w:sz w:val="22"/>
              </w:rPr>
            </w:pPr>
            <w:r w:rsidRPr="00E414B6">
              <w:rPr>
                <w:sz w:val="22"/>
              </w:rPr>
              <w:t>Response</w:t>
            </w:r>
          </w:p>
        </w:tc>
        <w:tc>
          <w:tcPr>
            <w:tcW w:w="1351" w:type="dxa"/>
          </w:tcPr>
          <w:p w14:paraId="1980D03B" w14:textId="77777777" w:rsidR="00747AD6" w:rsidRPr="00E414B6" w:rsidRDefault="00747AD6" w:rsidP="00F11E92">
            <w:pPr>
              <w:tabs>
                <w:tab w:val="right" w:pos="4002"/>
              </w:tabs>
              <w:spacing w:after="0" w:line="240" w:lineRule="auto"/>
              <w:rPr>
                <w:sz w:val="22"/>
              </w:rPr>
            </w:pPr>
            <w:r w:rsidRPr="00E414B6">
              <w:rPr>
                <w:sz w:val="22"/>
              </w:rPr>
              <w:t>Calculated Conc. (pmol/L)</w:t>
            </w:r>
          </w:p>
        </w:tc>
        <w:tc>
          <w:tcPr>
            <w:tcW w:w="1218" w:type="dxa"/>
            <w:tcBorders>
              <w:bottom w:val="single" w:sz="4" w:space="0" w:color="auto"/>
            </w:tcBorders>
          </w:tcPr>
          <w:p w14:paraId="7DC11F7A" w14:textId="77777777" w:rsidR="00747AD6" w:rsidRPr="00E414B6" w:rsidRDefault="00747AD6" w:rsidP="00F11E92">
            <w:pPr>
              <w:tabs>
                <w:tab w:val="right" w:pos="4002"/>
              </w:tabs>
              <w:spacing w:after="0" w:line="240" w:lineRule="auto"/>
              <w:rPr>
                <w:sz w:val="22"/>
              </w:rPr>
            </w:pPr>
            <w:r w:rsidRPr="00E414B6">
              <w:rPr>
                <w:sz w:val="22"/>
              </w:rPr>
              <w:t>% Deviation</w:t>
            </w:r>
          </w:p>
        </w:tc>
      </w:tr>
      <w:tr w:rsidR="00747AD6" w:rsidRPr="00E414B6" w14:paraId="46A9F686" w14:textId="77777777" w:rsidTr="00E414B6">
        <w:tc>
          <w:tcPr>
            <w:tcW w:w="1838" w:type="dxa"/>
          </w:tcPr>
          <w:p w14:paraId="0AEEEE39" w14:textId="77777777" w:rsidR="00747AD6" w:rsidRPr="00E414B6" w:rsidRDefault="00747AD6" w:rsidP="00F11E92">
            <w:pPr>
              <w:spacing w:after="0" w:line="240" w:lineRule="auto"/>
              <w:rPr>
                <w:sz w:val="22"/>
              </w:rPr>
            </w:pPr>
            <w:r w:rsidRPr="00E414B6">
              <w:rPr>
                <w:sz w:val="22"/>
              </w:rPr>
              <w:t>Standard 1</w:t>
            </w:r>
          </w:p>
        </w:tc>
        <w:tc>
          <w:tcPr>
            <w:tcW w:w="1276" w:type="dxa"/>
          </w:tcPr>
          <w:p w14:paraId="0B35C678" w14:textId="77777777" w:rsidR="00747AD6" w:rsidRPr="00E414B6" w:rsidRDefault="00747AD6" w:rsidP="00F11E92">
            <w:pPr>
              <w:spacing w:after="0" w:line="240" w:lineRule="auto"/>
              <w:jc w:val="right"/>
              <w:rPr>
                <w:sz w:val="22"/>
              </w:rPr>
            </w:pPr>
            <w:r w:rsidRPr="00E414B6">
              <w:rPr>
                <w:sz w:val="22"/>
              </w:rPr>
              <w:t>0</w:t>
            </w:r>
          </w:p>
        </w:tc>
        <w:tc>
          <w:tcPr>
            <w:tcW w:w="1276" w:type="dxa"/>
          </w:tcPr>
          <w:p w14:paraId="290BA131" w14:textId="58F68336" w:rsidR="00747AD6" w:rsidRPr="00E414B6" w:rsidRDefault="00747AD6" w:rsidP="00F11E92">
            <w:pPr>
              <w:spacing w:after="0" w:line="240" w:lineRule="auto"/>
              <w:jc w:val="right"/>
              <w:rPr>
                <w:sz w:val="22"/>
              </w:rPr>
            </w:pPr>
            <w:r w:rsidRPr="00E414B6">
              <w:rPr>
                <w:sz w:val="22"/>
              </w:rPr>
              <w:t>126.221</w:t>
            </w:r>
          </w:p>
        </w:tc>
        <w:tc>
          <w:tcPr>
            <w:tcW w:w="1486" w:type="dxa"/>
          </w:tcPr>
          <w:p w14:paraId="3E33A619" w14:textId="7D13F547" w:rsidR="00747AD6" w:rsidRPr="00E414B6" w:rsidRDefault="00747AD6" w:rsidP="00F11E92">
            <w:pPr>
              <w:spacing w:after="0" w:line="240" w:lineRule="auto"/>
              <w:jc w:val="right"/>
              <w:rPr>
                <w:sz w:val="22"/>
              </w:rPr>
            </w:pPr>
            <w:r w:rsidRPr="00E414B6">
              <w:rPr>
                <w:sz w:val="22"/>
              </w:rPr>
              <w:t>21215.377</w:t>
            </w:r>
          </w:p>
        </w:tc>
        <w:tc>
          <w:tcPr>
            <w:tcW w:w="1297" w:type="dxa"/>
          </w:tcPr>
          <w:p w14:paraId="5E77E9FE" w14:textId="01752E71" w:rsidR="00747AD6" w:rsidRPr="00E414B6" w:rsidRDefault="00747AD6" w:rsidP="00F11E92">
            <w:pPr>
              <w:spacing w:after="0" w:line="240" w:lineRule="auto"/>
              <w:jc w:val="right"/>
              <w:rPr>
                <w:sz w:val="22"/>
              </w:rPr>
            </w:pPr>
            <w:r w:rsidRPr="00E414B6">
              <w:rPr>
                <w:sz w:val="22"/>
              </w:rPr>
              <w:t>0.006</w:t>
            </w:r>
          </w:p>
        </w:tc>
        <w:tc>
          <w:tcPr>
            <w:tcW w:w="1351" w:type="dxa"/>
            <w:tcBorders>
              <w:bottom w:val="single" w:sz="4" w:space="0" w:color="auto"/>
            </w:tcBorders>
          </w:tcPr>
          <w:p w14:paraId="3958981B" w14:textId="47B0B047" w:rsidR="00747AD6" w:rsidRPr="00E414B6" w:rsidRDefault="00747AD6" w:rsidP="00F11E92">
            <w:pPr>
              <w:spacing w:after="0" w:line="240" w:lineRule="auto"/>
              <w:jc w:val="right"/>
              <w:rPr>
                <w:sz w:val="22"/>
              </w:rPr>
            </w:pPr>
            <w:r w:rsidRPr="00E414B6">
              <w:rPr>
                <w:sz w:val="22"/>
              </w:rPr>
              <w:t>4.495</w:t>
            </w:r>
          </w:p>
        </w:tc>
        <w:tc>
          <w:tcPr>
            <w:tcW w:w="1218" w:type="dxa"/>
            <w:tcBorders>
              <w:top w:val="single" w:sz="4" w:space="0" w:color="auto"/>
              <w:left w:val="nil"/>
              <w:bottom w:val="single" w:sz="4" w:space="0" w:color="auto"/>
              <w:right w:val="single" w:sz="4" w:space="0" w:color="auto"/>
            </w:tcBorders>
            <w:shd w:val="clear" w:color="auto" w:fill="auto"/>
            <w:vAlign w:val="bottom"/>
          </w:tcPr>
          <w:p w14:paraId="16D00DB1" w14:textId="77051439" w:rsidR="00747AD6" w:rsidRPr="00E414B6" w:rsidRDefault="00747AD6" w:rsidP="00F11E92">
            <w:pPr>
              <w:spacing w:after="0" w:line="240" w:lineRule="auto"/>
              <w:jc w:val="right"/>
              <w:rPr>
                <w:sz w:val="22"/>
              </w:rPr>
            </w:pPr>
            <w:r w:rsidRPr="00E414B6">
              <w:rPr>
                <w:sz w:val="22"/>
              </w:rPr>
              <w:t>N/A</w:t>
            </w:r>
          </w:p>
        </w:tc>
      </w:tr>
      <w:tr w:rsidR="00F61F15" w:rsidRPr="00E414B6" w14:paraId="7C38F4EC" w14:textId="77777777" w:rsidTr="00E414B6">
        <w:tc>
          <w:tcPr>
            <w:tcW w:w="1838" w:type="dxa"/>
          </w:tcPr>
          <w:p w14:paraId="01634781" w14:textId="77777777" w:rsidR="00F61F15" w:rsidRPr="00E414B6" w:rsidRDefault="00F61F15" w:rsidP="00F61F15">
            <w:pPr>
              <w:spacing w:after="0" w:line="240" w:lineRule="auto"/>
              <w:rPr>
                <w:sz w:val="22"/>
              </w:rPr>
            </w:pPr>
            <w:r w:rsidRPr="00E414B6">
              <w:rPr>
                <w:sz w:val="22"/>
              </w:rPr>
              <w:t>Standard 2</w:t>
            </w:r>
          </w:p>
        </w:tc>
        <w:tc>
          <w:tcPr>
            <w:tcW w:w="1276" w:type="dxa"/>
          </w:tcPr>
          <w:p w14:paraId="58BAC4A7" w14:textId="0B22A3CE" w:rsidR="00F61F15" w:rsidRPr="00E414B6" w:rsidRDefault="00F61F15" w:rsidP="00F61F15">
            <w:pPr>
              <w:spacing w:after="0" w:line="240" w:lineRule="auto"/>
              <w:jc w:val="right"/>
              <w:rPr>
                <w:sz w:val="22"/>
              </w:rPr>
            </w:pPr>
            <w:r w:rsidRPr="00E414B6">
              <w:rPr>
                <w:sz w:val="22"/>
              </w:rPr>
              <w:t>10.3</w:t>
            </w:r>
          </w:p>
        </w:tc>
        <w:tc>
          <w:tcPr>
            <w:tcW w:w="1276" w:type="dxa"/>
          </w:tcPr>
          <w:p w14:paraId="10171BA1" w14:textId="041497BF" w:rsidR="00F61F15" w:rsidRPr="00E414B6" w:rsidRDefault="00F61F15" w:rsidP="00F61F15">
            <w:pPr>
              <w:spacing w:after="0" w:line="240" w:lineRule="auto"/>
              <w:jc w:val="right"/>
              <w:rPr>
                <w:sz w:val="22"/>
              </w:rPr>
            </w:pPr>
            <w:r w:rsidRPr="00E414B6">
              <w:rPr>
                <w:sz w:val="22"/>
              </w:rPr>
              <w:t>92.414</w:t>
            </w:r>
          </w:p>
        </w:tc>
        <w:tc>
          <w:tcPr>
            <w:tcW w:w="1486" w:type="dxa"/>
          </w:tcPr>
          <w:p w14:paraId="618BB013" w14:textId="01B5A320" w:rsidR="00F61F15" w:rsidRPr="00E414B6" w:rsidRDefault="00F61F15" w:rsidP="00F61F15">
            <w:pPr>
              <w:spacing w:after="0" w:line="240" w:lineRule="auto"/>
              <w:jc w:val="right"/>
              <w:rPr>
                <w:sz w:val="22"/>
              </w:rPr>
            </w:pPr>
            <w:r w:rsidRPr="00E414B6">
              <w:rPr>
                <w:sz w:val="22"/>
              </w:rPr>
              <w:t>14259.300</w:t>
            </w:r>
          </w:p>
        </w:tc>
        <w:tc>
          <w:tcPr>
            <w:tcW w:w="1297" w:type="dxa"/>
          </w:tcPr>
          <w:p w14:paraId="46EEB8C5" w14:textId="5AEB8296" w:rsidR="00F61F15" w:rsidRPr="00E414B6" w:rsidRDefault="00F61F15" w:rsidP="00F61F15">
            <w:pPr>
              <w:spacing w:after="0" w:line="240" w:lineRule="auto"/>
              <w:jc w:val="right"/>
              <w:rPr>
                <w:sz w:val="22"/>
              </w:rPr>
            </w:pPr>
            <w:r w:rsidRPr="00E414B6">
              <w:rPr>
                <w:sz w:val="22"/>
              </w:rPr>
              <w:t>0.006</w:t>
            </w:r>
          </w:p>
        </w:tc>
        <w:tc>
          <w:tcPr>
            <w:tcW w:w="1351" w:type="dxa"/>
            <w:tcBorders>
              <w:top w:val="single" w:sz="4" w:space="0" w:color="auto"/>
              <w:bottom w:val="single" w:sz="4" w:space="0" w:color="auto"/>
            </w:tcBorders>
          </w:tcPr>
          <w:p w14:paraId="4F333EAC" w14:textId="6067780C" w:rsidR="00F61F15" w:rsidRPr="00E414B6" w:rsidRDefault="00F61F15" w:rsidP="00F61F15">
            <w:pPr>
              <w:spacing w:after="0" w:line="240" w:lineRule="auto"/>
              <w:jc w:val="right"/>
              <w:rPr>
                <w:sz w:val="22"/>
              </w:rPr>
            </w:pPr>
            <w:r w:rsidRPr="00E414B6">
              <w:rPr>
                <w:sz w:val="22"/>
              </w:rPr>
              <w:t>6.731</w:t>
            </w:r>
          </w:p>
        </w:tc>
        <w:tc>
          <w:tcPr>
            <w:tcW w:w="1218" w:type="dxa"/>
            <w:tcBorders>
              <w:top w:val="single" w:sz="4" w:space="0" w:color="auto"/>
              <w:left w:val="nil"/>
              <w:bottom w:val="single" w:sz="4" w:space="0" w:color="auto"/>
              <w:right w:val="single" w:sz="4" w:space="0" w:color="auto"/>
            </w:tcBorders>
            <w:shd w:val="clear" w:color="auto" w:fill="auto"/>
            <w:vAlign w:val="bottom"/>
          </w:tcPr>
          <w:p w14:paraId="7BF835E8" w14:textId="57AA75D6" w:rsidR="00F61F15" w:rsidRPr="00E414B6" w:rsidRDefault="00F61F15" w:rsidP="00F61F15">
            <w:pPr>
              <w:spacing w:after="0" w:line="240" w:lineRule="auto"/>
              <w:jc w:val="right"/>
              <w:rPr>
                <w:sz w:val="22"/>
              </w:rPr>
            </w:pPr>
            <w:r w:rsidRPr="00E414B6">
              <w:rPr>
                <w:color w:val="000000"/>
                <w:sz w:val="22"/>
              </w:rPr>
              <w:t>-34.3</w:t>
            </w:r>
          </w:p>
        </w:tc>
      </w:tr>
      <w:tr w:rsidR="00F61F15" w:rsidRPr="00E414B6" w14:paraId="1FA59017" w14:textId="77777777" w:rsidTr="00E414B6">
        <w:tc>
          <w:tcPr>
            <w:tcW w:w="1838" w:type="dxa"/>
          </w:tcPr>
          <w:p w14:paraId="3018F473" w14:textId="51D18848" w:rsidR="00F61F15" w:rsidRPr="00E414B6" w:rsidRDefault="00F61F15" w:rsidP="00F61F15">
            <w:pPr>
              <w:spacing w:after="0" w:line="240" w:lineRule="auto"/>
              <w:rPr>
                <w:sz w:val="22"/>
              </w:rPr>
            </w:pPr>
            <w:r w:rsidRPr="00E414B6">
              <w:rPr>
                <w:sz w:val="22"/>
              </w:rPr>
              <w:t>Standard 2</w:t>
            </w:r>
          </w:p>
        </w:tc>
        <w:tc>
          <w:tcPr>
            <w:tcW w:w="1276" w:type="dxa"/>
          </w:tcPr>
          <w:p w14:paraId="4866BD36" w14:textId="77777777" w:rsidR="00F61F15" w:rsidRPr="00E414B6" w:rsidRDefault="00F61F15" w:rsidP="00F61F15">
            <w:pPr>
              <w:spacing w:after="0" w:line="240" w:lineRule="auto"/>
              <w:jc w:val="right"/>
              <w:rPr>
                <w:sz w:val="22"/>
              </w:rPr>
            </w:pPr>
            <w:r w:rsidRPr="00E414B6">
              <w:rPr>
                <w:sz w:val="22"/>
              </w:rPr>
              <w:t>20.5</w:t>
            </w:r>
          </w:p>
        </w:tc>
        <w:tc>
          <w:tcPr>
            <w:tcW w:w="1276" w:type="dxa"/>
          </w:tcPr>
          <w:p w14:paraId="2875ADDD" w14:textId="250E27CC" w:rsidR="00F61F15" w:rsidRPr="00E414B6" w:rsidRDefault="00F61F15" w:rsidP="00F61F15">
            <w:pPr>
              <w:spacing w:after="0" w:line="240" w:lineRule="auto"/>
              <w:jc w:val="right"/>
              <w:rPr>
                <w:sz w:val="22"/>
              </w:rPr>
            </w:pPr>
            <w:r w:rsidRPr="00E414B6">
              <w:rPr>
                <w:sz w:val="22"/>
              </w:rPr>
              <w:t>448.382</w:t>
            </w:r>
          </w:p>
        </w:tc>
        <w:tc>
          <w:tcPr>
            <w:tcW w:w="1486" w:type="dxa"/>
          </w:tcPr>
          <w:p w14:paraId="459BCAAE" w14:textId="303FBFB1" w:rsidR="00F61F15" w:rsidRPr="00E414B6" w:rsidRDefault="00F61F15" w:rsidP="00F61F15">
            <w:pPr>
              <w:spacing w:after="0" w:line="240" w:lineRule="auto"/>
              <w:jc w:val="right"/>
              <w:rPr>
                <w:sz w:val="22"/>
              </w:rPr>
            </w:pPr>
            <w:r w:rsidRPr="00E414B6">
              <w:rPr>
                <w:sz w:val="22"/>
              </w:rPr>
              <w:t>44639.230</w:t>
            </w:r>
          </w:p>
        </w:tc>
        <w:tc>
          <w:tcPr>
            <w:tcW w:w="1297" w:type="dxa"/>
          </w:tcPr>
          <w:p w14:paraId="04BB556C" w14:textId="17FD99B9" w:rsidR="00F61F15" w:rsidRPr="00E414B6" w:rsidRDefault="00F61F15" w:rsidP="00F61F15">
            <w:pPr>
              <w:spacing w:after="0" w:line="240" w:lineRule="auto"/>
              <w:jc w:val="right"/>
              <w:rPr>
                <w:sz w:val="22"/>
              </w:rPr>
            </w:pPr>
            <w:r w:rsidRPr="00E414B6">
              <w:rPr>
                <w:sz w:val="22"/>
              </w:rPr>
              <w:t>0.010</w:t>
            </w:r>
          </w:p>
        </w:tc>
        <w:tc>
          <w:tcPr>
            <w:tcW w:w="1351" w:type="dxa"/>
            <w:tcBorders>
              <w:top w:val="single" w:sz="4" w:space="0" w:color="auto"/>
              <w:bottom w:val="single" w:sz="4" w:space="0" w:color="auto"/>
            </w:tcBorders>
          </w:tcPr>
          <w:p w14:paraId="21C8CC67" w14:textId="7C75568C" w:rsidR="00F61F15" w:rsidRPr="00E414B6" w:rsidRDefault="00F61F15" w:rsidP="00F61F15">
            <w:pPr>
              <w:spacing w:after="0" w:line="240" w:lineRule="auto"/>
              <w:jc w:val="right"/>
              <w:rPr>
                <w:sz w:val="22"/>
              </w:rPr>
            </w:pPr>
            <w:r w:rsidRPr="00E414B6">
              <w:rPr>
                <w:sz w:val="22"/>
              </w:rPr>
              <w:t>21.725</w:t>
            </w:r>
          </w:p>
        </w:tc>
        <w:tc>
          <w:tcPr>
            <w:tcW w:w="1218" w:type="dxa"/>
            <w:tcBorders>
              <w:top w:val="single" w:sz="4" w:space="0" w:color="auto"/>
              <w:left w:val="nil"/>
              <w:bottom w:val="single" w:sz="4" w:space="0" w:color="auto"/>
              <w:right w:val="single" w:sz="4" w:space="0" w:color="auto"/>
            </w:tcBorders>
            <w:shd w:val="clear" w:color="auto" w:fill="auto"/>
            <w:vAlign w:val="bottom"/>
          </w:tcPr>
          <w:p w14:paraId="2F565FCA" w14:textId="6F850282" w:rsidR="00F61F15" w:rsidRPr="00E414B6" w:rsidRDefault="00F61F15" w:rsidP="00F61F15">
            <w:pPr>
              <w:spacing w:after="0" w:line="240" w:lineRule="auto"/>
              <w:jc w:val="right"/>
              <w:rPr>
                <w:sz w:val="22"/>
              </w:rPr>
            </w:pPr>
            <w:r w:rsidRPr="00E414B6">
              <w:rPr>
                <w:color w:val="000000"/>
                <w:sz w:val="22"/>
              </w:rPr>
              <w:t>6.0</w:t>
            </w:r>
          </w:p>
        </w:tc>
      </w:tr>
      <w:tr w:rsidR="00F61F15" w:rsidRPr="00E414B6" w14:paraId="5B15A732" w14:textId="77777777" w:rsidTr="00E414B6">
        <w:tc>
          <w:tcPr>
            <w:tcW w:w="1838" w:type="dxa"/>
          </w:tcPr>
          <w:p w14:paraId="2D9595AD" w14:textId="77777777" w:rsidR="00F61F15" w:rsidRPr="00E414B6" w:rsidRDefault="00F61F15" w:rsidP="00F61F15">
            <w:pPr>
              <w:spacing w:after="0" w:line="240" w:lineRule="auto"/>
              <w:rPr>
                <w:sz w:val="22"/>
              </w:rPr>
            </w:pPr>
            <w:r w:rsidRPr="00E414B6">
              <w:rPr>
                <w:sz w:val="22"/>
              </w:rPr>
              <w:t>Standard 2</w:t>
            </w:r>
          </w:p>
        </w:tc>
        <w:tc>
          <w:tcPr>
            <w:tcW w:w="1276" w:type="dxa"/>
          </w:tcPr>
          <w:p w14:paraId="5E9BE716" w14:textId="77777777" w:rsidR="00F61F15" w:rsidRPr="00E414B6" w:rsidRDefault="00F61F15" w:rsidP="00F61F15">
            <w:pPr>
              <w:spacing w:after="0" w:line="240" w:lineRule="auto"/>
              <w:jc w:val="right"/>
              <w:rPr>
                <w:sz w:val="22"/>
              </w:rPr>
            </w:pPr>
            <w:r w:rsidRPr="00E414B6">
              <w:rPr>
                <w:sz w:val="22"/>
              </w:rPr>
              <w:t>41</w:t>
            </w:r>
          </w:p>
        </w:tc>
        <w:tc>
          <w:tcPr>
            <w:tcW w:w="1276" w:type="dxa"/>
          </w:tcPr>
          <w:p w14:paraId="1DFD1DA5" w14:textId="2B19736F" w:rsidR="00F61F15" w:rsidRPr="00E414B6" w:rsidRDefault="00F61F15" w:rsidP="00F61F15">
            <w:pPr>
              <w:spacing w:after="0" w:line="240" w:lineRule="auto"/>
              <w:jc w:val="right"/>
              <w:rPr>
                <w:sz w:val="22"/>
              </w:rPr>
            </w:pPr>
            <w:r w:rsidRPr="00E414B6">
              <w:rPr>
                <w:sz w:val="22"/>
              </w:rPr>
              <w:t>588.114</w:t>
            </w:r>
          </w:p>
        </w:tc>
        <w:tc>
          <w:tcPr>
            <w:tcW w:w="1486" w:type="dxa"/>
          </w:tcPr>
          <w:p w14:paraId="126716F0" w14:textId="18A9C492" w:rsidR="00F61F15" w:rsidRPr="00E414B6" w:rsidRDefault="00F61F15" w:rsidP="00F61F15">
            <w:pPr>
              <w:spacing w:after="0" w:line="240" w:lineRule="auto"/>
              <w:jc w:val="right"/>
              <w:rPr>
                <w:sz w:val="22"/>
              </w:rPr>
            </w:pPr>
            <w:r w:rsidRPr="00E414B6">
              <w:rPr>
                <w:sz w:val="22"/>
              </w:rPr>
              <w:t>40746.570</w:t>
            </w:r>
          </w:p>
        </w:tc>
        <w:tc>
          <w:tcPr>
            <w:tcW w:w="1297" w:type="dxa"/>
          </w:tcPr>
          <w:p w14:paraId="17E7C06B" w14:textId="76FF10E4" w:rsidR="00F61F15" w:rsidRPr="00E414B6" w:rsidRDefault="00F61F15" w:rsidP="00F61F15">
            <w:pPr>
              <w:spacing w:after="0" w:line="240" w:lineRule="auto"/>
              <w:jc w:val="right"/>
              <w:rPr>
                <w:sz w:val="22"/>
              </w:rPr>
            </w:pPr>
            <w:r w:rsidRPr="00E414B6">
              <w:rPr>
                <w:sz w:val="22"/>
              </w:rPr>
              <w:t>0.014</w:t>
            </w:r>
          </w:p>
        </w:tc>
        <w:tc>
          <w:tcPr>
            <w:tcW w:w="1351" w:type="dxa"/>
            <w:tcBorders>
              <w:top w:val="single" w:sz="4" w:space="0" w:color="auto"/>
              <w:bottom w:val="single" w:sz="4" w:space="0" w:color="auto"/>
            </w:tcBorders>
          </w:tcPr>
          <w:p w14:paraId="30CD8A6F" w14:textId="3C86322B" w:rsidR="00F61F15" w:rsidRPr="00E414B6" w:rsidRDefault="00F61F15" w:rsidP="00F61F15">
            <w:pPr>
              <w:spacing w:after="0" w:line="240" w:lineRule="auto"/>
              <w:jc w:val="right"/>
              <w:rPr>
                <w:sz w:val="22"/>
              </w:rPr>
            </w:pPr>
            <w:r w:rsidRPr="00E414B6">
              <w:rPr>
                <w:sz w:val="22"/>
              </w:rPr>
              <w:t>40.190</w:t>
            </w:r>
          </w:p>
        </w:tc>
        <w:tc>
          <w:tcPr>
            <w:tcW w:w="1218" w:type="dxa"/>
            <w:tcBorders>
              <w:top w:val="single" w:sz="4" w:space="0" w:color="auto"/>
              <w:left w:val="nil"/>
              <w:bottom w:val="single" w:sz="4" w:space="0" w:color="auto"/>
              <w:right w:val="single" w:sz="4" w:space="0" w:color="auto"/>
            </w:tcBorders>
            <w:shd w:val="clear" w:color="auto" w:fill="auto"/>
            <w:vAlign w:val="bottom"/>
          </w:tcPr>
          <w:p w14:paraId="58449BB0" w14:textId="56124556" w:rsidR="00F61F15" w:rsidRPr="00E414B6" w:rsidRDefault="00F61F15" w:rsidP="00F61F15">
            <w:pPr>
              <w:spacing w:after="0" w:line="240" w:lineRule="auto"/>
              <w:jc w:val="right"/>
              <w:rPr>
                <w:sz w:val="22"/>
              </w:rPr>
            </w:pPr>
            <w:r w:rsidRPr="00E414B6">
              <w:rPr>
                <w:color w:val="000000"/>
                <w:sz w:val="22"/>
              </w:rPr>
              <w:t>-2.0</w:t>
            </w:r>
          </w:p>
        </w:tc>
      </w:tr>
      <w:tr w:rsidR="00F61F15" w:rsidRPr="00E414B6" w14:paraId="2B81237F" w14:textId="77777777" w:rsidTr="00E414B6">
        <w:tc>
          <w:tcPr>
            <w:tcW w:w="1838" w:type="dxa"/>
          </w:tcPr>
          <w:p w14:paraId="68BC1775" w14:textId="77777777" w:rsidR="00F61F15" w:rsidRPr="00E414B6" w:rsidRDefault="00F61F15" w:rsidP="00F61F15">
            <w:pPr>
              <w:spacing w:after="0" w:line="240" w:lineRule="auto"/>
              <w:rPr>
                <w:sz w:val="22"/>
              </w:rPr>
            </w:pPr>
            <w:r w:rsidRPr="00E414B6">
              <w:rPr>
                <w:sz w:val="22"/>
              </w:rPr>
              <w:t>Standard 2</w:t>
            </w:r>
          </w:p>
        </w:tc>
        <w:tc>
          <w:tcPr>
            <w:tcW w:w="1276" w:type="dxa"/>
          </w:tcPr>
          <w:p w14:paraId="12DCCBBB" w14:textId="77777777" w:rsidR="00F61F15" w:rsidRPr="00E414B6" w:rsidRDefault="00F61F15" w:rsidP="00F61F15">
            <w:pPr>
              <w:spacing w:after="0" w:line="240" w:lineRule="auto"/>
              <w:jc w:val="right"/>
              <w:rPr>
                <w:sz w:val="22"/>
              </w:rPr>
            </w:pPr>
            <w:r w:rsidRPr="00E414B6">
              <w:rPr>
                <w:sz w:val="22"/>
              </w:rPr>
              <w:t>82</w:t>
            </w:r>
          </w:p>
        </w:tc>
        <w:tc>
          <w:tcPr>
            <w:tcW w:w="1276" w:type="dxa"/>
          </w:tcPr>
          <w:p w14:paraId="3B8091D0" w14:textId="5E97863C" w:rsidR="00F61F15" w:rsidRPr="00E414B6" w:rsidRDefault="00F61F15" w:rsidP="00F61F15">
            <w:pPr>
              <w:spacing w:after="0" w:line="240" w:lineRule="auto"/>
              <w:jc w:val="right"/>
              <w:rPr>
                <w:sz w:val="22"/>
              </w:rPr>
            </w:pPr>
            <w:r w:rsidRPr="00E414B6">
              <w:rPr>
                <w:sz w:val="22"/>
              </w:rPr>
              <w:t>946.870</w:t>
            </w:r>
          </w:p>
        </w:tc>
        <w:tc>
          <w:tcPr>
            <w:tcW w:w="1486" w:type="dxa"/>
          </w:tcPr>
          <w:p w14:paraId="4E6699F9" w14:textId="43E6C24C" w:rsidR="00F61F15" w:rsidRPr="00E414B6" w:rsidRDefault="00F61F15" w:rsidP="00F61F15">
            <w:pPr>
              <w:spacing w:after="0" w:line="240" w:lineRule="auto"/>
              <w:jc w:val="right"/>
              <w:rPr>
                <w:sz w:val="22"/>
              </w:rPr>
            </w:pPr>
            <w:r w:rsidRPr="00E414B6">
              <w:rPr>
                <w:sz w:val="22"/>
              </w:rPr>
              <w:t>40865.203</w:t>
            </w:r>
          </w:p>
        </w:tc>
        <w:tc>
          <w:tcPr>
            <w:tcW w:w="1297" w:type="dxa"/>
          </w:tcPr>
          <w:p w14:paraId="512DD540" w14:textId="3237EDFE" w:rsidR="00F61F15" w:rsidRPr="00E414B6" w:rsidRDefault="00F61F15" w:rsidP="00F61F15">
            <w:pPr>
              <w:spacing w:after="0" w:line="240" w:lineRule="auto"/>
              <w:jc w:val="right"/>
              <w:rPr>
                <w:sz w:val="22"/>
              </w:rPr>
            </w:pPr>
            <w:r w:rsidRPr="00E414B6">
              <w:rPr>
                <w:sz w:val="22"/>
              </w:rPr>
              <w:t>0.023</w:t>
            </w:r>
          </w:p>
        </w:tc>
        <w:tc>
          <w:tcPr>
            <w:tcW w:w="1351" w:type="dxa"/>
            <w:tcBorders>
              <w:top w:val="single" w:sz="4" w:space="0" w:color="auto"/>
              <w:bottom w:val="single" w:sz="4" w:space="0" w:color="auto"/>
            </w:tcBorders>
          </w:tcPr>
          <w:p w14:paraId="665AD263" w14:textId="033F7876" w:rsidR="00F61F15" w:rsidRPr="00E414B6" w:rsidRDefault="00F61F15" w:rsidP="00F61F15">
            <w:pPr>
              <w:spacing w:after="0" w:line="240" w:lineRule="auto"/>
              <w:jc w:val="right"/>
              <w:rPr>
                <w:sz w:val="22"/>
              </w:rPr>
            </w:pPr>
            <w:r w:rsidRPr="00E414B6">
              <w:rPr>
                <w:sz w:val="22"/>
              </w:rPr>
              <w:t>76.951</w:t>
            </w:r>
          </w:p>
        </w:tc>
        <w:tc>
          <w:tcPr>
            <w:tcW w:w="1218" w:type="dxa"/>
            <w:tcBorders>
              <w:top w:val="single" w:sz="4" w:space="0" w:color="auto"/>
              <w:left w:val="nil"/>
              <w:bottom w:val="single" w:sz="4" w:space="0" w:color="auto"/>
              <w:right w:val="single" w:sz="4" w:space="0" w:color="auto"/>
            </w:tcBorders>
            <w:shd w:val="clear" w:color="auto" w:fill="auto"/>
            <w:vAlign w:val="bottom"/>
          </w:tcPr>
          <w:p w14:paraId="45460D83" w14:textId="0497899B" w:rsidR="00F61F15" w:rsidRPr="00E414B6" w:rsidRDefault="00F61F15" w:rsidP="00F61F15">
            <w:pPr>
              <w:spacing w:after="0" w:line="240" w:lineRule="auto"/>
              <w:jc w:val="right"/>
              <w:rPr>
                <w:sz w:val="22"/>
              </w:rPr>
            </w:pPr>
            <w:r w:rsidRPr="00E414B6">
              <w:rPr>
                <w:color w:val="000000"/>
                <w:sz w:val="22"/>
              </w:rPr>
              <w:t>-6.2</w:t>
            </w:r>
          </w:p>
        </w:tc>
      </w:tr>
      <w:tr w:rsidR="00F61F15" w:rsidRPr="00E414B6" w14:paraId="58C4AF4B" w14:textId="77777777" w:rsidTr="00E414B6">
        <w:tc>
          <w:tcPr>
            <w:tcW w:w="1838" w:type="dxa"/>
          </w:tcPr>
          <w:p w14:paraId="143B8EDD" w14:textId="77777777" w:rsidR="00F61F15" w:rsidRPr="00E414B6" w:rsidRDefault="00F61F15" w:rsidP="00F61F15">
            <w:pPr>
              <w:spacing w:after="0" w:line="240" w:lineRule="auto"/>
              <w:rPr>
                <w:sz w:val="22"/>
              </w:rPr>
            </w:pPr>
            <w:r w:rsidRPr="00E414B6">
              <w:rPr>
                <w:sz w:val="22"/>
              </w:rPr>
              <w:t>Standard 2</w:t>
            </w:r>
          </w:p>
        </w:tc>
        <w:tc>
          <w:tcPr>
            <w:tcW w:w="1276" w:type="dxa"/>
          </w:tcPr>
          <w:p w14:paraId="4BE471F3" w14:textId="77777777" w:rsidR="00F61F15" w:rsidRPr="00E414B6" w:rsidRDefault="00F61F15" w:rsidP="00F61F15">
            <w:pPr>
              <w:spacing w:after="0" w:line="240" w:lineRule="auto"/>
              <w:jc w:val="right"/>
              <w:rPr>
                <w:sz w:val="22"/>
              </w:rPr>
            </w:pPr>
            <w:r w:rsidRPr="00E414B6">
              <w:rPr>
                <w:sz w:val="22"/>
              </w:rPr>
              <w:t>164</w:t>
            </w:r>
          </w:p>
        </w:tc>
        <w:tc>
          <w:tcPr>
            <w:tcW w:w="1276" w:type="dxa"/>
          </w:tcPr>
          <w:p w14:paraId="15F463ED" w14:textId="76058B2D" w:rsidR="00F61F15" w:rsidRPr="00E414B6" w:rsidRDefault="00F61F15" w:rsidP="00F61F15">
            <w:pPr>
              <w:spacing w:after="0" w:line="240" w:lineRule="auto"/>
              <w:jc w:val="right"/>
              <w:rPr>
                <w:sz w:val="22"/>
              </w:rPr>
            </w:pPr>
            <w:r w:rsidRPr="00E414B6">
              <w:rPr>
                <w:sz w:val="22"/>
              </w:rPr>
              <w:t>1361.783</w:t>
            </w:r>
          </w:p>
        </w:tc>
        <w:tc>
          <w:tcPr>
            <w:tcW w:w="1486" w:type="dxa"/>
          </w:tcPr>
          <w:p w14:paraId="5BAA3D1C" w14:textId="06B8AC5D" w:rsidR="00F61F15" w:rsidRPr="00E414B6" w:rsidRDefault="00F61F15" w:rsidP="00F61F15">
            <w:pPr>
              <w:spacing w:after="0" w:line="240" w:lineRule="auto"/>
              <w:jc w:val="right"/>
              <w:rPr>
                <w:sz w:val="22"/>
              </w:rPr>
            </w:pPr>
            <w:r w:rsidRPr="00E414B6">
              <w:rPr>
                <w:sz w:val="22"/>
              </w:rPr>
              <w:t>36969.172</w:t>
            </w:r>
          </w:p>
        </w:tc>
        <w:tc>
          <w:tcPr>
            <w:tcW w:w="1297" w:type="dxa"/>
          </w:tcPr>
          <w:p w14:paraId="2CF735FD" w14:textId="26B20A28" w:rsidR="00F61F15" w:rsidRPr="00E414B6" w:rsidRDefault="00F61F15" w:rsidP="00F61F15">
            <w:pPr>
              <w:spacing w:after="0" w:line="240" w:lineRule="auto"/>
              <w:jc w:val="right"/>
              <w:rPr>
                <w:sz w:val="22"/>
              </w:rPr>
            </w:pPr>
            <w:r w:rsidRPr="00E414B6">
              <w:rPr>
                <w:sz w:val="22"/>
              </w:rPr>
              <w:t>0.037</w:t>
            </w:r>
          </w:p>
        </w:tc>
        <w:tc>
          <w:tcPr>
            <w:tcW w:w="1351" w:type="dxa"/>
            <w:tcBorders>
              <w:top w:val="single" w:sz="4" w:space="0" w:color="auto"/>
              <w:bottom w:val="single" w:sz="4" w:space="0" w:color="auto"/>
            </w:tcBorders>
          </w:tcPr>
          <w:p w14:paraId="22DEE415" w14:textId="686A7026" w:rsidR="00F61F15" w:rsidRPr="00E414B6" w:rsidRDefault="00F61F15" w:rsidP="00F61F15">
            <w:pPr>
              <w:spacing w:after="0" w:line="240" w:lineRule="auto"/>
              <w:jc w:val="right"/>
              <w:rPr>
                <w:sz w:val="22"/>
              </w:rPr>
            </w:pPr>
            <w:r w:rsidRPr="00E414B6">
              <w:rPr>
                <w:sz w:val="22"/>
              </w:rPr>
              <w:t>134.446</w:t>
            </w:r>
          </w:p>
        </w:tc>
        <w:tc>
          <w:tcPr>
            <w:tcW w:w="1218" w:type="dxa"/>
            <w:tcBorders>
              <w:top w:val="single" w:sz="4" w:space="0" w:color="auto"/>
              <w:left w:val="nil"/>
              <w:bottom w:val="single" w:sz="4" w:space="0" w:color="auto"/>
              <w:right w:val="single" w:sz="4" w:space="0" w:color="auto"/>
            </w:tcBorders>
            <w:shd w:val="clear" w:color="auto" w:fill="auto"/>
            <w:vAlign w:val="bottom"/>
          </w:tcPr>
          <w:p w14:paraId="5BE0C3CE" w14:textId="6E298D6C" w:rsidR="00F61F15" w:rsidRPr="00E414B6" w:rsidRDefault="00F61F15" w:rsidP="00F61F15">
            <w:pPr>
              <w:spacing w:after="0" w:line="240" w:lineRule="auto"/>
              <w:jc w:val="right"/>
              <w:rPr>
                <w:sz w:val="22"/>
              </w:rPr>
            </w:pPr>
            <w:r w:rsidRPr="00E414B6">
              <w:rPr>
                <w:color w:val="000000"/>
                <w:sz w:val="22"/>
              </w:rPr>
              <w:t>-18.0</w:t>
            </w:r>
          </w:p>
        </w:tc>
      </w:tr>
      <w:tr w:rsidR="00F61F15" w:rsidRPr="00E414B6" w14:paraId="646E6DF8" w14:textId="77777777" w:rsidTr="00E414B6">
        <w:tc>
          <w:tcPr>
            <w:tcW w:w="1838" w:type="dxa"/>
          </w:tcPr>
          <w:p w14:paraId="0C85BAF3" w14:textId="77777777" w:rsidR="00F61F15" w:rsidRPr="00E414B6" w:rsidRDefault="00F61F15" w:rsidP="00F61F15">
            <w:pPr>
              <w:spacing w:after="0" w:line="240" w:lineRule="auto"/>
              <w:rPr>
                <w:sz w:val="22"/>
              </w:rPr>
            </w:pPr>
            <w:r w:rsidRPr="00E414B6">
              <w:rPr>
                <w:sz w:val="22"/>
              </w:rPr>
              <w:t>Standard 3</w:t>
            </w:r>
          </w:p>
        </w:tc>
        <w:tc>
          <w:tcPr>
            <w:tcW w:w="1276" w:type="dxa"/>
          </w:tcPr>
          <w:p w14:paraId="0161A292" w14:textId="77777777" w:rsidR="00F61F15" w:rsidRPr="00E414B6" w:rsidRDefault="00F61F15" w:rsidP="00F61F15">
            <w:pPr>
              <w:spacing w:after="0" w:line="240" w:lineRule="auto"/>
              <w:jc w:val="right"/>
              <w:rPr>
                <w:sz w:val="22"/>
              </w:rPr>
            </w:pPr>
            <w:r w:rsidRPr="00E414B6">
              <w:rPr>
                <w:sz w:val="22"/>
              </w:rPr>
              <w:t>270</w:t>
            </w:r>
          </w:p>
        </w:tc>
        <w:tc>
          <w:tcPr>
            <w:tcW w:w="1276" w:type="dxa"/>
          </w:tcPr>
          <w:p w14:paraId="19A6678D" w14:textId="4DB94651" w:rsidR="00F61F15" w:rsidRPr="00E414B6" w:rsidRDefault="00F61F15" w:rsidP="00F61F15">
            <w:pPr>
              <w:spacing w:after="0" w:line="240" w:lineRule="auto"/>
              <w:jc w:val="right"/>
              <w:rPr>
                <w:sz w:val="22"/>
              </w:rPr>
            </w:pPr>
            <w:r w:rsidRPr="00E414B6">
              <w:rPr>
                <w:sz w:val="22"/>
              </w:rPr>
              <w:t>2702.190</w:t>
            </w:r>
          </w:p>
        </w:tc>
        <w:tc>
          <w:tcPr>
            <w:tcW w:w="1486" w:type="dxa"/>
          </w:tcPr>
          <w:p w14:paraId="1FDF3BA8" w14:textId="75B91B96" w:rsidR="00F61F15" w:rsidRPr="00E414B6" w:rsidRDefault="00F61F15" w:rsidP="00F61F15">
            <w:pPr>
              <w:spacing w:after="0" w:line="240" w:lineRule="auto"/>
              <w:jc w:val="right"/>
              <w:rPr>
                <w:sz w:val="22"/>
              </w:rPr>
            </w:pPr>
            <w:r w:rsidRPr="00E414B6">
              <w:rPr>
                <w:sz w:val="22"/>
              </w:rPr>
              <w:t>38707.172</w:t>
            </w:r>
          </w:p>
        </w:tc>
        <w:tc>
          <w:tcPr>
            <w:tcW w:w="1297" w:type="dxa"/>
          </w:tcPr>
          <w:p w14:paraId="52005A2F" w14:textId="173C750E" w:rsidR="00F61F15" w:rsidRPr="00E414B6" w:rsidRDefault="00F61F15" w:rsidP="00F61F15">
            <w:pPr>
              <w:spacing w:after="0" w:line="240" w:lineRule="auto"/>
              <w:jc w:val="right"/>
              <w:rPr>
                <w:sz w:val="22"/>
              </w:rPr>
            </w:pPr>
            <w:r w:rsidRPr="00E414B6">
              <w:rPr>
                <w:sz w:val="22"/>
              </w:rPr>
              <w:t>0.070</w:t>
            </w:r>
          </w:p>
        </w:tc>
        <w:tc>
          <w:tcPr>
            <w:tcW w:w="1351" w:type="dxa"/>
            <w:tcBorders>
              <w:top w:val="single" w:sz="4" w:space="0" w:color="auto"/>
              <w:bottom w:val="single" w:sz="4" w:space="0" w:color="auto"/>
            </w:tcBorders>
          </w:tcPr>
          <w:p w14:paraId="72909D77" w14:textId="565D5604" w:rsidR="00F61F15" w:rsidRPr="00E414B6" w:rsidRDefault="00F61F15" w:rsidP="00F61F15">
            <w:pPr>
              <w:spacing w:after="0" w:line="240" w:lineRule="auto"/>
              <w:jc w:val="right"/>
              <w:rPr>
                <w:sz w:val="22"/>
              </w:rPr>
            </w:pPr>
            <w:r w:rsidRPr="00E414B6">
              <w:rPr>
                <w:sz w:val="22"/>
              </w:rPr>
              <w:t>273.187</w:t>
            </w:r>
          </w:p>
        </w:tc>
        <w:tc>
          <w:tcPr>
            <w:tcW w:w="1218" w:type="dxa"/>
            <w:tcBorders>
              <w:top w:val="single" w:sz="4" w:space="0" w:color="auto"/>
              <w:left w:val="nil"/>
              <w:bottom w:val="single" w:sz="4" w:space="0" w:color="auto"/>
              <w:right w:val="single" w:sz="4" w:space="0" w:color="auto"/>
            </w:tcBorders>
            <w:shd w:val="clear" w:color="auto" w:fill="auto"/>
            <w:vAlign w:val="bottom"/>
          </w:tcPr>
          <w:p w14:paraId="30F5E567" w14:textId="63231FB2" w:rsidR="00F61F15" w:rsidRPr="00E414B6" w:rsidRDefault="00F61F15" w:rsidP="00F61F15">
            <w:pPr>
              <w:spacing w:after="0" w:line="240" w:lineRule="auto"/>
              <w:jc w:val="right"/>
              <w:rPr>
                <w:sz w:val="22"/>
              </w:rPr>
            </w:pPr>
            <w:r w:rsidRPr="00E414B6">
              <w:rPr>
                <w:color w:val="000000"/>
                <w:sz w:val="22"/>
              </w:rPr>
              <w:t>1.2</w:t>
            </w:r>
          </w:p>
        </w:tc>
      </w:tr>
      <w:tr w:rsidR="00F61F15" w:rsidRPr="00E414B6" w14:paraId="68C8CDE2" w14:textId="77777777" w:rsidTr="00E414B6">
        <w:tc>
          <w:tcPr>
            <w:tcW w:w="1838" w:type="dxa"/>
          </w:tcPr>
          <w:p w14:paraId="7B7D9CDB" w14:textId="77777777" w:rsidR="00F61F15" w:rsidRPr="00E414B6" w:rsidRDefault="00F61F15" w:rsidP="00F61F15">
            <w:pPr>
              <w:spacing w:after="0" w:line="240" w:lineRule="auto"/>
              <w:rPr>
                <w:sz w:val="22"/>
              </w:rPr>
            </w:pPr>
            <w:r w:rsidRPr="00E414B6">
              <w:rPr>
                <w:sz w:val="22"/>
              </w:rPr>
              <w:t>Standard 4</w:t>
            </w:r>
          </w:p>
        </w:tc>
        <w:tc>
          <w:tcPr>
            <w:tcW w:w="1276" w:type="dxa"/>
          </w:tcPr>
          <w:p w14:paraId="1CF76EA1" w14:textId="77777777" w:rsidR="00F61F15" w:rsidRPr="00E414B6" w:rsidRDefault="00F61F15" w:rsidP="00F61F15">
            <w:pPr>
              <w:spacing w:after="0" w:line="240" w:lineRule="auto"/>
              <w:jc w:val="right"/>
              <w:rPr>
                <w:sz w:val="22"/>
              </w:rPr>
            </w:pPr>
            <w:r w:rsidRPr="00E414B6">
              <w:rPr>
                <w:sz w:val="22"/>
              </w:rPr>
              <w:t>666</w:t>
            </w:r>
          </w:p>
        </w:tc>
        <w:tc>
          <w:tcPr>
            <w:tcW w:w="1276" w:type="dxa"/>
          </w:tcPr>
          <w:p w14:paraId="5B5BCDB6" w14:textId="57CB6CC3" w:rsidR="00F61F15" w:rsidRPr="00E414B6" w:rsidRDefault="00F61F15" w:rsidP="00F61F15">
            <w:pPr>
              <w:spacing w:after="0" w:line="240" w:lineRule="auto"/>
              <w:jc w:val="right"/>
              <w:rPr>
                <w:sz w:val="22"/>
              </w:rPr>
            </w:pPr>
            <w:r w:rsidRPr="00E414B6">
              <w:rPr>
                <w:sz w:val="22"/>
              </w:rPr>
              <w:t>5776.014</w:t>
            </w:r>
          </w:p>
        </w:tc>
        <w:tc>
          <w:tcPr>
            <w:tcW w:w="1486" w:type="dxa"/>
          </w:tcPr>
          <w:p w14:paraId="6BEF93EF" w14:textId="59644559" w:rsidR="00F61F15" w:rsidRPr="00E414B6" w:rsidRDefault="00F61F15" w:rsidP="00F61F15">
            <w:pPr>
              <w:spacing w:after="0" w:line="240" w:lineRule="auto"/>
              <w:jc w:val="right"/>
              <w:rPr>
                <w:sz w:val="22"/>
              </w:rPr>
            </w:pPr>
            <w:r w:rsidRPr="00E414B6">
              <w:rPr>
                <w:sz w:val="22"/>
              </w:rPr>
              <w:t>36726.188</w:t>
            </w:r>
          </w:p>
        </w:tc>
        <w:tc>
          <w:tcPr>
            <w:tcW w:w="1297" w:type="dxa"/>
          </w:tcPr>
          <w:p w14:paraId="610B2957" w14:textId="0563495F" w:rsidR="00F61F15" w:rsidRPr="00E414B6" w:rsidRDefault="00F61F15" w:rsidP="00F61F15">
            <w:pPr>
              <w:spacing w:after="0" w:line="240" w:lineRule="auto"/>
              <w:jc w:val="right"/>
              <w:rPr>
                <w:sz w:val="22"/>
              </w:rPr>
            </w:pPr>
            <w:r w:rsidRPr="00E414B6">
              <w:rPr>
                <w:sz w:val="22"/>
              </w:rPr>
              <w:t>0.157</w:t>
            </w:r>
          </w:p>
        </w:tc>
        <w:tc>
          <w:tcPr>
            <w:tcW w:w="1351" w:type="dxa"/>
            <w:tcBorders>
              <w:top w:val="single" w:sz="4" w:space="0" w:color="auto"/>
              <w:bottom w:val="single" w:sz="4" w:space="0" w:color="auto"/>
            </w:tcBorders>
          </w:tcPr>
          <w:p w14:paraId="043DCFA4" w14:textId="55B9CD17" w:rsidR="00F61F15" w:rsidRPr="00E414B6" w:rsidRDefault="00F61F15" w:rsidP="00F61F15">
            <w:pPr>
              <w:spacing w:after="0" w:line="240" w:lineRule="auto"/>
              <w:jc w:val="right"/>
              <w:rPr>
                <w:sz w:val="22"/>
              </w:rPr>
            </w:pPr>
            <w:r w:rsidRPr="00E414B6">
              <w:rPr>
                <w:sz w:val="22"/>
              </w:rPr>
              <w:t>641.173</w:t>
            </w:r>
          </w:p>
        </w:tc>
        <w:tc>
          <w:tcPr>
            <w:tcW w:w="1218" w:type="dxa"/>
            <w:tcBorders>
              <w:top w:val="single" w:sz="4" w:space="0" w:color="auto"/>
              <w:left w:val="nil"/>
              <w:bottom w:val="single" w:sz="4" w:space="0" w:color="auto"/>
              <w:right w:val="single" w:sz="4" w:space="0" w:color="auto"/>
            </w:tcBorders>
            <w:shd w:val="clear" w:color="auto" w:fill="auto"/>
            <w:vAlign w:val="bottom"/>
          </w:tcPr>
          <w:p w14:paraId="525382AB" w14:textId="5C56DEE6" w:rsidR="00F61F15" w:rsidRPr="00E414B6" w:rsidRDefault="00F61F15" w:rsidP="00F61F15">
            <w:pPr>
              <w:spacing w:after="0" w:line="240" w:lineRule="auto"/>
              <w:jc w:val="right"/>
              <w:rPr>
                <w:sz w:val="22"/>
              </w:rPr>
            </w:pPr>
            <w:r w:rsidRPr="00E414B6">
              <w:rPr>
                <w:color w:val="000000"/>
                <w:sz w:val="22"/>
              </w:rPr>
              <w:t>-3.7</w:t>
            </w:r>
          </w:p>
        </w:tc>
      </w:tr>
      <w:tr w:rsidR="00F61F15" w:rsidRPr="00E414B6" w14:paraId="31756563" w14:textId="77777777" w:rsidTr="00E414B6">
        <w:tc>
          <w:tcPr>
            <w:tcW w:w="1838" w:type="dxa"/>
          </w:tcPr>
          <w:p w14:paraId="7A8F494A" w14:textId="77777777" w:rsidR="00F61F15" w:rsidRPr="00E414B6" w:rsidRDefault="00F61F15" w:rsidP="00F61F15">
            <w:pPr>
              <w:spacing w:after="0" w:line="240" w:lineRule="auto"/>
              <w:rPr>
                <w:sz w:val="22"/>
              </w:rPr>
            </w:pPr>
            <w:r w:rsidRPr="00E414B6">
              <w:rPr>
                <w:sz w:val="22"/>
              </w:rPr>
              <w:t>Standard 5</w:t>
            </w:r>
          </w:p>
        </w:tc>
        <w:tc>
          <w:tcPr>
            <w:tcW w:w="1276" w:type="dxa"/>
          </w:tcPr>
          <w:p w14:paraId="65FB9531" w14:textId="77777777" w:rsidR="00F61F15" w:rsidRPr="00E414B6" w:rsidRDefault="00F61F15" w:rsidP="00F61F15">
            <w:pPr>
              <w:spacing w:after="0" w:line="240" w:lineRule="auto"/>
              <w:jc w:val="right"/>
              <w:rPr>
                <w:sz w:val="22"/>
              </w:rPr>
            </w:pPr>
            <w:r w:rsidRPr="00E414B6">
              <w:rPr>
                <w:sz w:val="22"/>
              </w:rPr>
              <w:t>1841</w:t>
            </w:r>
          </w:p>
        </w:tc>
        <w:tc>
          <w:tcPr>
            <w:tcW w:w="1276" w:type="dxa"/>
          </w:tcPr>
          <w:p w14:paraId="7F9755A2" w14:textId="32185ECA" w:rsidR="00F61F15" w:rsidRPr="00E414B6" w:rsidRDefault="00F61F15" w:rsidP="00F61F15">
            <w:pPr>
              <w:spacing w:after="0" w:line="240" w:lineRule="auto"/>
              <w:jc w:val="right"/>
              <w:rPr>
                <w:sz w:val="22"/>
              </w:rPr>
            </w:pPr>
            <w:r w:rsidRPr="00E414B6">
              <w:rPr>
                <w:sz w:val="22"/>
              </w:rPr>
              <w:t>15805.411</w:t>
            </w:r>
          </w:p>
        </w:tc>
        <w:tc>
          <w:tcPr>
            <w:tcW w:w="1486" w:type="dxa"/>
          </w:tcPr>
          <w:p w14:paraId="6BBD2A13" w14:textId="76C54AE9" w:rsidR="00F61F15" w:rsidRPr="00E414B6" w:rsidRDefault="00F61F15" w:rsidP="00F61F15">
            <w:pPr>
              <w:spacing w:after="0" w:line="240" w:lineRule="auto"/>
              <w:jc w:val="right"/>
              <w:rPr>
                <w:sz w:val="22"/>
              </w:rPr>
            </w:pPr>
            <w:r w:rsidRPr="00E414B6">
              <w:rPr>
                <w:sz w:val="22"/>
              </w:rPr>
              <w:t>34705.230</w:t>
            </w:r>
          </w:p>
        </w:tc>
        <w:tc>
          <w:tcPr>
            <w:tcW w:w="1297" w:type="dxa"/>
          </w:tcPr>
          <w:p w14:paraId="53040F6A" w14:textId="4D02663A" w:rsidR="00F61F15" w:rsidRPr="00E414B6" w:rsidRDefault="00F61F15" w:rsidP="00F61F15">
            <w:pPr>
              <w:spacing w:after="0" w:line="240" w:lineRule="auto"/>
              <w:jc w:val="right"/>
              <w:rPr>
                <w:sz w:val="22"/>
              </w:rPr>
            </w:pPr>
            <w:r w:rsidRPr="00E414B6">
              <w:rPr>
                <w:sz w:val="22"/>
              </w:rPr>
              <w:t>0.455</w:t>
            </w:r>
          </w:p>
        </w:tc>
        <w:tc>
          <w:tcPr>
            <w:tcW w:w="1351" w:type="dxa"/>
            <w:tcBorders>
              <w:top w:val="single" w:sz="4" w:space="0" w:color="auto"/>
              <w:bottom w:val="single" w:sz="4" w:space="0" w:color="auto"/>
            </w:tcBorders>
          </w:tcPr>
          <w:p w14:paraId="5DD040BB" w14:textId="53FDCBF0" w:rsidR="00F61F15" w:rsidRPr="00E414B6" w:rsidRDefault="00F61F15" w:rsidP="00F61F15">
            <w:pPr>
              <w:spacing w:after="0" w:line="240" w:lineRule="auto"/>
              <w:jc w:val="right"/>
              <w:rPr>
                <w:sz w:val="22"/>
              </w:rPr>
            </w:pPr>
            <w:r w:rsidRPr="00E414B6">
              <w:rPr>
                <w:sz w:val="22"/>
              </w:rPr>
              <w:t>1895.598</w:t>
            </w:r>
          </w:p>
        </w:tc>
        <w:tc>
          <w:tcPr>
            <w:tcW w:w="1218" w:type="dxa"/>
            <w:tcBorders>
              <w:top w:val="single" w:sz="4" w:space="0" w:color="auto"/>
              <w:left w:val="nil"/>
              <w:bottom w:val="single" w:sz="4" w:space="0" w:color="auto"/>
              <w:right w:val="single" w:sz="4" w:space="0" w:color="auto"/>
            </w:tcBorders>
            <w:shd w:val="clear" w:color="auto" w:fill="auto"/>
            <w:vAlign w:val="bottom"/>
          </w:tcPr>
          <w:p w14:paraId="19501D01" w14:textId="1E748AAB" w:rsidR="00F61F15" w:rsidRPr="00E414B6" w:rsidRDefault="00F61F15" w:rsidP="00F61F15">
            <w:pPr>
              <w:spacing w:after="0" w:line="240" w:lineRule="auto"/>
              <w:jc w:val="right"/>
              <w:rPr>
                <w:sz w:val="22"/>
              </w:rPr>
            </w:pPr>
            <w:r w:rsidRPr="00E414B6">
              <w:rPr>
                <w:color w:val="000000"/>
                <w:sz w:val="22"/>
              </w:rPr>
              <w:t>3.0</w:t>
            </w:r>
          </w:p>
        </w:tc>
      </w:tr>
      <w:tr w:rsidR="00F61F15" w:rsidRPr="00E414B6" w14:paraId="08AC453F" w14:textId="77777777" w:rsidTr="00E414B6">
        <w:tc>
          <w:tcPr>
            <w:tcW w:w="1838" w:type="dxa"/>
          </w:tcPr>
          <w:p w14:paraId="7FBF5F60" w14:textId="77777777" w:rsidR="00F61F15" w:rsidRPr="00E414B6" w:rsidRDefault="00F61F15" w:rsidP="00F61F15">
            <w:pPr>
              <w:spacing w:after="0" w:line="240" w:lineRule="auto"/>
              <w:rPr>
                <w:sz w:val="22"/>
              </w:rPr>
            </w:pPr>
            <w:r w:rsidRPr="00E414B6">
              <w:rPr>
                <w:sz w:val="22"/>
              </w:rPr>
              <w:t>QC A</w:t>
            </w:r>
          </w:p>
        </w:tc>
        <w:tc>
          <w:tcPr>
            <w:tcW w:w="1276" w:type="dxa"/>
          </w:tcPr>
          <w:p w14:paraId="6BBAF2F6" w14:textId="77777777" w:rsidR="00F61F15" w:rsidRPr="00E414B6" w:rsidRDefault="00F61F15" w:rsidP="00F61F15">
            <w:pPr>
              <w:spacing w:after="0" w:line="240" w:lineRule="auto"/>
              <w:jc w:val="right"/>
              <w:rPr>
                <w:sz w:val="22"/>
              </w:rPr>
            </w:pPr>
            <w:r w:rsidRPr="00E414B6">
              <w:rPr>
                <w:sz w:val="22"/>
              </w:rPr>
              <w:t>346</w:t>
            </w:r>
          </w:p>
        </w:tc>
        <w:tc>
          <w:tcPr>
            <w:tcW w:w="1276" w:type="dxa"/>
          </w:tcPr>
          <w:p w14:paraId="7E07C8C4" w14:textId="6BF93F13" w:rsidR="00F61F15" w:rsidRPr="00E414B6" w:rsidRDefault="00F61F15" w:rsidP="00F61F15">
            <w:pPr>
              <w:spacing w:after="0" w:line="240" w:lineRule="auto"/>
              <w:jc w:val="right"/>
              <w:rPr>
                <w:sz w:val="22"/>
              </w:rPr>
            </w:pPr>
            <w:r w:rsidRPr="00E414B6">
              <w:rPr>
                <w:sz w:val="22"/>
              </w:rPr>
              <w:t>3805.365</w:t>
            </w:r>
          </w:p>
        </w:tc>
        <w:tc>
          <w:tcPr>
            <w:tcW w:w="1486" w:type="dxa"/>
          </w:tcPr>
          <w:p w14:paraId="0BADFBB8" w14:textId="09D7B5D9" w:rsidR="00F61F15" w:rsidRPr="00E414B6" w:rsidRDefault="00F61F15" w:rsidP="00F61F15">
            <w:pPr>
              <w:spacing w:after="0" w:line="240" w:lineRule="auto"/>
              <w:jc w:val="right"/>
              <w:rPr>
                <w:sz w:val="22"/>
              </w:rPr>
            </w:pPr>
            <w:r w:rsidRPr="00E414B6">
              <w:rPr>
                <w:sz w:val="22"/>
              </w:rPr>
              <w:t>41800.828</w:t>
            </w:r>
          </w:p>
        </w:tc>
        <w:tc>
          <w:tcPr>
            <w:tcW w:w="1297" w:type="dxa"/>
          </w:tcPr>
          <w:p w14:paraId="2C9E86B4" w14:textId="7018990E" w:rsidR="00F61F15" w:rsidRPr="00E414B6" w:rsidRDefault="00F61F15" w:rsidP="00F61F15">
            <w:pPr>
              <w:spacing w:after="0" w:line="240" w:lineRule="auto"/>
              <w:jc w:val="right"/>
              <w:rPr>
                <w:sz w:val="22"/>
              </w:rPr>
            </w:pPr>
            <w:r w:rsidRPr="00E414B6">
              <w:rPr>
                <w:sz w:val="22"/>
              </w:rPr>
              <w:t>0.091</w:t>
            </w:r>
          </w:p>
        </w:tc>
        <w:tc>
          <w:tcPr>
            <w:tcW w:w="1351" w:type="dxa"/>
            <w:tcBorders>
              <w:top w:val="single" w:sz="4" w:space="0" w:color="auto"/>
              <w:bottom w:val="single" w:sz="4" w:space="0" w:color="auto"/>
            </w:tcBorders>
          </w:tcPr>
          <w:p w14:paraId="58A27E75" w14:textId="4A859532" w:rsidR="00F61F15" w:rsidRPr="00E414B6" w:rsidRDefault="00F61F15" w:rsidP="00F61F15">
            <w:pPr>
              <w:spacing w:after="0" w:line="240" w:lineRule="auto"/>
              <w:jc w:val="right"/>
              <w:rPr>
                <w:sz w:val="22"/>
              </w:rPr>
            </w:pPr>
            <w:r w:rsidRPr="00E414B6">
              <w:rPr>
                <w:sz w:val="22"/>
              </w:rPr>
              <w:t>362.487</w:t>
            </w:r>
          </w:p>
        </w:tc>
        <w:tc>
          <w:tcPr>
            <w:tcW w:w="1218" w:type="dxa"/>
            <w:tcBorders>
              <w:top w:val="single" w:sz="4" w:space="0" w:color="auto"/>
              <w:left w:val="nil"/>
              <w:bottom w:val="single" w:sz="4" w:space="0" w:color="auto"/>
              <w:right w:val="single" w:sz="4" w:space="0" w:color="auto"/>
            </w:tcBorders>
            <w:shd w:val="clear" w:color="auto" w:fill="auto"/>
            <w:vAlign w:val="bottom"/>
          </w:tcPr>
          <w:p w14:paraId="6CDA2AE3" w14:textId="15B84DB4" w:rsidR="00F61F15" w:rsidRPr="00E414B6" w:rsidRDefault="00F61F15" w:rsidP="00F61F15">
            <w:pPr>
              <w:spacing w:after="0" w:line="240" w:lineRule="auto"/>
              <w:jc w:val="right"/>
              <w:rPr>
                <w:sz w:val="22"/>
              </w:rPr>
            </w:pPr>
            <w:r w:rsidRPr="00E414B6">
              <w:rPr>
                <w:color w:val="000000"/>
                <w:sz w:val="22"/>
              </w:rPr>
              <w:t>4.8</w:t>
            </w:r>
          </w:p>
        </w:tc>
      </w:tr>
      <w:tr w:rsidR="00F61F15" w:rsidRPr="00E414B6" w14:paraId="35972F8D" w14:textId="77777777" w:rsidTr="00E414B6">
        <w:tc>
          <w:tcPr>
            <w:tcW w:w="1838" w:type="dxa"/>
          </w:tcPr>
          <w:p w14:paraId="53E94240" w14:textId="77777777" w:rsidR="00F61F15" w:rsidRPr="00E414B6" w:rsidRDefault="00F61F15" w:rsidP="00F61F15">
            <w:pPr>
              <w:spacing w:after="0" w:line="240" w:lineRule="auto"/>
              <w:rPr>
                <w:sz w:val="22"/>
              </w:rPr>
            </w:pPr>
            <w:r w:rsidRPr="00E414B6">
              <w:rPr>
                <w:sz w:val="22"/>
              </w:rPr>
              <w:t>QC B</w:t>
            </w:r>
          </w:p>
        </w:tc>
        <w:tc>
          <w:tcPr>
            <w:tcW w:w="1276" w:type="dxa"/>
          </w:tcPr>
          <w:p w14:paraId="369F6C37" w14:textId="77777777" w:rsidR="00F61F15" w:rsidRPr="00E414B6" w:rsidRDefault="00F61F15" w:rsidP="00F61F15">
            <w:pPr>
              <w:spacing w:after="0" w:line="240" w:lineRule="auto"/>
              <w:jc w:val="right"/>
              <w:rPr>
                <w:sz w:val="22"/>
              </w:rPr>
            </w:pPr>
            <w:r w:rsidRPr="00E414B6">
              <w:rPr>
                <w:sz w:val="22"/>
              </w:rPr>
              <w:t>857</w:t>
            </w:r>
          </w:p>
        </w:tc>
        <w:tc>
          <w:tcPr>
            <w:tcW w:w="1276" w:type="dxa"/>
          </w:tcPr>
          <w:p w14:paraId="1D074117" w14:textId="53F5B7FC" w:rsidR="00F61F15" w:rsidRPr="00E414B6" w:rsidRDefault="00F61F15" w:rsidP="00F61F15">
            <w:pPr>
              <w:spacing w:after="0" w:line="240" w:lineRule="auto"/>
              <w:jc w:val="right"/>
              <w:rPr>
                <w:sz w:val="22"/>
              </w:rPr>
            </w:pPr>
            <w:r w:rsidRPr="00E414B6">
              <w:rPr>
                <w:sz w:val="22"/>
              </w:rPr>
              <w:t>8393.395</w:t>
            </w:r>
          </w:p>
        </w:tc>
        <w:tc>
          <w:tcPr>
            <w:tcW w:w="1486" w:type="dxa"/>
          </w:tcPr>
          <w:p w14:paraId="3A58D14B" w14:textId="36F69BD2" w:rsidR="00F61F15" w:rsidRPr="00E414B6" w:rsidRDefault="00F61F15" w:rsidP="00F61F15">
            <w:pPr>
              <w:spacing w:after="0" w:line="240" w:lineRule="auto"/>
              <w:jc w:val="right"/>
              <w:rPr>
                <w:sz w:val="22"/>
              </w:rPr>
            </w:pPr>
            <w:r w:rsidRPr="00E414B6">
              <w:rPr>
                <w:sz w:val="22"/>
              </w:rPr>
              <w:t>39094.496</w:t>
            </w:r>
          </w:p>
        </w:tc>
        <w:tc>
          <w:tcPr>
            <w:tcW w:w="1297" w:type="dxa"/>
          </w:tcPr>
          <w:p w14:paraId="7C61FE16" w14:textId="7AB4B40E" w:rsidR="00F61F15" w:rsidRPr="00E414B6" w:rsidRDefault="00F61F15" w:rsidP="00F61F15">
            <w:pPr>
              <w:spacing w:after="0" w:line="240" w:lineRule="auto"/>
              <w:jc w:val="right"/>
              <w:rPr>
                <w:sz w:val="22"/>
              </w:rPr>
            </w:pPr>
            <w:r w:rsidRPr="00E414B6">
              <w:rPr>
                <w:sz w:val="22"/>
              </w:rPr>
              <w:t>0.215</w:t>
            </w:r>
          </w:p>
        </w:tc>
        <w:tc>
          <w:tcPr>
            <w:tcW w:w="1351" w:type="dxa"/>
            <w:tcBorders>
              <w:top w:val="single" w:sz="4" w:space="0" w:color="auto"/>
              <w:bottom w:val="single" w:sz="4" w:space="0" w:color="auto"/>
            </w:tcBorders>
          </w:tcPr>
          <w:p w14:paraId="565D9C02" w14:textId="01B9854C" w:rsidR="00F61F15" w:rsidRPr="00E414B6" w:rsidRDefault="00F61F15" w:rsidP="00F61F15">
            <w:pPr>
              <w:spacing w:after="0" w:line="240" w:lineRule="auto"/>
              <w:jc w:val="right"/>
              <w:rPr>
                <w:sz w:val="22"/>
              </w:rPr>
            </w:pPr>
            <w:r w:rsidRPr="00E414B6">
              <w:rPr>
                <w:sz w:val="22"/>
              </w:rPr>
              <w:t>882.774</w:t>
            </w:r>
          </w:p>
        </w:tc>
        <w:tc>
          <w:tcPr>
            <w:tcW w:w="1218" w:type="dxa"/>
            <w:tcBorders>
              <w:top w:val="single" w:sz="4" w:space="0" w:color="auto"/>
              <w:left w:val="nil"/>
              <w:bottom w:val="single" w:sz="4" w:space="0" w:color="auto"/>
              <w:right w:val="single" w:sz="4" w:space="0" w:color="auto"/>
            </w:tcBorders>
            <w:shd w:val="clear" w:color="auto" w:fill="auto"/>
            <w:vAlign w:val="bottom"/>
          </w:tcPr>
          <w:p w14:paraId="6036E90B" w14:textId="3DCCC624" w:rsidR="00F61F15" w:rsidRPr="00E414B6" w:rsidRDefault="00F61F15" w:rsidP="00F61F15">
            <w:pPr>
              <w:spacing w:after="0" w:line="240" w:lineRule="auto"/>
              <w:jc w:val="right"/>
              <w:rPr>
                <w:sz w:val="22"/>
              </w:rPr>
            </w:pPr>
            <w:r w:rsidRPr="00E414B6">
              <w:rPr>
                <w:color w:val="000000"/>
                <w:sz w:val="22"/>
              </w:rPr>
              <w:t>3.0</w:t>
            </w:r>
          </w:p>
        </w:tc>
      </w:tr>
      <w:tr w:rsidR="00F61F15" w:rsidRPr="00E414B6" w14:paraId="6BBE45FD" w14:textId="77777777" w:rsidTr="00E414B6">
        <w:tc>
          <w:tcPr>
            <w:tcW w:w="1838" w:type="dxa"/>
          </w:tcPr>
          <w:p w14:paraId="040804ED" w14:textId="77777777" w:rsidR="00F61F15" w:rsidRPr="00E414B6" w:rsidRDefault="00F61F15" w:rsidP="00F61F15">
            <w:pPr>
              <w:spacing w:after="0" w:line="240" w:lineRule="auto"/>
              <w:rPr>
                <w:sz w:val="22"/>
              </w:rPr>
            </w:pPr>
            <w:r w:rsidRPr="00E414B6">
              <w:rPr>
                <w:sz w:val="22"/>
              </w:rPr>
              <w:t>QC C</w:t>
            </w:r>
          </w:p>
        </w:tc>
        <w:tc>
          <w:tcPr>
            <w:tcW w:w="1276" w:type="dxa"/>
          </w:tcPr>
          <w:p w14:paraId="42B19D43" w14:textId="77777777" w:rsidR="00F61F15" w:rsidRPr="00E414B6" w:rsidRDefault="00F61F15" w:rsidP="00F61F15">
            <w:pPr>
              <w:spacing w:after="0" w:line="240" w:lineRule="auto"/>
              <w:jc w:val="right"/>
              <w:rPr>
                <w:sz w:val="22"/>
              </w:rPr>
            </w:pPr>
            <w:r w:rsidRPr="00E414B6">
              <w:rPr>
                <w:sz w:val="22"/>
              </w:rPr>
              <w:t>1316</w:t>
            </w:r>
          </w:p>
        </w:tc>
        <w:tc>
          <w:tcPr>
            <w:tcW w:w="1276" w:type="dxa"/>
          </w:tcPr>
          <w:p w14:paraId="32EAF0C7" w14:textId="14A01099" w:rsidR="00F61F15" w:rsidRPr="00E414B6" w:rsidRDefault="00F61F15" w:rsidP="00F61F15">
            <w:pPr>
              <w:spacing w:after="0" w:line="240" w:lineRule="auto"/>
              <w:jc w:val="right"/>
              <w:rPr>
                <w:sz w:val="22"/>
              </w:rPr>
            </w:pPr>
            <w:r w:rsidRPr="00E414B6">
              <w:rPr>
                <w:sz w:val="22"/>
              </w:rPr>
              <w:t>13673.624</w:t>
            </w:r>
          </w:p>
        </w:tc>
        <w:tc>
          <w:tcPr>
            <w:tcW w:w="1486" w:type="dxa"/>
          </w:tcPr>
          <w:p w14:paraId="7A23C92C" w14:textId="2DC49597" w:rsidR="00F61F15" w:rsidRPr="00E414B6" w:rsidRDefault="00F61F15" w:rsidP="00F61F15">
            <w:pPr>
              <w:spacing w:after="0" w:line="240" w:lineRule="auto"/>
              <w:jc w:val="right"/>
              <w:rPr>
                <w:sz w:val="22"/>
              </w:rPr>
            </w:pPr>
            <w:r w:rsidRPr="00E414B6">
              <w:rPr>
                <w:sz w:val="22"/>
              </w:rPr>
              <w:t>41029.613</w:t>
            </w:r>
          </w:p>
        </w:tc>
        <w:tc>
          <w:tcPr>
            <w:tcW w:w="1297" w:type="dxa"/>
          </w:tcPr>
          <w:p w14:paraId="49E996BE" w14:textId="016C749A" w:rsidR="00F61F15" w:rsidRPr="00E414B6" w:rsidRDefault="00F61F15" w:rsidP="00F61F15">
            <w:pPr>
              <w:spacing w:after="0" w:line="240" w:lineRule="auto"/>
              <w:jc w:val="right"/>
              <w:rPr>
                <w:sz w:val="22"/>
              </w:rPr>
            </w:pPr>
            <w:r w:rsidRPr="00E414B6">
              <w:rPr>
                <w:sz w:val="22"/>
              </w:rPr>
              <w:t>0.333</w:t>
            </w:r>
          </w:p>
        </w:tc>
        <w:tc>
          <w:tcPr>
            <w:tcW w:w="1351" w:type="dxa"/>
            <w:tcBorders>
              <w:top w:val="single" w:sz="4" w:space="0" w:color="auto"/>
              <w:bottom w:val="single" w:sz="4" w:space="0" w:color="auto"/>
            </w:tcBorders>
          </w:tcPr>
          <w:p w14:paraId="2148D74F" w14:textId="453B57D3" w:rsidR="00F61F15" w:rsidRPr="00E414B6" w:rsidRDefault="00F61F15" w:rsidP="00F61F15">
            <w:pPr>
              <w:spacing w:after="0" w:line="240" w:lineRule="auto"/>
              <w:jc w:val="right"/>
              <w:rPr>
                <w:sz w:val="22"/>
              </w:rPr>
            </w:pPr>
            <w:r w:rsidRPr="00E414B6">
              <w:rPr>
                <w:sz w:val="22"/>
              </w:rPr>
              <w:t>1381.635</w:t>
            </w:r>
          </w:p>
        </w:tc>
        <w:tc>
          <w:tcPr>
            <w:tcW w:w="1218" w:type="dxa"/>
            <w:tcBorders>
              <w:top w:val="single" w:sz="4" w:space="0" w:color="auto"/>
              <w:left w:val="nil"/>
              <w:bottom w:val="single" w:sz="4" w:space="0" w:color="auto"/>
              <w:right w:val="single" w:sz="4" w:space="0" w:color="auto"/>
            </w:tcBorders>
            <w:shd w:val="clear" w:color="auto" w:fill="auto"/>
            <w:vAlign w:val="bottom"/>
          </w:tcPr>
          <w:p w14:paraId="0278B4D7" w14:textId="3C20B3F7" w:rsidR="00F61F15" w:rsidRPr="00E414B6" w:rsidRDefault="00F61F15" w:rsidP="00F61F15">
            <w:pPr>
              <w:spacing w:after="0" w:line="240" w:lineRule="auto"/>
              <w:jc w:val="right"/>
              <w:rPr>
                <w:sz w:val="22"/>
              </w:rPr>
            </w:pPr>
            <w:r w:rsidRPr="00E414B6">
              <w:rPr>
                <w:color w:val="000000"/>
                <w:sz w:val="22"/>
              </w:rPr>
              <w:t>5.0</w:t>
            </w:r>
          </w:p>
        </w:tc>
      </w:tr>
      <w:tr w:rsidR="00F61F15" w:rsidRPr="00E414B6" w14:paraId="289DD53B" w14:textId="77777777" w:rsidTr="00E414B6">
        <w:tc>
          <w:tcPr>
            <w:tcW w:w="1838" w:type="dxa"/>
          </w:tcPr>
          <w:p w14:paraId="7D8FE95A" w14:textId="51E43FEF" w:rsidR="00F61F15" w:rsidRPr="00E414B6" w:rsidRDefault="00E414B6" w:rsidP="00F61F15">
            <w:pPr>
              <w:spacing w:after="0" w:line="240" w:lineRule="auto"/>
              <w:rPr>
                <w:sz w:val="22"/>
              </w:rPr>
            </w:pPr>
            <w:r w:rsidRPr="00E414B6">
              <w:rPr>
                <w:sz w:val="22"/>
              </w:rPr>
              <w:t>Saliva sample 1</w:t>
            </w:r>
          </w:p>
        </w:tc>
        <w:tc>
          <w:tcPr>
            <w:tcW w:w="1276" w:type="dxa"/>
          </w:tcPr>
          <w:p w14:paraId="14F82EF0" w14:textId="77777777" w:rsidR="00F61F15" w:rsidRPr="00E414B6" w:rsidRDefault="00F61F15" w:rsidP="00F61F15">
            <w:pPr>
              <w:spacing w:after="0" w:line="240" w:lineRule="auto"/>
              <w:jc w:val="right"/>
              <w:rPr>
                <w:sz w:val="22"/>
              </w:rPr>
            </w:pPr>
            <w:r w:rsidRPr="00E414B6">
              <w:rPr>
                <w:sz w:val="22"/>
              </w:rPr>
              <w:t>N/A</w:t>
            </w:r>
          </w:p>
        </w:tc>
        <w:tc>
          <w:tcPr>
            <w:tcW w:w="1276" w:type="dxa"/>
          </w:tcPr>
          <w:p w14:paraId="102D6FCD" w14:textId="5BA96D16" w:rsidR="00F61F15" w:rsidRPr="00E414B6" w:rsidRDefault="00F61F15" w:rsidP="00F61F15">
            <w:pPr>
              <w:spacing w:after="0" w:line="240" w:lineRule="auto"/>
              <w:jc w:val="right"/>
              <w:rPr>
                <w:sz w:val="22"/>
              </w:rPr>
            </w:pPr>
            <w:r w:rsidRPr="00E414B6">
              <w:rPr>
                <w:sz w:val="22"/>
              </w:rPr>
              <w:t>414.942</w:t>
            </w:r>
          </w:p>
        </w:tc>
        <w:tc>
          <w:tcPr>
            <w:tcW w:w="1486" w:type="dxa"/>
          </w:tcPr>
          <w:p w14:paraId="3A26D14E" w14:textId="69AB9493" w:rsidR="00F61F15" w:rsidRPr="00E414B6" w:rsidRDefault="00F61F15" w:rsidP="00F61F15">
            <w:pPr>
              <w:spacing w:after="0" w:line="240" w:lineRule="auto"/>
              <w:jc w:val="right"/>
              <w:rPr>
                <w:sz w:val="22"/>
              </w:rPr>
            </w:pPr>
            <w:r w:rsidRPr="00E414B6">
              <w:rPr>
                <w:sz w:val="22"/>
              </w:rPr>
              <w:t>38219.023</w:t>
            </w:r>
          </w:p>
        </w:tc>
        <w:tc>
          <w:tcPr>
            <w:tcW w:w="1297" w:type="dxa"/>
          </w:tcPr>
          <w:p w14:paraId="7E388243" w14:textId="38C1E0A2" w:rsidR="00F61F15" w:rsidRPr="00E414B6" w:rsidRDefault="00F61F15" w:rsidP="00F61F15">
            <w:pPr>
              <w:spacing w:after="0" w:line="240" w:lineRule="auto"/>
              <w:jc w:val="right"/>
              <w:rPr>
                <w:sz w:val="22"/>
              </w:rPr>
            </w:pPr>
            <w:r w:rsidRPr="00E414B6">
              <w:rPr>
                <w:sz w:val="22"/>
              </w:rPr>
              <w:t>0.011</w:t>
            </w:r>
          </w:p>
        </w:tc>
        <w:tc>
          <w:tcPr>
            <w:tcW w:w="1351" w:type="dxa"/>
            <w:tcBorders>
              <w:top w:val="single" w:sz="4" w:space="0" w:color="auto"/>
            </w:tcBorders>
          </w:tcPr>
          <w:p w14:paraId="58EA37E1" w14:textId="10A521BC" w:rsidR="00F61F15" w:rsidRPr="00E414B6" w:rsidRDefault="00F61F15" w:rsidP="00F61F15">
            <w:pPr>
              <w:spacing w:after="0" w:line="240" w:lineRule="auto"/>
              <w:jc w:val="right"/>
              <w:rPr>
                <w:sz w:val="22"/>
              </w:rPr>
            </w:pPr>
            <w:r w:rsidRPr="00E414B6">
              <w:rPr>
                <w:sz w:val="22"/>
              </w:rPr>
              <w:t>25.143</w:t>
            </w:r>
          </w:p>
        </w:tc>
        <w:tc>
          <w:tcPr>
            <w:tcW w:w="1218" w:type="dxa"/>
            <w:tcBorders>
              <w:top w:val="single" w:sz="4" w:space="0" w:color="auto"/>
              <w:left w:val="nil"/>
              <w:bottom w:val="single" w:sz="4" w:space="0" w:color="auto"/>
              <w:right w:val="single" w:sz="4" w:space="0" w:color="auto"/>
            </w:tcBorders>
            <w:shd w:val="clear" w:color="auto" w:fill="auto"/>
          </w:tcPr>
          <w:p w14:paraId="2C6E902D" w14:textId="06AB13B9" w:rsidR="00F61F15" w:rsidRPr="00E414B6" w:rsidRDefault="00F61F15" w:rsidP="00F61F15">
            <w:pPr>
              <w:spacing w:after="0" w:line="240" w:lineRule="auto"/>
              <w:jc w:val="right"/>
              <w:rPr>
                <w:sz w:val="22"/>
              </w:rPr>
            </w:pPr>
            <w:r w:rsidRPr="00E414B6">
              <w:rPr>
                <w:sz w:val="22"/>
              </w:rPr>
              <w:t>N/A</w:t>
            </w:r>
          </w:p>
        </w:tc>
      </w:tr>
      <w:tr w:rsidR="00E414B6" w:rsidRPr="00E414B6" w14:paraId="30C40722" w14:textId="77777777" w:rsidTr="00E414B6">
        <w:tc>
          <w:tcPr>
            <w:tcW w:w="1838" w:type="dxa"/>
          </w:tcPr>
          <w:p w14:paraId="4A0A0BD4" w14:textId="7170EDFB" w:rsidR="00E414B6" w:rsidRPr="00E414B6" w:rsidRDefault="00E414B6" w:rsidP="00E414B6">
            <w:pPr>
              <w:spacing w:after="0" w:line="240" w:lineRule="auto"/>
              <w:rPr>
                <w:sz w:val="22"/>
              </w:rPr>
            </w:pPr>
            <w:r w:rsidRPr="005939AC">
              <w:rPr>
                <w:sz w:val="22"/>
              </w:rPr>
              <w:t xml:space="preserve">Saliva sample </w:t>
            </w:r>
            <w:r>
              <w:rPr>
                <w:sz w:val="22"/>
              </w:rPr>
              <w:t>2</w:t>
            </w:r>
          </w:p>
        </w:tc>
        <w:tc>
          <w:tcPr>
            <w:tcW w:w="1276" w:type="dxa"/>
          </w:tcPr>
          <w:p w14:paraId="7E74A438" w14:textId="77777777" w:rsidR="00E414B6" w:rsidRPr="00E414B6" w:rsidRDefault="00E414B6" w:rsidP="00E414B6">
            <w:pPr>
              <w:spacing w:after="0" w:line="240" w:lineRule="auto"/>
              <w:jc w:val="right"/>
              <w:rPr>
                <w:sz w:val="22"/>
              </w:rPr>
            </w:pPr>
            <w:r w:rsidRPr="00E414B6">
              <w:rPr>
                <w:sz w:val="22"/>
              </w:rPr>
              <w:t>N/A</w:t>
            </w:r>
          </w:p>
        </w:tc>
        <w:tc>
          <w:tcPr>
            <w:tcW w:w="1276" w:type="dxa"/>
          </w:tcPr>
          <w:p w14:paraId="5BCD013D" w14:textId="0DCAC4FB" w:rsidR="00E414B6" w:rsidRPr="00E414B6" w:rsidRDefault="00E414B6" w:rsidP="00E414B6">
            <w:pPr>
              <w:spacing w:after="0" w:line="240" w:lineRule="auto"/>
              <w:jc w:val="right"/>
              <w:rPr>
                <w:sz w:val="22"/>
              </w:rPr>
            </w:pPr>
            <w:r w:rsidRPr="00E414B6">
              <w:rPr>
                <w:sz w:val="22"/>
              </w:rPr>
              <w:t>264.368</w:t>
            </w:r>
          </w:p>
        </w:tc>
        <w:tc>
          <w:tcPr>
            <w:tcW w:w="1486" w:type="dxa"/>
          </w:tcPr>
          <w:p w14:paraId="62B5559A" w14:textId="766FB99E" w:rsidR="00E414B6" w:rsidRPr="00E414B6" w:rsidRDefault="00E414B6" w:rsidP="00E414B6">
            <w:pPr>
              <w:spacing w:after="0" w:line="240" w:lineRule="auto"/>
              <w:jc w:val="right"/>
              <w:rPr>
                <w:sz w:val="22"/>
              </w:rPr>
            </w:pPr>
            <w:r w:rsidRPr="00E414B6">
              <w:rPr>
                <w:sz w:val="22"/>
              </w:rPr>
              <w:t>46020.699</w:t>
            </w:r>
          </w:p>
        </w:tc>
        <w:tc>
          <w:tcPr>
            <w:tcW w:w="1297" w:type="dxa"/>
          </w:tcPr>
          <w:p w14:paraId="61A1E9FB" w14:textId="00D37289" w:rsidR="00E414B6" w:rsidRPr="00E414B6" w:rsidRDefault="00E414B6" w:rsidP="00E414B6">
            <w:pPr>
              <w:spacing w:after="0" w:line="240" w:lineRule="auto"/>
              <w:jc w:val="right"/>
              <w:rPr>
                <w:sz w:val="22"/>
              </w:rPr>
            </w:pPr>
            <w:r w:rsidRPr="00E414B6">
              <w:rPr>
                <w:sz w:val="22"/>
              </w:rPr>
              <w:t>0.006</w:t>
            </w:r>
          </w:p>
        </w:tc>
        <w:tc>
          <w:tcPr>
            <w:tcW w:w="1351" w:type="dxa"/>
          </w:tcPr>
          <w:p w14:paraId="1B9A37C0" w14:textId="2A0BD8E1" w:rsidR="00E414B6" w:rsidRPr="00E414B6" w:rsidRDefault="00E414B6" w:rsidP="00E414B6">
            <w:pPr>
              <w:spacing w:after="0" w:line="240" w:lineRule="auto"/>
              <w:jc w:val="right"/>
              <w:rPr>
                <w:sz w:val="22"/>
              </w:rPr>
            </w:pPr>
            <w:r w:rsidRPr="00E414B6">
              <w:rPr>
                <w:sz w:val="22"/>
              </w:rPr>
              <w:t>3.633</w:t>
            </w:r>
          </w:p>
        </w:tc>
        <w:tc>
          <w:tcPr>
            <w:tcW w:w="1218" w:type="dxa"/>
            <w:tcBorders>
              <w:top w:val="single" w:sz="4" w:space="0" w:color="auto"/>
              <w:left w:val="nil"/>
              <w:bottom w:val="single" w:sz="4" w:space="0" w:color="auto"/>
              <w:right w:val="single" w:sz="4" w:space="0" w:color="auto"/>
            </w:tcBorders>
            <w:shd w:val="clear" w:color="auto" w:fill="auto"/>
          </w:tcPr>
          <w:p w14:paraId="06597401" w14:textId="6C20601E" w:rsidR="00E414B6" w:rsidRPr="00E414B6" w:rsidRDefault="00E414B6" w:rsidP="00E414B6">
            <w:pPr>
              <w:spacing w:after="0" w:line="240" w:lineRule="auto"/>
              <w:jc w:val="right"/>
              <w:rPr>
                <w:sz w:val="22"/>
              </w:rPr>
            </w:pPr>
            <w:r w:rsidRPr="00E414B6">
              <w:rPr>
                <w:sz w:val="22"/>
              </w:rPr>
              <w:t>N/A</w:t>
            </w:r>
          </w:p>
        </w:tc>
      </w:tr>
      <w:tr w:rsidR="00E414B6" w:rsidRPr="00E414B6" w14:paraId="559F627A" w14:textId="77777777" w:rsidTr="00E414B6">
        <w:tc>
          <w:tcPr>
            <w:tcW w:w="1838" w:type="dxa"/>
          </w:tcPr>
          <w:p w14:paraId="6B5262BD" w14:textId="43D7410E" w:rsidR="00E414B6" w:rsidRPr="00E414B6" w:rsidRDefault="00E414B6" w:rsidP="00E414B6">
            <w:pPr>
              <w:spacing w:after="0" w:line="240" w:lineRule="auto"/>
              <w:rPr>
                <w:sz w:val="22"/>
              </w:rPr>
            </w:pPr>
            <w:r w:rsidRPr="005939AC">
              <w:rPr>
                <w:sz w:val="22"/>
              </w:rPr>
              <w:t xml:space="preserve">Saliva sample </w:t>
            </w:r>
            <w:r>
              <w:rPr>
                <w:sz w:val="22"/>
              </w:rPr>
              <w:t>3</w:t>
            </w:r>
          </w:p>
        </w:tc>
        <w:tc>
          <w:tcPr>
            <w:tcW w:w="1276" w:type="dxa"/>
          </w:tcPr>
          <w:p w14:paraId="52A2E020" w14:textId="77777777" w:rsidR="00E414B6" w:rsidRPr="00E414B6" w:rsidRDefault="00E414B6" w:rsidP="00E414B6">
            <w:pPr>
              <w:spacing w:after="0" w:line="240" w:lineRule="auto"/>
              <w:jc w:val="right"/>
              <w:rPr>
                <w:sz w:val="22"/>
              </w:rPr>
            </w:pPr>
            <w:r w:rsidRPr="00E414B6">
              <w:rPr>
                <w:sz w:val="22"/>
              </w:rPr>
              <w:t>N/A</w:t>
            </w:r>
          </w:p>
        </w:tc>
        <w:tc>
          <w:tcPr>
            <w:tcW w:w="1276" w:type="dxa"/>
          </w:tcPr>
          <w:p w14:paraId="4D7D0204" w14:textId="36F37872" w:rsidR="00E414B6" w:rsidRPr="00E414B6" w:rsidRDefault="00E414B6" w:rsidP="00E414B6">
            <w:pPr>
              <w:spacing w:after="0" w:line="240" w:lineRule="auto"/>
              <w:jc w:val="right"/>
              <w:rPr>
                <w:sz w:val="22"/>
              </w:rPr>
            </w:pPr>
            <w:r w:rsidRPr="00E414B6">
              <w:rPr>
                <w:sz w:val="22"/>
              </w:rPr>
              <w:t>194.438</w:t>
            </w:r>
          </w:p>
        </w:tc>
        <w:tc>
          <w:tcPr>
            <w:tcW w:w="1486" w:type="dxa"/>
          </w:tcPr>
          <w:p w14:paraId="4FC33DDA" w14:textId="3730EA05" w:rsidR="00E414B6" w:rsidRPr="00E414B6" w:rsidRDefault="00E414B6" w:rsidP="00E414B6">
            <w:pPr>
              <w:spacing w:after="0" w:line="240" w:lineRule="auto"/>
              <w:jc w:val="right"/>
              <w:rPr>
                <w:sz w:val="22"/>
              </w:rPr>
            </w:pPr>
            <w:r w:rsidRPr="00E414B6">
              <w:rPr>
                <w:sz w:val="22"/>
              </w:rPr>
              <w:t>30189.492</w:t>
            </w:r>
          </w:p>
        </w:tc>
        <w:tc>
          <w:tcPr>
            <w:tcW w:w="1297" w:type="dxa"/>
          </w:tcPr>
          <w:p w14:paraId="1028AB57" w14:textId="4ADD9BE1" w:rsidR="00E414B6" w:rsidRPr="00E414B6" w:rsidRDefault="00E414B6" w:rsidP="00E414B6">
            <w:pPr>
              <w:spacing w:after="0" w:line="240" w:lineRule="auto"/>
              <w:jc w:val="right"/>
              <w:rPr>
                <w:sz w:val="22"/>
              </w:rPr>
            </w:pPr>
            <w:r w:rsidRPr="00E414B6">
              <w:rPr>
                <w:sz w:val="22"/>
              </w:rPr>
              <w:t>0.006</w:t>
            </w:r>
          </w:p>
        </w:tc>
        <w:tc>
          <w:tcPr>
            <w:tcW w:w="1351" w:type="dxa"/>
          </w:tcPr>
          <w:p w14:paraId="0341E59A" w14:textId="238BF054" w:rsidR="00E414B6" w:rsidRPr="00E414B6" w:rsidRDefault="00E414B6" w:rsidP="00E414B6">
            <w:pPr>
              <w:spacing w:after="0" w:line="240" w:lineRule="auto"/>
              <w:jc w:val="right"/>
              <w:rPr>
                <w:sz w:val="22"/>
              </w:rPr>
            </w:pPr>
            <w:r w:rsidRPr="00E414B6">
              <w:rPr>
                <w:sz w:val="22"/>
              </w:rPr>
              <w:t>6.561</w:t>
            </w:r>
          </w:p>
        </w:tc>
        <w:tc>
          <w:tcPr>
            <w:tcW w:w="1218" w:type="dxa"/>
            <w:tcBorders>
              <w:top w:val="single" w:sz="4" w:space="0" w:color="auto"/>
              <w:left w:val="nil"/>
              <w:bottom w:val="single" w:sz="4" w:space="0" w:color="auto"/>
              <w:right w:val="single" w:sz="4" w:space="0" w:color="auto"/>
            </w:tcBorders>
            <w:shd w:val="clear" w:color="auto" w:fill="auto"/>
          </w:tcPr>
          <w:p w14:paraId="1211F2E1" w14:textId="31145CC7" w:rsidR="00E414B6" w:rsidRPr="00E414B6" w:rsidRDefault="00E414B6" w:rsidP="00E414B6">
            <w:pPr>
              <w:spacing w:after="0" w:line="240" w:lineRule="auto"/>
              <w:jc w:val="right"/>
              <w:rPr>
                <w:sz w:val="22"/>
              </w:rPr>
            </w:pPr>
            <w:r w:rsidRPr="00E414B6">
              <w:rPr>
                <w:sz w:val="22"/>
              </w:rPr>
              <w:t>N/A</w:t>
            </w:r>
          </w:p>
        </w:tc>
      </w:tr>
      <w:tr w:rsidR="00E414B6" w:rsidRPr="00E414B6" w14:paraId="5C4C05A0" w14:textId="77777777" w:rsidTr="00E414B6">
        <w:tc>
          <w:tcPr>
            <w:tcW w:w="1838" w:type="dxa"/>
          </w:tcPr>
          <w:p w14:paraId="5E91D0C3" w14:textId="5746D4B9" w:rsidR="00E414B6" w:rsidRPr="00E414B6" w:rsidRDefault="00E414B6" w:rsidP="00E414B6">
            <w:pPr>
              <w:spacing w:after="0" w:line="240" w:lineRule="auto"/>
              <w:rPr>
                <w:sz w:val="22"/>
              </w:rPr>
            </w:pPr>
            <w:r w:rsidRPr="005939AC">
              <w:rPr>
                <w:sz w:val="22"/>
              </w:rPr>
              <w:t xml:space="preserve">Saliva sample </w:t>
            </w:r>
            <w:r>
              <w:rPr>
                <w:sz w:val="22"/>
              </w:rPr>
              <w:t>4</w:t>
            </w:r>
          </w:p>
        </w:tc>
        <w:tc>
          <w:tcPr>
            <w:tcW w:w="1276" w:type="dxa"/>
          </w:tcPr>
          <w:p w14:paraId="1B02BF01" w14:textId="77777777" w:rsidR="00E414B6" w:rsidRPr="00E414B6" w:rsidRDefault="00E414B6" w:rsidP="00E414B6">
            <w:pPr>
              <w:spacing w:after="0" w:line="240" w:lineRule="auto"/>
              <w:jc w:val="right"/>
              <w:rPr>
                <w:sz w:val="22"/>
              </w:rPr>
            </w:pPr>
            <w:r w:rsidRPr="00E414B6">
              <w:rPr>
                <w:sz w:val="22"/>
              </w:rPr>
              <w:t>N/A</w:t>
            </w:r>
          </w:p>
        </w:tc>
        <w:tc>
          <w:tcPr>
            <w:tcW w:w="1276" w:type="dxa"/>
          </w:tcPr>
          <w:p w14:paraId="53664DFF" w14:textId="35608E26" w:rsidR="00E414B6" w:rsidRPr="00E414B6" w:rsidRDefault="00E414B6" w:rsidP="00E414B6">
            <w:pPr>
              <w:spacing w:after="0" w:line="240" w:lineRule="auto"/>
              <w:jc w:val="right"/>
              <w:rPr>
                <w:sz w:val="22"/>
              </w:rPr>
            </w:pPr>
            <w:r w:rsidRPr="00E414B6">
              <w:rPr>
                <w:sz w:val="22"/>
              </w:rPr>
              <w:t>283.112</w:t>
            </w:r>
          </w:p>
        </w:tc>
        <w:tc>
          <w:tcPr>
            <w:tcW w:w="1486" w:type="dxa"/>
          </w:tcPr>
          <w:p w14:paraId="16CB182A" w14:textId="6A8E92F6" w:rsidR="00E414B6" w:rsidRPr="00E414B6" w:rsidRDefault="00E414B6" w:rsidP="00E414B6">
            <w:pPr>
              <w:spacing w:after="0" w:line="240" w:lineRule="auto"/>
              <w:jc w:val="right"/>
              <w:rPr>
                <w:sz w:val="22"/>
              </w:rPr>
            </w:pPr>
            <w:r w:rsidRPr="00E414B6">
              <w:rPr>
                <w:sz w:val="22"/>
              </w:rPr>
              <w:t>42346.363</w:t>
            </w:r>
          </w:p>
        </w:tc>
        <w:tc>
          <w:tcPr>
            <w:tcW w:w="1297" w:type="dxa"/>
          </w:tcPr>
          <w:p w14:paraId="086AC5A6" w14:textId="32B1E3BA" w:rsidR="00E414B6" w:rsidRPr="00E414B6" w:rsidRDefault="00E414B6" w:rsidP="00E414B6">
            <w:pPr>
              <w:spacing w:after="0" w:line="240" w:lineRule="auto"/>
              <w:jc w:val="right"/>
              <w:rPr>
                <w:sz w:val="22"/>
              </w:rPr>
            </w:pPr>
            <w:r w:rsidRPr="00E414B6">
              <w:rPr>
                <w:sz w:val="22"/>
              </w:rPr>
              <w:t>0.007</w:t>
            </w:r>
          </w:p>
        </w:tc>
        <w:tc>
          <w:tcPr>
            <w:tcW w:w="1351" w:type="dxa"/>
          </w:tcPr>
          <w:p w14:paraId="032D223D" w14:textId="4A8F9005" w:rsidR="00E414B6" w:rsidRPr="00E414B6" w:rsidRDefault="00E414B6" w:rsidP="00E414B6">
            <w:pPr>
              <w:spacing w:after="0" w:line="240" w:lineRule="auto"/>
              <w:jc w:val="right"/>
              <w:rPr>
                <w:sz w:val="22"/>
              </w:rPr>
            </w:pPr>
            <w:r w:rsidRPr="00E414B6">
              <w:rPr>
                <w:sz w:val="22"/>
              </w:rPr>
              <w:t>7.592</w:t>
            </w:r>
          </w:p>
        </w:tc>
        <w:tc>
          <w:tcPr>
            <w:tcW w:w="1218" w:type="dxa"/>
            <w:tcBorders>
              <w:top w:val="single" w:sz="4" w:space="0" w:color="auto"/>
              <w:left w:val="nil"/>
              <w:bottom w:val="single" w:sz="4" w:space="0" w:color="auto"/>
              <w:right w:val="single" w:sz="4" w:space="0" w:color="auto"/>
            </w:tcBorders>
            <w:shd w:val="clear" w:color="auto" w:fill="auto"/>
          </w:tcPr>
          <w:p w14:paraId="758722B9" w14:textId="75381E20" w:rsidR="00E414B6" w:rsidRPr="00E414B6" w:rsidRDefault="00E414B6" w:rsidP="00E414B6">
            <w:pPr>
              <w:spacing w:after="0" w:line="240" w:lineRule="auto"/>
              <w:jc w:val="right"/>
              <w:rPr>
                <w:sz w:val="22"/>
              </w:rPr>
            </w:pPr>
            <w:r w:rsidRPr="00E414B6">
              <w:rPr>
                <w:sz w:val="22"/>
              </w:rPr>
              <w:t>N/A</w:t>
            </w:r>
          </w:p>
        </w:tc>
      </w:tr>
      <w:tr w:rsidR="00E414B6" w:rsidRPr="00E414B6" w14:paraId="21CBC60E" w14:textId="77777777" w:rsidTr="00E414B6">
        <w:tc>
          <w:tcPr>
            <w:tcW w:w="1838" w:type="dxa"/>
          </w:tcPr>
          <w:p w14:paraId="6B80A39D" w14:textId="7DAFC2A8" w:rsidR="00E414B6" w:rsidRPr="00E414B6" w:rsidRDefault="00E414B6" w:rsidP="00E414B6">
            <w:pPr>
              <w:spacing w:after="0" w:line="240" w:lineRule="auto"/>
              <w:rPr>
                <w:sz w:val="22"/>
              </w:rPr>
            </w:pPr>
            <w:r w:rsidRPr="005939AC">
              <w:rPr>
                <w:sz w:val="22"/>
              </w:rPr>
              <w:t xml:space="preserve">Saliva sample </w:t>
            </w:r>
            <w:r>
              <w:rPr>
                <w:sz w:val="22"/>
              </w:rPr>
              <w:t>5</w:t>
            </w:r>
          </w:p>
        </w:tc>
        <w:tc>
          <w:tcPr>
            <w:tcW w:w="1276" w:type="dxa"/>
          </w:tcPr>
          <w:p w14:paraId="4111ABBB" w14:textId="77777777" w:rsidR="00E414B6" w:rsidRPr="00E414B6" w:rsidRDefault="00E414B6" w:rsidP="00E414B6">
            <w:pPr>
              <w:spacing w:after="0" w:line="240" w:lineRule="auto"/>
              <w:jc w:val="right"/>
              <w:rPr>
                <w:sz w:val="22"/>
              </w:rPr>
            </w:pPr>
            <w:r w:rsidRPr="00E414B6">
              <w:rPr>
                <w:sz w:val="22"/>
              </w:rPr>
              <w:t>N/A</w:t>
            </w:r>
          </w:p>
        </w:tc>
        <w:tc>
          <w:tcPr>
            <w:tcW w:w="1276" w:type="dxa"/>
          </w:tcPr>
          <w:p w14:paraId="5DF5FBC6" w14:textId="543A0E63" w:rsidR="00E414B6" w:rsidRPr="00E414B6" w:rsidRDefault="00E414B6" w:rsidP="00E414B6">
            <w:pPr>
              <w:spacing w:after="0" w:line="240" w:lineRule="auto"/>
              <w:jc w:val="right"/>
              <w:rPr>
                <w:sz w:val="22"/>
              </w:rPr>
            </w:pPr>
            <w:r w:rsidRPr="00E414B6">
              <w:rPr>
                <w:sz w:val="22"/>
              </w:rPr>
              <w:t>1292.057</w:t>
            </w:r>
          </w:p>
        </w:tc>
        <w:tc>
          <w:tcPr>
            <w:tcW w:w="1486" w:type="dxa"/>
          </w:tcPr>
          <w:p w14:paraId="40C8C8C6" w14:textId="7AA8DCB4" w:rsidR="00E414B6" w:rsidRPr="00E414B6" w:rsidRDefault="00E414B6" w:rsidP="00E414B6">
            <w:pPr>
              <w:spacing w:after="0" w:line="240" w:lineRule="auto"/>
              <w:jc w:val="right"/>
              <w:rPr>
                <w:sz w:val="22"/>
              </w:rPr>
            </w:pPr>
            <w:r w:rsidRPr="00E414B6">
              <w:rPr>
                <w:sz w:val="22"/>
              </w:rPr>
              <w:t>32231.787</w:t>
            </w:r>
          </w:p>
        </w:tc>
        <w:tc>
          <w:tcPr>
            <w:tcW w:w="1297" w:type="dxa"/>
          </w:tcPr>
          <w:p w14:paraId="71CB38B5" w14:textId="6D7A2578" w:rsidR="00E414B6" w:rsidRPr="00E414B6" w:rsidRDefault="00E414B6" w:rsidP="00E414B6">
            <w:pPr>
              <w:spacing w:after="0" w:line="240" w:lineRule="auto"/>
              <w:jc w:val="right"/>
              <w:rPr>
                <w:sz w:val="22"/>
              </w:rPr>
            </w:pPr>
            <w:r w:rsidRPr="00E414B6">
              <w:rPr>
                <w:sz w:val="22"/>
              </w:rPr>
              <w:t>0.040</w:t>
            </w:r>
          </w:p>
        </w:tc>
        <w:tc>
          <w:tcPr>
            <w:tcW w:w="1351" w:type="dxa"/>
          </w:tcPr>
          <w:p w14:paraId="1C4B5D5C" w14:textId="0094F0ED" w:rsidR="00E414B6" w:rsidRPr="00E414B6" w:rsidRDefault="00E414B6" w:rsidP="00E414B6">
            <w:pPr>
              <w:spacing w:after="0" w:line="240" w:lineRule="auto"/>
              <w:jc w:val="right"/>
              <w:rPr>
                <w:sz w:val="22"/>
              </w:rPr>
            </w:pPr>
            <w:r w:rsidRPr="00E414B6">
              <w:rPr>
                <w:sz w:val="22"/>
              </w:rPr>
              <w:t>148.123</w:t>
            </w:r>
          </w:p>
        </w:tc>
        <w:tc>
          <w:tcPr>
            <w:tcW w:w="1218" w:type="dxa"/>
            <w:tcBorders>
              <w:top w:val="single" w:sz="4" w:space="0" w:color="auto"/>
              <w:left w:val="nil"/>
              <w:bottom w:val="single" w:sz="4" w:space="0" w:color="auto"/>
              <w:right w:val="single" w:sz="4" w:space="0" w:color="auto"/>
            </w:tcBorders>
            <w:shd w:val="clear" w:color="auto" w:fill="auto"/>
          </w:tcPr>
          <w:p w14:paraId="12495197" w14:textId="04E897AE" w:rsidR="00E414B6" w:rsidRPr="00E414B6" w:rsidRDefault="00E414B6" w:rsidP="00E414B6">
            <w:pPr>
              <w:spacing w:after="0" w:line="240" w:lineRule="auto"/>
              <w:jc w:val="right"/>
              <w:rPr>
                <w:sz w:val="22"/>
              </w:rPr>
            </w:pPr>
            <w:r w:rsidRPr="00E414B6">
              <w:rPr>
                <w:sz w:val="22"/>
              </w:rPr>
              <w:t>N/A</w:t>
            </w:r>
          </w:p>
        </w:tc>
      </w:tr>
      <w:tr w:rsidR="00E414B6" w:rsidRPr="00E414B6" w14:paraId="1AB8A039" w14:textId="77777777" w:rsidTr="00E414B6">
        <w:tc>
          <w:tcPr>
            <w:tcW w:w="1838" w:type="dxa"/>
          </w:tcPr>
          <w:p w14:paraId="2179C368" w14:textId="0A17BE13" w:rsidR="00E414B6" w:rsidRPr="00E414B6" w:rsidRDefault="00E414B6" w:rsidP="00E414B6">
            <w:pPr>
              <w:spacing w:after="0" w:line="240" w:lineRule="auto"/>
              <w:rPr>
                <w:sz w:val="22"/>
              </w:rPr>
            </w:pPr>
            <w:r>
              <w:rPr>
                <w:sz w:val="22"/>
              </w:rPr>
              <w:t>Saliva sample 6</w:t>
            </w:r>
          </w:p>
        </w:tc>
        <w:tc>
          <w:tcPr>
            <w:tcW w:w="1276" w:type="dxa"/>
          </w:tcPr>
          <w:p w14:paraId="574A28B9" w14:textId="77777777" w:rsidR="00E414B6" w:rsidRPr="00E414B6" w:rsidRDefault="00E414B6" w:rsidP="00E414B6">
            <w:pPr>
              <w:spacing w:after="0" w:line="240" w:lineRule="auto"/>
              <w:jc w:val="right"/>
              <w:rPr>
                <w:sz w:val="22"/>
              </w:rPr>
            </w:pPr>
            <w:r w:rsidRPr="00E414B6">
              <w:rPr>
                <w:sz w:val="22"/>
              </w:rPr>
              <w:t>N/A</w:t>
            </w:r>
          </w:p>
        </w:tc>
        <w:tc>
          <w:tcPr>
            <w:tcW w:w="1276" w:type="dxa"/>
          </w:tcPr>
          <w:p w14:paraId="53092709" w14:textId="5246C9D9" w:rsidR="00E414B6" w:rsidRPr="00E414B6" w:rsidRDefault="00E414B6" w:rsidP="00E414B6">
            <w:pPr>
              <w:spacing w:after="0" w:line="240" w:lineRule="auto"/>
              <w:jc w:val="right"/>
              <w:rPr>
                <w:sz w:val="22"/>
              </w:rPr>
            </w:pPr>
            <w:r w:rsidRPr="00E414B6">
              <w:rPr>
                <w:sz w:val="22"/>
              </w:rPr>
              <w:t>210.859</w:t>
            </w:r>
          </w:p>
        </w:tc>
        <w:tc>
          <w:tcPr>
            <w:tcW w:w="1486" w:type="dxa"/>
          </w:tcPr>
          <w:p w14:paraId="212B5857" w14:textId="3B27D077" w:rsidR="00E414B6" w:rsidRPr="00E414B6" w:rsidRDefault="00E414B6" w:rsidP="00E414B6">
            <w:pPr>
              <w:spacing w:after="0" w:line="240" w:lineRule="auto"/>
              <w:jc w:val="right"/>
              <w:rPr>
                <w:sz w:val="22"/>
              </w:rPr>
            </w:pPr>
            <w:r w:rsidRPr="00E414B6">
              <w:rPr>
                <w:sz w:val="22"/>
              </w:rPr>
              <w:t>32196.369</w:t>
            </w:r>
          </w:p>
        </w:tc>
        <w:tc>
          <w:tcPr>
            <w:tcW w:w="1297" w:type="dxa"/>
          </w:tcPr>
          <w:p w14:paraId="16E8D3CE" w14:textId="01FC50B4" w:rsidR="00E414B6" w:rsidRPr="00E414B6" w:rsidRDefault="00E414B6" w:rsidP="00E414B6">
            <w:pPr>
              <w:spacing w:after="0" w:line="240" w:lineRule="auto"/>
              <w:jc w:val="right"/>
              <w:rPr>
                <w:sz w:val="22"/>
              </w:rPr>
            </w:pPr>
            <w:r w:rsidRPr="00E414B6">
              <w:rPr>
                <w:sz w:val="22"/>
              </w:rPr>
              <w:t>0.007</w:t>
            </w:r>
          </w:p>
        </w:tc>
        <w:tc>
          <w:tcPr>
            <w:tcW w:w="1351" w:type="dxa"/>
          </w:tcPr>
          <w:p w14:paraId="7D124346" w14:textId="4571E784" w:rsidR="00E414B6" w:rsidRPr="00E414B6" w:rsidRDefault="00E414B6" w:rsidP="00E414B6">
            <w:pPr>
              <w:spacing w:after="0" w:line="240" w:lineRule="auto"/>
              <w:jc w:val="right"/>
              <w:rPr>
                <w:sz w:val="22"/>
              </w:rPr>
            </w:pPr>
            <w:r w:rsidRPr="00E414B6">
              <w:rPr>
                <w:sz w:val="22"/>
              </w:rPr>
              <w:t>7.018</w:t>
            </w:r>
          </w:p>
        </w:tc>
        <w:tc>
          <w:tcPr>
            <w:tcW w:w="1218" w:type="dxa"/>
            <w:tcBorders>
              <w:top w:val="single" w:sz="4" w:space="0" w:color="auto"/>
              <w:left w:val="nil"/>
              <w:bottom w:val="single" w:sz="4" w:space="0" w:color="auto"/>
              <w:right w:val="single" w:sz="4" w:space="0" w:color="auto"/>
            </w:tcBorders>
            <w:shd w:val="clear" w:color="auto" w:fill="auto"/>
          </w:tcPr>
          <w:p w14:paraId="40ABD289" w14:textId="6A0FB0F8" w:rsidR="00E414B6" w:rsidRPr="00E414B6" w:rsidRDefault="00E414B6" w:rsidP="00E414B6">
            <w:pPr>
              <w:spacing w:after="0" w:line="240" w:lineRule="auto"/>
              <w:jc w:val="right"/>
              <w:rPr>
                <w:sz w:val="22"/>
              </w:rPr>
            </w:pPr>
            <w:r w:rsidRPr="00E414B6">
              <w:rPr>
                <w:sz w:val="22"/>
              </w:rPr>
              <w:t>N/A</w:t>
            </w:r>
          </w:p>
        </w:tc>
      </w:tr>
    </w:tbl>
    <w:p w14:paraId="0E856587" w14:textId="2AD27D57" w:rsidR="00E414B6" w:rsidRDefault="00E414B6" w:rsidP="00156575">
      <w:pPr>
        <w:pStyle w:val="Caption"/>
        <w:jc w:val="left"/>
      </w:pPr>
    </w:p>
    <w:p w14:paraId="2E94B387" w14:textId="438EAA71" w:rsidR="00E414B6" w:rsidRDefault="00E414B6" w:rsidP="00156575">
      <w:pPr>
        <w:pStyle w:val="Caption"/>
        <w:jc w:val="left"/>
      </w:pPr>
    </w:p>
    <w:p w14:paraId="6386855F" w14:textId="7A214507" w:rsidR="004C577A" w:rsidRDefault="00E414B6" w:rsidP="00156575">
      <w:pPr>
        <w:pStyle w:val="Caption"/>
        <w:jc w:val="left"/>
      </w:pPr>
      <w:r>
        <w:rPr>
          <w:noProof/>
          <w:lang w:val="en-GB"/>
        </w:rPr>
        <mc:AlternateContent>
          <mc:Choice Requires="wps">
            <w:drawing>
              <wp:anchor distT="45720" distB="45720" distL="114300" distR="114300" simplePos="0" relativeHeight="251744256" behindDoc="0" locked="0" layoutInCell="1" allowOverlap="1" wp14:anchorId="5A16F356" wp14:editId="75FB8B80">
                <wp:simplePos x="0" y="0"/>
                <wp:positionH relativeFrom="column">
                  <wp:posOffset>619125</wp:posOffset>
                </wp:positionH>
                <wp:positionV relativeFrom="paragraph">
                  <wp:posOffset>181610</wp:posOffset>
                </wp:positionV>
                <wp:extent cx="2885440" cy="534035"/>
                <wp:effectExtent l="0" t="0" r="0" b="0"/>
                <wp:wrapNone/>
                <wp:docPr id="2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5440" cy="534035"/>
                        </a:xfrm>
                        <a:prstGeom prst="rect">
                          <a:avLst/>
                        </a:prstGeom>
                        <a:solidFill>
                          <a:srgbClr val="FFFFFF"/>
                        </a:solidFill>
                        <a:ln w="9525">
                          <a:noFill/>
                          <a:miter lim="800000"/>
                          <a:headEnd/>
                          <a:tailEnd/>
                        </a:ln>
                      </wps:spPr>
                      <wps:txbx>
                        <w:txbxContent>
                          <w:p w14:paraId="090268D7" w14:textId="5F386CF8" w:rsidR="002B1C3D" w:rsidRDefault="002B1C3D" w:rsidP="00E414B6">
                            <w:pPr>
                              <w:spacing w:after="0" w:line="240" w:lineRule="auto"/>
                            </w:pPr>
                            <w:r>
                              <w:t xml:space="preserve">Slope = </w:t>
                            </w:r>
                            <w:r w:rsidRPr="00F11E92">
                              <w:t>0.000237676*</w:t>
                            </w:r>
                            <w:r>
                              <w:t xml:space="preserve"> </w:t>
                            </w:r>
                            <w:r w:rsidRPr="00F11E92">
                              <w:t>x</w:t>
                            </w:r>
                            <w:r>
                              <w:t xml:space="preserve"> </w:t>
                            </w:r>
                            <w:r w:rsidRPr="00F11E92">
                              <w:t>+</w:t>
                            </w:r>
                            <w:r>
                              <w:t xml:space="preserve"> </w:t>
                            </w:r>
                            <w:r w:rsidRPr="00F11E92">
                              <w:t>0.00488117</w:t>
                            </w:r>
                          </w:p>
                          <w:p w14:paraId="3C7CC484" w14:textId="6CBBCD1C" w:rsidR="002B1C3D" w:rsidRDefault="002B1C3D" w:rsidP="00E414B6">
                            <w:pPr>
                              <w:spacing w:after="0" w:line="240" w:lineRule="auto"/>
                            </w:pPr>
                            <w:r>
                              <w:t>R</w:t>
                            </w:r>
                            <w:r>
                              <w:rPr>
                                <w:vertAlign w:val="superscript"/>
                              </w:rPr>
                              <w:t>2</w:t>
                            </w:r>
                            <w:r>
                              <w:t xml:space="preserve"> = 0.99607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16F356" id="_x0000_s1030" type="#_x0000_t202" style="position:absolute;margin-left:48.75pt;margin-top:14.3pt;width:227.2pt;height:42.05pt;z-index:2517442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" stroked="f">
                <v:textbox>
                  <w:txbxContent>
                    <w:p w14:paraId="090268D7" w14:textId="5F386CF8" w:rsidR="002B1C3D" w:rsidRDefault="002B1C3D" w:rsidP="00E414B6">
                      <w:pPr>
                        <w:spacing w:after="0" w:line="240" w:lineRule="auto"/>
                      </w:pPr>
                      <w:r>
                        <w:t xml:space="preserve">Slope = </w:t>
                      </w:r>
                      <w:r w:rsidRPr="00F11E92">
                        <w:t>0.000237676*</w:t>
                      </w:r>
                      <w:r>
                        <w:t xml:space="preserve"> </w:t>
                      </w:r>
                      <w:r w:rsidRPr="00F11E92">
                        <w:t>x</w:t>
                      </w:r>
                      <w:r>
                        <w:t xml:space="preserve"> </w:t>
                      </w:r>
                      <w:r w:rsidRPr="00F11E92">
                        <w:t>+</w:t>
                      </w:r>
                      <w:r>
                        <w:t xml:space="preserve"> </w:t>
                      </w:r>
                      <w:r w:rsidRPr="00F11E92">
                        <w:t>0.00488117</w:t>
                      </w:r>
                    </w:p>
                    <w:p w14:paraId="3C7CC484" w14:textId="6CBBCD1C" w:rsidR="002B1C3D" w:rsidRDefault="002B1C3D" w:rsidP="00E414B6">
                      <w:pPr>
                        <w:spacing w:after="0" w:line="240" w:lineRule="auto"/>
                      </w:pPr>
                      <w:r>
                        <w:t>R</w:t>
                      </w:r>
                      <w:r>
                        <w:rPr>
                          <w:vertAlign w:val="superscript"/>
                        </w:rPr>
                        <w:t>2</w:t>
                      </w:r>
                      <w:r>
                        <w:t xml:space="preserve"> = 0.996078</w:t>
                      </w:r>
                    </w:p>
                  </w:txbxContent>
                </v:textbox>
              </v:shape>
            </w:pict>
          </mc:Fallback>
        </mc:AlternateContent>
      </w:r>
      <w:r w:rsidR="00F11E92">
        <w:rPr>
          <w:noProof/>
          <w:lang w:val="en-GB"/>
        </w:rPr>
        <w:drawing>
          <wp:inline distT="0" distB="0" distL="0" distR="0" wp14:anchorId="69621C65" wp14:editId="2EC39C32">
            <wp:extent cx="6192520" cy="35706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92520" cy="3570605"/>
                    </a:xfrm>
                    <a:prstGeom prst="rect">
                      <a:avLst/>
                    </a:prstGeom>
                  </pic:spPr>
                </pic:pic>
              </a:graphicData>
            </a:graphic>
          </wp:inline>
        </w:drawing>
      </w:r>
    </w:p>
    <w:p w14:paraId="7CDB0032" w14:textId="0DF47F29" w:rsidR="00E414B6" w:rsidRDefault="00E414B6" w:rsidP="00E414B6">
      <w:pPr>
        <w:pStyle w:val="Caption"/>
      </w:pPr>
      <w:bookmarkStart w:id="136" w:name="_Ref520334692"/>
      <w:bookmarkStart w:id="137" w:name="_Toc520790855"/>
      <w:r>
        <w:t xml:space="preserve">Figure </w:t>
      </w:r>
      <w:r w:rsidR="00874AF6">
        <w:fldChar w:fldCharType="begin"/>
      </w:r>
      <w:r w:rsidR="00874AF6">
        <w:instrText xml:space="preserve"> STYLEREF 1 \s </w:instrText>
      </w:r>
      <w:r w:rsidR="00874AF6">
        <w:fldChar w:fldCharType="separate"/>
      </w:r>
      <w:r w:rsidR="00100B6E">
        <w:rPr>
          <w:noProof/>
        </w:rPr>
        <w:t>2</w:t>
      </w:r>
      <w:r w:rsidR="00874AF6">
        <w:fldChar w:fldCharType="end"/>
      </w:r>
      <w:r w:rsidR="00874AF6">
        <w:t>.</w:t>
      </w:r>
      <w:r w:rsidR="00874AF6">
        <w:fldChar w:fldCharType="begin"/>
      </w:r>
      <w:r w:rsidR="00874AF6">
        <w:instrText xml:space="preserve"> SEQ Figure \* ARABIC \s 1 </w:instrText>
      </w:r>
      <w:r w:rsidR="00874AF6">
        <w:fldChar w:fldCharType="separate"/>
      </w:r>
      <w:r w:rsidR="00100B6E">
        <w:rPr>
          <w:noProof/>
        </w:rPr>
        <w:t>4</w:t>
      </w:r>
      <w:r w:rsidR="00874AF6">
        <w:fldChar w:fldCharType="end"/>
      </w:r>
      <w:bookmarkEnd w:id="136"/>
      <w:r>
        <w:t>:</w:t>
      </w:r>
      <w:r w:rsidRPr="00156575">
        <w:t xml:space="preserve"> </w:t>
      </w:r>
      <w:r>
        <w:t xml:space="preserve">Standard curve showing the standards (X), QCs (O), and salivary samples (triangles) when diluted in water after derivatisation with PTAD and using </w:t>
      </w:r>
      <w:r w:rsidRPr="00156575">
        <w:t>A</w:t>
      </w:r>
      <w:r>
        <w:t>2 and B2 mobile phases.</w:t>
      </w:r>
      <w:bookmarkEnd w:id="137"/>
      <w:r>
        <w:t xml:space="preserve"> </w:t>
      </w:r>
    </w:p>
    <w:p w14:paraId="1574C450" w14:textId="77777777" w:rsidR="00551517" w:rsidRDefault="00551517" w:rsidP="00F61F15"/>
    <w:p w14:paraId="570FCFE5" w14:textId="1D4B08B5" w:rsidR="00DD2D6E" w:rsidRDefault="00874AF6" w:rsidP="00DD2D6E">
      <w:r>
        <w:lastRenderedPageBreak/>
        <w:t xml:space="preserve">Figure 2.5 </w:t>
      </w:r>
      <w:r w:rsidR="00983C64">
        <w:t>shows the results from the assessment of imprecision of the method after derivatisation with PTAD</w:t>
      </w:r>
      <w:r w:rsidR="00DD2D6E" w:rsidRPr="000C272D">
        <w:t xml:space="preserve">, a CV of 20.1% at 17.3pmol/L in the imprecision study above </w:t>
      </w:r>
      <w:r w:rsidR="00DD2D6E">
        <w:t>will not give</w:t>
      </w:r>
      <w:r w:rsidR="00DD2D6E" w:rsidRPr="000C272D">
        <w:t xml:space="preserve"> the sensitivity required for this method. The </w:t>
      </w:r>
      <w:r w:rsidR="00DD2D6E">
        <w:t>R</w:t>
      </w:r>
      <w:r w:rsidR="00DD2D6E" w:rsidRPr="000C272D">
        <w:rPr>
          <w:vertAlign w:val="superscript"/>
        </w:rPr>
        <w:t>2</w:t>
      </w:r>
      <w:r w:rsidR="00DD2D6E" w:rsidRPr="000C272D">
        <w:t xml:space="preserve"> at this concentration is also not acceptable (should be &gt;0.99)</w:t>
      </w:r>
      <w:r w:rsidR="00DD2D6E">
        <w:t xml:space="preserve">. </w:t>
      </w:r>
    </w:p>
    <w:p w14:paraId="42576004" w14:textId="77777777" w:rsidR="00DD2D6E" w:rsidRPr="000C272D" w:rsidRDefault="00DD2D6E" w:rsidP="00DD2D6E"/>
    <w:p w14:paraId="1C609B4E" w14:textId="4132D31B" w:rsidR="00DD2D6E" w:rsidRDefault="00DD2D6E" w:rsidP="00551517">
      <w:pPr>
        <w:pStyle w:val="ListParagraph"/>
        <w:ind w:left="360"/>
      </w:pPr>
    </w:p>
    <w:p w14:paraId="55D98F7E" w14:textId="1662C911" w:rsidR="00DD2D6E" w:rsidRDefault="00DD2D6E" w:rsidP="00551517">
      <w:pPr>
        <w:pStyle w:val="ListParagraph"/>
        <w:ind w:left="360"/>
      </w:pPr>
    </w:p>
    <w:p w14:paraId="654A3CC1" w14:textId="77777777" w:rsidR="00983C64" w:rsidRDefault="00983C64" w:rsidP="00551517">
      <w:pPr>
        <w:pStyle w:val="ListParagraph"/>
        <w:ind w:left="360"/>
      </w:pPr>
    </w:p>
    <w:p w14:paraId="6C099279" w14:textId="77777777" w:rsidR="00983C64" w:rsidRDefault="00983C64" w:rsidP="00551517">
      <w:pPr>
        <w:pStyle w:val="ListParagraph"/>
        <w:ind w:left="360"/>
      </w:pPr>
    </w:p>
    <w:p w14:paraId="66C8410E" w14:textId="4A72E71C" w:rsidR="00DD2D6E" w:rsidRDefault="00DD2D6E" w:rsidP="00551517">
      <w:pPr>
        <w:pStyle w:val="ListParagraph"/>
        <w:ind w:left="360"/>
      </w:pPr>
    </w:p>
    <w:p w14:paraId="35190ACB" w14:textId="1CBFDD9F" w:rsidR="00DD2D6E" w:rsidRDefault="00DD2D6E" w:rsidP="00551517">
      <w:pPr>
        <w:pStyle w:val="ListParagraph"/>
        <w:ind w:left="360"/>
      </w:pPr>
    </w:p>
    <w:p w14:paraId="07A5E85E" w14:textId="02D01C31" w:rsidR="00DD2D6E" w:rsidRDefault="00DD2D6E" w:rsidP="00551517">
      <w:pPr>
        <w:pStyle w:val="ListParagraph"/>
        <w:ind w:left="360"/>
      </w:pPr>
    </w:p>
    <w:p w14:paraId="04D64691" w14:textId="2B5DD616" w:rsidR="00DD2D6E" w:rsidRDefault="00DD2D6E" w:rsidP="00551517">
      <w:pPr>
        <w:pStyle w:val="ListParagraph"/>
        <w:ind w:left="360"/>
      </w:pPr>
    </w:p>
    <w:p w14:paraId="49EAD74F" w14:textId="77777777" w:rsidR="00DD2D6E" w:rsidRDefault="00DD2D6E" w:rsidP="00551517">
      <w:pPr>
        <w:pStyle w:val="ListParagraph"/>
        <w:ind w:left="360"/>
      </w:pPr>
    </w:p>
    <w:p w14:paraId="3226E43F" w14:textId="77777777" w:rsidR="00DD2D6E" w:rsidRDefault="00DD2D6E" w:rsidP="00551517">
      <w:pPr>
        <w:pStyle w:val="ListParagraph"/>
        <w:ind w:left="360"/>
      </w:pPr>
    </w:p>
    <w:p w14:paraId="3EAB0222" w14:textId="7D60E516" w:rsidR="00551517" w:rsidRDefault="008E4284" w:rsidP="00551517">
      <w:pPr>
        <w:pStyle w:val="ListParagraph"/>
        <w:ind w:left="360"/>
      </w:pPr>
      <w:r w:rsidRPr="000C272D">
        <w:rPr>
          <w:noProof/>
          <w:lang w:val="en-GB"/>
        </w:rPr>
        <w:lastRenderedPageBreak/>
        <w:drawing>
          <wp:inline distT="0" distB="0" distL="0" distR="0" wp14:anchorId="596976B0" wp14:editId="1EC2F133">
            <wp:extent cx="6049841" cy="35325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058229" cy="3537403"/>
                    </a:xfrm>
                    <a:prstGeom prst="rect">
                      <a:avLst/>
                    </a:prstGeom>
                    <a:noFill/>
                  </pic:spPr>
                </pic:pic>
              </a:graphicData>
            </a:graphic>
          </wp:inline>
        </w:drawing>
      </w:r>
    </w:p>
    <w:p w14:paraId="2DC029FB" w14:textId="0E483C92" w:rsidR="00074998" w:rsidRDefault="00074998" w:rsidP="00074998">
      <w:pPr>
        <w:pStyle w:val="Caption"/>
      </w:pPr>
      <w:bookmarkStart w:id="138" w:name="_Ref520335281"/>
      <w:bookmarkStart w:id="139" w:name="_Toc520790856"/>
      <w:r>
        <w:t xml:space="preserve">Figure </w:t>
      </w:r>
      <w:r w:rsidR="00874AF6">
        <w:fldChar w:fldCharType="begin"/>
      </w:r>
      <w:r w:rsidR="00874AF6">
        <w:instrText xml:space="preserve"> STYLEREF 1 \s </w:instrText>
      </w:r>
      <w:r w:rsidR="00874AF6">
        <w:fldChar w:fldCharType="separate"/>
      </w:r>
      <w:r w:rsidR="00100B6E">
        <w:rPr>
          <w:noProof/>
        </w:rPr>
        <w:t>2</w:t>
      </w:r>
      <w:r w:rsidR="00874AF6">
        <w:fldChar w:fldCharType="end"/>
      </w:r>
      <w:r w:rsidR="00874AF6">
        <w:t>.</w:t>
      </w:r>
      <w:r w:rsidR="00874AF6">
        <w:fldChar w:fldCharType="begin"/>
      </w:r>
      <w:r w:rsidR="00874AF6">
        <w:instrText xml:space="preserve"> SEQ Figure \* ARABIC \s 1 </w:instrText>
      </w:r>
      <w:r w:rsidR="00874AF6">
        <w:fldChar w:fldCharType="separate"/>
      </w:r>
      <w:r w:rsidR="00100B6E">
        <w:rPr>
          <w:noProof/>
        </w:rPr>
        <w:t>5</w:t>
      </w:r>
      <w:r w:rsidR="00874AF6">
        <w:fldChar w:fldCharType="end"/>
      </w:r>
      <w:bookmarkEnd w:id="138"/>
      <w:r>
        <w:t>:</w:t>
      </w:r>
      <w:r w:rsidRPr="00156575">
        <w:t xml:space="preserve"> </w:t>
      </w:r>
      <w:r>
        <w:t xml:space="preserve">Standard curve showing the standards (X), QCs (O) when diluted in water after derivatisation with PTAD and using </w:t>
      </w:r>
      <w:r w:rsidRPr="00156575">
        <w:t>A</w:t>
      </w:r>
      <w:r>
        <w:t>2 and B2 mobile phases.</w:t>
      </w:r>
      <w:bookmarkEnd w:id="139"/>
      <w:r>
        <w:t xml:space="preserve"> </w:t>
      </w:r>
    </w:p>
    <w:p w14:paraId="67122EC2" w14:textId="77777777" w:rsidR="00983C64" w:rsidRDefault="00983C64">
      <w:pPr>
        <w:spacing w:after="0" w:line="240" w:lineRule="auto"/>
        <w:jc w:val="left"/>
      </w:pPr>
    </w:p>
    <w:p w14:paraId="274EA187" w14:textId="62A8779D" w:rsidR="00983C64" w:rsidRDefault="00983C64">
      <w:pPr>
        <w:spacing w:after="0" w:line="240" w:lineRule="auto"/>
        <w:jc w:val="left"/>
      </w:pPr>
      <w:r>
        <w:br w:type="page"/>
      </w:r>
    </w:p>
    <w:p w14:paraId="6F4361F0" w14:textId="286E2665" w:rsidR="005C0FF6" w:rsidRDefault="00983C64" w:rsidP="005C0FF6">
      <w:pPr>
        <w:pStyle w:val="Heading3"/>
      </w:pPr>
      <w:bookmarkStart w:id="140" w:name="_Toc520790349"/>
      <w:r>
        <w:lastRenderedPageBreak/>
        <w:t>Method development of samples derivatised with Amplifex diene</w:t>
      </w:r>
      <w:bookmarkEnd w:id="140"/>
    </w:p>
    <w:p w14:paraId="24C3A7B1" w14:textId="2E2666DE" w:rsidR="005C0FF6" w:rsidRPr="00BA5BBE" w:rsidRDefault="00874AF6" w:rsidP="005C0FF6">
      <w:r>
        <w:t xml:space="preserve">Figure 2.6 </w:t>
      </w:r>
      <w:r w:rsidR="00BA5BBE">
        <w:t xml:space="preserve">shows the chromatographic separation of </w:t>
      </w:r>
      <w:r w:rsidR="0019254A" w:rsidRPr="000C272D">
        <w:t>25OHD</w:t>
      </w:r>
      <w:r w:rsidR="0019254A" w:rsidRPr="000C272D">
        <w:rPr>
          <w:vertAlign w:val="subscript"/>
        </w:rPr>
        <w:t>2</w:t>
      </w:r>
      <w:r w:rsidR="0019254A" w:rsidRPr="000C272D">
        <w:t xml:space="preserve"> and 25OHD</w:t>
      </w:r>
      <w:r w:rsidR="0019254A" w:rsidRPr="000C272D">
        <w:rPr>
          <w:vertAlign w:val="subscript"/>
        </w:rPr>
        <w:t>3</w:t>
      </w:r>
      <w:r w:rsidR="00BA5BBE">
        <w:t xml:space="preserve"> after derivatisation with Amplifex diene. The analytes and their internal standards eluted at different times and on different mass transitions</w:t>
      </w:r>
      <w:r w:rsidR="00FC17C1">
        <w:t>.</w:t>
      </w:r>
    </w:p>
    <w:p w14:paraId="541E1E37" w14:textId="77777777" w:rsidR="00983C64" w:rsidRPr="00983C64" w:rsidRDefault="00983C64" w:rsidP="00983C64"/>
    <w:p w14:paraId="38352C1F" w14:textId="2B0F84F5" w:rsidR="00983C64" w:rsidRDefault="00983C64">
      <w:pPr>
        <w:spacing w:after="0" w:line="240" w:lineRule="auto"/>
        <w:jc w:val="left"/>
      </w:pPr>
      <w:r>
        <w:br w:type="page"/>
      </w:r>
    </w:p>
    <w:p w14:paraId="59F5D189" w14:textId="77777777" w:rsidR="00365C04" w:rsidRPr="000C272D" w:rsidRDefault="00365C04" w:rsidP="00FD0949">
      <w:pPr>
        <w:spacing w:line="240" w:lineRule="auto"/>
        <w:jc w:val="center"/>
      </w:pPr>
      <w:r w:rsidRPr="000C272D">
        <w:rPr>
          <w:noProof/>
          <w:lang w:val="en-GB"/>
        </w:rPr>
        <w:lastRenderedPageBreak/>
        <w:drawing>
          <wp:inline distT="0" distB="0" distL="0" distR="0" wp14:anchorId="7F7D2B67" wp14:editId="43F6A740">
            <wp:extent cx="5731510" cy="5446351"/>
            <wp:effectExtent l="0" t="0" r="0" b="2540"/>
            <wp:docPr id="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pic:cNvPicPr>
                  </pic:nvPicPr>
                  <pic:blipFill rotWithShape="1">
                    <a:blip r:embed="rId22"/>
                    <a:srcRect t="4691"/>
                    <a:stretch/>
                  </pic:blipFill>
                  <pic:spPr bwMode="auto">
                    <a:xfrm>
                      <a:off x="0" y="0"/>
                      <a:ext cx="5731510" cy="5446351"/>
                    </a:xfrm>
                    <a:prstGeom prst="rect">
                      <a:avLst/>
                    </a:prstGeom>
                    <a:ln>
                      <a:noFill/>
                    </a:ln>
                    <a:extLst>
                      <a:ext uri="{53640926-AAD7-44D8-BBD7-CCE9431645EC}">
                        <a14:shadowObscured xmlns:a14="http://schemas.microsoft.com/office/drawing/2010/main"/>
                      </a:ext>
                    </a:extLst>
                  </pic:spPr>
                </pic:pic>
              </a:graphicData>
            </a:graphic>
          </wp:inline>
        </w:drawing>
      </w:r>
    </w:p>
    <w:p w14:paraId="4674513B" w14:textId="50C0FC76" w:rsidR="00270A0A" w:rsidRPr="000C272D" w:rsidRDefault="00365C04" w:rsidP="00FD0949">
      <w:pPr>
        <w:pStyle w:val="Caption"/>
        <w:jc w:val="center"/>
      </w:pPr>
      <w:bookmarkStart w:id="141" w:name="_Ref410145172"/>
      <w:bookmarkStart w:id="142" w:name="_Ref410145168"/>
      <w:bookmarkStart w:id="143" w:name="_Toc520790857"/>
      <w:r w:rsidRPr="000C272D">
        <w:t xml:space="preserve">Figure </w:t>
      </w:r>
      <w:r w:rsidR="00874AF6">
        <w:fldChar w:fldCharType="begin"/>
      </w:r>
      <w:r w:rsidR="00874AF6">
        <w:instrText xml:space="preserve"> STYLEREF 1 \s </w:instrText>
      </w:r>
      <w:r w:rsidR="00874AF6">
        <w:fldChar w:fldCharType="separate"/>
      </w:r>
      <w:r w:rsidR="00100B6E">
        <w:rPr>
          <w:noProof/>
        </w:rPr>
        <w:t>2</w:t>
      </w:r>
      <w:r w:rsidR="00874AF6">
        <w:fldChar w:fldCharType="end"/>
      </w:r>
      <w:r w:rsidR="00874AF6">
        <w:t>.</w:t>
      </w:r>
      <w:r w:rsidR="00874AF6">
        <w:fldChar w:fldCharType="begin"/>
      </w:r>
      <w:r w:rsidR="00874AF6">
        <w:instrText xml:space="preserve"> SEQ Figure \* ARABIC \s 1 </w:instrText>
      </w:r>
      <w:r w:rsidR="00874AF6">
        <w:fldChar w:fldCharType="separate"/>
      </w:r>
      <w:r w:rsidR="00100B6E">
        <w:rPr>
          <w:noProof/>
        </w:rPr>
        <w:t>6</w:t>
      </w:r>
      <w:r w:rsidR="00874AF6">
        <w:fldChar w:fldCharType="end"/>
      </w:r>
      <w:bookmarkEnd w:id="141"/>
      <w:r w:rsidR="0019254A">
        <w:t>: Chromatographic s</w:t>
      </w:r>
      <w:r w:rsidRPr="000C272D">
        <w:t>eparation of 25OHD</w:t>
      </w:r>
      <w:r w:rsidRPr="000C272D">
        <w:rPr>
          <w:vertAlign w:val="subscript"/>
        </w:rPr>
        <w:t>2</w:t>
      </w:r>
      <w:r w:rsidRPr="000C272D">
        <w:t xml:space="preserve"> </w:t>
      </w:r>
      <w:r w:rsidR="0019254A">
        <w:t xml:space="preserve">(D2) </w:t>
      </w:r>
      <w:r w:rsidRPr="000C272D">
        <w:t>and 25OHD</w:t>
      </w:r>
      <w:r w:rsidRPr="000C272D">
        <w:rPr>
          <w:vertAlign w:val="subscript"/>
        </w:rPr>
        <w:t>3</w:t>
      </w:r>
      <w:r w:rsidR="00FD0949">
        <w:t xml:space="preserve"> </w:t>
      </w:r>
      <w:r w:rsidR="0019254A">
        <w:t xml:space="preserve">(D3) </w:t>
      </w:r>
      <w:r w:rsidR="00FD0949">
        <w:t>when deriva</w:t>
      </w:r>
      <w:r w:rsidRPr="000C272D">
        <w:t>tised with Amplifex diene</w:t>
      </w:r>
      <w:bookmarkEnd w:id="142"/>
      <w:bookmarkEnd w:id="143"/>
    </w:p>
    <w:p w14:paraId="775D23D0" w14:textId="706FE966" w:rsidR="00912D86" w:rsidRDefault="00912D86">
      <w:pPr>
        <w:spacing w:after="0" w:line="240" w:lineRule="auto"/>
        <w:jc w:val="left"/>
      </w:pPr>
      <w:r>
        <w:br w:type="page"/>
      </w:r>
    </w:p>
    <w:p w14:paraId="1059E8B7" w14:textId="391557A2" w:rsidR="00912D86" w:rsidRDefault="00874AF6" w:rsidP="005D6EE8">
      <w:r>
        <w:lastRenderedPageBreak/>
        <w:t xml:space="preserve">Figure 2.7 </w:t>
      </w:r>
      <w:r w:rsidR="00912D86">
        <w:t>shows</w:t>
      </w:r>
      <w:r w:rsidR="00D30907">
        <w:t xml:space="preserve"> </w:t>
      </w:r>
      <w:r w:rsidR="00FC17C1">
        <w:t>the</w:t>
      </w:r>
      <w:r w:rsidR="00D30907">
        <w:t xml:space="preserve"> standard curve after derivatisation with Amplifex diene and also</w:t>
      </w:r>
      <w:r w:rsidR="00912D86" w:rsidRPr="000C272D">
        <w:t xml:space="preserve"> the </w:t>
      </w:r>
      <w:r w:rsidR="00912D86">
        <w:t xml:space="preserve">within run </w:t>
      </w:r>
      <w:r w:rsidR="00912D86" w:rsidRPr="000C272D">
        <w:t>imprecision</w:t>
      </w:r>
      <w:r w:rsidR="00D30907">
        <w:t xml:space="preserve"> values at different QC concentrations</w:t>
      </w:r>
      <w:r w:rsidR="00912D86">
        <w:t>.</w:t>
      </w:r>
      <w:r w:rsidR="00D30907">
        <w:t xml:space="preserve"> The linearity of the method was good with an R</w:t>
      </w:r>
      <w:r w:rsidR="00D30907" w:rsidRPr="00D30907">
        <w:rPr>
          <w:vertAlign w:val="superscript"/>
        </w:rPr>
        <w:t>2</w:t>
      </w:r>
      <w:r w:rsidR="00D30907">
        <w:t xml:space="preserve"> of 0.991643 which is acceptable.</w:t>
      </w:r>
      <w:r w:rsidR="00912D86">
        <w:t xml:space="preserve"> The imprecision</w:t>
      </w:r>
      <w:r w:rsidR="00912D86" w:rsidRPr="000C272D">
        <w:t xml:space="preserve"> at lower concentrations was greatly improved by derivatising with Amplifex diene compared with derivatising with PTAD (</w:t>
      </w:r>
      <w:r>
        <w:t>Figure 2.5</w:t>
      </w:r>
      <w:r w:rsidR="00912D86" w:rsidRPr="000C272D">
        <w:t>). Using Amplifex diene as a derivatising agent the CV is now 10.88% at 6.7pmol/L whereas when PTAD was used as a derivatising agent the CV was 20.1% at 17.3pmol/L. The CV of the salivary pool when the sample is derivatised with Amplifex diene is also acceptable at 7.75%.</w:t>
      </w:r>
    </w:p>
    <w:p w14:paraId="22D445AC" w14:textId="681589B9" w:rsidR="00D30907" w:rsidRDefault="00990D03" w:rsidP="005D6EE8">
      <w:r>
        <w:t>Table 2.14</w:t>
      </w:r>
      <w:r w:rsidR="00D30907">
        <w:t xml:space="preserve"> shows the recovery of the method in salivary samples after derivatisation with Amplifex diene. The recovery of the method was not deemed acceptable as the recovery should be between 90% and 110%</w:t>
      </w:r>
    </w:p>
    <w:p w14:paraId="57838066" w14:textId="77777777" w:rsidR="00912D86" w:rsidRDefault="00912D86">
      <w:pPr>
        <w:spacing w:after="0" w:line="240" w:lineRule="auto"/>
        <w:jc w:val="left"/>
      </w:pPr>
      <w:r>
        <w:br w:type="page"/>
      </w:r>
    </w:p>
    <w:p w14:paraId="4B33EB88" w14:textId="347CA84A" w:rsidR="006E48BB" w:rsidRPr="000C272D" w:rsidRDefault="00D30907" w:rsidP="00FD0949">
      <w:pPr>
        <w:spacing w:line="240" w:lineRule="auto"/>
        <w:jc w:val="center"/>
      </w:pPr>
      <w:r>
        <w:rPr>
          <w:noProof/>
          <w:lang w:val="en-GB"/>
        </w:rPr>
        <w:lastRenderedPageBreak/>
        <mc:AlternateContent>
          <mc:Choice Requires="wps">
            <w:drawing>
              <wp:anchor distT="45720" distB="45720" distL="114300" distR="114300" simplePos="0" relativeHeight="251748352" behindDoc="0" locked="0" layoutInCell="1" allowOverlap="1" wp14:anchorId="2D50E624" wp14:editId="245FD952">
                <wp:simplePos x="0" y="0"/>
                <wp:positionH relativeFrom="column">
                  <wp:posOffset>554990</wp:posOffset>
                </wp:positionH>
                <wp:positionV relativeFrom="paragraph">
                  <wp:posOffset>-87231</wp:posOffset>
                </wp:positionV>
                <wp:extent cx="2885440" cy="534035"/>
                <wp:effectExtent l="0" t="0"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5440" cy="534035"/>
                        </a:xfrm>
                        <a:prstGeom prst="rect">
                          <a:avLst/>
                        </a:prstGeom>
                        <a:solidFill>
                          <a:srgbClr val="FFFFFF"/>
                        </a:solidFill>
                        <a:ln w="9525">
                          <a:noFill/>
                          <a:miter lim="800000"/>
                          <a:headEnd/>
                          <a:tailEnd/>
                        </a:ln>
                      </wps:spPr>
                      <wps:txbx>
                        <w:txbxContent>
                          <w:p w14:paraId="29B113E0" w14:textId="7970E1F9" w:rsidR="002B1C3D" w:rsidRDefault="002B1C3D" w:rsidP="00D30907">
                            <w:pPr>
                              <w:spacing w:after="0" w:line="240" w:lineRule="auto"/>
                            </w:pPr>
                            <w:r>
                              <w:t xml:space="preserve">Slope = </w:t>
                            </w:r>
                            <w:r w:rsidRPr="00F11E92">
                              <w:t>0.00</w:t>
                            </w:r>
                            <w:r>
                              <w:t>577929</w:t>
                            </w:r>
                            <w:r w:rsidRPr="00F11E92">
                              <w:t>*</w:t>
                            </w:r>
                            <w:r>
                              <w:t xml:space="preserve"> </w:t>
                            </w:r>
                            <w:r w:rsidRPr="00F11E92">
                              <w:t>x</w:t>
                            </w:r>
                            <w:r>
                              <w:t xml:space="preserve"> </w:t>
                            </w:r>
                            <w:r w:rsidRPr="00F11E92">
                              <w:t>+</w:t>
                            </w:r>
                            <w:r>
                              <w:t xml:space="preserve"> -</w:t>
                            </w:r>
                            <w:r w:rsidRPr="00F11E92">
                              <w:t>0.00</w:t>
                            </w:r>
                            <w:r>
                              <w:t>14001</w:t>
                            </w:r>
                          </w:p>
                          <w:p w14:paraId="09544927" w14:textId="7D6693F7" w:rsidR="002B1C3D" w:rsidRDefault="002B1C3D" w:rsidP="00D30907">
                            <w:pPr>
                              <w:spacing w:after="0" w:line="240" w:lineRule="auto"/>
                            </w:pPr>
                            <w:r>
                              <w:t>R</w:t>
                            </w:r>
                            <w:r>
                              <w:rPr>
                                <w:vertAlign w:val="superscript"/>
                              </w:rPr>
                              <w:t>2</w:t>
                            </w:r>
                            <w:r>
                              <w:t xml:space="preserve"> = 0.99164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50E624" id="_x0000_s1031" type="#_x0000_t202" style="position:absolute;left:0;text-align:left;margin-left:43.7pt;margin-top:-6.85pt;width:227.2pt;height:42.05pt;z-index:2517483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" stroked="f">
                <v:textbox>
                  <w:txbxContent>
                    <w:p w14:paraId="29B113E0" w14:textId="7970E1F9" w:rsidR="002B1C3D" w:rsidRDefault="002B1C3D" w:rsidP="00D30907">
                      <w:pPr>
                        <w:spacing w:after="0" w:line="240" w:lineRule="auto"/>
                      </w:pPr>
                      <w:r>
                        <w:t xml:space="preserve">Slope = </w:t>
                      </w:r>
                      <w:r w:rsidRPr="00F11E92">
                        <w:t>0.00</w:t>
                      </w:r>
                      <w:r>
                        <w:t>577929</w:t>
                      </w:r>
                      <w:r w:rsidRPr="00F11E92">
                        <w:t>*</w:t>
                      </w:r>
                      <w:r>
                        <w:t xml:space="preserve"> </w:t>
                      </w:r>
                      <w:r w:rsidRPr="00F11E92">
                        <w:t>x</w:t>
                      </w:r>
                      <w:r>
                        <w:t xml:space="preserve"> </w:t>
                      </w:r>
                      <w:r w:rsidRPr="00F11E92">
                        <w:t>+</w:t>
                      </w:r>
                      <w:r>
                        <w:t xml:space="preserve"> -</w:t>
                      </w:r>
                      <w:r w:rsidRPr="00F11E92">
                        <w:t>0.00</w:t>
                      </w:r>
                      <w:r>
                        <w:t>14001</w:t>
                      </w:r>
                    </w:p>
                    <w:p w14:paraId="09544927" w14:textId="7D6693F7" w:rsidR="002B1C3D" w:rsidRDefault="002B1C3D" w:rsidP="00D30907">
                      <w:pPr>
                        <w:spacing w:after="0" w:line="240" w:lineRule="auto"/>
                      </w:pPr>
                      <w:r>
                        <w:t>R</w:t>
                      </w:r>
                      <w:r>
                        <w:rPr>
                          <w:vertAlign w:val="superscript"/>
                        </w:rPr>
                        <w:t>2</w:t>
                      </w:r>
                      <w:r>
                        <w:t xml:space="preserve"> = 0.991643</w:t>
                      </w:r>
                    </w:p>
                  </w:txbxContent>
                </v:textbox>
              </v:shape>
            </w:pict>
          </mc:Fallback>
        </mc:AlternateContent>
      </w:r>
      <w:r w:rsidR="006E48BB" w:rsidRPr="000C272D">
        <w:rPr>
          <w:noProof/>
          <w:lang w:val="en-GB"/>
        </w:rPr>
        <w:drawing>
          <wp:inline distT="0" distB="0" distL="0" distR="0" wp14:anchorId="43240514" wp14:editId="6A07BB38">
            <wp:extent cx="6458585" cy="303322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1272"/>
                    <a:stretch/>
                  </pic:blipFill>
                  <pic:spPr bwMode="auto">
                    <a:xfrm>
                      <a:off x="0" y="0"/>
                      <a:ext cx="6480133" cy="3043344"/>
                    </a:xfrm>
                    <a:prstGeom prst="rect">
                      <a:avLst/>
                    </a:prstGeom>
                    <a:noFill/>
                    <a:ln>
                      <a:noFill/>
                    </a:ln>
                    <a:extLst>
                      <a:ext uri="{53640926-AAD7-44D8-BBD7-CCE9431645EC}">
                        <a14:shadowObscured xmlns:a14="http://schemas.microsoft.com/office/drawing/2010/main"/>
                      </a:ext>
                    </a:extLst>
                  </pic:spPr>
                </pic:pic>
              </a:graphicData>
            </a:graphic>
          </wp:inline>
        </w:drawing>
      </w:r>
    </w:p>
    <w:p w14:paraId="21DF9BBF" w14:textId="38A157DE" w:rsidR="006E48BB" w:rsidRPr="000C272D" w:rsidRDefault="006E48BB" w:rsidP="00FD0949">
      <w:pPr>
        <w:pStyle w:val="Caption"/>
        <w:jc w:val="center"/>
      </w:pPr>
      <w:bookmarkStart w:id="144" w:name="_Ref410147352"/>
      <w:bookmarkStart w:id="145" w:name="_Toc520790858"/>
      <w:r w:rsidRPr="000C272D">
        <w:t xml:space="preserve">Figure </w:t>
      </w:r>
      <w:r w:rsidR="00874AF6">
        <w:fldChar w:fldCharType="begin"/>
      </w:r>
      <w:r w:rsidR="00874AF6">
        <w:instrText xml:space="preserve"> STYLEREF 1 \s </w:instrText>
      </w:r>
      <w:r w:rsidR="00874AF6">
        <w:fldChar w:fldCharType="separate"/>
      </w:r>
      <w:r w:rsidR="00100B6E">
        <w:rPr>
          <w:noProof/>
        </w:rPr>
        <w:t>2</w:t>
      </w:r>
      <w:r w:rsidR="00874AF6">
        <w:fldChar w:fldCharType="end"/>
      </w:r>
      <w:r w:rsidR="00874AF6">
        <w:t>.</w:t>
      </w:r>
      <w:r w:rsidR="00874AF6">
        <w:fldChar w:fldCharType="begin"/>
      </w:r>
      <w:r w:rsidR="00874AF6">
        <w:instrText xml:space="preserve"> SEQ Figure \* ARABIC \s 1 </w:instrText>
      </w:r>
      <w:r w:rsidR="00874AF6">
        <w:fldChar w:fldCharType="separate"/>
      </w:r>
      <w:r w:rsidR="00100B6E">
        <w:rPr>
          <w:noProof/>
        </w:rPr>
        <w:t>7</w:t>
      </w:r>
      <w:r w:rsidR="00874AF6">
        <w:fldChar w:fldCharType="end"/>
      </w:r>
      <w:bookmarkEnd w:id="144"/>
      <w:r w:rsidR="00912D86">
        <w:t>: W</w:t>
      </w:r>
      <w:r w:rsidRPr="000C272D">
        <w:t>ithin run imprecision analysis with Amplifex diene</w:t>
      </w:r>
      <w:bookmarkEnd w:id="145"/>
    </w:p>
    <w:p w14:paraId="1A66B1FA" w14:textId="77777777" w:rsidR="006E48BB" w:rsidRPr="000C272D" w:rsidRDefault="006E48BB" w:rsidP="00194C9E">
      <w:pPr>
        <w:pStyle w:val="Caption"/>
      </w:pPr>
    </w:p>
    <w:p w14:paraId="70C67126" w14:textId="451F4B44" w:rsidR="00912D86" w:rsidRDefault="00912D86">
      <w:pPr>
        <w:spacing w:after="0" w:line="240" w:lineRule="auto"/>
        <w:jc w:val="left"/>
      </w:pPr>
    </w:p>
    <w:p w14:paraId="5C975168" w14:textId="5274289B" w:rsidR="005446FB" w:rsidRDefault="005446FB">
      <w:pPr>
        <w:spacing w:after="0" w:line="240" w:lineRule="auto"/>
        <w:jc w:val="left"/>
      </w:pPr>
    </w:p>
    <w:p w14:paraId="4D469BEC" w14:textId="28D88FDE" w:rsidR="005446FB" w:rsidRDefault="005446FB">
      <w:pPr>
        <w:spacing w:after="0" w:line="240" w:lineRule="auto"/>
        <w:jc w:val="left"/>
      </w:pPr>
    </w:p>
    <w:p w14:paraId="1713F70A" w14:textId="73F907BB" w:rsidR="005446FB" w:rsidRDefault="005446FB">
      <w:pPr>
        <w:spacing w:after="0" w:line="240" w:lineRule="auto"/>
        <w:jc w:val="left"/>
      </w:pPr>
    </w:p>
    <w:p w14:paraId="33AA8D9E" w14:textId="3107A377" w:rsidR="005446FB" w:rsidRDefault="005446FB">
      <w:pPr>
        <w:spacing w:after="0" w:line="240" w:lineRule="auto"/>
        <w:jc w:val="left"/>
      </w:pPr>
    </w:p>
    <w:p w14:paraId="0D16E77F" w14:textId="42BBAFC1" w:rsidR="005446FB" w:rsidRDefault="005446FB">
      <w:pPr>
        <w:spacing w:after="0" w:line="240" w:lineRule="auto"/>
        <w:jc w:val="left"/>
      </w:pPr>
    </w:p>
    <w:p w14:paraId="355256EE" w14:textId="32DDBDCE" w:rsidR="005446FB" w:rsidRDefault="005446FB">
      <w:pPr>
        <w:spacing w:after="0" w:line="240" w:lineRule="auto"/>
        <w:jc w:val="left"/>
      </w:pPr>
    </w:p>
    <w:p w14:paraId="4EB19A1E" w14:textId="77777777" w:rsidR="005446FB" w:rsidRDefault="005446FB" w:rsidP="005D6EE8"/>
    <w:p w14:paraId="683C3277" w14:textId="77777777" w:rsidR="005446FB" w:rsidRDefault="005446FB" w:rsidP="005446FB">
      <w:pPr>
        <w:spacing w:after="0" w:line="240" w:lineRule="auto"/>
        <w:jc w:val="left"/>
      </w:pPr>
    </w:p>
    <w:p w14:paraId="6868FB3C" w14:textId="488F2C85" w:rsidR="005446FB" w:rsidRDefault="005446FB" w:rsidP="005446FB"/>
    <w:p w14:paraId="37ABC1D5" w14:textId="77777777" w:rsidR="00D30907" w:rsidRPr="000C272D" w:rsidRDefault="00D30907" w:rsidP="005446FB"/>
    <w:p w14:paraId="68FA4252" w14:textId="0F6279A1" w:rsidR="005446FB" w:rsidRDefault="005446FB" w:rsidP="005446FB">
      <w:pPr>
        <w:pStyle w:val="Caption"/>
        <w:keepNext/>
      </w:pPr>
      <w:bookmarkStart w:id="146" w:name="_Ref520647052"/>
      <w:bookmarkStart w:id="147" w:name="_Toc520790897"/>
      <w:r>
        <w:t xml:space="preserve">Table </w:t>
      </w:r>
      <w:r>
        <w:fldChar w:fldCharType="begin"/>
      </w:r>
      <w:r>
        <w:instrText xml:space="preserve"> STYLEREF 1 \s </w:instrText>
      </w:r>
      <w:r>
        <w:fldChar w:fldCharType="separate"/>
      </w:r>
      <w:r w:rsidR="00100B6E">
        <w:rPr>
          <w:noProof/>
        </w:rPr>
        <w:t>2</w:t>
      </w:r>
      <w:r>
        <w:fldChar w:fldCharType="end"/>
      </w:r>
      <w:r>
        <w:t>.</w:t>
      </w:r>
      <w:r>
        <w:fldChar w:fldCharType="begin"/>
      </w:r>
      <w:r>
        <w:instrText xml:space="preserve"> SEQ Table \* ARABIC \s 1 </w:instrText>
      </w:r>
      <w:r>
        <w:fldChar w:fldCharType="separate"/>
      </w:r>
      <w:r w:rsidR="00100B6E">
        <w:rPr>
          <w:noProof/>
        </w:rPr>
        <w:t>14</w:t>
      </w:r>
      <w:r>
        <w:fldChar w:fldCharType="end"/>
      </w:r>
      <w:bookmarkEnd w:id="146"/>
      <w:r>
        <w:t>: Recovery analysis of salivary 25OHD after derivaitsation with Amplifex diene</w:t>
      </w:r>
      <w:bookmarkEnd w:id="147"/>
    </w:p>
    <w:tbl>
      <w:tblPr>
        <w:tblStyle w:val="TableGridLight"/>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2523"/>
        <w:gridCol w:w="2003"/>
        <w:gridCol w:w="2284"/>
        <w:gridCol w:w="2932"/>
      </w:tblGrid>
      <w:tr w:rsidR="005446FB" w:rsidRPr="005446FB" w14:paraId="52B8F8B5" w14:textId="77777777" w:rsidTr="004E43BA">
        <w:trPr>
          <w:trHeight w:val="492"/>
        </w:trPr>
        <w:tc>
          <w:tcPr>
            <w:tcW w:w="1295" w:type="pct"/>
            <w:hideMark/>
          </w:tcPr>
          <w:p w14:paraId="1E7B1E3E" w14:textId="77777777" w:rsidR="005446FB" w:rsidRPr="005446FB" w:rsidRDefault="005446FB" w:rsidP="004E43BA">
            <w:pPr>
              <w:spacing w:after="0" w:line="240" w:lineRule="auto"/>
              <w:jc w:val="left"/>
              <w:rPr>
                <w:szCs w:val="36"/>
                <w:lang w:val="en-GB"/>
              </w:rPr>
            </w:pPr>
            <w:r w:rsidRPr="005446FB">
              <w:rPr>
                <w:b/>
                <w:bCs/>
                <w:kern w:val="24"/>
                <w:szCs w:val="48"/>
                <w:lang w:val="en-GB"/>
              </w:rPr>
              <w:t>Saliva pool</w:t>
            </w:r>
          </w:p>
        </w:tc>
        <w:tc>
          <w:tcPr>
            <w:tcW w:w="1028" w:type="pct"/>
            <w:hideMark/>
          </w:tcPr>
          <w:p w14:paraId="7443E425" w14:textId="77777777" w:rsidR="005446FB" w:rsidRPr="005446FB" w:rsidRDefault="005446FB" w:rsidP="004E43BA">
            <w:pPr>
              <w:spacing w:after="0" w:line="240" w:lineRule="auto"/>
              <w:jc w:val="left"/>
              <w:rPr>
                <w:szCs w:val="36"/>
                <w:lang w:val="en-GB"/>
              </w:rPr>
            </w:pPr>
            <w:r w:rsidRPr="005446FB">
              <w:rPr>
                <w:b/>
                <w:bCs/>
                <w:kern w:val="24"/>
                <w:szCs w:val="48"/>
                <w:lang w:val="en-GB"/>
              </w:rPr>
              <w:t>Added</w:t>
            </w:r>
          </w:p>
          <w:p w14:paraId="6B946569" w14:textId="77777777" w:rsidR="005446FB" w:rsidRPr="005446FB" w:rsidRDefault="005446FB" w:rsidP="004E43BA">
            <w:pPr>
              <w:spacing w:after="0" w:line="240" w:lineRule="auto"/>
              <w:jc w:val="left"/>
              <w:rPr>
                <w:szCs w:val="36"/>
                <w:lang w:val="en-GB"/>
              </w:rPr>
            </w:pPr>
            <w:r w:rsidRPr="005446FB">
              <w:rPr>
                <w:b/>
                <w:bCs/>
                <w:kern w:val="24"/>
                <w:szCs w:val="36"/>
                <w:lang w:val="en-GB"/>
              </w:rPr>
              <w:t>(pmol/L)</w:t>
            </w:r>
          </w:p>
        </w:tc>
        <w:tc>
          <w:tcPr>
            <w:tcW w:w="1172" w:type="pct"/>
            <w:hideMark/>
          </w:tcPr>
          <w:p w14:paraId="370364A8" w14:textId="77777777" w:rsidR="005446FB" w:rsidRPr="005446FB" w:rsidRDefault="005446FB" w:rsidP="004E43BA">
            <w:pPr>
              <w:spacing w:after="0" w:line="240" w:lineRule="auto"/>
              <w:jc w:val="left"/>
              <w:rPr>
                <w:szCs w:val="36"/>
                <w:lang w:val="en-GB"/>
              </w:rPr>
            </w:pPr>
            <w:r w:rsidRPr="005446FB">
              <w:rPr>
                <w:b/>
                <w:bCs/>
                <w:kern w:val="24"/>
                <w:szCs w:val="48"/>
                <w:lang w:val="en-GB"/>
              </w:rPr>
              <w:t>Measured</w:t>
            </w:r>
          </w:p>
          <w:p w14:paraId="18395015" w14:textId="77777777" w:rsidR="005446FB" w:rsidRPr="005446FB" w:rsidRDefault="005446FB" w:rsidP="004E43BA">
            <w:pPr>
              <w:spacing w:after="0" w:line="240" w:lineRule="auto"/>
              <w:jc w:val="left"/>
              <w:rPr>
                <w:szCs w:val="36"/>
                <w:lang w:val="en-GB"/>
              </w:rPr>
            </w:pPr>
            <w:r w:rsidRPr="005446FB">
              <w:rPr>
                <w:b/>
                <w:bCs/>
                <w:kern w:val="24"/>
                <w:szCs w:val="36"/>
                <w:lang w:val="en-GB"/>
              </w:rPr>
              <w:t>(pmol/L)</w:t>
            </w:r>
          </w:p>
        </w:tc>
        <w:tc>
          <w:tcPr>
            <w:tcW w:w="1505" w:type="pct"/>
            <w:hideMark/>
          </w:tcPr>
          <w:p w14:paraId="69C2014E" w14:textId="77777777" w:rsidR="005446FB" w:rsidRPr="005446FB" w:rsidRDefault="005446FB" w:rsidP="004E43BA">
            <w:pPr>
              <w:spacing w:after="0" w:line="240" w:lineRule="auto"/>
              <w:jc w:val="left"/>
              <w:rPr>
                <w:szCs w:val="36"/>
                <w:lang w:val="en-GB"/>
              </w:rPr>
            </w:pPr>
            <w:r w:rsidRPr="005446FB">
              <w:rPr>
                <w:b/>
                <w:bCs/>
                <w:kern w:val="24"/>
                <w:szCs w:val="48"/>
                <w:lang w:val="en-GB"/>
              </w:rPr>
              <w:t>Recovery (%)</w:t>
            </w:r>
          </w:p>
        </w:tc>
      </w:tr>
      <w:tr w:rsidR="005446FB" w:rsidRPr="005446FB" w14:paraId="7763ED83" w14:textId="77777777" w:rsidTr="004E43BA">
        <w:trPr>
          <w:trHeight w:val="292"/>
        </w:trPr>
        <w:tc>
          <w:tcPr>
            <w:tcW w:w="1295" w:type="pct"/>
            <w:hideMark/>
          </w:tcPr>
          <w:p w14:paraId="1D2A1CC2" w14:textId="77777777" w:rsidR="005446FB" w:rsidRPr="005446FB" w:rsidRDefault="005446FB" w:rsidP="004E43BA">
            <w:pPr>
              <w:spacing w:after="0" w:line="240" w:lineRule="auto"/>
              <w:jc w:val="left"/>
              <w:rPr>
                <w:szCs w:val="36"/>
                <w:lang w:val="en-GB"/>
              </w:rPr>
            </w:pPr>
            <w:r w:rsidRPr="005446FB">
              <w:rPr>
                <w:kern w:val="24"/>
                <w:szCs w:val="48"/>
                <w:lang w:val="en-GB"/>
              </w:rPr>
              <w:t>1</w:t>
            </w:r>
          </w:p>
        </w:tc>
        <w:tc>
          <w:tcPr>
            <w:tcW w:w="1028" w:type="pct"/>
            <w:hideMark/>
          </w:tcPr>
          <w:p w14:paraId="739E129E" w14:textId="77777777" w:rsidR="005446FB" w:rsidRPr="005446FB" w:rsidRDefault="005446FB" w:rsidP="004E43BA">
            <w:pPr>
              <w:spacing w:after="0" w:line="240" w:lineRule="auto"/>
              <w:jc w:val="left"/>
              <w:rPr>
                <w:szCs w:val="36"/>
                <w:lang w:val="en-GB"/>
              </w:rPr>
            </w:pPr>
            <w:r w:rsidRPr="005446FB">
              <w:rPr>
                <w:kern w:val="24"/>
                <w:szCs w:val="48"/>
                <w:lang w:val="en-GB"/>
              </w:rPr>
              <w:t>0.00</w:t>
            </w:r>
          </w:p>
        </w:tc>
        <w:tc>
          <w:tcPr>
            <w:tcW w:w="1172" w:type="pct"/>
            <w:hideMark/>
          </w:tcPr>
          <w:p w14:paraId="123D36EE" w14:textId="77777777" w:rsidR="005446FB" w:rsidRPr="005446FB" w:rsidRDefault="005446FB" w:rsidP="004E43BA">
            <w:pPr>
              <w:spacing w:after="0" w:line="240" w:lineRule="auto"/>
              <w:jc w:val="left"/>
              <w:rPr>
                <w:szCs w:val="36"/>
                <w:lang w:val="en-GB"/>
              </w:rPr>
            </w:pPr>
            <w:r w:rsidRPr="005446FB">
              <w:rPr>
                <w:kern w:val="24"/>
                <w:szCs w:val="48"/>
                <w:lang w:val="en-GB"/>
              </w:rPr>
              <w:t>28.86</w:t>
            </w:r>
          </w:p>
        </w:tc>
        <w:tc>
          <w:tcPr>
            <w:tcW w:w="1505" w:type="pct"/>
            <w:hideMark/>
          </w:tcPr>
          <w:p w14:paraId="517101EE" w14:textId="77777777" w:rsidR="005446FB" w:rsidRPr="005446FB" w:rsidRDefault="005446FB" w:rsidP="004E43BA">
            <w:pPr>
              <w:spacing w:after="0" w:line="240" w:lineRule="auto"/>
              <w:jc w:val="left"/>
              <w:rPr>
                <w:szCs w:val="36"/>
                <w:lang w:val="en-GB"/>
              </w:rPr>
            </w:pPr>
          </w:p>
        </w:tc>
      </w:tr>
      <w:tr w:rsidR="005446FB" w:rsidRPr="005446FB" w14:paraId="0A06FF3F" w14:textId="77777777" w:rsidTr="004E43BA">
        <w:trPr>
          <w:trHeight w:val="267"/>
        </w:trPr>
        <w:tc>
          <w:tcPr>
            <w:tcW w:w="1295" w:type="pct"/>
            <w:hideMark/>
          </w:tcPr>
          <w:p w14:paraId="4F9BA390" w14:textId="77777777" w:rsidR="005446FB" w:rsidRPr="005446FB" w:rsidRDefault="005446FB" w:rsidP="004E43BA">
            <w:pPr>
              <w:spacing w:after="0" w:line="240" w:lineRule="auto"/>
              <w:jc w:val="left"/>
              <w:rPr>
                <w:szCs w:val="36"/>
                <w:lang w:val="en-GB"/>
              </w:rPr>
            </w:pPr>
            <w:r w:rsidRPr="005446FB">
              <w:rPr>
                <w:kern w:val="24"/>
                <w:szCs w:val="48"/>
                <w:lang w:val="en-GB"/>
              </w:rPr>
              <w:t>2</w:t>
            </w:r>
          </w:p>
        </w:tc>
        <w:tc>
          <w:tcPr>
            <w:tcW w:w="1028" w:type="pct"/>
            <w:hideMark/>
          </w:tcPr>
          <w:p w14:paraId="20DEB796" w14:textId="77777777" w:rsidR="005446FB" w:rsidRPr="005446FB" w:rsidRDefault="005446FB" w:rsidP="004E43BA">
            <w:pPr>
              <w:spacing w:after="0" w:line="240" w:lineRule="auto"/>
              <w:jc w:val="left"/>
              <w:rPr>
                <w:szCs w:val="36"/>
                <w:lang w:val="en-GB"/>
              </w:rPr>
            </w:pPr>
            <w:r w:rsidRPr="005446FB">
              <w:rPr>
                <w:kern w:val="24"/>
                <w:szCs w:val="48"/>
                <w:lang w:val="en-GB"/>
              </w:rPr>
              <w:t>8.98</w:t>
            </w:r>
          </w:p>
        </w:tc>
        <w:tc>
          <w:tcPr>
            <w:tcW w:w="1172" w:type="pct"/>
            <w:hideMark/>
          </w:tcPr>
          <w:p w14:paraId="1B35BB07" w14:textId="77777777" w:rsidR="005446FB" w:rsidRPr="005446FB" w:rsidRDefault="005446FB" w:rsidP="004E43BA">
            <w:pPr>
              <w:spacing w:after="0" w:line="240" w:lineRule="auto"/>
              <w:jc w:val="left"/>
              <w:rPr>
                <w:szCs w:val="36"/>
                <w:lang w:val="en-GB"/>
              </w:rPr>
            </w:pPr>
            <w:r w:rsidRPr="005446FB">
              <w:rPr>
                <w:kern w:val="24"/>
                <w:szCs w:val="48"/>
                <w:lang w:val="en-GB"/>
              </w:rPr>
              <w:t>28.74</w:t>
            </w:r>
          </w:p>
        </w:tc>
        <w:tc>
          <w:tcPr>
            <w:tcW w:w="1505" w:type="pct"/>
            <w:hideMark/>
          </w:tcPr>
          <w:p w14:paraId="7754C498" w14:textId="77777777" w:rsidR="005446FB" w:rsidRPr="005446FB" w:rsidRDefault="005446FB" w:rsidP="004E43BA">
            <w:pPr>
              <w:spacing w:after="0" w:line="240" w:lineRule="auto"/>
              <w:jc w:val="left"/>
              <w:rPr>
                <w:szCs w:val="36"/>
                <w:lang w:val="en-GB"/>
              </w:rPr>
            </w:pPr>
            <w:r w:rsidRPr="005446FB">
              <w:rPr>
                <w:kern w:val="24"/>
                <w:szCs w:val="48"/>
                <w:lang w:val="en-GB"/>
              </w:rPr>
              <w:t>75.97</w:t>
            </w:r>
          </w:p>
        </w:tc>
      </w:tr>
      <w:tr w:rsidR="005446FB" w:rsidRPr="005446FB" w14:paraId="0F7F0AF5" w14:textId="77777777" w:rsidTr="004E43BA">
        <w:trPr>
          <w:trHeight w:val="246"/>
        </w:trPr>
        <w:tc>
          <w:tcPr>
            <w:tcW w:w="1295" w:type="pct"/>
            <w:hideMark/>
          </w:tcPr>
          <w:p w14:paraId="497AC976" w14:textId="77777777" w:rsidR="005446FB" w:rsidRPr="005446FB" w:rsidRDefault="005446FB" w:rsidP="004E43BA">
            <w:pPr>
              <w:spacing w:after="0" w:line="240" w:lineRule="auto"/>
              <w:jc w:val="left"/>
              <w:rPr>
                <w:szCs w:val="36"/>
                <w:lang w:val="en-GB"/>
              </w:rPr>
            </w:pPr>
            <w:r w:rsidRPr="005446FB">
              <w:rPr>
                <w:kern w:val="24"/>
                <w:szCs w:val="48"/>
                <w:lang w:val="en-GB"/>
              </w:rPr>
              <w:t>3</w:t>
            </w:r>
          </w:p>
        </w:tc>
        <w:tc>
          <w:tcPr>
            <w:tcW w:w="1028" w:type="pct"/>
            <w:hideMark/>
          </w:tcPr>
          <w:p w14:paraId="068F88D7" w14:textId="77777777" w:rsidR="005446FB" w:rsidRPr="005446FB" w:rsidRDefault="005446FB" w:rsidP="004E43BA">
            <w:pPr>
              <w:spacing w:after="0" w:line="240" w:lineRule="auto"/>
              <w:jc w:val="left"/>
              <w:rPr>
                <w:szCs w:val="36"/>
                <w:lang w:val="en-GB"/>
              </w:rPr>
            </w:pPr>
            <w:r w:rsidRPr="005446FB">
              <w:rPr>
                <w:kern w:val="24"/>
                <w:szCs w:val="48"/>
                <w:lang w:val="en-GB"/>
              </w:rPr>
              <w:t>23.29</w:t>
            </w:r>
          </w:p>
        </w:tc>
        <w:tc>
          <w:tcPr>
            <w:tcW w:w="1172" w:type="pct"/>
            <w:hideMark/>
          </w:tcPr>
          <w:p w14:paraId="4B8152D5" w14:textId="77777777" w:rsidR="005446FB" w:rsidRPr="005446FB" w:rsidRDefault="005446FB" w:rsidP="004E43BA">
            <w:pPr>
              <w:spacing w:after="0" w:line="240" w:lineRule="auto"/>
              <w:jc w:val="left"/>
              <w:rPr>
                <w:szCs w:val="36"/>
                <w:lang w:val="en-GB"/>
              </w:rPr>
            </w:pPr>
            <w:r w:rsidRPr="005446FB">
              <w:rPr>
                <w:kern w:val="24"/>
                <w:szCs w:val="48"/>
                <w:lang w:val="en-GB"/>
              </w:rPr>
              <w:t>39.00</w:t>
            </w:r>
          </w:p>
        </w:tc>
        <w:tc>
          <w:tcPr>
            <w:tcW w:w="1505" w:type="pct"/>
            <w:hideMark/>
          </w:tcPr>
          <w:p w14:paraId="3B538E18" w14:textId="77777777" w:rsidR="005446FB" w:rsidRPr="005446FB" w:rsidRDefault="005446FB" w:rsidP="004E43BA">
            <w:pPr>
              <w:spacing w:after="0" w:line="240" w:lineRule="auto"/>
              <w:jc w:val="left"/>
              <w:rPr>
                <w:szCs w:val="36"/>
                <w:lang w:val="en-GB"/>
              </w:rPr>
            </w:pPr>
            <w:r w:rsidRPr="005446FB">
              <w:rPr>
                <w:kern w:val="24"/>
                <w:szCs w:val="48"/>
                <w:lang w:val="en-GB"/>
              </w:rPr>
              <w:t>74.77</w:t>
            </w:r>
          </w:p>
        </w:tc>
      </w:tr>
      <w:tr w:rsidR="005446FB" w:rsidRPr="005446FB" w14:paraId="2D3A4266" w14:textId="77777777" w:rsidTr="004E43BA">
        <w:trPr>
          <w:trHeight w:val="255"/>
        </w:trPr>
        <w:tc>
          <w:tcPr>
            <w:tcW w:w="1295" w:type="pct"/>
            <w:hideMark/>
          </w:tcPr>
          <w:p w14:paraId="17D4237C" w14:textId="77777777" w:rsidR="005446FB" w:rsidRPr="005446FB" w:rsidRDefault="005446FB" w:rsidP="004E43BA">
            <w:pPr>
              <w:spacing w:after="0" w:line="240" w:lineRule="auto"/>
              <w:jc w:val="left"/>
              <w:rPr>
                <w:szCs w:val="36"/>
                <w:lang w:val="en-GB"/>
              </w:rPr>
            </w:pPr>
            <w:r w:rsidRPr="005446FB">
              <w:rPr>
                <w:kern w:val="24"/>
                <w:szCs w:val="48"/>
                <w:lang w:val="en-GB"/>
              </w:rPr>
              <w:t>4</w:t>
            </w:r>
          </w:p>
        </w:tc>
        <w:tc>
          <w:tcPr>
            <w:tcW w:w="1028" w:type="pct"/>
            <w:hideMark/>
          </w:tcPr>
          <w:p w14:paraId="406214A7" w14:textId="77777777" w:rsidR="005446FB" w:rsidRPr="005446FB" w:rsidRDefault="005446FB" w:rsidP="004E43BA">
            <w:pPr>
              <w:spacing w:after="0" w:line="240" w:lineRule="auto"/>
              <w:jc w:val="left"/>
              <w:rPr>
                <w:szCs w:val="36"/>
                <w:lang w:val="en-GB"/>
              </w:rPr>
            </w:pPr>
            <w:r w:rsidRPr="005446FB">
              <w:rPr>
                <w:kern w:val="24"/>
                <w:szCs w:val="48"/>
                <w:lang w:val="en-GB"/>
              </w:rPr>
              <w:t>37.05</w:t>
            </w:r>
          </w:p>
        </w:tc>
        <w:tc>
          <w:tcPr>
            <w:tcW w:w="1172" w:type="pct"/>
            <w:hideMark/>
          </w:tcPr>
          <w:p w14:paraId="0DBF24E3" w14:textId="77777777" w:rsidR="005446FB" w:rsidRPr="005446FB" w:rsidRDefault="005446FB" w:rsidP="004E43BA">
            <w:pPr>
              <w:spacing w:after="0" w:line="240" w:lineRule="auto"/>
              <w:jc w:val="left"/>
              <w:rPr>
                <w:szCs w:val="36"/>
                <w:lang w:val="en-GB"/>
              </w:rPr>
            </w:pPr>
            <w:r w:rsidRPr="005446FB">
              <w:rPr>
                <w:kern w:val="24"/>
                <w:szCs w:val="48"/>
                <w:lang w:val="en-GB"/>
              </w:rPr>
              <w:t>67.30</w:t>
            </w:r>
          </w:p>
        </w:tc>
        <w:tc>
          <w:tcPr>
            <w:tcW w:w="1505" w:type="pct"/>
            <w:hideMark/>
          </w:tcPr>
          <w:p w14:paraId="78F6C040" w14:textId="77777777" w:rsidR="005446FB" w:rsidRPr="005446FB" w:rsidRDefault="005446FB" w:rsidP="004E43BA">
            <w:pPr>
              <w:spacing w:after="0" w:line="240" w:lineRule="auto"/>
              <w:jc w:val="left"/>
              <w:rPr>
                <w:szCs w:val="36"/>
                <w:lang w:val="en-GB"/>
              </w:rPr>
            </w:pPr>
            <w:r w:rsidRPr="005446FB">
              <w:rPr>
                <w:kern w:val="24"/>
                <w:szCs w:val="48"/>
                <w:lang w:val="en-GB"/>
              </w:rPr>
              <w:t>102.10</w:t>
            </w:r>
          </w:p>
        </w:tc>
      </w:tr>
    </w:tbl>
    <w:p w14:paraId="37C6850A" w14:textId="55EA9AF6" w:rsidR="005446FB" w:rsidRDefault="005446FB" w:rsidP="005D6EE8"/>
    <w:p w14:paraId="0E4970D7" w14:textId="453BC451" w:rsidR="00F60BCA" w:rsidRDefault="00F60BCA" w:rsidP="00D30907">
      <w:pPr>
        <w:pStyle w:val="Heading2"/>
      </w:pPr>
      <w:bookmarkStart w:id="148" w:name="_Toc520790350"/>
      <w:r w:rsidRPr="000C272D">
        <w:lastRenderedPageBreak/>
        <w:t>Discussion</w:t>
      </w:r>
      <w:bookmarkEnd w:id="148"/>
    </w:p>
    <w:p w14:paraId="516AEBA3" w14:textId="5B483DD6" w:rsidR="001F64B6" w:rsidRDefault="00D30907" w:rsidP="005D6EE8">
      <w:r>
        <w:t xml:space="preserve">In this study we aimed to develop </w:t>
      </w:r>
      <w:r w:rsidR="00F308B3">
        <w:t xml:space="preserve">a method of measuring salivary 25OHD by LC-MS/MS. </w:t>
      </w:r>
      <w:r w:rsidR="00F60BCA" w:rsidRPr="000C272D">
        <w:t xml:space="preserve">Our </w:t>
      </w:r>
      <w:r w:rsidR="001F64B6">
        <w:t>findings</w:t>
      </w:r>
      <w:r w:rsidR="00F60BCA" w:rsidRPr="000C272D">
        <w:t xml:space="preserve"> show that salivary 25OHD</w:t>
      </w:r>
      <w:r w:rsidR="00F60BCA" w:rsidRPr="000C272D">
        <w:rPr>
          <w:vertAlign w:val="subscript"/>
        </w:rPr>
        <w:t>3</w:t>
      </w:r>
      <w:r w:rsidR="00F60BCA" w:rsidRPr="000C272D">
        <w:t xml:space="preserve"> can be </w:t>
      </w:r>
      <w:r>
        <w:t>detected</w:t>
      </w:r>
      <w:r w:rsidR="00F60BCA" w:rsidRPr="000C272D">
        <w:t xml:space="preserve"> </w:t>
      </w:r>
      <w:r w:rsidR="001F64B6">
        <w:t xml:space="preserve">in underivatised </w:t>
      </w:r>
      <w:r w:rsidR="00BA132A">
        <w:t>samples and in samples afte</w:t>
      </w:r>
      <w:r w:rsidR="00F60BCA" w:rsidRPr="000C272D">
        <w:t xml:space="preserve">r </w:t>
      </w:r>
      <w:r w:rsidR="00CE095A" w:rsidRPr="000C272D">
        <w:t>derivatisation</w:t>
      </w:r>
      <w:r w:rsidR="00F60BCA" w:rsidRPr="000C272D">
        <w:t xml:space="preserve"> with PTAD or Am</w:t>
      </w:r>
      <w:r w:rsidR="00FD2FB7" w:rsidRPr="000C272D">
        <w:t xml:space="preserve">plifex diene. </w:t>
      </w:r>
    </w:p>
    <w:p w14:paraId="56040303" w14:textId="626C9B2A" w:rsidR="00751113" w:rsidRDefault="00BA132A" w:rsidP="00751113">
      <w:r>
        <w:t xml:space="preserve">PTAD improved the sensitivity of the method compared to </w:t>
      </w:r>
      <w:r w:rsidR="0072291A">
        <w:t xml:space="preserve">the measurement of </w:t>
      </w:r>
      <w:r>
        <w:t>underivatised samples</w:t>
      </w:r>
      <w:r w:rsidR="00751113">
        <w:t>. T</w:t>
      </w:r>
      <w:r w:rsidR="008D5A49">
        <w:t>he</w:t>
      </w:r>
      <w:r w:rsidR="00751113">
        <w:t xml:space="preserve"> sensitivity of the</w:t>
      </w:r>
      <w:r w:rsidR="008D5A49">
        <w:t xml:space="preserve"> method was improved further</w:t>
      </w:r>
      <w:r>
        <w:t xml:space="preserve"> with t</w:t>
      </w:r>
      <w:r w:rsidR="00FD2FB7" w:rsidRPr="000C272D">
        <w:t>he</w:t>
      </w:r>
      <w:r>
        <w:t xml:space="preserve"> use of </w:t>
      </w:r>
      <w:r w:rsidR="00F60BCA" w:rsidRPr="000C272D">
        <w:t xml:space="preserve">Amplifex diene as a </w:t>
      </w:r>
      <w:r w:rsidR="00FD2FB7" w:rsidRPr="000C272D">
        <w:t>derivatising</w:t>
      </w:r>
      <w:r w:rsidR="00F60BCA" w:rsidRPr="000C272D">
        <w:t xml:space="preserve"> agent compared to PTAD. </w:t>
      </w:r>
      <w:r w:rsidR="00751113">
        <w:t xml:space="preserve">These findings correlate with other studies: </w:t>
      </w:r>
      <w:hyperlink w:anchor="_ENREF_71" w:tooltip="Higashi, 2008 #1116" w:history="1">
        <w:r w:rsidR="00425C63">
          <w:fldChar w:fldCharType="begin">
            <w:fldData xml:space="preserve">PEVuZE5vdGU+PENpdGUgQXV0aG9yWWVhcj0iMSI+PEF1dGhvcj5IaWdhc2hpPC9BdXRob3I+PFll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</w:fldData>
          </w:fldChar>
        </w:r>
        <w:r w:rsidR="00425C63">
          <w:instrText xml:space="preserve"> ADDIN EN.CITE </w:instrText>
        </w:r>
        <w:r w:rsidR="00425C63">
          <w:fldChar w:fldCharType="begin">
            <w:fldData xml:space="preserve">PEVuZE5vdGU+PENpdGUgQXV0aG9yWWVhcj0iMSI+PEF1dGhvcj5IaWdhc2hpPC9BdXRob3I+PFll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</w:fldData>
          </w:fldChar>
        </w:r>
        <w:r w:rsidR="00425C63">
          <w:instrText xml:space="preserve"> ADDIN EN.CITE.DATA </w:instrText>
        </w:r>
        <w:r w:rsidR="00425C63">
          <w:fldChar w:fldCharType="end"/>
        </w:r>
        <w:r w:rsidR="00425C63">
          <w:fldChar w:fldCharType="separate"/>
        </w:r>
        <w:r w:rsidR="00425C63">
          <w:rPr>
            <w:noProof/>
          </w:rPr>
          <w:t>Higashi et al. (2008)</w:t>
        </w:r>
        <w:r w:rsidR="00425C63">
          <w:fldChar w:fldCharType="end"/>
        </w:r>
      </w:hyperlink>
      <w:r w:rsidR="00751113">
        <w:t xml:space="preserve"> found a hundredfold improvement in the sensitivity of the salivary 25OHD</w:t>
      </w:r>
      <w:r w:rsidR="00751113">
        <w:rPr>
          <w:vertAlign w:val="subscript"/>
        </w:rPr>
        <w:t>3</w:t>
      </w:r>
      <w:r w:rsidR="00751113">
        <w:t xml:space="preserve"> method when PTAD was used compared to no derivatisation; and </w:t>
      </w:r>
      <w:hyperlink w:anchor="_ENREF_69" w:tooltip="Hedman, 2014 #1527" w:history="1">
        <w:r w:rsidR="00425C63">
          <w:fldChar w:fldCharType="begin">
            <w:fldData xml:space="preserve">PEVuZE5vdGU+PENpdGUgQXV0aG9yWWVhcj0iMSI+PEF1dGhvcj5IZWRtYW48L0F1dGhvcj48WWVh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</w:fldData>
          </w:fldChar>
        </w:r>
        <w:r w:rsidR="00425C63">
          <w:instrText xml:space="preserve"> ADDIN EN.CITE </w:instrText>
        </w:r>
        <w:r w:rsidR="00425C63">
          <w:fldChar w:fldCharType="begin">
            <w:fldData xml:space="preserve">PEVuZE5vdGU+PENpdGUgQXV0aG9yWWVhcj0iMSI+PEF1dGhvcj5IZWRtYW48L0F1dGhvcj48WWVh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</w:fldData>
          </w:fldChar>
        </w:r>
        <w:r w:rsidR="00425C63">
          <w:instrText xml:space="preserve"> ADDIN EN.CITE.DATA </w:instrText>
        </w:r>
        <w:r w:rsidR="00425C63">
          <w:fldChar w:fldCharType="end"/>
        </w:r>
        <w:r w:rsidR="00425C63">
          <w:fldChar w:fldCharType="separate"/>
        </w:r>
        <w:r w:rsidR="00425C63">
          <w:rPr>
            <w:noProof/>
          </w:rPr>
          <w:t>Hedman et al. (2014)</w:t>
        </w:r>
        <w:r w:rsidR="00425C63">
          <w:fldChar w:fldCharType="end"/>
        </w:r>
      </w:hyperlink>
      <w:r w:rsidR="00751113">
        <w:t xml:space="preserve"> found a tenfold improvement in the signal to noise ratio at 15.6pg/ml when Amplifex diene was used instead of PTAD as a derivatising agent for serum 1,25(OH)</w:t>
      </w:r>
      <w:r w:rsidR="00751113" w:rsidRPr="00751113">
        <w:rPr>
          <w:vertAlign w:val="subscript"/>
        </w:rPr>
        <w:t>2</w:t>
      </w:r>
      <w:r w:rsidR="00751113">
        <w:t>D analysis.</w:t>
      </w:r>
    </w:p>
    <w:p w14:paraId="5A768E69" w14:textId="5BD35CB7" w:rsidR="00BA132A" w:rsidRDefault="0020461F" w:rsidP="005D6EE8">
      <w:r>
        <w:t>Unlike PTAD, A</w:t>
      </w:r>
      <w:r w:rsidR="00F60BCA" w:rsidRPr="000C272D">
        <w:t>mplifex diene was specifically designed to be used for LC-MS/MS</w:t>
      </w:r>
      <w:r w:rsidR="0072291A">
        <w:t>,</w:t>
      </w:r>
      <w:r w:rsidR="00F60BCA" w:rsidRPr="000C272D">
        <w:t xml:space="preserve"> as the reaction with 25OHD produces hydrophilic compounds that contain a quaternary amine functional group. This causes the </w:t>
      </w:r>
      <w:r w:rsidR="00CE095A" w:rsidRPr="000C272D">
        <w:t>derivatised</w:t>
      </w:r>
      <w:r w:rsidR="00F60BCA" w:rsidRPr="000C272D">
        <w:t xml:space="preserve"> analyte to produce a more efficient ionisation when it is ionised in the ESI unit after chromatography and immediately prior to entering the mass spectrometer </w:t>
      </w:r>
      <w:r w:rsidR="00AC3899">
        <w:fldChar w:fldCharType="begin">
          <w:fldData xml:space="preserve">PEVuZE5vdGU+PENpdGU+PEF1dGhvcj5IZWRtYW48L0F1dGhvcj48WWVhcj4yMDE0PC9ZZWFyPjxS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</w:fldData>
        </w:fldChar>
      </w:r>
      <w:r w:rsidR="00AC3899">
        <w:instrText xml:space="preserve"> ADDIN EN.CITE </w:instrText>
      </w:r>
      <w:r w:rsidR="00AC3899">
        <w:fldChar w:fldCharType="begin">
          <w:fldData xml:space="preserve">PEVuZE5vdGU+PENpdGU+PEF1dGhvcj5IZWRtYW48L0F1dGhvcj48WWVhcj4yMDE0PC9ZZWFyPjxS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</w:fldData>
        </w:fldChar>
      </w:r>
      <w:r w:rsidR="00AC3899">
        <w:instrText xml:space="preserve"> ADDIN EN.CITE.DATA </w:instrText>
      </w:r>
      <w:r w:rsidR="00AC3899">
        <w:fldChar w:fldCharType="end"/>
      </w:r>
      <w:r w:rsidR="00AC3899">
        <w:fldChar w:fldCharType="separate"/>
      </w:r>
      <w:r w:rsidR="00AC3899">
        <w:rPr>
          <w:noProof/>
        </w:rPr>
        <w:t>(</w:t>
      </w:r>
      <w:hyperlink w:anchor="_ENREF_69" w:tooltip="Hedman, 2014 #1527" w:history="1">
        <w:r w:rsidR="00425C63">
          <w:rPr>
            <w:noProof/>
          </w:rPr>
          <w:t>Hedman et al., 2014</w:t>
        </w:r>
      </w:hyperlink>
      <w:r w:rsidR="00AC3899">
        <w:rPr>
          <w:noProof/>
        </w:rPr>
        <w:t>)</w:t>
      </w:r>
      <w:r w:rsidR="00AC3899">
        <w:fldChar w:fldCharType="end"/>
      </w:r>
      <w:r w:rsidR="00F60BCA" w:rsidRPr="000C272D">
        <w:t>. Th</w:t>
      </w:r>
      <w:r w:rsidR="001F64B6">
        <w:t>e</w:t>
      </w:r>
      <w:r w:rsidR="00F60BCA" w:rsidRPr="000C272D">
        <w:t xml:space="preserve"> improved ionisation efficiency compared to PTAD could explain our findings that </w:t>
      </w:r>
      <w:r w:rsidR="00CE095A" w:rsidRPr="000C272D">
        <w:t>derivatisation</w:t>
      </w:r>
      <w:r w:rsidR="00F60BCA" w:rsidRPr="000C272D">
        <w:t xml:space="preserve"> with Amplifex diene improves the sensitivity of the method compared to using PTAD. </w:t>
      </w:r>
    </w:p>
    <w:p w14:paraId="6A18146B" w14:textId="6B6A6711" w:rsidR="00751113" w:rsidRDefault="00B029C9" w:rsidP="00751113">
      <w:r>
        <w:t xml:space="preserve">Although </w:t>
      </w:r>
      <w:r w:rsidR="00F50ADB">
        <w:t xml:space="preserve">the initial results </w:t>
      </w:r>
      <w:r w:rsidR="0020461F">
        <w:t xml:space="preserve">of method development </w:t>
      </w:r>
      <w:r w:rsidR="00F50ADB">
        <w:t xml:space="preserve">are promising, </w:t>
      </w:r>
      <w:r w:rsidR="00FC17C1">
        <w:t>further method development and validation had to be postponed due to the poor recovery of 25OHD in saliva</w:t>
      </w:r>
      <w:r w:rsidR="00751113">
        <w:t xml:space="preserve"> in table 2.14</w:t>
      </w:r>
      <w:r w:rsidR="0020461F">
        <w:t xml:space="preserve">. There was also poor recovery of the internal standard </w:t>
      </w:r>
      <w:r w:rsidR="00751113">
        <w:t xml:space="preserve">seen </w:t>
      </w:r>
      <w:r w:rsidR="0020461F">
        <w:t xml:space="preserve">in table 2.12 </w:t>
      </w:r>
      <w:r w:rsidR="0072291A">
        <w:t>as a decrease in the internal standard in salivary samples compared to standard and QC samples</w:t>
      </w:r>
      <w:r w:rsidR="00FC17C1">
        <w:t xml:space="preserve">. </w:t>
      </w:r>
      <w:r w:rsidR="00751113">
        <w:t>The poor recovery of 25OHD in saliva could b</w:t>
      </w:r>
      <w:r w:rsidR="00B222B4">
        <w:t>e</w:t>
      </w:r>
      <w:r w:rsidR="00751113">
        <w:t xml:space="preserve"> </w:t>
      </w:r>
      <w:r w:rsidR="0072291A">
        <w:t>due to decreased liquid/liquid extraction efficiency</w:t>
      </w:r>
      <w:r w:rsidR="0020461F">
        <w:t xml:space="preserve">, or </w:t>
      </w:r>
      <w:r w:rsidR="0072291A">
        <w:t>due to decreased ionisation in the mass spectrometer due to matrix effects</w:t>
      </w:r>
      <w:r w:rsidR="0020461F">
        <w:t>.</w:t>
      </w:r>
    </w:p>
    <w:p w14:paraId="25590D2C" w14:textId="2D6D5A71" w:rsidR="006E0416" w:rsidRDefault="000B22EA" w:rsidP="00751113">
      <w:r>
        <w:lastRenderedPageBreak/>
        <w:t xml:space="preserve">We observed the formation of an emulsion in salivary samples after the addition of </w:t>
      </w:r>
      <w:r w:rsidR="00751113">
        <w:t>the internal standard and</w:t>
      </w:r>
      <w:r w:rsidR="0020461F">
        <w:t xml:space="preserve"> </w:t>
      </w:r>
      <w:r w:rsidR="00771CB7">
        <w:t xml:space="preserve">the </w:t>
      </w:r>
      <w:r w:rsidR="00751113">
        <w:t>deproteinisation</w:t>
      </w:r>
      <w:r w:rsidR="0020461F">
        <w:t xml:space="preserve"> solvent, so it is possible that th</w:t>
      </w:r>
      <w:r w:rsidR="005E1C0D">
        <w:t>is</w:t>
      </w:r>
      <w:r w:rsidR="0020461F">
        <w:t xml:space="preserve"> emulsion</w:t>
      </w:r>
      <w:r w:rsidR="005E1C0D">
        <w:t xml:space="preserve"> in salivary samples</w:t>
      </w:r>
      <w:r w:rsidR="0020461F">
        <w:t xml:space="preserve"> decreased the extraction efficiency of the liquid/liquid extraction method. </w:t>
      </w:r>
      <w:r w:rsidR="005E1C0D">
        <w:t>As the emulsion is formed prior to extraction, the use of a solid phase extraction</w:t>
      </w:r>
      <w:r w:rsidR="0020461F">
        <w:t xml:space="preserve"> </w:t>
      </w:r>
      <w:r w:rsidR="005E1C0D">
        <w:t xml:space="preserve">method instead of liquid/liquid extraction is unlikely to increase the extraction efficiency. </w:t>
      </w:r>
      <w:r w:rsidR="003E5F2B">
        <w:t xml:space="preserve">No </w:t>
      </w:r>
      <w:r w:rsidR="005E1C0D">
        <w:t>publications on the reasons for formation of emulsion in saliva samples</w:t>
      </w:r>
      <w:r w:rsidR="003E5F2B">
        <w:t xml:space="preserve"> could be found. Sonication was attempted to break up the emulsion but when this was performed, the internal standard still showed a decreased recovery in salivary samples compared to standards and QC samples.</w:t>
      </w:r>
      <w:r w:rsidR="005E1C0D">
        <w:t xml:space="preserve"> </w:t>
      </w:r>
      <w:r w:rsidR="003E5F2B">
        <w:t xml:space="preserve">Ion suppression due to matrix effects was also investigated in both derivatisation techniques and there was no evidence of ion suppression </w:t>
      </w:r>
      <w:r w:rsidR="00771CB7">
        <w:t>at the time that</w:t>
      </w:r>
      <w:r w:rsidR="003E5F2B">
        <w:t xml:space="preserve"> 25OHD eluted.</w:t>
      </w:r>
    </w:p>
    <w:p w14:paraId="528262CD" w14:textId="36D1A630" w:rsidR="00B222B4" w:rsidRDefault="00B222B4" w:rsidP="00751113">
      <w:r>
        <w:t>The reason for the 25-hydroxyvitamin D method development was so that salivary 25OHD could be measured in participants undergoing hip and knee replacement surgery (chapter 4) in order to assess whether salivary 25OHD could be used as a surrogate marker of free 25OHD levels at times when the levels of binding proteins are disrupted.</w:t>
      </w:r>
    </w:p>
    <w:p w14:paraId="61AEE441" w14:textId="7B8CFCD0" w:rsidR="004F64A9" w:rsidRDefault="004F64A9" w:rsidP="00751113">
      <w:r>
        <w:t>Future work should concentrate on improving the recovery of 25OHD and its internal standard and performing a thorough validation as described in section 2.3.5</w:t>
      </w:r>
      <w:r w:rsidR="00B222B4">
        <w:t xml:space="preserve"> so that the method can be tested biologically as a surrogate of free 25OHD measurement.</w:t>
      </w:r>
    </w:p>
    <w:p w14:paraId="24E151C0" w14:textId="77777777" w:rsidR="004F64A9" w:rsidRDefault="004F64A9">
      <w:pPr>
        <w:spacing w:after="0" w:line="240" w:lineRule="auto"/>
        <w:jc w:val="left"/>
        <w:rPr>
          <w:rFonts w:cs="Times New Roman"/>
          <w:b/>
          <w:sz w:val="40"/>
          <w:szCs w:val="28"/>
          <w:highlight w:val="lightGray"/>
          <w14:scene3d>
            <w14:camera w14:prst="orthographicFront"/>
            <w14:lightRig w14:rig="threePt" w14:dir="t">
              <w14:rot w14:lat="0" w14:lon="0" w14:rev="0"/>
            </w14:lightRig>
          </w14:scene3d>
        </w:rPr>
      </w:pPr>
      <w:r>
        <w:rPr>
          <w:bCs/>
          <w:highlight w:val="lightGray"/>
          <w14:scene3d>
            <w14:camera w14:prst="orthographicFront"/>
            <w14:lightRig w14:rig="threePt" w14:dir="t">
              <w14:rot w14:lat="0" w14:lon="0" w14:rev="0"/>
            </w14:lightRig>
          </w14:scene3d>
        </w:rPr>
        <w:br w:type="page"/>
      </w:r>
    </w:p>
    <w:p w14:paraId="481EC617" w14:textId="27F95FEA" w:rsidR="00457BFC" w:rsidRPr="000C272D" w:rsidRDefault="002C5C1D" w:rsidP="002518F5">
      <w:pPr>
        <w:pStyle w:val="Heading1"/>
      </w:pPr>
      <w:bookmarkStart w:id="149" w:name="_Toc520790351"/>
      <w:r w:rsidRPr="000C272D">
        <w:lastRenderedPageBreak/>
        <w:t>Measurement of VDBP and albumin in saliva</w:t>
      </w:r>
      <w:bookmarkEnd w:id="149"/>
    </w:p>
    <w:p w14:paraId="5FA24B34" w14:textId="77777777" w:rsidR="00BB1DF9" w:rsidRDefault="002A0A5B" w:rsidP="002A0A5B">
      <w:pPr>
        <w:pStyle w:val="Heading2"/>
      </w:pPr>
      <w:bookmarkStart w:id="150" w:name="_Toc520790352"/>
      <w:r>
        <w:t>Background</w:t>
      </w:r>
      <w:bookmarkEnd w:id="150"/>
    </w:p>
    <w:p w14:paraId="6F1409BA" w14:textId="77777777" w:rsidR="00DC39C4" w:rsidRDefault="00DC39C4" w:rsidP="00DC39C4">
      <w:r>
        <w:t xml:space="preserve">If salivary 25OHD is to be developed as a surrogate marker of serum free 25OHD, it is important to determine whether saliva contains the serum binding proteins for 25OHD. </w:t>
      </w:r>
    </w:p>
    <w:p w14:paraId="059EF146" w14:textId="5D74819E" w:rsidR="00CB47E9" w:rsidRDefault="002B1C3D" w:rsidP="00DC39C4">
      <w:hyperlink w:anchor="_ENREF_87" w:tooltip="Joneja, 1982 #3091" w:history="1">
        <w:r w:rsidR="00425C63">
          <w:fldChar w:fldCharType="begin"/>
        </w:r>
        <w:r w:rsidR="00425C63">
          <w:instrText xml:space="preserve"> ADDIN EN.CITE &lt;EndNote&gt;&lt;Cite AuthorYear="1"&gt;&lt;Author&gt;Joneja&lt;/Author&gt;&lt;Year&gt;1982&lt;/Year&gt;&lt;RecNum&gt;3091&lt;/RecNum&gt;&lt;DisplayText&gt;Joneja et al. (1982)&lt;/DisplayText&gt;&lt;record&gt;&lt;rec-number&gt;3091&lt;/rec-number&gt;&lt;foreign-keys&gt;&lt;key app="EN" db-id="2a0fvtrtv22za6exff0x99w8aatd9zzwfzt2" timestamp="1532555873"&gt;3091&lt;/key&gt;&lt;key app="ENWeb" db-id=""&gt;0&lt;/key&gt;&lt;/foreign-keys&gt;&lt;ref-type name="Journal Article"&gt;17&lt;/ref-type&gt;&lt;contributors&gt;&lt;authors&gt;&lt;author&gt;Joneja, J. M.&lt;/author&gt;&lt;author&gt;Greenstein, P. M.&lt;/author&gt;&lt;author&gt;Revis, G. J.&lt;/author&gt;&lt;author&gt;Crowle, A. J.&lt;/author&gt;&lt;/authors&gt;&lt;/contributors&gt;&lt;titles&gt;&lt;title&gt;Identification of transcalciferin as a major component of human parotid saliva by crossed immunoelectrophoretic mapping&lt;/title&gt;&lt;secondary-title&gt;Arch Oral Biol&lt;/secondary-title&gt;&lt;/titles&gt;&lt;periodical&gt;&lt;full-title&gt;Arch Oral Biol&lt;/full-title&gt;&lt;/periodical&gt;&lt;pages&gt;51-8&lt;/pages&gt;&lt;volume&gt;27&lt;/volume&gt;&lt;number&gt;1&lt;/number&gt;&lt;edition&gt;1982/01/01&lt;/edition&gt;&lt;keywords&gt;&lt;keyword&gt;Adult&lt;/keyword&gt;&lt;keyword&gt;Albumins/analysis&lt;/keyword&gt;&lt;keyword&gt;Carrier Proteins/*analysis&lt;/keyword&gt;&lt;keyword&gt;Female&lt;/keyword&gt;&lt;keyword&gt;Humans&lt;/keyword&gt;&lt;keyword&gt;Immunoelectrophoresis, Two-Dimensional&lt;/keyword&gt;&lt;keyword&gt;Immunoglobulin A/analysis&lt;/keyword&gt;&lt;keyword&gt;Immunoglobulin G/analysis&lt;/keyword&gt;&lt;keyword&gt;Male&lt;/keyword&gt;&lt;keyword&gt;Parotid Gland/metabolism&lt;/keyword&gt;&lt;keyword&gt;Saliva/*analysis&lt;/keyword&gt;&lt;keyword&gt;Vitamin D/*analysis&lt;/keyword&gt;&lt;keyword&gt;Vitamin D-Binding Protein&lt;/keyword&gt;&lt;/keywords&gt;&lt;dates&gt;&lt;year&gt;1982&lt;/year&gt;&lt;/dates&gt;&lt;isbn&gt;0003-9969 (Print)&amp;#xD;0003-9969 (Linking)&lt;/isbn&gt;&lt;accession-num&gt;6951528&lt;/accession-num&gt;&lt;urls&gt;&lt;related-urls&gt;&lt;url&gt;&lt;style face="underline" font="default" size="100%"&gt;https://www.ncbi.nlm.nih.gov/pubmed/6951528&lt;/style&gt;&lt;/url&gt;&lt;/related-urls&gt;&lt;/urls&gt;&lt;/record&gt;&lt;/Cite&gt;&lt;/EndNote&gt;</w:instrText>
        </w:r>
        <w:r w:rsidR="00425C63">
          <w:fldChar w:fldCharType="separate"/>
        </w:r>
        <w:r w:rsidR="00425C63">
          <w:rPr>
            <w:noProof/>
          </w:rPr>
          <w:t>Joneja et al. (1982)</w:t>
        </w:r>
        <w:r w:rsidR="00425C63">
          <w:fldChar w:fldCharType="end"/>
        </w:r>
      </w:hyperlink>
      <w:r w:rsidR="00DC39C4">
        <w:t xml:space="preserve"> found that VDBP was present in parotid saliva and that it migrated as an α2-β component by crossed immunoelectrophoresis. </w:t>
      </w:r>
      <w:hyperlink w:anchor="_ENREF_93" w:tooltip="Krayer, 1987 #3089" w:history="1">
        <w:r w:rsidR="00425C63">
          <w:fldChar w:fldCharType="begin"/>
        </w:r>
        <w:r w:rsidR="00425C63">
          <w:instrText xml:space="preserve"> ADDIN EN.CITE &lt;EndNote&gt;&lt;Cite AuthorYear="1"&gt;&lt;Author&gt;Krayer&lt;/Author&gt;&lt;Year&gt;1987&lt;/Year&gt;&lt;RecNum&gt;3089&lt;/RecNum&gt;&lt;DisplayText&gt;Krayer et al. (1987)&lt;/DisplayText&gt;&lt;record&gt;&lt;rec-number&gt;3089&lt;/rec-number&gt;&lt;foreign-keys&gt;&lt;key app="EN" db-id="2a0fvtrtv22za6exff0x99w8aatd9zzwfzt2" timestamp="1532555850"&gt;3089&lt;/key&gt;&lt;key app="ENWeb" db-id=""&gt;0&lt;/key&gt;&lt;/foreign-keys&gt;&lt;ref-type name="Journal Article"&gt;17&lt;/ref-type&gt;&lt;contributors&gt;&lt;authors&gt;&lt;author&gt;Krayer, J. W.&lt;/author&gt;&lt;author&gt;Emerson, D. L.&lt;/author&gt;&lt;author&gt;Goldschmidt-Clermont, P. J.&lt;/author&gt;&lt;author&gt;Nel, A. E.&lt;/author&gt;&lt;author&gt;Werner, P. A.&lt;/author&gt;&lt;author&gt;Galbraith, R. M.&lt;/author&gt;&lt;/authors&gt;&lt;/contributors&gt;&lt;titles&gt;&lt;title&gt;Qualitative and quantitative studies of Gc (vitamin D-binding protein) in normal subjects and patients with periodontal disease&lt;/title&gt;&lt;secondary-title&gt;J Periodontal Res&lt;/secondary-title&gt;&lt;/titles&gt;&lt;periodical&gt;&lt;full-title&gt;J Periodontal Res&lt;/full-title&gt;&lt;/periodical&gt;&lt;pages&gt;259-63&lt;/pages&gt;&lt;volume&gt;22&lt;/volume&gt;&lt;number&gt;4&lt;/number&gt;&lt;edition&gt;1987/07/01&lt;/edition&gt;&lt;keywords&gt;&lt;keyword&gt;Electrophoresis, Polyacrylamide Gel&lt;/keyword&gt;&lt;keyword&gt;Enzyme-Linked Immunosorbent Assay&lt;/keyword&gt;&lt;keyword&gt;Humans&lt;/keyword&gt;&lt;keyword&gt;Immunoelectrophoresis&lt;/keyword&gt;&lt;keyword&gt;Parotid Gland&lt;/keyword&gt;&lt;keyword&gt;Periodontal Diseases/*metabolism&lt;/keyword&gt;&lt;keyword&gt;Periodontal Index&lt;/keyword&gt;&lt;keyword&gt;Saliva/*analysis&lt;/keyword&gt;&lt;keyword&gt;Salivary Proteins and Peptides/analysis/*isolation &amp;amp; purification&lt;/keyword&gt;&lt;keyword&gt;Sodium Dodecyl Sulfate&lt;/keyword&gt;&lt;keyword&gt;Vitamin D-Binding Protein/analysis/*isolation &amp;amp; purification&lt;/keyword&gt;&lt;/keywords&gt;&lt;dates&gt;&lt;year&gt;1987&lt;/year&gt;&lt;pub-dates&gt;&lt;date&gt;Jul&lt;/date&gt;&lt;/pub-dates&gt;&lt;/dates&gt;&lt;isbn&gt;0022-3484 (Print)&amp;#xD;0022-3484 (Linking)&lt;/isbn&gt;&lt;accession-num&gt;2957481&lt;/accession-num&gt;&lt;urls&gt;&lt;related-urls&gt;&lt;url&gt;https://www.ncbi.nlm.nih.gov/pubmed/2957481&lt;/url&gt;&lt;url&gt;https://onlinelibrary.wiley.com/doi/pdf/10.1111/j.1600-0765.1987.tb01583.x&lt;/url&gt;&lt;/related-urls&gt;&lt;/urls&gt;&lt;/record&gt;&lt;/Cite&gt;&lt;/EndNote&gt;</w:instrText>
        </w:r>
        <w:r w:rsidR="00425C63">
          <w:fldChar w:fldCharType="separate"/>
        </w:r>
        <w:r w:rsidR="00425C63">
          <w:rPr>
            <w:noProof/>
          </w:rPr>
          <w:t>Krayer et al. (1987)</w:t>
        </w:r>
        <w:r w:rsidR="00425C63">
          <w:fldChar w:fldCharType="end"/>
        </w:r>
      </w:hyperlink>
      <w:r w:rsidR="004F64A9">
        <w:t xml:space="preserve"> also found VDBP in the parotid saliva in both normal subjects, and in subjects with periodontal disease</w:t>
      </w:r>
      <w:r w:rsidR="000254E3">
        <w:t xml:space="preserve"> when measured with an ELISA method</w:t>
      </w:r>
      <w:r w:rsidR="004F64A9">
        <w:t>.</w:t>
      </w:r>
      <w:r w:rsidR="000254E3">
        <w:t xml:space="preserve"> More recently, LC-MS methods have become available for the measurement of binding proteins in saliva</w:t>
      </w:r>
      <w:r w:rsidR="00844FAB">
        <w:t xml:space="preserve">. </w:t>
      </w:r>
      <w:hyperlink w:anchor="_ENREF_73" w:tooltip="Hirtz, 2016 #3157" w:history="1">
        <w:r w:rsidR="00425C63">
          <w:fldChar w:fldCharType="begin">
            <w:fldData xml:space="preserve">PEVuZE5vdGU+PENpdGUgQXV0aG9yWWVhcj0iMSI+PEF1dGhvcj5IaXJ0ejwvQXV0aG9yPjxZZWFy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</w:fldData>
          </w:fldChar>
        </w:r>
        <w:r w:rsidR="00425C63">
          <w:instrText xml:space="preserve"> ADDIN EN.CITE </w:instrText>
        </w:r>
        <w:r w:rsidR="00425C63">
          <w:fldChar w:fldCharType="begin">
            <w:fldData xml:space="preserve">PEVuZE5vdGU+PENpdGUgQXV0aG9yWWVhcj0iMSI+PEF1dGhvcj5IaXJ0ejwvQXV0aG9yPjxZZWFy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</w:fldData>
          </w:fldChar>
        </w:r>
        <w:r w:rsidR="00425C63">
          <w:instrText xml:space="preserve"> ADDIN EN.CITE.DATA </w:instrText>
        </w:r>
        <w:r w:rsidR="00425C63">
          <w:fldChar w:fldCharType="end"/>
        </w:r>
        <w:r w:rsidR="00425C63">
          <w:fldChar w:fldCharType="separate"/>
        </w:r>
        <w:r w:rsidR="00425C63">
          <w:rPr>
            <w:noProof/>
          </w:rPr>
          <w:t>Hirtz et al. (2016)</w:t>
        </w:r>
        <w:r w:rsidR="00425C63">
          <w:fldChar w:fldCharType="end"/>
        </w:r>
      </w:hyperlink>
      <w:r w:rsidR="000254E3" w:rsidRPr="000254E3">
        <w:t xml:space="preserve"> </w:t>
      </w:r>
      <w:r w:rsidR="000254E3">
        <w:t>detected both VDBP and albumin in stimulated saliva when measured by LC-MS.</w:t>
      </w:r>
    </w:p>
    <w:p w14:paraId="1E9674B3" w14:textId="27220C44" w:rsidR="00FA40BC" w:rsidRPr="00467EB1" w:rsidRDefault="00FA4DFE" w:rsidP="000E7675">
      <w:r>
        <w:t xml:space="preserve">In order to </w:t>
      </w:r>
      <w:r w:rsidR="00D66A2B">
        <w:t>assess</w:t>
      </w:r>
      <w:r>
        <w:t xml:space="preserve"> whether saliva contains these binding proteins</w:t>
      </w:r>
      <w:r w:rsidR="002A0A5B">
        <w:t>,</w:t>
      </w:r>
      <w:r w:rsidR="000E7675">
        <w:t xml:space="preserve"> we collaborated with Dr </w:t>
      </w:r>
      <w:r w:rsidR="000E7675" w:rsidRPr="000C272D">
        <w:t>Lewis Couchman in Toxicology at K</w:t>
      </w:r>
      <w:r w:rsidR="000E7675">
        <w:t>ings College Hospital in London</w:t>
      </w:r>
      <w:r w:rsidR="002A0A5B">
        <w:t xml:space="preserve"> </w:t>
      </w:r>
      <w:r>
        <w:t>and</w:t>
      </w:r>
      <w:r w:rsidR="002A0A5B">
        <w:t xml:space="preserve"> adapted his method of measuring VDBP in serum by LC-MS, to investigate whether VDBP or albumin could be quantified in saliva using this method.</w:t>
      </w:r>
    </w:p>
    <w:p w14:paraId="6C1AB70D" w14:textId="77777777" w:rsidR="00BB1DF9" w:rsidRDefault="00BB1DF9" w:rsidP="005D6EE8"/>
    <w:p w14:paraId="4FD88944" w14:textId="662BACE2" w:rsidR="00FA40BC" w:rsidRDefault="00FA40BC" w:rsidP="00FA40BC"/>
    <w:p w14:paraId="34943EA8" w14:textId="363483BB" w:rsidR="000254E3" w:rsidRDefault="000254E3" w:rsidP="00FA40BC"/>
    <w:p w14:paraId="17AE6877" w14:textId="50A266BD" w:rsidR="000254E3" w:rsidRDefault="000254E3" w:rsidP="00FA40BC"/>
    <w:p w14:paraId="014C40F2" w14:textId="3D815D01" w:rsidR="000254E3" w:rsidRDefault="000254E3" w:rsidP="00FA40BC"/>
    <w:p w14:paraId="26D9B725" w14:textId="77777777" w:rsidR="000254E3" w:rsidRPr="00FA40BC" w:rsidRDefault="000254E3" w:rsidP="00FA40BC"/>
    <w:p w14:paraId="466EBF28" w14:textId="77777777" w:rsidR="002C5C1D" w:rsidRPr="000C272D" w:rsidRDefault="009C1153" w:rsidP="00FA40BC">
      <w:pPr>
        <w:pStyle w:val="Heading2"/>
      </w:pPr>
      <w:bookmarkStart w:id="151" w:name="_Toc520790353"/>
      <w:r w:rsidRPr="000C272D">
        <w:lastRenderedPageBreak/>
        <w:t>Method</w:t>
      </w:r>
      <w:bookmarkEnd w:id="151"/>
    </w:p>
    <w:p w14:paraId="21A84B7B" w14:textId="77777777" w:rsidR="002C5C1D" w:rsidRPr="000C272D" w:rsidRDefault="002C5C1D" w:rsidP="00FC5BA8">
      <w:pPr>
        <w:pStyle w:val="Heading4"/>
      </w:pPr>
      <w:r w:rsidRPr="000C272D">
        <w:t>Sample preparation for protein analysis</w:t>
      </w:r>
    </w:p>
    <w:p w14:paraId="50648161" w14:textId="77777777" w:rsidR="00457BFC" w:rsidRPr="000C272D" w:rsidRDefault="00457BFC" w:rsidP="006B6B37">
      <w:pPr>
        <w:spacing w:after="120"/>
        <w:rPr>
          <w:lang w:val="en-GB"/>
        </w:rPr>
      </w:pPr>
      <w:r w:rsidRPr="000C272D">
        <w:rPr>
          <w:lang w:val="en-GB"/>
        </w:rPr>
        <w:t>1. Add 20uL of 8M Urea/2.5% n-propanol/300mM Tris/10mM DTT pH 8.5 to a LoBind tube</w:t>
      </w:r>
    </w:p>
    <w:p w14:paraId="3AC43BF5" w14:textId="77777777" w:rsidR="00457BFC" w:rsidRPr="000C272D" w:rsidRDefault="00457BFC" w:rsidP="006B6B37">
      <w:pPr>
        <w:spacing w:after="120"/>
        <w:rPr>
          <w:lang w:val="en-GB"/>
        </w:rPr>
      </w:pPr>
      <w:r w:rsidRPr="000C272D">
        <w:rPr>
          <w:lang w:val="en-GB"/>
        </w:rPr>
        <w:t>2. Add 5uL sample, incubate the plate at 37</w:t>
      </w:r>
      <w:r w:rsidR="00B15394" w:rsidRPr="000C272D">
        <w:rPr>
          <w:lang w:val="en-GB"/>
        </w:rPr>
        <w:t>°</w:t>
      </w:r>
      <w:r w:rsidRPr="000C272D">
        <w:rPr>
          <w:lang w:val="en-GB"/>
        </w:rPr>
        <w:t>C for one hour</w:t>
      </w:r>
    </w:p>
    <w:p w14:paraId="153CF80E" w14:textId="77777777" w:rsidR="00457BFC" w:rsidRPr="000C272D" w:rsidRDefault="00457BFC" w:rsidP="006B6B37">
      <w:pPr>
        <w:spacing w:after="120"/>
        <w:rPr>
          <w:lang w:val="en-GB"/>
        </w:rPr>
      </w:pPr>
      <w:r w:rsidRPr="000C272D">
        <w:rPr>
          <w:lang w:val="en-GB"/>
        </w:rPr>
        <w:t>3. Add 2uL of 500mM iodoacetic acid to each sample, alkylate samples in the dark at room temperature for one hour.</w:t>
      </w:r>
    </w:p>
    <w:p w14:paraId="5F04E097" w14:textId="77777777" w:rsidR="00457BFC" w:rsidRPr="000C272D" w:rsidRDefault="00457BFC" w:rsidP="006B6B37">
      <w:pPr>
        <w:spacing w:after="120"/>
        <w:rPr>
          <w:lang w:val="en-GB"/>
        </w:rPr>
      </w:pPr>
      <w:r w:rsidRPr="000C272D">
        <w:rPr>
          <w:lang w:val="en-GB"/>
        </w:rPr>
        <w:t>4. Add 111uL of 50mM Tris/5mM CaCl</w:t>
      </w:r>
      <w:r w:rsidRPr="000C272D">
        <w:rPr>
          <w:vertAlign w:val="subscript"/>
          <w:lang w:val="en-GB"/>
        </w:rPr>
        <w:t>2</w:t>
      </w:r>
      <w:r w:rsidRPr="000C272D">
        <w:rPr>
          <w:lang w:val="en-GB"/>
        </w:rPr>
        <w:t xml:space="preserve"> pH 8.0 to each sample</w:t>
      </w:r>
    </w:p>
    <w:p w14:paraId="5928E0D6" w14:textId="77777777" w:rsidR="00457BFC" w:rsidRPr="000C272D" w:rsidRDefault="00457BFC" w:rsidP="006B6B37">
      <w:pPr>
        <w:spacing w:after="120"/>
        <w:rPr>
          <w:lang w:val="en-GB"/>
        </w:rPr>
      </w:pPr>
      <w:r w:rsidRPr="000C272D">
        <w:rPr>
          <w:lang w:val="en-GB"/>
        </w:rPr>
        <w:t>5. Add 60uL of tryptic buffer to each well (0.2 mg/mL)</w:t>
      </w:r>
    </w:p>
    <w:p w14:paraId="104665BC" w14:textId="77777777" w:rsidR="00457BFC" w:rsidRPr="000C272D" w:rsidRDefault="00457BFC" w:rsidP="006B6B37">
      <w:pPr>
        <w:spacing w:after="120"/>
        <w:rPr>
          <w:lang w:val="en-GB"/>
        </w:rPr>
      </w:pPr>
      <w:r w:rsidRPr="000C272D">
        <w:rPr>
          <w:lang w:val="en-GB"/>
        </w:rPr>
        <w:t>6. Digest samples at 37</w:t>
      </w:r>
      <w:r w:rsidR="00B15394" w:rsidRPr="000C272D">
        <w:rPr>
          <w:lang w:val="en-GB"/>
        </w:rPr>
        <w:t>°</w:t>
      </w:r>
      <w:r w:rsidRPr="000C272D">
        <w:rPr>
          <w:lang w:val="en-GB"/>
        </w:rPr>
        <w:t>C for 1-2 hours.</w:t>
      </w:r>
    </w:p>
    <w:p w14:paraId="77B997AA" w14:textId="77777777" w:rsidR="00457BFC" w:rsidRPr="000C272D" w:rsidRDefault="00457BFC" w:rsidP="006B6B37">
      <w:pPr>
        <w:spacing w:after="120"/>
        <w:rPr>
          <w:lang w:val="en-GB"/>
        </w:rPr>
      </w:pPr>
      <w:r w:rsidRPr="000C272D">
        <w:rPr>
          <w:lang w:val="en-GB"/>
        </w:rPr>
        <w:t>7. Quench digestion with the additional of 2uL of formic acid.</w:t>
      </w:r>
    </w:p>
    <w:p w14:paraId="6A2AA866" w14:textId="3C35C061" w:rsidR="00F55018" w:rsidRPr="000C272D" w:rsidRDefault="00457BFC" w:rsidP="00FA40BC">
      <w:pPr>
        <w:spacing w:after="120"/>
        <w:rPr>
          <w:lang w:val="en-GB"/>
        </w:rPr>
      </w:pPr>
      <w:r w:rsidRPr="000C272D">
        <w:rPr>
          <w:lang w:val="en-GB"/>
        </w:rPr>
        <w:t xml:space="preserve">8. Dilute digest and analyse by LC-MS (we did </w:t>
      </w:r>
      <w:r w:rsidR="000254E3" w:rsidRPr="000C272D">
        <w:rPr>
          <w:lang w:val="en-GB"/>
        </w:rPr>
        <w:t>1-part</w:t>
      </w:r>
      <w:r w:rsidRPr="000C272D">
        <w:rPr>
          <w:lang w:val="en-GB"/>
        </w:rPr>
        <w:t xml:space="preserve"> digest to 3</w:t>
      </w:r>
      <w:r w:rsidR="000254E3">
        <w:rPr>
          <w:lang w:val="en-GB"/>
        </w:rPr>
        <w:t>-</w:t>
      </w:r>
      <w:r w:rsidRPr="000C272D">
        <w:rPr>
          <w:lang w:val="en-GB"/>
        </w:rPr>
        <w:t>parts mobile phase A)</w:t>
      </w:r>
    </w:p>
    <w:p w14:paraId="018B3C48" w14:textId="77777777" w:rsidR="00457BFC" w:rsidRPr="000C272D" w:rsidRDefault="00457BFC" w:rsidP="00FC5BA8">
      <w:pPr>
        <w:pStyle w:val="Heading4"/>
      </w:pPr>
      <w:r w:rsidRPr="000C272D">
        <w:t>HPLC conditions</w:t>
      </w:r>
    </w:p>
    <w:p w14:paraId="559446DC" w14:textId="77777777" w:rsidR="00AA7C92" w:rsidRPr="000C272D" w:rsidRDefault="00AA7C92" w:rsidP="00180FF3">
      <w:pPr>
        <w:pStyle w:val="ListParagraph"/>
        <w:numPr>
          <w:ilvl w:val="0"/>
          <w:numId w:val="11"/>
        </w:numPr>
        <w:rPr>
          <w:lang w:val="en-GB"/>
        </w:rPr>
      </w:pPr>
      <w:r w:rsidRPr="000C272D">
        <w:rPr>
          <w:lang w:val="en-GB"/>
        </w:rPr>
        <w:t>Water/MeCN/0.1% formic acid eluent</w:t>
      </w:r>
    </w:p>
    <w:p w14:paraId="2B4FB495" w14:textId="0014D224" w:rsidR="00F60651" w:rsidRPr="00FA40BC" w:rsidRDefault="00AA7C92" w:rsidP="005D6EE8">
      <w:pPr>
        <w:pStyle w:val="ListParagraph"/>
        <w:numPr>
          <w:ilvl w:val="0"/>
          <w:numId w:val="11"/>
        </w:numPr>
        <w:rPr>
          <w:lang w:val="en-GB"/>
        </w:rPr>
      </w:pPr>
      <w:r w:rsidRPr="000C272D">
        <w:rPr>
          <w:lang w:val="en-GB"/>
        </w:rPr>
        <w:t>Gradient – 2 to 100 % B (MeCN) over 28 min, 0.200 mL/min</w:t>
      </w:r>
    </w:p>
    <w:p w14:paraId="2BCF707A" w14:textId="77777777" w:rsidR="00457BFC" w:rsidRPr="000C272D" w:rsidRDefault="002C5C1D" w:rsidP="00FC5BA8">
      <w:pPr>
        <w:pStyle w:val="Heading4"/>
      </w:pPr>
      <w:r w:rsidRPr="000C272D">
        <w:t>VDBP peptide transitions</w:t>
      </w:r>
    </w:p>
    <w:p w14:paraId="501AC293" w14:textId="77777777" w:rsidR="00AA7C92" w:rsidRPr="000C272D" w:rsidRDefault="00AA7C92" w:rsidP="00180FF3">
      <w:pPr>
        <w:pStyle w:val="ListParagraph"/>
        <w:numPr>
          <w:ilvl w:val="0"/>
          <w:numId w:val="10"/>
        </w:numPr>
        <w:rPr>
          <w:lang w:val="en-GB"/>
        </w:rPr>
      </w:pPr>
      <w:r w:rsidRPr="000C272D">
        <w:rPr>
          <w:lang w:val="en-GB"/>
        </w:rPr>
        <w:t>YTFELSR (and heavy-labelled YTFELSR – heavy R)</w:t>
      </w:r>
    </w:p>
    <w:p w14:paraId="2DA75B78" w14:textId="77777777" w:rsidR="00AA7C92" w:rsidRPr="000C272D" w:rsidRDefault="00AA7C92" w:rsidP="00180FF3">
      <w:pPr>
        <w:pStyle w:val="ListParagraph"/>
        <w:numPr>
          <w:ilvl w:val="0"/>
          <w:numId w:val="10"/>
        </w:numPr>
        <w:rPr>
          <w:lang w:val="en-GB"/>
        </w:rPr>
      </w:pPr>
      <w:r w:rsidRPr="000C272D">
        <w:rPr>
          <w:lang w:val="en-GB"/>
        </w:rPr>
        <w:t>VLEPTLK (and heavy-labelled VLEPTLK – heavy K)</w:t>
      </w:r>
    </w:p>
    <w:p w14:paraId="086CCAD0" w14:textId="77777777" w:rsidR="00AA7C92" w:rsidRPr="000C272D" w:rsidRDefault="00AA7C92" w:rsidP="00180FF3">
      <w:pPr>
        <w:pStyle w:val="ListParagraph"/>
        <w:numPr>
          <w:ilvl w:val="0"/>
          <w:numId w:val="10"/>
        </w:numPr>
        <w:rPr>
          <w:lang w:val="en-GB"/>
        </w:rPr>
      </w:pPr>
      <w:r w:rsidRPr="000C272D">
        <w:rPr>
          <w:lang w:val="en-GB"/>
        </w:rPr>
        <w:t>m/z values – all [M+2H]</w:t>
      </w:r>
      <w:r w:rsidRPr="000C272D">
        <w:rPr>
          <w:vertAlign w:val="superscript"/>
          <w:lang w:val="en-GB"/>
        </w:rPr>
        <w:t>2+</w:t>
      </w:r>
    </w:p>
    <w:p w14:paraId="50AD343A" w14:textId="77777777" w:rsidR="00AA7C92" w:rsidRPr="000C272D" w:rsidRDefault="00AA7C92" w:rsidP="00180FF3">
      <w:pPr>
        <w:pStyle w:val="ListParagraph"/>
        <w:numPr>
          <w:ilvl w:val="1"/>
          <w:numId w:val="10"/>
        </w:numPr>
        <w:rPr>
          <w:lang w:val="en-GB"/>
        </w:rPr>
      </w:pPr>
      <w:r w:rsidRPr="000C272D">
        <w:rPr>
          <w:lang w:val="en-GB"/>
        </w:rPr>
        <w:t>YTFELSR – 458.2321</w:t>
      </w:r>
    </w:p>
    <w:p w14:paraId="1FB9646C" w14:textId="77777777" w:rsidR="00AA7C92" w:rsidRPr="000C272D" w:rsidRDefault="00AA7C92" w:rsidP="00180FF3">
      <w:pPr>
        <w:pStyle w:val="ListParagraph"/>
        <w:numPr>
          <w:ilvl w:val="1"/>
          <w:numId w:val="10"/>
        </w:numPr>
        <w:rPr>
          <w:lang w:val="en-GB"/>
        </w:rPr>
      </w:pPr>
      <w:r w:rsidRPr="000C272D">
        <w:rPr>
          <w:lang w:val="en-GB"/>
        </w:rPr>
        <w:t>Heavy YTFELSR – 463.2360</w:t>
      </w:r>
    </w:p>
    <w:p w14:paraId="264E446D" w14:textId="77777777" w:rsidR="00AA7C92" w:rsidRPr="000C272D" w:rsidRDefault="00AA7C92" w:rsidP="00180FF3">
      <w:pPr>
        <w:pStyle w:val="ListParagraph"/>
        <w:numPr>
          <w:ilvl w:val="1"/>
          <w:numId w:val="10"/>
        </w:numPr>
        <w:rPr>
          <w:lang w:val="en-GB"/>
        </w:rPr>
      </w:pPr>
      <w:r w:rsidRPr="000C272D">
        <w:rPr>
          <w:lang w:val="en-GB"/>
        </w:rPr>
        <w:t>VLEPTLK – 400.2498</w:t>
      </w:r>
    </w:p>
    <w:p w14:paraId="23A3BE20" w14:textId="77777777" w:rsidR="002C5C1D" w:rsidRPr="0056068C" w:rsidRDefault="00AA7C92" w:rsidP="00180FF3">
      <w:pPr>
        <w:pStyle w:val="ListParagraph"/>
        <w:numPr>
          <w:ilvl w:val="1"/>
          <w:numId w:val="10"/>
        </w:numPr>
        <w:rPr>
          <w:lang w:val="en-GB"/>
        </w:rPr>
      </w:pPr>
      <w:r w:rsidRPr="000C272D">
        <w:rPr>
          <w:lang w:val="en-GB"/>
        </w:rPr>
        <w:t>Heavy VLEPTLK – 404.2570</w:t>
      </w:r>
    </w:p>
    <w:p w14:paraId="5BC191C3" w14:textId="77777777" w:rsidR="002C5C1D" w:rsidRPr="000C272D" w:rsidRDefault="002C5C1D" w:rsidP="005D6EE8"/>
    <w:p w14:paraId="2C01D243" w14:textId="77777777" w:rsidR="00B15394" w:rsidRPr="000C272D" w:rsidRDefault="009C1153" w:rsidP="00BD6AB4">
      <w:pPr>
        <w:pStyle w:val="Heading2"/>
      </w:pPr>
      <w:bookmarkStart w:id="152" w:name="_Toc520790354"/>
      <w:r w:rsidRPr="000C272D">
        <w:lastRenderedPageBreak/>
        <w:t>Results</w:t>
      </w:r>
      <w:bookmarkEnd w:id="152"/>
    </w:p>
    <w:p w14:paraId="5CEC27CF" w14:textId="77777777" w:rsidR="00B15394" w:rsidRPr="000C272D" w:rsidRDefault="00B15394" w:rsidP="00FD0949">
      <w:pPr>
        <w:spacing w:after="0"/>
        <w:jc w:val="center"/>
      </w:pPr>
      <w:r w:rsidRPr="000C272D">
        <w:rPr>
          <w:noProof/>
          <w:lang w:val="en-GB"/>
        </w:rPr>
        <w:drawing>
          <wp:inline distT="0" distB="0" distL="0" distR="0" wp14:anchorId="54B3D776" wp14:editId="125DB04C">
            <wp:extent cx="6191097" cy="3806825"/>
            <wp:effectExtent l="19050" t="19050" r="19685" b="22225"/>
            <wp:docPr id="19" name="Picture 19" descr="C:\Users\Lucy\Pictures\Pic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cy\Pictures\Picture2.png"/>
                    <pic:cNvPicPr>
                      <a:picLocks noChangeAspect="1" noChangeArrowheads="1"/>
                    </pic:cNvPicPr>
                  </pic:nvPicPr>
                  <pic:blipFill rotWithShape="1">
                    <a:blip r:embed="rId24">
                      <a:extLst>
                        <a:ext uri="{28A0092B-C50C-407E-A947-70E740481C1C}">
                          <a14:useLocalDpi xmlns:a14="http://schemas.microsoft.com/office/drawing/2010/main" val="0"/>
                        </a:ext>
                      </a:extLst>
                    </a:blip>
                    <a:srcRect t="16252"/>
                    <a:stretch/>
                  </pic:blipFill>
                  <pic:spPr bwMode="auto">
                    <a:xfrm>
                      <a:off x="0" y="0"/>
                      <a:ext cx="6192520" cy="380770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AC01760" w14:textId="23B07C52" w:rsidR="0056068C" w:rsidRDefault="00B15394" w:rsidP="00194C9E">
      <w:pPr>
        <w:pStyle w:val="Caption"/>
      </w:pPr>
      <w:bookmarkStart w:id="153" w:name="_Ref410148668"/>
      <w:bookmarkStart w:id="154" w:name="_Toc520790859"/>
      <w:r w:rsidRPr="000C272D">
        <w:t xml:space="preserve">Figure </w:t>
      </w:r>
      <w:r w:rsidR="00874AF6">
        <w:fldChar w:fldCharType="begin"/>
      </w:r>
      <w:r w:rsidR="00874AF6">
        <w:instrText xml:space="preserve"> STYLEREF 1 \s </w:instrText>
      </w:r>
      <w:r w:rsidR="00874AF6">
        <w:fldChar w:fldCharType="separate"/>
      </w:r>
      <w:r w:rsidR="00100B6E">
        <w:rPr>
          <w:noProof/>
        </w:rPr>
        <w:t>3</w:t>
      </w:r>
      <w:r w:rsidR="00874AF6">
        <w:fldChar w:fldCharType="end"/>
      </w:r>
      <w:r w:rsidR="00874AF6">
        <w:t>.</w:t>
      </w:r>
      <w:r w:rsidR="00874AF6">
        <w:fldChar w:fldCharType="begin"/>
      </w:r>
      <w:r w:rsidR="00874AF6">
        <w:instrText xml:space="preserve"> SEQ Figure \* ARABIC \s 1 </w:instrText>
      </w:r>
      <w:r w:rsidR="00874AF6">
        <w:fldChar w:fldCharType="separate"/>
      </w:r>
      <w:r w:rsidR="00100B6E">
        <w:rPr>
          <w:noProof/>
        </w:rPr>
        <w:t>1</w:t>
      </w:r>
      <w:r w:rsidR="00874AF6">
        <w:fldChar w:fldCharType="end"/>
      </w:r>
      <w:bookmarkEnd w:id="153"/>
      <w:r w:rsidR="00335EF0" w:rsidRPr="000C272D">
        <w:t>:</w:t>
      </w:r>
      <w:r w:rsidR="009314FE" w:rsidRPr="000C272D">
        <w:t xml:space="preserve"> LC-MS data from digest of a saliva sample.</w:t>
      </w:r>
      <w:r w:rsidR="00F65ACA" w:rsidRPr="000C272D">
        <w:t xml:space="preserve"> Prepared by Lewis Couchman.</w:t>
      </w:r>
      <w:bookmarkEnd w:id="154"/>
    </w:p>
    <w:p w14:paraId="664D9C48" w14:textId="77777777" w:rsidR="00194C9E" w:rsidRPr="00194C9E" w:rsidRDefault="00194C9E" w:rsidP="00194C9E"/>
    <w:p w14:paraId="4A717143" w14:textId="2622C373" w:rsidR="002C5C1D" w:rsidRPr="000C272D" w:rsidRDefault="00874AF6" w:rsidP="005D6EE8">
      <w:r>
        <w:t xml:space="preserve">Figure 3.1 </w:t>
      </w:r>
      <w:r w:rsidR="00F65ACA" w:rsidRPr="000C272D">
        <w:t>shows t</w:t>
      </w:r>
      <w:r w:rsidR="00BD6AB4">
        <w:t>he LC-MS data from analysing a saliva sample after tryptic digest</w:t>
      </w:r>
      <w:r w:rsidR="00F65ACA" w:rsidRPr="000C272D">
        <w:t xml:space="preserve">. </w:t>
      </w:r>
      <w:r w:rsidR="008F5C15" w:rsidRPr="000C272D">
        <w:t xml:space="preserve">We did not detect VDBP peptide fragments </w:t>
      </w:r>
      <w:r w:rsidR="008F5C15" w:rsidRPr="000C272D">
        <w:rPr>
          <w:lang w:val="en-GB"/>
        </w:rPr>
        <w:t>YTFELSR and VLEPTLK</w:t>
      </w:r>
      <w:r>
        <w:t xml:space="preserve"> in this sample</w:t>
      </w:r>
      <w:r w:rsidR="008F5C15" w:rsidRPr="000C272D">
        <w:t xml:space="preserve">. </w:t>
      </w:r>
      <w:r w:rsidR="00F65ACA" w:rsidRPr="000C272D">
        <w:t xml:space="preserve">Labelled heavy peptides of </w:t>
      </w:r>
      <w:r w:rsidR="00F65ACA" w:rsidRPr="000C272D">
        <w:rPr>
          <w:lang w:val="en-GB"/>
        </w:rPr>
        <w:t>YTFELSR and VLEPTLK</w:t>
      </w:r>
      <w:r w:rsidR="00F65ACA" w:rsidRPr="000C272D">
        <w:t xml:space="preserve"> were used as markers in this method. </w:t>
      </w:r>
      <w:r w:rsidR="00BD6AB4">
        <w:t>Dr</w:t>
      </w:r>
      <w:r w:rsidR="00F65ACA" w:rsidRPr="000C272D">
        <w:t xml:space="preserve"> Couchman also searched the saliva sample for peptides of albumin</w:t>
      </w:r>
      <w:r w:rsidR="00B62AB6">
        <w:t xml:space="preserve"> (LVNEVTEFAK and QTALVELVK)</w:t>
      </w:r>
      <w:r w:rsidR="00F65ACA" w:rsidRPr="000C272D">
        <w:t xml:space="preserve"> and these also could not be detected. </w:t>
      </w:r>
    </w:p>
    <w:p w14:paraId="36279D8C" w14:textId="77777777" w:rsidR="00B62AB6" w:rsidRDefault="00B62AB6">
      <w:pPr>
        <w:spacing w:after="0" w:line="240" w:lineRule="auto"/>
        <w:jc w:val="left"/>
        <w:rPr>
          <w:b/>
          <w:bCs/>
          <w:iCs/>
          <w:sz w:val="28"/>
          <w:szCs w:val="28"/>
          <w:u w:val="single"/>
        </w:rPr>
      </w:pPr>
      <w:r>
        <w:br w:type="page"/>
      </w:r>
    </w:p>
    <w:p w14:paraId="7D1301E2" w14:textId="43E15285" w:rsidR="00CE095A" w:rsidRPr="000C272D" w:rsidRDefault="006B6B37" w:rsidP="00BD6AB4">
      <w:pPr>
        <w:pStyle w:val="Heading2"/>
      </w:pPr>
      <w:bookmarkStart w:id="155" w:name="_Toc520790355"/>
      <w:r w:rsidRPr="000C272D">
        <w:lastRenderedPageBreak/>
        <w:t>Discu</w:t>
      </w:r>
      <w:r w:rsidR="00CE095A" w:rsidRPr="000C272D">
        <w:t>ssion</w:t>
      </w:r>
      <w:bookmarkEnd w:id="155"/>
    </w:p>
    <w:p w14:paraId="5D3C468B" w14:textId="6BD67908" w:rsidR="00D76557" w:rsidRDefault="00130EF8" w:rsidP="00CE095A">
      <w:r>
        <w:t>In this study we</w:t>
      </w:r>
      <w:r w:rsidR="00B62AB6">
        <w:t xml:space="preserve"> aimed to determine whether VDBP and albumin are present in saliva. </w:t>
      </w:r>
      <w:r w:rsidR="00FB2028">
        <w:t xml:space="preserve">Using LC-MS after </w:t>
      </w:r>
      <w:r w:rsidR="00B62AB6">
        <w:t>tryptic digest we did not detect peptide fragments of VDBP or albumin in saliva.</w:t>
      </w:r>
    </w:p>
    <w:p w14:paraId="1DEE07F7" w14:textId="74D98E65" w:rsidR="00FB2028" w:rsidRDefault="00874AF6" w:rsidP="00CE095A">
      <w:r>
        <w:t xml:space="preserve">However, </w:t>
      </w:r>
      <w:r w:rsidR="000254E3">
        <w:t xml:space="preserve">previous studies, including the recent method by </w:t>
      </w:r>
      <w:hyperlink w:anchor="_ENREF_73" w:tooltip="Hirtz, 2016 #3157" w:history="1">
        <w:r w:rsidR="00425C63">
          <w:fldChar w:fldCharType="begin">
            <w:fldData xml:space="preserve">PEVuZE5vdGU+PENpdGUgQXV0aG9yWWVhcj0iMSI+PEF1dGhvcj5IaXJ0ejwvQXV0aG9yPjxZZWFy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</w:fldData>
          </w:fldChar>
        </w:r>
        <w:r w:rsidR="00425C63">
          <w:instrText xml:space="preserve"> ADDIN EN.CITE </w:instrText>
        </w:r>
        <w:r w:rsidR="00425C63">
          <w:fldChar w:fldCharType="begin">
            <w:fldData xml:space="preserve">PEVuZE5vdGU+PENpdGUgQXV0aG9yWWVhcj0iMSI+PEF1dGhvcj5IaXJ0ejwvQXV0aG9yPjxZZWFy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</w:fldData>
          </w:fldChar>
        </w:r>
        <w:r w:rsidR="00425C63">
          <w:instrText xml:space="preserve"> ADDIN EN.CITE.DATA </w:instrText>
        </w:r>
        <w:r w:rsidR="00425C63">
          <w:fldChar w:fldCharType="end"/>
        </w:r>
        <w:r w:rsidR="00425C63">
          <w:fldChar w:fldCharType="separate"/>
        </w:r>
        <w:r w:rsidR="00425C63">
          <w:rPr>
            <w:noProof/>
          </w:rPr>
          <w:t>Hirtz et al. (2016)</w:t>
        </w:r>
        <w:r w:rsidR="00425C63">
          <w:fldChar w:fldCharType="end"/>
        </w:r>
      </w:hyperlink>
      <w:r w:rsidR="00FB2028">
        <w:t xml:space="preserve"> detected both VDBP and albumin in</w:t>
      </w:r>
      <w:r w:rsidR="000254E3">
        <w:t xml:space="preserve"> </w:t>
      </w:r>
      <w:r w:rsidR="00FB2028">
        <w:t>saliva by LC-MS,</w:t>
      </w:r>
      <w:r>
        <w:t xml:space="preserve"> although</w:t>
      </w:r>
      <w:r w:rsidR="00FB2028">
        <w:t xml:space="preserve"> they do not mention excluding </w:t>
      </w:r>
      <w:r>
        <w:t>patients who may have periodontal disease and therefore the salivary proteins could have be due to blood contamination of the saliva.</w:t>
      </w:r>
    </w:p>
    <w:p w14:paraId="2BF33930" w14:textId="4ED87FFF" w:rsidR="00874AF6" w:rsidRDefault="00874AF6" w:rsidP="00CE095A">
      <w:r>
        <w:t>The strength of th</w:t>
      </w:r>
      <w:r w:rsidR="004F64A9">
        <w:t>is</w:t>
      </w:r>
      <w:r>
        <w:t xml:space="preserve"> study </w:t>
      </w:r>
      <w:r w:rsidR="004F64A9">
        <w:t xml:space="preserve">is </w:t>
      </w:r>
      <w:r>
        <w:t xml:space="preserve">the use of an LC-MS method </w:t>
      </w:r>
      <w:r w:rsidR="004F64A9">
        <w:t xml:space="preserve">for the determination of salivary VDBP and albumin. The </w:t>
      </w:r>
      <w:r w:rsidR="00B573D9">
        <w:t xml:space="preserve">main </w:t>
      </w:r>
      <w:r w:rsidR="004F64A9">
        <w:t>weakne</w:t>
      </w:r>
      <w:r w:rsidR="00B573D9">
        <w:t>ss</w:t>
      </w:r>
      <w:r w:rsidR="004F64A9">
        <w:t xml:space="preserve"> </w:t>
      </w:r>
      <w:r w:rsidR="00B573D9">
        <w:t>is</w:t>
      </w:r>
      <w:r w:rsidR="004F64A9">
        <w:t xml:space="preserve"> that only one salivary sample was</w:t>
      </w:r>
      <w:r w:rsidR="000254E3">
        <w:t xml:space="preserve"> able to be measured</w:t>
      </w:r>
      <w:r w:rsidR="00B573D9">
        <w:t xml:space="preserve"> in this study</w:t>
      </w:r>
      <w:r w:rsidR="000254E3">
        <w:t>.</w:t>
      </w:r>
      <w:r w:rsidR="00D66A2B">
        <w:t xml:space="preserve"> </w:t>
      </w:r>
    </w:p>
    <w:p w14:paraId="0977DA1D" w14:textId="78526247" w:rsidR="002679A1" w:rsidRDefault="00B573D9" w:rsidP="00B573D9">
      <w:r>
        <w:t xml:space="preserve">As salivary samples are available from the clinical study described in chapter 4, </w:t>
      </w:r>
      <w:r w:rsidR="007D6319">
        <w:t>measurement of vitamin D binding proteins could be performed in saliva in addition to the planned measurement of salivary 25OHD in order to elucidate whether vitamin D binding proteins in saliva change during an inflammatory response and therefore whether salivary 25OHD reflects the free fraction or the total concentration of 25OHD.</w:t>
      </w:r>
    </w:p>
    <w:p w14:paraId="4762387F" w14:textId="1E1E37A8" w:rsidR="00B573D9" w:rsidRDefault="007D6319" w:rsidP="007D6319">
      <w:pPr>
        <w:spacing w:after="0" w:line="240" w:lineRule="auto"/>
        <w:jc w:val="left"/>
      </w:pPr>
      <w:r>
        <w:br w:type="page"/>
      </w:r>
    </w:p>
    <w:p w14:paraId="1CF6BC6F" w14:textId="2B81F5A8" w:rsidR="004A3A17" w:rsidRDefault="004A3A17" w:rsidP="00C20B54">
      <w:pPr>
        <w:pStyle w:val="Heading1"/>
        <w:rPr>
          <w:rFonts w:cs="Arial"/>
          <w:lang w:val="en-GB"/>
        </w:rPr>
      </w:pPr>
      <w:bookmarkStart w:id="156" w:name="_Toc506501845"/>
      <w:bookmarkStart w:id="157" w:name="_Toc143070543"/>
      <w:bookmarkStart w:id="158" w:name="_Toc145734903"/>
      <w:bookmarkStart w:id="159" w:name="_Toc145735099"/>
      <w:bookmarkStart w:id="160" w:name="_Toc145735383"/>
      <w:bookmarkStart w:id="161" w:name="_Toc145735429"/>
      <w:bookmarkStart w:id="162" w:name="_Toc520790356"/>
      <w:r w:rsidRPr="000C272D">
        <w:rPr>
          <w:rFonts w:cs="Arial"/>
          <w:lang w:val="en-GB"/>
        </w:rPr>
        <w:lastRenderedPageBreak/>
        <w:t>The effect of an acute inflammatory challenge on vitamin D status</w:t>
      </w:r>
      <w:bookmarkEnd w:id="162"/>
    </w:p>
    <w:p w14:paraId="6910982C" w14:textId="082F0AA0" w:rsidR="008C4E75" w:rsidRDefault="008C4E75" w:rsidP="008C4E75">
      <w:pPr>
        <w:pStyle w:val="Heading2"/>
        <w:rPr>
          <w:lang w:val="en-GB"/>
        </w:rPr>
      </w:pPr>
      <w:bookmarkStart w:id="163" w:name="_Toc520790357"/>
      <w:r>
        <w:rPr>
          <w:lang w:val="en-GB"/>
        </w:rPr>
        <w:t>Background</w:t>
      </w:r>
      <w:bookmarkEnd w:id="163"/>
    </w:p>
    <w:p w14:paraId="5C39FDC6" w14:textId="62CA83CF" w:rsidR="00677943" w:rsidRDefault="00B058AD" w:rsidP="00283CB2">
      <w:pPr>
        <w:rPr>
          <w:lang w:val="en-GB"/>
        </w:rPr>
      </w:pPr>
      <w:r>
        <w:rPr>
          <w:lang w:val="en-GB"/>
        </w:rPr>
        <w:t xml:space="preserve">Total 25OHD is routinely measured by LC-MS/MS or by immunoassay in order to assess vitamin D status (section 1.6). </w:t>
      </w:r>
      <w:r w:rsidR="00910263">
        <w:rPr>
          <w:lang w:val="en-GB"/>
        </w:rPr>
        <w:t xml:space="preserve">Total </w:t>
      </w:r>
      <w:r>
        <w:rPr>
          <w:lang w:val="en-GB"/>
        </w:rPr>
        <w:t>25OHD has been found to be inversely related to markers of inflammation,</w:t>
      </w:r>
      <w:r w:rsidR="00910263">
        <w:rPr>
          <w:lang w:val="en-GB"/>
        </w:rPr>
        <w:t xml:space="preserve"> however</w:t>
      </w:r>
      <w:r>
        <w:rPr>
          <w:lang w:val="en-GB"/>
        </w:rPr>
        <w:t xml:space="preserve"> the causal relationship is debated. As 1,25(OH)</w:t>
      </w:r>
      <w:r>
        <w:rPr>
          <w:vertAlign w:val="subscript"/>
          <w:lang w:val="en-GB"/>
        </w:rPr>
        <w:t>2</w:t>
      </w:r>
      <w:r>
        <w:rPr>
          <w:lang w:val="en-GB"/>
        </w:rPr>
        <w:t>D has a role in the innate and adaptive immune response</w:t>
      </w:r>
      <w:r w:rsidR="00910263">
        <w:rPr>
          <w:lang w:val="en-GB"/>
        </w:rPr>
        <w:t xml:space="preserve"> (section 1.4)</w:t>
      </w:r>
      <w:r>
        <w:rPr>
          <w:lang w:val="en-GB"/>
        </w:rPr>
        <w:t xml:space="preserve">, it is possible that suboptimal 25OHD levels </w:t>
      </w:r>
      <w:r w:rsidR="00910263">
        <w:rPr>
          <w:lang w:val="en-GB"/>
        </w:rPr>
        <w:t>lead to the development of inflammatory illnesses</w:t>
      </w:r>
      <w:r>
        <w:rPr>
          <w:lang w:val="en-GB"/>
        </w:rPr>
        <w:t xml:space="preserve">, however </w:t>
      </w:r>
      <w:r w:rsidR="00910263">
        <w:rPr>
          <w:lang w:val="en-GB"/>
        </w:rPr>
        <w:t xml:space="preserve">it is also possible that </w:t>
      </w:r>
      <w:r>
        <w:rPr>
          <w:lang w:val="en-GB"/>
        </w:rPr>
        <w:t xml:space="preserve">the </w:t>
      </w:r>
      <w:r w:rsidR="00910263">
        <w:rPr>
          <w:lang w:val="en-GB"/>
        </w:rPr>
        <w:t xml:space="preserve">reverse is true: that the </w:t>
      </w:r>
      <w:r>
        <w:rPr>
          <w:lang w:val="en-GB"/>
        </w:rPr>
        <w:t>inflam</w:t>
      </w:r>
      <w:r w:rsidR="00910263">
        <w:rPr>
          <w:lang w:val="en-GB"/>
        </w:rPr>
        <w:t>matory illness itself could</w:t>
      </w:r>
      <w:r>
        <w:rPr>
          <w:lang w:val="en-GB"/>
        </w:rPr>
        <w:t xml:space="preserve"> lead to a decrease in </w:t>
      </w:r>
      <w:r w:rsidR="00910263">
        <w:rPr>
          <w:lang w:val="en-GB"/>
        </w:rPr>
        <w:t xml:space="preserve">total </w:t>
      </w:r>
      <w:r>
        <w:rPr>
          <w:lang w:val="en-GB"/>
        </w:rPr>
        <w:t>25OHD.</w:t>
      </w:r>
    </w:p>
    <w:p w14:paraId="499A45A6" w14:textId="0277BFAC" w:rsidR="00910263" w:rsidRDefault="00910263" w:rsidP="00283CB2">
      <w:r>
        <w:rPr>
          <w:lang w:val="en-GB"/>
        </w:rPr>
        <w:t>T</w:t>
      </w:r>
      <w:r w:rsidR="00B058AD">
        <w:rPr>
          <w:lang w:val="en-GB"/>
        </w:rPr>
        <w:t>otal 25OHD has been shown to decrease during an acute inflammatory insult such as triggered by elective hip or knee replacement surgery (section 1.5).</w:t>
      </w:r>
      <w:r>
        <w:rPr>
          <w:lang w:val="en-GB"/>
        </w:rPr>
        <w:t xml:space="preserve"> </w:t>
      </w:r>
      <w:r w:rsidRPr="000C272D">
        <w:t>85-90% of 25OHD in the circulation is bound to VDBP, 10-15% is bound to albumin, and less than 1% remains free in the circulation</w:t>
      </w:r>
      <w:r>
        <w:t xml:space="preserve"> (section 1.2). These binding proteins have also been shown to decrease during the inflammatory response (section 1.5), and this decrease in binding proteins could explain the decrease in total 25OHD. </w:t>
      </w:r>
    </w:p>
    <w:p w14:paraId="0796D621" w14:textId="2A10A44E" w:rsidR="005264A1" w:rsidRDefault="005264A1" w:rsidP="00283CB2">
      <w:r>
        <w:t>Despit</w:t>
      </w:r>
      <w:r w:rsidR="009B159D">
        <w:t xml:space="preserve">e the decrease in total 25OHD seen during the acute inflammatory response, it is possible that the free fraction of 25OHD remains stable. The gold standard method of measuring the free fraction of 25OHD is by equilibrium dialysis or centrifugal ultrafiltration followed by LC-MS/MS however this is technically challenging so 25OHD is most often calculated </w:t>
      </w:r>
      <w:r w:rsidR="00DE121F">
        <w:t>from</w:t>
      </w:r>
      <w:r w:rsidR="009B159D">
        <w:t xml:space="preserve"> total 25OHD and the amount of binding proteins and their affinity constants</w:t>
      </w:r>
      <w:r w:rsidR="00DE121F">
        <w:t xml:space="preserve"> based on the law of mass action</w:t>
      </w:r>
      <w:r w:rsidR="009B159D">
        <w:t xml:space="preserve">, it can also be measured directly by immunoassay. Saliva is </w:t>
      </w:r>
      <w:r w:rsidR="00B61992">
        <w:t xml:space="preserve">thought to be a </w:t>
      </w:r>
      <w:r w:rsidR="009B159D">
        <w:t xml:space="preserve">source of </w:t>
      </w:r>
      <w:r w:rsidR="00CB47E9">
        <w:t xml:space="preserve">free </w:t>
      </w:r>
      <w:r w:rsidR="009B159D">
        <w:t xml:space="preserve">25OHD </w:t>
      </w:r>
      <w:r w:rsidR="00B61992">
        <w:t>so this could be used as a surrogate marker of free 25OHD status</w:t>
      </w:r>
      <w:r w:rsidR="009B159D">
        <w:t xml:space="preserve"> (section 1.6)</w:t>
      </w:r>
      <w:r w:rsidR="00B61992">
        <w:t>.</w:t>
      </w:r>
    </w:p>
    <w:p w14:paraId="41CFC3C1" w14:textId="1239360F" w:rsidR="00DB59CB" w:rsidRDefault="00B61992" w:rsidP="00283CB2">
      <w:r>
        <w:lastRenderedPageBreak/>
        <w:t>Recent studies</w:t>
      </w:r>
      <w:r w:rsidR="00061904">
        <w:t xml:space="preserve"> have investigated the change in </w:t>
      </w:r>
      <w:r w:rsidR="002D09E6">
        <w:t xml:space="preserve">total and free </w:t>
      </w:r>
      <w:r w:rsidR="00061904">
        <w:t xml:space="preserve">25OHD over the course of an acute </w:t>
      </w:r>
      <w:r w:rsidR="000D30D4">
        <w:t>inflammatory challenge</w:t>
      </w:r>
      <w:r w:rsidR="00DB59CB">
        <w:t xml:space="preserve"> triggered by total hip or knee replacement </w:t>
      </w:r>
      <w:r w:rsidR="002D09E6">
        <w:fldChar w:fldCharType="begin">
          <w:fldData xml:space="preserve">PEVuZE5vdGU+PENpdGU+PEF1dGhvcj5SZWlkPC9BdXRob3I+PFllYXI+MjAxMTwvWWVhcj48UmVj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</w:fldData>
        </w:fldChar>
      </w:r>
      <w:r w:rsidR="00AC3899">
        <w:instrText xml:space="preserve"> ADDIN EN.CITE </w:instrText>
      </w:r>
      <w:r w:rsidR="00AC3899">
        <w:fldChar w:fldCharType="begin">
          <w:fldData xml:space="preserve">PEVuZE5vdGU+PENpdGU+PEF1dGhvcj5SZWlkPC9BdXRob3I+PFllYXI+MjAxMTwvWWVhcj48UmVj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</w:fldData>
        </w:fldChar>
      </w:r>
      <w:r w:rsidR="00AC3899">
        <w:instrText xml:space="preserve"> ADDIN EN.CITE.DATA </w:instrText>
      </w:r>
      <w:r w:rsidR="00AC3899">
        <w:fldChar w:fldCharType="end"/>
      </w:r>
      <w:r w:rsidR="002D09E6">
        <w:fldChar w:fldCharType="separate"/>
      </w:r>
      <w:r w:rsidR="00AC3899">
        <w:rPr>
          <w:noProof/>
        </w:rPr>
        <w:t>(</w:t>
      </w:r>
      <w:hyperlink w:anchor="_ENREF_126" w:tooltip="Reid, 2011 #812" w:history="1">
        <w:r w:rsidR="00425C63">
          <w:rPr>
            <w:noProof/>
          </w:rPr>
          <w:t>Reid et al., 2011</w:t>
        </w:r>
      </w:hyperlink>
      <w:r w:rsidR="00AC3899">
        <w:rPr>
          <w:noProof/>
        </w:rPr>
        <w:t xml:space="preserve">, </w:t>
      </w:r>
      <w:hyperlink w:anchor="_ENREF_149" w:tooltip="Waldron, 2013 #521" w:history="1">
        <w:r w:rsidR="00425C63">
          <w:rPr>
            <w:noProof/>
          </w:rPr>
          <w:t>Waldron et al., 2013</w:t>
        </w:r>
      </w:hyperlink>
      <w:r w:rsidR="00AC3899">
        <w:rPr>
          <w:noProof/>
        </w:rPr>
        <w:t xml:space="preserve">, </w:t>
      </w:r>
      <w:hyperlink w:anchor="_ENREF_21" w:tooltip="Binkley, 2017 #3027" w:history="1">
        <w:r w:rsidR="00425C63">
          <w:rPr>
            <w:noProof/>
          </w:rPr>
          <w:t>Binkley et al., 2017</w:t>
        </w:r>
      </w:hyperlink>
      <w:r w:rsidR="00AC3899">
        <w:rPr>
          <w:noProof/>
        </w:rPr>
        <w:t xml:space="preserve">, </w:t>
      </w:r>
      <w:hyperlink w:anchor="_ENREF_85" w:tooltip="Jensen, 2018 #3059" w:history="1">
        <w:r w:rsidR="00425C63">
          <w:rPr>
            <w:noProof/>
          </w:rPr>
          <w:t>Jensen et al., 2018</w:t>
        </w:r>
      </w:hyperlink>
      <w:r w:rsidR="00AC3899">
        <w:rPr>
          <w:noProof/>
        </w:rPr>
        <w:t>)</w:t>
      </w:r>
      <w:r w:rsidR="002D09E6">
        <w:fldChar w:fldCharType="end"/>
      </w:r>
      <w:r w:rsidR="00061904">
        <w:t xml:space="preserve">. </w:t>
      </w:r>
      <w:r w:rsidR="002D09E6">
        <w:t>T</w:t>
      </w:r>
      <w:r w:rsidR="00DB59CB">
        <w:t>he acute phase response is characterised by synthesis of acute phase proteins in hepatocytes, such as amyloid A, CRP, haptoglobin</w:t>
      </w:r>
      <w:r w:rsidR="009B0F00">
        <w:t>, and fibrinogen;</w:t>
      </w:r>
      <w:r w:rsidR="00DB59CB">
        <w:t xml:space="preserve"> and the</w:t>
      </w:r>
      <w:r w:rsidR="009B0F00">
        <w:t xml:space="preserve"> decreased production</w:t>
      </w:r>
      <w:r w:rsidR="00DB59CB">
        <w:t xml:space="preserve"> of negative acute phase proteins such as </w:t>
      </w:r>
      <w:r w:rsidR="009B0F00">
        <w:t xml:space="preserve">fibronectin, transferrin and albumin. This process is thought to be regulated by cytokines such as IL-6 being released by macrophages at the surgical site </w:t>
      </w:r>
      <w:r w:rsidR="00AC3899">
        <w:fldChar w:fldCharType="begin"/>
      </w:r>
      <w:r w:rsidR="00AC3899">
        <w:instrText xml:space="preserve"> ADDIN EN.CITE &lt;EndNote&gt;&lt;Cite&gt;&lt;Author&gt;Castell&lt;/Author&gt;&lt;Year&gt;1989&lt;/Year&gt;&lt;RecNum&gt;2101&lt;/RecNum&gt;&lt;DisplayText&gt;(Castell et al., 1989)&lt;/DisplayText&gt;&lt;record&gt;&lt;rec-number&gt;2101&lt;/rec-number&gt;&lt;foreign-keys&gt;&lt;key app="EN" db-id="2a0fvtrtv22za6exff0x99w8aatd9zzwfzt2" timestamp="1518721455"&gt;2101&lt;/key&gt;&lt;key app="ENWeb" db-id=""&gt;0&lt;/key&gt;&lt;/foreign-keys&gt;&lt;ref-type name="Journal Article"&gt;17&lt;/ref-type&gt;&lt;contributors&gt;&lt;authors&gt;&lt;author&gt;Castell, J. V.&lt;/author&gt;&lt;author&gt;Gomez-Lechon, M. J.&lt;/author&gt;&lt;author&gt;David, M.&lt;/author&gt;&lt;author&gt;Andus, T.&lt;/author&gt;&lt;author&gt;Geiger, T.&lt;/author&gt;&lt;author&gt;Trullenque, R.&lt;/author&gt;&lt;author&gt;Fabra, R.&lt;/author&gt;&lt;author&gt;Heinrich, P. C.&lt;/author&gt;&lt;/authors&gt;&lt;/contributors&gt;&lt;auth-address&gt;Biochemisches Institut, Universitat Freiburg, FRG.&lt;/auth-address&gt;&lt;titles&gt;&lt;title&gt;Interleukin-6 is the major regulator of acute phase protein synthesis in adult human hepatocytes&lt;/title&gt;&lt;secondary-title&gt;FEBS Lett&lt;/secondary-title&gt;&lt;/titles&gt;&lt;periodical&gt;&lt;full-title&gt;FEBS Lett&lt;/full-title&gt;&lt;abbr-1&gt;FEBS letters&lt;/abbr-1&gt;&lt;/periodical&gt;&lt;pages&gt;237-9&lt;/pages&gt;&lt;volume&gt;242&lt;/volume&gt;&lt;number&gt;2&lt;/number&gt;&lt;edition&gt;1989/01/02&lt;/edition&gt;&lt;keywords&gt;&lt;keyword&gt;Acute-Phase Proteins/*biosynthesis&lt;/keyword&gt;&lt;keyword&gt;*Acute-Phase Reaction&lt;/keyword&gt;&lt;keyword&gt;Dose-Response Relationship, Drug&lt;/keyword&gt;&lt;keyword&gt;Fibrinogen/biosynthesis&lt;/keyword&gt;&lt;keyword&gt;Humans&lt;/keyword&gt;&lt;keyword&gt;*Inflammation&lt;/keyword&gt;&lt;keyword&gt;Interleukin-1/pharmacology&lt;/keyword&gt;&lt;keyword&gt;Interleukin-6&lt;/keyword&gt;&lt;keyword&gt;Interleukins/*physiology&lt;/keyword&gt;&lt;keyword&gt;Liver/*physiology&lt;/keyword&gt;&lt;keyword&gt;Recombinant Proteins&lt;/keyword&gt;&lt;keyword&gt;Tumor Cells, Cultured&lt;/keyword&gt;&lt;keyword&gt;Tumor Necrosis Factor-alpha/pharmacology&lt;/keyword&gt;&lt;/keywords&gt;&lt;dates&gt;&lt;year&gt;1989&lt;/year&gt;&lt;pub-dates&gt;&lt;date&gt;Jan 2&lt;/date&gt;&lt;/pub-dates&gt;&lt;/dates&gt;&lt;isbn&gt;0014-5793 (Print)&amp;#xD;0014-5793 (Linking)&lt;/isbn&gt;&lt;accession-num&gt;2464504&lt;/accession-num&gt;&lt;urls&gt;&lt;related-urls&gt;&lt;url&gt;https://www.ncbi.nlm.nih.gov/pubmed/2464504&lt;/url&gt;&lt;/related-urls&gt;&lt;/urls&gt;&lt;/record&gt;&lt;/Cite&gt;&lt;/EndNote&gt;</w:instrText>
      </w:r>
      <w:r w:rsidR="00AC3899">
        <w:fldChar w:fldCharType="separate"/>
      </w:r>
      <w:r w:rsidR="00AC3899">
        <w:rPr>
          <w:noProof/>
        </w:rPr>
        <w:t>(</w:t>
      </w:r>
      <w:hyperlink w:anchor="_ENREF_29" w:tooltip="Castell, 1989 #2101" w:history="1">
        <w:r w:rsidR="00425C63">
          <w:rPr>
            <w:noProof/>
          </w:rPr>
          <w:t>Castell et al., 1989</w:t>
        </w:r>
      </w:hyperlink>
      <w:r w:rsidR="00AC3899">
        <w:rPr>
          <w:noProof/>
        </w:rPr>
        <w:t>)</w:t>
      </w:r>
      <w:r w:rsidR="00AC3899">
        <w:fldChar w:fldCharType="end"/>
      </w:r>
      <w:r w:rsidR="009B0F00">
        <w:t>.</w:t>
      </w:r>
    </w:p>
    <w:p w14:paraId="3D901E81" w14:textId="09C7F85E" w:rsidR="00D15D76" w:rsidRDefault="009B0F00" w:rsidP="009B0F00">
      <w:r>
        <w:t xml:space="preserve">Total joint arthroplasty is known to trigger the acute phase response </w:t>
      </w:r>
      <w:r w:rsidR="00D15D76">
        <w:t xml:space="preserve">as measured by CRP </w:t>
      </w:r>
      <w:r>
        <w:fldChar w:fldCharType="begin">
          <w:fldData xml:space="preserve">PEVuZE5vdGU+PENpdGU+PEF1dGhvcj5Zb21iaTwvQXV0aG9yPjxZZWFyPjIwMTU8L1llYXI+PFJl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</w:fldData>
        </w:fldChar>
      </w:r>
      <w:r w:rsidR="00AC3899">
        <w:instrText xml:space="preserve"> ADDIN EN.CITE </w:instrText>
      </w:r>
      <w:r w:rsidR="00AC3899">
        <w:fldChar w:fldCharType="begin">
          <w:fldData xml:space="preserve">PEVuZE5vdGU+PENpdGU+PEF1dGhvcj5Zb21iaTwvQXV0aG9yPjxZZWFyPjIwMTU8L1llYXI+PFJl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</w:fldData>
        </w:fldChar>
      </w:r>
      <w:r w:rsidR="00AC3899">
        <w:instrText xml:space="preserve"> ADDIN EN.CITE.DATA </w:instrText>
      </w:r>
      <w:r w:rsidR="00AC3899">
        <w:fldChar w:fldCharType="end"/>
      </w:r>
      <w:r>
        <w:fldChar w:fldCharType="separate"/>
      </w:r>
      <w:r w:rsidR="00AC3899">
        <w:rPr>
          <w:noProof/>
        </w:rPr>
        <w:t>(</w:t>
      </w:r>
      <w:hyperlink w:anchor="_ENREF_156" w:tooltip="Yombi, 2015 #1803" w:history="1">
        <w:r w:rsidR="00425C63">
          <w:rPr>
            <w:noProof/>
          </w:rPr>
          <w:t>Yombi et al., 2015</w:t>
        </w:r>
      </w:hyperlink>
      <w:r w:rsidR="00AC3899">
        <w:rPr>
          <w:noProof/>
        </w:rPr>
        <w:t xml:space="preserve">, </w:t>
      </w:r>
      <w:hyperlink w:anchor="_ENREF_113" w:tooltip="Oelsner, 2017 #1802" w:history="1">
        <w:r w:rsidR="00425C63">
          <w:rPr>
            <w:noProof/>
          </w:rPr>
          <w:t>Oelsner et al., 2017</w:t>
        </w:r>
      </w:hyperlink>
      <w:r w:rsidR="00AC3899">
        <w:rPr>
          <w:noProof/>
        </w:rPr>
        <w:t>)</w:t>
      </w:r>
      <w:r>
        <w:fldChar w:fldCharType="end"/>
      </w:r>
      <w:r w:rsidR="00D15D76">
        <w:t>. In one study, t</w:t>
      </w:r>
      <w:r w:rsidR="00D15D76" w:rsidRPr="00D15D76">
        <w:t xml:space="preserve">he peak CRP for </w:t>
      </w:r>
      <w:r w:rsidR="00D15D76">
        <w:t>participants undergoing total knee arthroplasty</w:t>
      </w:r>
      <w:r w:rsidR="00D15D76" w:rsidRPr="00D15D76">
        <w:t xml:space="preserve"> and </w:t>
      </w:r>
      <w:r w:rsidR="00D15D76">
        <w:t xml:space="preserve">total hip arthroplasty </w:t>
      </w:r>
      <w:r w:rsidR="00D15D76" w:rsidRPr="00D15D76">
        <w:t>was 184.3 mg/L and 134.6 mg/L, respectively</w:t>
      </w:r>
      <w:r w:rsidR="00D15D76">
        <w:t xml:space="preserve">, and these peaked during the inpatient stay, usually at day 2 and was mostly resolved by 2 weeks after surgery </w:t>
      </w:r>
      <w:r w:rsidR="00AC3899">
        <w:fldChar w:fldCharType="begin">
          <w:fldData xml:space="preserve">PEVuZE5vdGU+PENpdGU+PEF1dGhvcj5PZWxzbmVyPC9BdXRob3I+PFllYXI+MjAxNzwvWWVhcj48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</w:fldData>
        </w:fldChar>
      </w:r>
      <w:r w:rsidR="00AC3899">
        <w:instrText xml:space="preserve"> ADDIN EN.CITE </w:instrText>
      </w:r>
      <w:r w:rsidR="00AC3899">
        <w:fldChar w:fldCharType="begin">
          <w:fldData xml:space="preserve">PEVuZE5vdGU+PENpdGU+PEF1dGhvcj5PZWxzbmVyPC9BdXRob3I+PFllYXI+MjAxNzwvWWVhcj48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</w:fldData>
        </w:fldChar>
      </w:r>
      <w:r w:rsidR="00AC3899">
        <w:instrText xml:space="preserve"> ADDIN EN.CITE.DATA </w:instrText>
      </w:r>
      <w:r w:rsidR="00AC3899">
        <w:fldChar w:fldCharType="end"/>
      </w:r>
      <w:r w:rsidR="00AC3899">
        <w:fldChar w:fldCharType="separate"/>
      </w:r>
      <w:r w:rsidR="00AC3899">
        <w:rPr>
          <w:noProof/>
        </w:rPr>
        <w:t>(</w:t>
      </w:r>
      <w:hyperlink w:anchor="_ENREF_113" w:tooltip="Oelsner, 2017 #1802" w:history="1">
        <w:r w:rsidR="00425C63">
          <w:rPr>
            <w:noProof/>
          </w:rPr>
          <w:t>Oelsner et al., 2017</w:t>
        </w:r>
      </w:hyperlink>
      <w:r w:rsidR="00AC3899">
        <w:rPr>
          <w:noProof/>
        </w:rPr>
        <w:t>)</w:t>
      </w:r>
      <w:r w:rsidR="00AC3899">
        <w:fldChar w:fldCharType="end"/>
      </w:r>
      <w:r w:rsidR="00D15D76">
        <w:t>.</w:t>
      </w:r>
    </w:p>
    <w:p w14:paraId="577C1748" w14:textId="209D3BAC" w:rsidR="00D15D76" w:rsidRPr="005264A1" w:rsidRDefault="00D15D76" w:rsidP="009B0F00">
      <w:r>
        <w:t>Although osteoarthritis pathogenesis includes the production of inflammatory cytokines including IL-1β, IL-6, and TNF-α</w:t>
      </w:r>
      <w:r w:rsidR="000D30D4">
        <w:t>, o</w:t>
      </w:r>
      <w:r>
        <w:t>steoarthritis is understood to be a local disease confined to the affected joint</w:t>
      </w:r>
      <w:r w:rsidR="000D30D4">
        <w:t xml:space="preserve"> </w:t>
      </w:r>
      <w:r w:rsidR="00AC3899">
        <w:fldChar w:fldCharType="begin"/>
      </w:r>
      <w:r w:rsidR="00AC3899">
        <w:instrText xml:space="preserve"> ADDIN EN.CITE &lt;EndNote&gt;&lt;Cite&gt;&lt;Author&gt;Glyn-Jones&lt;/Author&gt;&lt;Year&gt;2015&lt;/Year&gt;&lt;RecNum&gt;3139&lt;/RecNum&gt;&lt;DisplayText&gt;(Glyn-Jones et al., 2015)&lt;/DisplayText&gt;&lt;record&gt;&lt;rec-number&gt;3139&lt;/rec-number&gt;&lt;foreign-keys&gt;&lt;key app="EN" db-id="2a0fvtrtv22za6exff0x99w8aatd9zzwfzt2" timestamp="1532561074"&gt;3139&lt;/key&gt;&lt;/foreign-keys&gt;&lt;ref-type name="Journal Article"&gt;17&lt;/ref-type&gt;&lt;contributors&gt;&lt;authors&gt;&lt;author&gt;Glyn-Jones, Sion&lt;/author&gt;&lt;author&gt;Palmer, AJR&lt;/author&gt;&lt;author&gt;Price, AJ&lt;/author&gt;&lt;author&gt;Vincent, TL&lt;/author&gt;&lt;author&gt;Weinans, Harrie&lt;/author&gt;&lt;author&gt;Carr, Andrew Jonathan&lt;/author&gt;&lt;/authors&gt;&lt;/contributors&gt;&lt;titles&gt;&lt;title&gt;Osteoarthritis&lt;/title&gt;&lt;secondary-title&gt;The Lancet&lt;/secondary-title&gt;&lt;/titles&gt;&lt;periodical&gt;&lt;full-title&gt;The Lancet&lt;/full-title&gt;&lt;/periodical&gt;&lt;pages&gt;376-387&lt;/pages&gt;&lt;volume&gt;386&lt;/volume&gt;&lt;number&gt;9991&lt;/number&gt;&lt;dates&gt;&lt;year&gt;2015&lt;/year&gt;&lt;/dates&gt;&lt;isbn&gt;0140-6736&lt;/isbn&gt;&lt;urls&gt;&lt;related-urls&gt;&lt;url&gt;https://www.thelancet.com/journals/lancet/article/PIIS0140-6736(14)60802-3/fulltext&lt;/url&gt;&lt;/related-urls&gt;&lt;/urls&gt;&lt;/record&gt;&lt;/Cite&gt;&lt;/EndNote&gt;</w:instrText>
      </w:r>
      <w:r w:rsidR="00AC3899">
        <w:fldChar w:fldCharType="separate"/>
      </w:r>
      <w:r w:rsidR="00AC3899">
        <w:rPr>
          <w:noProof/>
        </w:rPr>
        <w:t>(</w:t>
      </w:r>
      <w:hyperlink w:anchor="_ENREF_62" w:tooltip="Glyn-Jones, 2015 #3139" w:history="1">
        <w:r w:rsidR="00425C63">
          <w:rPr>
            <w:noProof/>
          </w:rPr>
          <w:t>Glyn-Jones et al., 2015</w:t>
        </w:r>
      </w:hyperlink>
      <w:r w:rsidR="00AC3899">
        <w:rPr>
          <w:noProof/>
        </w:rPr>
        <w:t>)</w:t>
      </w:r>
      <w:r w:rsidR="00AC3899">
        <w:fldChar w:fldCharType="end"/>
      </w:r>
      <w:r w:rsidR="000D30D4">
        <w:t xml:space="preserve"> and so </w:t>
      </w:r>
      <w:r w:rsidR="0013702D">
        <w:t>the acute phase response has been studied in osteoarthritis patients as they are an example</w:t>
      </w:r>
      <w:r w:rsidR="000D30D4">
        <w:t xml:space="preserve"> of otherwise healthy individuals who are undergoing an elective inflammatory event.</w:t>
      </w:r>
    </w:p>
    <w:p w14:paraId="37C98194" w14:textId="77777777" w:rsidR="00677943" w:rsidRDefault="00677943" w:rsidP="00283CB2">
      <w:pPr>
        <w:rPr>
          <w:lang w:val="en-GB"/>
        </w:rPr>
      </w:pPr>
    </w:p>
    <w:p w14:paraId="487CCCC7" w14:textId="77777777" w:rsidR="00677943" w:rsidRDefault="00677943" w:rsidP="00283CB2">
      <w:pPr>
        <w:rPr>
          <w:lang w:val="en-GB"/>
        </w:rPr>
      </w:pPr>
    </w:p>
    <w:p w14:paraId="76C8C91A" w14:textId="77777777" w:rsidR="00677943" w:rsidRDefault="00677943" w:rsidP="00283CB2">
      <w:pPr>
        <w:rPr>
          <w:lang w:val="en-GB"/>
        </w:rPr>
      </w:pPr>
    </w:p>
    <w:p w14:paraId="74CBBD55" w14:textId="77777777" w:rsidR="00677943" w:rsidRPr="00283CB2" w:rsidRDefault="00677943" w:rsidP="00283CB2">
      <w:pPr>
        <w:rPr>
          <w:lang w:val="en-GB"/>
        </w:rPr>
      </w:pPr>
    </w:p>
    <w:p w14:paraId="1B14CDFC" w14:textId="0FB759F2" w:rsidR="008C4E75" w:rsidRDefault="008C4E75" w:rsidP="00283CB2">
      <w:pPr>
        <w:pStyle w:val="Heading2"/>
        <w:rPr>
          <w:lang w:val="en-GB"/>
        </w:rPr>
      </w:pPr>
      <w:bookmarkStart w:id="164" w:name="_Toc520790358"/>
      <w:r>
        <w:rPr>
          <w:lang w:val="en-GB"/>
        </w:rPr>
        <w:lastRenderedPageBreak/>
        <w:t>Aims</w:t>
      </w:r>
      <w:bookmarkEnd w:id="164"/>
    </w:p>
    <w:p w14:paraId="1F79D7F2" w14:textId="0AD312A7" w:rsidR="00283CB2" w:rsidRPr="00283CB2" w:rsidRDefault="00283CB2" w:rsidP="00283CB2">
      <w:pPr>
        <w:rPr>
          <w:lang w:val="en-GB"/>
        </w:rPr>
      </w:pPr>
      <w:r>
        <w:rPr>
          <w:lang w:val="en-GB"/>
        </w:rPr>
        <w:t>The aim of this study was to determine whether</w:t>
      </w:r>
      <w:r w:rsidR="009B159D">
        <w:rPr>
          <w:lang w:val="en-GB"/>
        </w:rPr>
        <w:t xml:space="preserve"> directly measured</w:t>
      </w:r>
      <w:r>
        <w:rPr>
          <w:lang w:val="en-GB"/>
        </w:rPr>
        <w:t xml:space="preserve"> free</w:t>
      </w:r>
      <w:r w:rsidRPr="00283CB2">
        <w:rPr>
          <w:lang w:val="en-GB"/>
        </w:rPr>
        <w:t xml:space="preserve"> 25OHD levels remain unchanged during the acute phase response, despite a decrease in total 25OHD and decrease in the levels of binding proteins.</w:t>
      </w:r>
    </w:p>
    <w:p w14:paraId="40A79CEE" w14:textId="77777777" w:rsidR="004A3A17" w:rsidRPr="000C272D" w:rsidRDefault="004A3A17" w:rsidP="00F55018">
      <w:pPr>
        <w:pStyle w:val="Heading2"/>
      </w:pPr>
      <w:bookmarkStart w:id="165" w:name="_Toc520790359"/>
      <w:bookmarkEnd w:id="156"/>
      <w:r w:rsidRPr="000C272D">
        <w:t>Study design</w:t>
      </w:r>
      <w:bookmarkEnd w:id="165"/>
    </w:p>
    <w:p w14:paraId="793C2F8C" w14:textId="77777777" w:rsidR="004A3A17" w:rsidRPr="000C272D" w:rsidRDefault="004A3A17" w:rsidP="004A3A17">
      <w:r w:rsidRPr="000C272D">
        <w:t xml:space="preserve">The vitamin D in arthroplasty study was a single centre, prospective observational study. It was conducted in Sheffield Teaching Hospitals. Ethical approval </w:t>
      </w:r>
      <w:r w:rsidRPr="00C622FA">
        <w:t xml:space="preserve">was granted by </w:t>
      </w:r>
      <w:r w:rsidRPr="00C622FA">
        <w:rPr>
          <w:shd w:val="clear" w:color="auto" w:fill="FFFFFF"/>
        </w:rPr>
        <w:t>City and East NRES Committee, London</w:t>
      </w:r>
      <w:r w:rsidR="004747BC" w:rsidRPr="00C622FA">
        <w:rPr>
          <w:shd w:val="clear" w:color="auto" w:fill="FFFFFF"/>
        </w:rPr>
        <w:t>, (study</w:t>
      </w:r>
      <w:r w:rsidR="008829A4" w:rsidRPr="00C622FA">
        <w:rPr>
          <w:shd w:val="clear" w:color="auto" w:fill="FFFFFF"/>
        </w:rPr>
        <w:t xml:space="preserve"> number 15/LO/2199)</w:t>
      </w:r>
      <w:r w:rsidRPr="00C622FA">
        <w:rPr>
          <w:shd w:val="clear" w:color="auto" w:fill="FFFFFF"/>
        </w:rPr>
        <w:t>.</w:t>
      </w:r>
    </w:p>
    <w:p w14:paraId="14F90CF1" w14:textId="77777777" w:rsidR="004A3A17" w:rsidRPr="000C272D" w:rsidRDefault="004A3A17" w:rsidP="00076FB4">
      <w:pPr>
        <w:pStyle w:val="Heading3"/>
        <w:rPr>
          <w:rFonts w:cs="Arial"/>
        </w:rPr>
      </w:pPr>
      <w:bookmarkStart w:id="166" w:name="_Toc330935000"/>
      <w:bookmarkStart w:id="167" w:name="_Toc506501846"/>
      <w:bookmarkStart w:id="168" w:name="_Toc520790360"/>
      <w:r w:rsidRPr="000C272D">
        <w:rPr>
          <w:rFonts w:cs="Arial"/>
        </w:rPr>
        <w:t>Methodology</w:t>
      </w:r>
      <w:bookmarkEnd w:id="166"/>
      <w:bookmarkEnd w:id="167"/>
      <w:bookmarkEnd w:id="168"/>
    </w:p>
    <w:p w14:paraId="31722F6D" w14:textId="737A8B02" w:rsidR="004A3A17" w:rsidRPr="000C272D" w:rsidRDefault="004A3A17" w:rsidP="004A3A17">
      <w:r w:rsidRPr="000C272D">
        <w:t>Participants were recruited from patients with osteoarthritis who were undergoing elective hip or knee replacement surgery. Potential participants were initially approached and screened at their pre-operative assessment appointment. Participants provided informed consent prior</w:t>
      </w:r>
      <w:r w:rsidR="00315C03">
        <w:t xml:space="preserve"> to enrollment, in accordance with</w:t>
      </w:r>
      <w:r w:rsidRPr="000C272D">
        <w:t xml:space="preserve"> Good Clinical Practice guidelines. Height and weight measurements were recorded </w:t>
      </w:r>
      <w:r w:rsidR="000C272D" w:rsidRPr="000C272D">
        <w:t>from participants’ pre-operative assessment</w:t>
      </w:r>
      <w:r w:rsidRPr="000C272D">
        <w:t>.</w:t>
      </w:r>
    </w:p>
    <w:p w14:paraId="6745C6E6" w14:textId="77777777" w:rsidR="00180FF3" w:rsidRDefault="004A3A17" w:rsidP="004A3A17">
      <w:r w:rsidRPr="000C272D">
        <w:t xml:space="preserve">Samples and study measurements were collected on the morning of surgery, on the following two mornings while the participant was recovering from surgery in hospital, and at their post-operative assessment appointment </w:t>
      </w:r>
      <w:r w:rsidR="00C74DEA">
        <w:t xml:space="preserve">(follow-up) </w:t>
      </w:r>
      <w:r w:rsidRPr="000C272D">
        <w:t>around 6 weeks after surgery.</w:t>
      </w:r>
      <w:r w:rsidR="00315C03">
        <w:t xml:space="preserve"> All samples were taken after an overni</w:t>
      </w:r>
      <w:r w:rsidR="00180FF3">
        <w:t>ght fast, except for the follow-</w:t>
      </w:r>
      <w:r w:rsidR="00315C03">
        <w:t>up samples due to appointments sometimes being in the afternoon.</w:t>
      </w:r>
      <w:r w:rsidRPr="000C272D">
        <w:t xml:space="preserve"> </w:t>
      </w:r>
      <w:r w:rsidR="00180FF3">
        <w:t xml:space="preserve">All participants rinsed their mouth out with water 5-10 minutes before the salivary sample was collected. </w:t>
      </w:r>
    </w:p>
    <w:p w14:paraId="64B7D83E" w14:textId="77777777" w:rsidR="00180FF3" w:rsidRDefault="00180FF3" w:rsidP="004A3A17"/>
    <w:p w14:paraId="472B4C61" w14:textId="77777777" w:rsidR="00677943" w:rsidRDefault="00677943" w:rsidP="004A3A17"/>
    <w:p w14:paraId="07CD3A64" w14:textId="5020C436" w:rsidR="00180FF3" w:rsidRPr="000C272D" w:rsidRDefault="004A3A17" w:rsidP="004A3A17">
      <w:r w:rsidRPr="000C272D">
        <w:lastRenderedPageBreak/>
        <w:t>The following samples and study measurements were collected:</w:t>
      </w:r>
    </w:p>
    <w:p w14:paraId="77BE4EDE" w14:textId="77777777" w:rsidR="004A3A17" w:rsidRPr="000C272D" w:rsidRDefault="004A3A17" w:rsidP="00180FF3">
      <w:pPr>
        <w:pStyle w:val="Heading4"/>
      </w:pPr>
      <w:r w:rsidRPr="000C272D">
        <w:t>Morning of day of surgery, day 0:</w:t>
      </w:r>
    </w:p>
    <w:p w14:paraId="5AE49B39" w14:textId="77777777" w:rsidR="004A3A17" w:rsidRPr="000C272D" w:rsidRDefault="004A3A17" w:rsidP="00180FF3">
      <w:pPr>
        <w:pStyle w:val="ListParagraph"/>
      </w:pPr>
      <w:r w:rsidRPr="000C272D">
        <w:t>- Blood pressure and heart rate</w:t>
      </w:r>
    </w:p>
    <w:p w14:paraId="0F23CE39" w14:textId="77777777" w:rsidR="004A3A17" w:rsidRPr="000C272D" w:rsidRDefault="004A3A17" w:rsidP="006B6B37">
      <w:pPr>
        <w:spacing w:after="120"/>
      </w:pPr>
      <w:r w:rsidRPr="000C272D">
        <w:t>- Serum collected for measurement of CRP and eGFR in real time</w:t>
      </w:r>
    </w:p>
    <w:p w14:paraId="6BAB257D" w14:textId="77777777" w:rsidR="004A3A17" w:rsidRPr="000C272D" w:rsidRDefault="004A3A17" w:rsidP="006B6B37">
      <w:pPr>
        <w:spacing w:after="120"/>
      </w:pPr>
      <w:r w:rsidRPr="000C272D">
        <w:t>- Serum and plasma collected and stored</w:t>
      </w:r>
    </w:p>
    <w:p w14:paraId="68E5973A" w14:textId="7E67118E" w:rsidR="001A1347" w:rsidRPr="000C272D" w:rsidRDefault="004A3A17" w:rsidP="00180FF3">
      <w:pPr>
        <w:pStyle w:val="ListParagraph"/>
      </w:pPr>
      <w:r w:rsidRPr="000C272D">
        <w:t>- Saliva collected and stored</w:t>
      </w:r>
    </w:p>
    <w:p w14:paraId="4AE77232" w14:textId="77777777" w:rsidR="004A3A17" w:rsidRPr="000C272D" w:rsidRDefault="004A3A17" w:rsidP="00180FF3">
      <w:pPr>
        <w:pStyle w:val="Heading4"/>
      </w:pPr>
      <w:r w:rsidRPr="000C272D">
        <w:t>Morning of day 1:</w:t>
      </w:r>
    </w:p>
    <w:p w14:paraId="2C14D81C" w14:textId="77777777" w:rsidR="004A3A17" w:rsidRPr="000C272D" w:rsidRDefault="004A3A17" w:rsidP="006B6B37">
      <w:pPr>
        <w:spacing w:after="120"/>
      </w:pPr>
      <w:r w:rsidRPr="000C272D">
        <w:t>- Serum collected for measurement of CRP and eGFR in real time</w:t>
      </w:r>
    </w:p>
    <w:p w14:paraId="36B36BE3" w14:textId="77777777" w:rsidR="004A3A17" w:rsidRPr="000C272D" w:rsidRDefault="004A3A17" w:rsidP="006B6B37">
      <w:pPr>
        <w:spacing w:after="120"/>
      </w:pPr>
      <w:r w:rsidRPr="000C272D">
        <w:t>- Serum and plasma collected and stored</w:t>
      </w:r>
    </w:p>
    <w:p w14:paraId="29E93970" w14:textId="1414369E" w:rsidR="004A3A17" w:rsidRPr="000C272D" w:rsidRDefault="004A3A17" w:rsidP="006B6B37">
      <w:pPr>
        <w:spacing w:after="120"/>
      </w:pPr>
      <w:r w:rsidRPr="000C272D">
        <w:t>- Saliva collected and store</w:t>
      </w:r>
    </w:p>
    <w:p w14:paraId="734D465D" w14:textId="77777777" w:rsidR="004A3A17" w:rsidRPr="000C272D" w:rsidRDefault="004A3A17" w:rsidP="00FC5BA8">
      <w:pPr>
        <w:pStyle w:val="Heading4"/>
      </w:pPr>
      <w:r w:rsidRPr="000C272D">
        <w:t xml:space="preserve">Morning of </w:t>
      </w:r>
      <w:r w:rsidRPr="00DD3ECD">
        <w:t>day</w:t>
      </w:r>
      <w:r w:rsidRPr="000C272D">
        <w:t xml:space="preserve"> 2:</w:t>
      </w:r>
    </w:p>
    <w:p w14:paraId="76916554" w14:textId="77777777" w:rsidR="004A3A17" w:rsidRPr="000C272D" w:rsidRDefault="004A3A17" w:rsidP="006B6B37">
      <w:pPr>
        <w:spacing w:after="120"/>
      </w:pPr>
      <w:r w:rsidRPr="000C272D">
        <w:t>- Serum collected for measurement of CRP and eGFR in real time</w:t>
      </w:r>
    </w:p>
    <w:p w14:paraId="42E937FC" w14:textId="77777777" w:rsidR="004A3A17" w:rsidRPr="000C272D" w:rsidRDefault="004A3A17" w:rsidP="006B6B37">
      <w:pPr>
        <w:spacing w:after="120"/>
      </w:pPr>
      <w:r w:rsidRPr="000C272D">
        <w:t>- Serum and plasma collected and stored</w:t>
      </w:r>
    </w:p>
    <w:p w14:paraId="3D78B72D" w14:textId="66800D8F" w:rsidR="004A3A17" w:rsidRPr="000C272D" w:rsidRDefault="004A3A17" w:rsidP="00180FF3">
      <w:pPr>
        <w:pStyle w:val="ListParagraph"/>
      </w:pPr>
      <w:r w:rsidRPr="000C272D">
        <w:t>- Saliva collected and stored</w:t>
      </w:r>
    </w:p>
    <w:p w14:paraId="5B180181" w14:textId="77777777" w:rsidR="004A3A17" w:rsidRPr="000C272D" w:rsidRDefault="004A3A17" w:rsidP="00180FF3">
      <w:pPr>
        <w:pStyle w:val="Heading4"/>
      </w:pPr>
      <w:r w:rsidRPr="000C272D">
        <w:t xml:space="preserve">Post-operative </w:t>
      </w:r>
      <w:r w:rsidRPr="00180FF3">
        <w:t>assessment</w:t>
      </w:r>
      <w:r w:rsidR="00C74DEA">
        <w:t xml:space="preserve"> (follow-up)</w:t>
      </w:r>
      <w:r w:rsidRPr="000C272D">
        <w:t xml:space="preserve">: </w:t>
      </w:r>
    </w:p>
    <w:p w14:paraId="42FE88A1" w14:textId="77777777" w:rsidR="004A3A17" w:rsidRPr="000C272D" w:rsidRDefault="004A3A17" w:rsidP="006B6B37">
      <w:pPr>
        <w:spacing w:after="120"/>
      </w:pPr>
      <w:r w:rsidRPr="000C272D">
        <w:t>- Serum collected for measurement of CRP and eGFR in real time</w:t>
      </w:r>
    </w:p>
    <w:p w14:paraId="39CC6F5E" w14:textId="77777777" w:rsidR="004A3A17" w:rsidRPr="000C272D" w:rsidRDefault="004A3A17" w:rsidP="006B6B37">
      <w:pPr>
        <w:spacing w:after="120"/>
      </w:pPr>
      <w:r w:rsidRPr="000C272D">
        <w:t>- Serum and plasma collected and stored</w:t>
      </w:r>
    </w:p>
    <w:p w14:paraId="72D92BAF" w14:textId="77777777" w:rsidR="004A3A17" w:rsidRPr="000C272D" w:rsidRDefault="004A3A17" w:rsidP="006B6B37">
      <w:pPr>
        <w:spacing w:after="120"/>
      </w:pPr>
      <w:r w:rsidRPr="000C272D">
        <w:t>- Saliva collected and stored</w:t>
      </w:r>
    </w:p>
    <w:p w14:paraId="106DBDCE" w14:textId="77777777" w:rsidR="008D46D0" w:rsidRPr="000C272D" w:rsidRDefault="008D46D0" w:rsidP="006B6B37">
      <w:pPr>
        <w:spacing w:after="120"/>
      </w:pPr>
    </w:p>
    <w:p w14:paraId="5D174A98" w14:textId="77777777" w:rsidR="008D46D0" w:rsidRPr="000C272D" w:rsidRDefault="008D46D0" w:rsidP="006B6B37">
      <w:pPr>
        <w:spacing w:after="120"/>
      </w:pPr>
    </w:p>
    <w:p w14:paraId="53548A49" w14:textId="77777777" w:rsidR="008D46D0" w:rsidRPr="000C272D" w:rsidRDefault="008D46D0" w:rsidP="006B6B37">
      <w:pPr>
        <w:spacing w:after="120"/>
      </w:pPr>
    </w:p>
    <w:p w14:paraId="6D49EEFB" w14:textId="77777777" w:rsidR="004A3A17" w:rsidRPr="000C272D" w:rsidRDefault="004A3A17" w:rsidP="00743811">
      <w:pPr>
        <w:pStyle w:val="Heading3"/>
      </w:pPr>
      <w:bookmarkStart w:id="169" w:name="_Toc423910573"/>
      <w:r w:rsidRPr="000C272D">
        <w:lastRenderedPageBreak/>
        <w:t xml:space="preserve"> </w:t>
      </w:r>
      <w:bookmarkStart w:id="170" w:name="_Toc520790361"/>
      <w:r w:rsidR="00830442">
        <w:t>Biochemical M</w:t>
      </w:r>
      <w:r w:rsidRPr="000C272D">
        <w:t>easurements</w:t>
      </w:r>
      <w:bookmarkEnd w:id="169"/>
      <w:bookmarkEnd w:id="170"/>
    </w:p>
    <w:p w14:paraId="4861F291" w14:textId="77777777" w:rsidR="004A3A17" w:rsidRDefault="004A3A17" w:rsidP="004A3A17">
      <w:r w:rsidRPr="000C272D">
        <w:t>The following biochemical measurements were performed</w:t>
      </w:r>
      <w:r w:rsidR="001A6AEA" w:rsidRPr="000C272D">
        <w:t>:</w:t>
      </w:r>
    </w:p>
    <w:p w14:paraId="1F9274AF" w14:textId="77777777" w:rsidR="00102CDB" w:rsidRDefault="00102CDB" w:rsidP="00102CDB">
      <w:pPr>
        <w:pStyle w:val="Heading4"/>
      </w:pPr>
      <w:r>
        <w:t>Total 25OHD</w:t>
      </w:r>
      <w:r w:rsidRPr="00B557B0">
        <w:rPr>
          <w:vertAlign w:val="subscript"/>
        </w:rPr>
        <w:t>2</w:t>
      </w:r>
      <w:r>
        <w:t xml:space="preserve"> and 25OHD</w:t>
      </w:r>
      <w:r w:rsidRPr="00B557B0">
        <w:rPr>
          <w:vertAlign w:val="subscript"/>
        </w:rPr>
        <w:t>3</w:t>
      </w:r>
      <w:r>
        <w:t xml:space="preserve"> by LC-MS/MS</w:t>
      </w:r>
    </w:p>
    <w:p w14:paraId="50931C5D" w14:textId="4EB68ADD" w:rsidR="00102CDB" w:rsidRDefault="00102CDB" w:rsidP="00102CDB">
      <w:r>
        <w:t>25OHD</w:t>
      </w:r>
      <w:r w:rsidRPr="00B557B0">
        <w:rPr>
          <w:vertAlign w:val="subscript"/>
        </w:rPr>
        <w:t>2</w:t>
      </w:r>
      <w:r>
        <w:t xml:space="preserve"> and 25OHD</w:t>
      </w:r>
      <w:r w:rsidRPr="00B557B0">
        <w:rPr>
          <w:vertAlign w:val="subscript"/>
        </w:rPr>
        <w:t>3</w:t>
      </w:r>
      <w:r>
        <w:t xml:space="preserve"> was measured in the biochemistry department in Wythenshawe hospital, Manchester, using an in-house method. The method consists of separating 25OHD</w:t>
      </w:r>
      <w:r>
        <w:rPr>
          <w:vertAlign w:val="subscript"/>
        </w:rPr>
        <w:t xml:space="preserve">2 </w:t>
      </w:r>
      <w:r>
        <w:t>and 25OHD</w:t>
      </w:r>
      <w:r w:rsidRPr="00B557B0">
        <w:rPr>
          <w:vertAlign w:val="subscript"/>
        </w:rPr>
        <w:t>3</w:t>
      </w:r>
      <w:r>
        <w:rPr>
          <w:vertAlign w:val="subscript"/>
        </w:rPr>
        <w:t xml:space="preserve"> </w:t>
      </w:r>
      <w:r>
        <w:t>from the binding proteins in serum by adding methanol/isopropanol and subsequently extracting using a hexane liquid-liquid extraction. Deuterated 25OHD</w:t>
      </w:r>
      <w:r>
        <w:rPr>
          <w:vertAlign w:val="subscript"/>
        </w:rPr>
        <w:t xml:space="preserve">2 </w:t>
      </w:r>
      <w:r>
        <w:t>and 25OHD</w:t>
      </w:r>
      <w:r w:rsidRPr="00B557B0">
        <w:rPr>
          <w:vertAlign w:val="subscript"/>
        </w:rPr>
        <w:t>3</w:t>
      </w:r>
      <w:r>
        <w:rPr>
          <w:vertAlign w:val="subscript"/>
        </w:rPr>
        <w:t xml:space="preserve"> </w:t>
      </w:r>
      <w:r>
        <w:t>are used as internal standards. Analysis is undertaken on a Waters Xevo TQD MS with Acquity I-Class with a Waters Acquity UPLC BEH phenyl 1.7 mm IVD 2.1x50 mm column. Intra-assay and inter-assay imprecision studies performed in-house reported the CV as 9.5% and 8.4% at 52 and 76 nmol/L, respectively for 25OHD</w:t>
      </w:r>
      <w:r>
        <w:rPr>
          <w:vertAlign w:val="subscript"/>
        </w:rPr>
        <w:t>2</w:t>
      </w:r>
      <w:r>
        <w:t>; and were 5.1% and 5.6% at 55 and 87 nmol/L, respectively</w:t>
      </w:r>
      <w:r w:rsidRPr="000B16AE">
        <w:t xml:space="preserve"> </w:t>
      </w:r>
      <w:r>
        <w:t>for 25OHD</w:t>
      </w:r>
      <w:r w:rsidRPr="000B16AE">
        <w:rPr>
          <w:vertAlign w:val="subscript"/>
        </w:rPr>
        <w:t>3</w:t>
      </w:r>
      <w:r>
        <w:t>.</w:t>
      </w:r>
    </w:p>
    <w:p w14:paraId="2DAA2823" w14:textId="77777777" w:rsidR="00102CDB" w:rsidRDefault="00102CDB" w:rsidP="00102CDB">
      <w:pPr>
        <w:pStyle w:val="Heading4"/>
      </w:pPr>
      <w:r>
        <w:t>Total 25OHD by immunoassay</w:t>
      </w:r>
    </w:p>
    <w:p w14:paraId="73D2A45F" w14:textId="356451D0" w:rsidR="00102CDB" w:rsidRDefault="00102CDB" w:rsidP="00102CDB">
      <w:r>
        <w:t>Total 25OHD was measured in</w:t>
      </w:r>
      <w:r w:rsidRPr="00D45A94">
        <w:t xml:space="preserve"> the bone biochemistry laboratory </w:t>
      </w:r>
      <w:r>
        <w:t>in Sheffield Medical School</w:t>
      </w:r>
      <w:r w:rsidRPr="00D45A94">
        <w:t xml:space="preserve"> at the end</w:t>
      </w:r>
      <w:r>
        <w:t xml:space="preserve"> of the study on the IDS-iSYS using the IDS 25OHD assay, (</w:t>
      </w:r>
      <w:r w:rsidRPr="00D45A94">
        <w:t>Tyne &amp; Wear</w:t>
      </w:r>
      <w:r>
        <w:t>, UK).</w:t>
      </w:r>
      <w:r w:rsidRPr="00F74D4A">
        <w:t xml:space="preserve"> </w:t>
      </w:r>
      <w:r>
        <w:t>This is an indirect immunoassay based on</w:t>
      </w:r>
      <w:r w:rsidRPr="00772C9B">
        <w:rPr>
          <w:lang w:val="en-GB"/>
        </w:rPr>
        <w:t xml:space="preserve"> chem</w:t>
      </w:r>
      <w:r>
        <w:rPr>
          <w:lang w:val="en-GB"/>
        </w:rPr>
        <w:t>i</w:t>
      </w:r>
      <w:r w:rsidRPr="00772C9B">
        <w:rPr>
          <w:lang w:val="en-GB"/>
        </w:rPr>
        <w:t>luminescence</w:t>
      </w:r>
      <w:r>
        <w:t>: binding proteins in the sample are first denatured and then an acridinium anti-25OHD antibody is added. 25OHD coated magnetic particles are then added and after an incubation step these magnetic particles are captured with a magnet while the sample is washed. The intensity of light emitted by the acridinium label is then measured photometrically and this is indirectly proportional to the concentration of 25OHD in the sample. Intra-assay and inter-assay imprecision studies performed by the manufacturer reported the CV as ≤16.9%, (IDS-iSYS 25OHD method sheet IS-2700PLv06, 2012-07-13).</w:t>
      </w:r>
    </w:p>
    <w:p w14:paraId="0C262019" w14:textId="77777777" w:rsidR="00102CDB" w:rsidRDefault="00102CDB" w:rsidP="00102CDB"/>
    <w:p w14:paraId="70A3875B" w14:textId="77777777" w:rsidR="000C272D" w:rsidRPr="000C272D" w:rsidRDefault="000C272D" w:rsidP="00FC5BA8">
      <w:pPr>
        <w:pStyle w:val="Heading4"/>
      </w:pPr>
      <w:r w:rsidRPr="000C272D">
        <w:lastRenderedPageBreak/>
        <w:t>CRP</w:t>
      </w:r>
    </w:p>
    <w:p w14:paraId="4C8C905D" w14:textId="77777777" w:rsidR="00417B34" w:rsidRDefault="001971A0" w:rsidP="0097382B">
      <w:r>
        <w:t>CRP was measured in real time in</w:t>
      </w:r>
      <w:r w:rsidR="00743811">
        <w:t xml:space="preserve"> the biochemistry department in Sheffield Teaching Hospitals</w:t>
      </w:r>
      <w:r w:rsidR="0061362D">
        <w:t xml:space="preserve"> using</w:t>
      </w:r>
      <w:r w:rsidR="00D94EA5">
        <w:t xml:space="preserve"> the</w:t>
      </w:r>
      <w:r w:rsidR="0061362D">
        <w:t xml:space="preserve"> </w:t>
      </w:r>
      <w:r w:rsidR="00D94EA5" w:rsidRPr="00D94EA5">
        <w:t>C-Reactive Protein Gen.3</w:t>
      </w:r>
      <w:r w:rsidR="00D94EA5">
        <w:t xml:space="preserve"> assay</w:t>
      </w:r>
      <w:r w:rsidR="006D5AFB">
        <w:t xml:space="preserve"> on a </w:t>
      </w:r>
      <w:r w:rsidR="006D5AFB" w:rsidRPr="006D5AFB">
        <w:t xml:space="preserve">Cobas c701, </w:t>
      </w:r>
      <w:r w:rsidR="006D5AFB">
        <w:t>(</w:t>
      </w:r>
      <w:r w:rsidR="006D5AFB" w:rsidRPr="006D5AFB">
        <w:t>Roche Diagnostics, Mannheim, Germany)</w:t>
      </w:r>
      <w:r w:rsidR="006D5AFB">
        <w:t>.</w:t>
      </w:r>
      <w:r w:rsidR="00D94EA5">
        <w:t xml:space="preserve"> This is an immunoturbidimetric assay: CRP from the sample agglutinates with latex particles coated with monoclonal anti</w:t>
      </w:r>
      <w:r w:rsidR="00D94EA5">
        <w:rPr>
          <w:rFonts w:ascii="Cambria Math" w:hAnsi="Cambria Math" w:cs="Cambria Math"/>
        </w:rPr>
        <w:t>‐</w:t>
      </w:r>
      <w:r w:rsidR="00D94EA5">
        <w:t xml:space="preserve">CRP antibodies. </w:t>
      </w:r>
      <w:r w:rsidR="00644BBF">
        <w:t xml:space="preserve">The amount of agglutination is determined turbidimetrically. </w:t>
      </w:r>
      <w:r w:rsidR="008829A4">
        <w:t xml:space="preserve">This is not the high sensitivity method, although the </w:t>
      </w:r>
      <w:r w:rsidR="00AF285E">
        <w:t>lower limit of detection of this</w:t>
      </w:r>
      <w:r w:rsidR="00D94EA5">
        <w:t xml:space="preserve"> assay is 0.3mg/L.</w:t>
      </w:r>
      <w:r w:rsidR="00D46A00">
        <w:t xml:space="preserve"> I</w:t>
      </w:r>
      <w:r w:rsidR="00417B34">
        <w:t>ntra-assay and inter</w:t>
      </w:r>
      <w:r w:rsidR="00D46A00">
        <w:t>-</w:t>
      </w:r>
      <w:r w:rsidR="00417B34">
        <w:t xml:space="preserve">assay imprecision </w:t>
      </w:r>
      <w:r w:rsidR="00D46A00">
        <w:t>studies performed by the manufacturer reported the CV as</w:t>
      </w:r>
      <w:r w:rsidR="00417B34">
        <w:t xml:space="preserve"> </w:t>
      </w:r>
      <w:r w:rsidR="00D46A00">
        <w:t>≤4</w:t>
      </w:r>
      <w:r w:rsidR="007532AA">
        <w:t>%, (</w:t>
      </w:r>
      <w:r w:rsidR="00E247C6" w:rsidRPr="00D94EA5">
        <w:t>C-Reactive Protein Gen.3</w:t>
      </w:r>
      <w:r w:rsidR="00E247C6">
        <w:t xml:space="preserve"> m</w:t>
      </w:r>
      <w:r w:rsidR="007532AA">
        <w:t>ethod sheet version 8.0, 2017-01).</w:t>
      </w:r>
    </w:p>
    <w:p w14:paraId="478B259D" w14:textId="77777777" w:rsidR="00D94EA5" w:rsidRDefault="005472FD" w:rsidP="00FC5BA8">
      <w:pPr>
        <w:pStyle w:val="Heading4"/>
      </w:pPr>
      <w:r>
        <w:t>E</w:t>
      </w:r>
      <w:r w:rsidR="00D94EA5" w:rsidRPr="00D94EA5">
        <w:t>GFR</w:t>
      </w:r>
    </w:p>
    <w:p w14:paraId="402ECC1B" w14:textId="77777777" w:rsidR="001E5A5E" w:rsidRDefault="005472FD" w:rsidP="0097382B">
      <w:pPr>
        <w:spacing w:after="120"/>
      </w:pPr>
      <w:r>
        <w:t>E</w:t>
      </w:r>
      <w:r w:rsidR="006D5AFB">
        <w:t>GF</w:t>
      </w:r>
      <w:r w:rsidR="001971A0">
        <w:t>R was calculated in real time in</w:t>
      </w:r>
      <w:r w:rsidR="006D5AFB">
        <w:t xml:space="preserve"> the biochemistry department in Sheffield Teaching Hospitals using the</w:t>
      </w:r>
      <w:r w:rsidR="006D5AFB" w:rsidRPr="006D5AFB">
        <w:t xml:space="preserve"> Creatinine Jaffé Gen.2</w:t>
      </w:r>
      <w:r w:rsidR="0097382B">
        <w:t xml:space="preserve"> assay on a </w:t>
      </w:r>
      <w:r w:rsidR="0097382B" w:rsidRPr="006D5AFB">
        <w:t>Cobas c701</w:t>
      </w:r>
      <w:r w:rsidR="0097382B">
        <w:t>,</w:t>
      </w:r>
      <w:r w:rsidR="0097382B" w:rsidRPr="0097382B">
        <w:t xml:space="preserve"> </w:t>
      </w:r>
      <w:r w:rsidR="0097382B">
        <w:t>(</w:t>
      </w:r>
      <w:r w:rsidR="0097382B" w:rsidRPr="006D5AFB">
        <w:t>Roche Diagnostics, Mannheim, Germany)</w:t>
      </w:r>
      <w:r w:rsidR="0059572C">
        <w:t>. This is a colorimetric assay: creatinine combines with picric acid</w:t>
      </w:r>
      <w:r w:rsidR="0059572C" w:rsidRPr="0059572C">
        <w:t xml:space="preserve"> </w:t>
      </w:r>
      <w:r w:rsidR="0059572C">
        <w:t>at alkaline pH forming a yellow-orange complex</w:t>
      </w:r>
      <w:r w:rsidR="00644BBF">
        <w:t>. The colour intensity of the complex is</w:t>
      </w:r>
      <w:r w:rsidR="0059572C">
        <w:t xml:space="preserve"> proportional to the creatinine concentration in the sample</w:t>
      </w:r>
      <w:r w:rsidR="00644BBF">
        <w:t xml:space="preserve"> and is measured photometrically</w:t>
      </w:r>
      <w:r w:rsidR="0059572C">
        <w:t xml:space="preserve">. </w:t>
      </w:r>
      <w:r w:rsidR="001E5A5E">
        <w:t>Intra-assay and inter-assay imprecision studies performed by the manufacturer reported the serum creatinine CV as ≤5%, (</w:t>
      </w:r>
      <w:r w:rsidR="001E5A5E" w:rsidRPr="006D5AFB">
        <w:t>Creatinine Jaffé Gen.2</w:t>
      </w:r>
      <w:r w:rsidR="001E5A5E">
        <w:t xml:space="preserve"> method sheet version</w:t>
      </w:r>
      <w:r w:rsidR="001E5A5E" w:rsidRPr="001E5A5E">
        <w:t xml:space="preserve"> 10.0</w:t>
      </w:r>
      <w:r w:rsidR="001E5A5E">
        <w:t>,</w:t>
      </w:r>
      <w:r w:rsidR="001E5A5E" w:rsidRPr="001E5A5E">
        <w:t xml:space="preserve"> 2015-02</w:t>
      </w:r>
      <w:r w:rsidR="001E5A5E">
        <w:t>).</w:t>
      </w:r>
    </w:p>
    <w:p w14:paraId="5E58FA01" w14:textId="77777777" w:rsidR="001E5A5E" w:rsidRDefault="001E5A5E" w:rsidP="0097382B">
      <w:pPr>
        <w:spacing w:after="120"/>
      </w:pPr>
    </w:p>
    <w:p w14:paraId="167BDC2C" w14:textId="2A80CE91" w:rsidR="006D5AFB" w:rsidRDefault="0059572C" w:rsidP="0097382B">
      <w:pPr>
        <w:spacing w:after="120"/>
      </w:pPr>
      <w:r>
        <w:t>The creati</w:t>
      </w:r>
      <w:r w:rsidR="00644BBF">
        <w:t>nine concentration is</w:t>
      </w:r>
      <w:r>
        <w:t xml:space="preserve"> used to calculate eGFR using the</w:t>
      </w:r>
      <w:r w:rsidR="00F55018">
        <w:t xml:space="preserve"> </w:t>
      </w:r>
      <w:r w:rsidR="00F55018">
        <w:rPr>
          <w:color w:val="222222"/>
          <w:shd w:val="clear" w:color="auto" w:fill="FFFFFF"/>
        </w:rPr>
        <w:t>Modification of Diet in Renal Disease</w:t>
      </w:r>
      <w:r w:rsidR="006D5AFB">
        <w:t xml:space="preserve"> calculation</w:t>
      </w:r>
      <w:r w:rsidR="00E247C6">
        <w:t xml:space="preserve"> </w:t>
      </w:r>
      <w:r w:rsidR="00AC3899">
        <w:fldChar w:fldCharType="begin">
          <w:fldData xml:space="preserve">PEVuZE5vdGU+PENpdGU+PEF1dGhvcj5MZXZleTwvQXV0aG9yPjxZZWFyPjE5OTk8L1llYXI+PFJl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</w:fldData>
        </w:fldChar>
      </w:r>
      <w:r w:rsidR="00AC3899">
        <w:instrText xml:space="preserve"> ADDIN EN.CITE </w:instrText>
      </w:r>
      <w:r w:rsidR="00AC3899">
        <w:fldChar w:fldCharType="begin">
          <w:fldData xml:space="preserve">PEVuZE5vdGU+PENpdGU+PEF1dGhvcj5MZXZleTwvQXV0aG9yPjxZZWFyPjE5OTk8L1llYXI+PFJl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</w:fldData>
        </w:fldChar>
      </w:r>
      <w:r w:rsidR="00AC3899">
        <w:instrText xml:space="preserve"> ADDIN EN.CITE.DATA </w:instrText>
      </w:r>
      <w:r w:rsidR="00AC3899">
        <w:fldChar w:fldCharType="end"/>
      </w:r>
      <w:r w:rsidR="00AC3899">
        <w:fldChar w:fldCharType="separate"/>
      </w:r>
      <w:r w:rsidR="00AC3899">
        <w:rPr>
          <w:noProof/>
        </w:rPr>
        <w:t>(</w:t>
      </w:r>
      <w:hyperlink w:anchor="_ENREF_95" w:tooltip="Levey, 1999 #3078" w:history="1">
        <w:r w:rsidR="00425C63">
          <w:rPr>
            <w:noProof/>
          </w:rPr>
          <w:t>Levey et al., 1999</w:t>
        </w:r>
      </w:hyperlink>
      <w:r w:rsidR="00AC3899">
        <w:rPr>
          <w:noProof/>
        </w:rPr>
        <w:t>)</w:t>
      </w:r>
      <w:r w:rsidR="00AC3899">
        <w:fldChar w:fldCharType="end"/>
      </w:r>
      <w:r w:rsidR="006D5AFB">
        <w:t xml:space="preserve">: </w:t>
      </w:r>
    </w:p>
    <w:p w14:paraId="28BA355D" w14:textId="77777777" w:rsidR="006D5AFB" w:rsidRPr="005223B2" w:rsidRDefault="006D5AFB" w:rsidP="00644BBF">
      <w:pPr>
        <w:spacing w:after="0"/>
        <w:jc w:val="center"/>
        <w:rPr>
          <w:i/>
          <w:sz w:val="22"/>
        </w:rPr>
      </w:pPr>
      <w:r w:rsidRPr="005223B2">
        <w:rPr>
          <w:i/>
          <w:sz w:val="22"/>
        </w:rPr>
        <w:t>eGFR = 1</w:t>
      </w:r>
      <w:r w:rsidR="00076FB4">
        <w:rPr>
          <w:i/>
          <w:sz w:val="22"/>
        </w:rPr>
        <w:t>41 * min(Scr/κ,1)α * max(Scr/κ,</w:t>
      </w:r>
      <w:r w:rsidRPr="005223B2">
        <w:rPr>
          <w:i/>
          <w:sz w:val="22"/>
        </w:rPr>
        <w:t>1)-1.209 * 0.993Age * 1.018 [if female]</w:t>
      </w:r>
    </w:p>
    <w:p w14:paraId="0A9DFF2A" w14:textId="77777777" w:rsidR="0097382B" w:rsidRDefault="006D5AFB" w:rsidP="0097382B">
      <w:pPr>
        <w:spacing w:after="120"/>
      </w:pPr>
      <w:r>
        <w:t xml:space="preserve">Where Scr is serum creatinine (mg/dL), κ is 0.7 for females and 0.9 for males, α is -0.329 for females and -0.411 for males, min indicates the minimum of Scr/κ or 1, and max indicates the maximum of </w:t>
      </w:r>
      <w:r w:rsidR="00076FB4">
        <w:t>Scr/κ or 1. The eGFR calculation is multiplied by 1.159 if patients are black, however we only included Caucasian participants so this was not necessary.</w:t>
      </w:r>
      <w:r w:rsidR="00D46A00">
        <w:t xml:space="preserve"> </w:t>
      </w:r>
    </w:p>
    <w:p w14:paraId="6A52A195" w14:textId="77777777" w:rsidR="0097382B" w:rsidRDefault="0097382B" w:rsidP="00FC5BA8">
      <w:pPr>
        <w:pStyle w:val="Heading4"/>
      </w:pPr>
      <w:r w:rsidRPr="0097382B">
        <w:lastRenderedPageBreak/>
        <w:t>Albumin</w:t>
      </w:r>
      <w:r>
        <w:t xml:space="preserve"> </w:t>
      </w:r>
    </w:p>
    <w:p w14:paraId="7F0DBB39" w14:textId="55653D1D" w:rsidR="00D46A00" w:rsidRDefault="0097382B" w:rsidP="0097382B">
      <w:pPr>
        <w:spacing w:after="120"/>
      </w:pPr>
      <w:r>
        <w:t>Albumin was measured in a</w:t>
      </w:r>
      <w:r w:rsidR="001971A0">
        <w:t xml:space="preserve"> batch at the end of the study in</w:t>
      </w:r>
      <w:r>
        <w:t xml:space="preserve"> the biochemistry department in Sheffield Teaching Hospitals using </w:t>
      </w:r>
      <w:r w:rsidR="00076FB4">
        <w:t xml:space="preserve">the </w:t>
      </w:r>
      <w:r w:rsidR="00076FB4" w:rsidRPr="00076FB4">
        <w:t>Albumin Gen.2</w:t>
      </w:r>
      <w:r w:rsidR="00076FB4">
        <w:t xml:space="preserve"> assay on a Cobas c701,</w:t>
      </w:r>
      <w:r w:rsidR="00076FB4" w:rsidRPr="00076FB4">
        <w:t xml:space="preserve"> </w:t>
      </w:r>
      <w:r w:rsidR="00076FB4">
        <w:t>(</w:t>
      </w:r>
      <w:r w:rsidR="00076FB4" w:rsidRPr="006D5AFB">
        <w:t>Roche Diagnostics, Mannheim, Germany)</w:t>
      </w:r>
      <w:r w:rsidR="00076FB4">
        <w:t>.</w:t>
      </w:r>
      <w:r w:rsidR="00D46A00" w:rsidRPr="00D46A00">
        <w:t xml:space="preserve"> </w:t>
      </w:r>
      <w:r w:rsidR="008829A4">
        <w:t>This is a colorimetric assay</w:t>
      </w:r>
      <w:r w:rsidR="005472FD">
        <w:t xml:space="preserve">: albumin combines with </w:t>
      </w:r>
      <w:r w:rsidR="005472FD" w:rsidRPr="005472FD">
        <w:t>bromcresol green</w:t>
      </w:r>
      <w:r w:rsidR="005472FD">
        <w:t xml:space="preserve"> at a pH value of 4.1 to form a blue-green complex. </w:t>
      </w:r>
      <w:r w:rsidR="00644BBF">
        <w:t>The colour intensity of the blue-green colour is proportional to the amount of albumin in the sample and is determined photometrically</w:t>
      </w:r>
      <w:r w:rsidR="008829A4">
        <w:t xml:space="preserve">. </w:t>
      </w:r>
      <w:r w:rsidR="00D46A00">
        <w:t>Intra-assay and inter-assay imprecision studies performed by the manufacturer reported the CV as ≤1.5%</w:t>
      </w:r>
      <w:r w:rsidR="001E5A5E">
        <w:t>, (</w:t>
      </w:r>
      <w:r w:rsidR="001E5A5E" w:rsidRPr="00076FB4">
        <w:t>Albumin Gen.2</w:t>
      </w:r>
      <w:r w:rsidR="001E5A5E">
        <w:t xml:space="preserve"> method sheet version 6.0, 2015-03)</w:t>
      </w:r>
      <w:r w:rsidR="00D46A00">
        <w:t>.</w:t>
      </w:r>
    </w:p>
    <w:p w14:paraId="4AB10A88" w14:textId="77777777" w:rsidR="00102CDB" w:rsidRPr="00830442" w:rsidRDefault="00102CDB" w:rsidP="00102CDB">
      <w:pPr>
        <w:pStyle w:val="Heading4"/>
      </w:pPr>
      <w:r w:rsidRPr="00830442">
        <w:t>VDBP</w:t>
      </w:r>
    </w:p>
    <w:p w14:paraId="04EDD528" w14:textId="0F7D2DEE" w:rsidR="00102CDB" w:rsidRDefault="00102CDB" w:rsidP="00102CDB">
      <w:r>
        <w:t>VDBP was measured in</w:t>
      </w:r>
      <w:r w:rsidRPr="00D45A94">
        <w:t xml:space="preserve"> the bone biochemistry laboratory</w:t>
      </w:r>
      <w:r>
        <w:t xml:space="preserve"> in Sheffield Medical School</w:t>
      </w:r>
      <w:r w:rsidRPr="00D45A94">
        <w:t xml:space="preserve"> at the end</w:t>
      </w:r>
      <w:r>
        <w:t xml:space="preserve"> of the study using a</w:t>
      </w:r>
      <w:r w:rsidRPr="00D45A94">
        <w:t xml:space="preserve"> </w:t>
      </w:r>
      <w:r>
        <w:t xml:space="preserve">polyclonal </w:t>
      </w:r>
      <w:r w:rsidRPr="00D45A94">
        <w:t>ELISA (</w:t>
      </w:r>
      <w:r>
        <w:t>Genway Biotech Inc., San Diego, California, USA</w:t>
      </w:r>
      <w:r w:rsidRPr="00D45A94">
        <w:t>).</w:t>
      </w:r>
      <w:r>
        <w:t xml:space="preserve"> This is an ELISA method: diluted sample is added to an ELISA plate coated with anti-VDBP antibody. The plate is then washed and another anti-VDBP antibody is added. This antibody is conjugated with horseradish peroxidase. After another washing step, </w:t>
      </w:r>
      <w:r w:rsidRPr="000C08B0">
        <w:t>3,3’,5,5’-tetramethylbenzidine</w:t>
      </w:r>
      <w:r>
        <w:t xml:space="preserve"> is added which reacts with the bound horseradish peroxidase to form a chromogenic product. After incubation, the reaction is stopped with sulfuric acid and the absorbance at 450nm is read. The amount of absorbance at 450nm is directly proportional to the amount of VDBP in the sample. Intra-assay and inter-assay imprecision studies performed by the manufacturer reported the CV as &lt;10%.</w:t>
      </w:r>
    </w:p>
    <w:p w14:paraId="5057C1F3" w14:textId="51B873D9" w:rsidR="00F32615" w:rsidRDefault="00F32615" w:rsidP="00102CDB"/>
    <w:p w14:paraId="2C412D3E" w14:textId="5B715C18" w:rsidR="00F32615" w:rsidRDefault="00F32615" w:rsidP="00102CDB"/>
    <w:p w14:paraId="26E6E3E1" w14:textId="77777777" w:rsidR="00F32615" w:rsidRDefault="00F32615" w:rsidP="00102CDB"/>
    <w:p w14:paraId="486BF36E" w14:textId="77777777" w:rsidR="00102CDB" w:rsidRDefault="00102CDB" w:rsidP="00102CDB">
      <w:pPr>
        <w:pStyle w:val="Heading4"/>
      </w:pPr>
      <w:r>
        <w:lastRenderedPageBreak/>
        <w:t>PINP</w:t>
      </w:r>
    </w:p>
    <w:p w14:paraId="735E0E6D" w14:textId="53C89E92" w:rsidR="00102CDB" w:rsidRDefault="00102CDB" w:rsidP="00102CDB">
      <w:r>
        <w:t>PINP was measured in</w:t>
      </w:r>
      <w:r w:rsidRPr="00D45A94">
        <w:t xml:space="preserve"> the bone biochemistry laboratory </w:t>
      </w:r>
      <w:r>
        <w:t>in Sheffield Medical School</w:t>
      </w:r>
      <w:r w:rsidRPr="00D45A94">
        <w:t xml:space="preserve"> at the end</w:t>
      </w:r>
      <w:r>
        <w:t xml:space="preserve"> of the study on the IDS-iSYS using the IDS PINP assay, (</w:t>
      </w:r>
      <w:r w:rsidRPr="00D45A94">
        <w:t>Tyne &amp; Wear</w:t>
      </w:r>
      <w:r>
        <w:t>, UK). This assay is based on chemiluminescence: The sample is incubated with an anti-PINP monoclonal antibody conjugated with biotin and an anti-PINP monoclonal antibody labelled with acridinium. Streptavidin coated magnetic particles bind to biotin and a magnet captures the complex while the sample is washed. The intensity of light emitted by the acridinium label is then measured photometrically and this is directly proportional to the concentration of PINP in the sample. Intra-assay and inter-assay imprecision studies performed by the manufacturer reported the CV as ≤5.3%, (IDS-iSYS Intact PINP method sheet IS-4000PLV02, 2009-12-22).</w:t>
      </w:r>
    </w:p>
    <w:p w14:paraId="7A5C7204" w14:textId="77777777" w:rsidR="00102CDB" w:rsidRDefault="00102CDB" w:rsidP="00102CDB">
      <w:pPr>
        <w:pStyle w:val="Heading4"/>
      </w:pPr>
      <w:r>
        <w:t>CTX</w:t>
      </w:r>
    </w:p>
    <w:p w14:paraId="478EFE8F" w14:textId="02C0FC71" w:rsidR="00102CDB" w:rsidRDefault="00102CDB" w:rsidP="00102CDB">
      <w:r>
        <w:t xml:space="preserve">CTX was measured </w:t>
      </w:r>
      <w:r w:rsidRPr="00D45A94">
        <w:t>by the bone biochemistry laboratory</w:t>
      </w:r>
      <w:r>
        <w:t xml:space="preserve"> in Sheffield Medical School</w:t>
      </w:r>
      <w:r w:rsidRPr="00D45A94">
        <w:t xml:space="preserve"> at the end</w:t>
      </w:r>
      <w:r>
        <w:t xml:space="preserve"> of the study on the IDS-iSYS using the IDS CTX-I CrossLaps® assay, (</w:t>
      </w:r>
      <w:r w:rsidRPr="00D45A94">
        <w:t>Tyne &amp; Wear</w:t>
      </w:r>
      <w:r>
        <w:t>, UK). This assay is based on chemiluminescence: The sample is incubated with a monoclonal antibody conjugated with biotin and a monoclonal antibody labelled with acridinium. These antibodies only bind to CTX when two chains of the amino acid sequence EKAHD-β-GGR are crosslinked. Streptavidin coated magnetic particles bind to biotin and a magnet captures the complex while the sample is washed. The intensity of light emitted by the acridinium label is then measured photometrically and this is directly proportional to the concentration of PINP in the sample. Intra-assay and inter-assay imprecision studies performed by the manufacturer reported the CV as ≤8.8%, (IDS-iSYS CTX method sheet IS-3000PLV03, 2011-11-29).</w:t>
      </w:r>
    </w:p>
    <w:p w14:paraId="40A13C63" w14:textId="04968ACC" w:rsidR="00F32615" w:rsidRDefault="00F32615" w:rsidP="00102CDB"/>
    <w:p w14:paraId="1E575CA6" w14:textId="77777777" w:rsidR="00F32615" w:rsidRDefault="00F32615" w:rsidP="00102CDB"/>
    <w:p w14:paraId="6021FDF7" w14:textId="77777777" w:rsidR="00102CDB" w:rsidRPr="00D45A94" w:rsidRDefault="00102CDB" w:rsidP="00102CDB">
      <w:pPr>
        <w:pStyle w:val="Heading4"/>
      </w:pPr>
      <w:r w:rsidRPr="00D45A94">
        <w:lastRenderedPageBreak/>
        <w:t>PTH</w:t>
      </w:r>
    </w:p>
    <w:p w14:paraId="27E65754" w14:textId="27D2806F" w:rsidR="00102CDB" w:rsidRDefault="00102CDB" w:rsidP="00102CDB">
      <w:r>
        <w:t>Intact PTH was measured in</w:t>
      </w:r>
      <w:r w:rsidRPr="00D45A94">
        <w:t xml:space="preserve"> the bone biochemistry laboratory </w:t>
      </w:r>
      <w:r>
        <w:t>in Sheffield Medical School</w:t>
      </w:r>
      <w:r w:rsidRPr="00D45A94">
        <w:t xml:space="preserve"> at the end</w:t>
      </w:r>
      <w:r>
        <w:t xml:space="preserve"> of the study on the IDS-iSYS using the IDS intact PTH assay, (</w:t>
      </w:r>
      <w:r w:rsidRPr="00D45A94">
        <w:t>Tyne &amp; Wear</w:t>
      </w:r>
      <w:r>
        <w:t>, UK). This assay is based on</w:t>
      </w:r>
      <w:r w:rsidRPr="00772C9B">
        <w:rPr>
          <w:lang w:val="en-GB"/>
        </w:rPr>
        <w:t xml:space="preserve"> chem</w:t>
      </w:r>
      <w:r>
        <w:rPr>
          <w:lang w:val="en-GB"/>
        </w:rPr>
        <w:t>i</w:t>
      </w:r>
      <w:r w:rsidRPr="00772C9B">
        <w:rPr>
          <w:lang w:val="en-GB"/>
        </w:rPr>
        <w:t>luminescence</w:t>
      </w:r>
      <w:r>
        <w:t>: Two polyclonal antibodies are used in this method. The first antibody is a biotin conjugated capture antibody and recognises the C-terminal region of PTH. The second is an acridinium labelled detection antibody and recognises the N-terminal region of PTH. After an incubation stage, magnetic particles coated with streptavidin are added. These streptavidin coated magnetic particles bind to biotin on the capture antibody and a magnet captures the complex while the sample is washed. The intensity of light emitted by the acridinium label is then measured photometrically and this is directly proportional to the concentration of PTH in the sample.</w:t>
      </w:r>
      <w:r w:rsidRPr="00666A42">
        <w:t xml:space="preserve"> </w:t>
      </w:r>
      <w:r>
        <w:t>Intra-assay and inter-assay imprecision studies performed by the manufacturer reported the CV as ≤8.2%, (IDS-iSYS Intact PTH method sheet IS-3200PLv04 2013-02-08).</w:t>
      </w:r>
    </w:p>
    <w:p w14:paraId="01878DFA" w14:textId="77777777" w:rsidR="00880E7A" w:rsidRDefault="00880E7A" w:rsidP="00880E7A">
      <w:pPr>
        <w:pStyle w:val="Heading4"/>
      </w:pPr>
      <w:r>
        <w:t>1,25(OH)</w:t>
      </w:r>
      <w:r w:rsidRPr="00102CDB">
        <w:rPr>
          <w:vertAlign w:val="subscript"/>
        </w:rPr>
        <w:t>2</w:t>
      </w:r>
      <w:r>
        <w:t>D</w:t>
      </w:r>
    </w:p>
    <w:p w14:paraId="485E6A1D" w14:textId="77777777" w:rsidR="00880E7A" w:rsidRDefault="00880E7A" w:rsidP="00880E7A">
      <w:r>
        <w:t>1,25(OH)</w:t>
      </w:r>
      <w:r w:rsidRPr="00102CDB">
        <w:rPr>
          <w:vertAlign w:val="subscript"/>
        </w:rPr>
        <w:t>2</w:t>
      </w:r>
      <w:r>
        <w:t>D was measured in</w:t>
      </w:r>
      <w:r w:rsidRPr="00D45A94">
        <w:t xml:space="preserve"> the bone biochemistry laboratory </w:t>
      </w:r>
      <w:r>
        <w:t>in Sheffield Medical School</w:t>
      </w:r>
      <w:r w:rsidRPr="00D45A94">
        <w:t xml:space="preserve"> at the end</w:t>
      </w:r>
      <w:r>
        <w:t xml:space="preserve"> of the study on the IDS-iSYS using the IDS 1,25(OH)</w:t>
      </w:r>
      <w:r w:rsidRPr="00102CDB">
        <w:rPr>
          <w:vertAlign w:val="subscript"/>
        </w:rPr>
        <w:t>2</w:t>
      </w:r>
      <w:r>
        <w:t>D assay, (</w:t>
      </w:r>
      <w:r w:rsidRPr="00D45A94">
        <w:t>Tyne &amp; Wear</w:t>
      </w:r>
      <w:r>
        <w:t>, UK).</w:t>
      </w:r>
      <w:r w:rsidRPr="00F74D4A">
        <w:t xml:space="preserve"> </w:t>
      </w:r>
      <w:r>
        <w:t>This is an indirect immunoassay based on</w:t>
      </w:r>
      <w:r w:rsidRPr="00772C9B">
        <w:rPr>
          <w:lang w:val="en-GB"/>
        </w:rPr>
        <w:t xml:space="preserve"> chem</w:t>
      </w:r>
      <w:r>
        <w:rPr>
          <w:lang w:val="en-GB"/>
        </w:rPr>
        <w:t>i</w:t>
      </w:r>
      <w:r w:rsidRPr="00772C9B">
        <w:rPr>
          <w:lang w:val="en-GB"/>
        </w:rPr>
        <w:t>luminescence</w:t>
      </w:r>
      <w:r>
        <w:t>: binding proteins in the sample are first denatured and then an acridinium anti-1,25(OH)</w:t>
      </w:r>
      <w:r w:rsidRPr="00102CDB">
        <w:rPr>
          <w:vertAlign w:val="subscript"/>
        </w:rPr>
        <w:t>2</w:t>
      </w:r>
      <w:r>
        <w:t>D antibody is added. 1,25(OH)</w:t>
      </w:r>
      <w:r w:rsidRPr="00102CDB">
        <w:rPr>
          <w:vertAlign w:val="subscript"/>
        </w:rPr>
        <w:t>2</w:t>
      </w:r>
      <w:r>
        <w:t>D coated magnetic particles are then added and after an incubation step these magnetic particles are captured with a magnet while the sample is washed. The intensity of light emitted by the acridinium label is then measured photometrically and this is indirectly proportional to the concentration of 1,25(OH)</w:t>
      </w:r>
      <w:r w:rsidRPr="00102CDB">
        <w:rPr>
          <w:vertAlign w:val="subscript"/>
        </w:rPr>
        <w:t>2</w:t>
      </w:r>
      <w:r>
        <w:t>D in the sample. Intra-assay and inter-assay imprecision studies performed by the manufacturer reported the CV as ≤13.0%, (IDS-iSYS 1,25(OH)</w:t>
      </w:r>
      <w:r w:rsidRPr="00102CDB">
        <w:rPr>
          <w:vertAlign w:val="subscript"/>
        </w:rPr>
        <w:t>2</w:t>
      </w:r>
      <w:r>
        <w:t>D method sheet IS-2000PL v04, 27-June-2016).</w:t>
      </w:r>
    </w:p>
    <w:p w14:paraId="5195F93E" w14:textId="77777777" w:rsidR="00880E7A" w:rsidRDefault="00880E7A" w:rsidP="00102CDB"/>
    <w:p w14:paraId="4CD481B4" w14:textId="77777777" w:rsidR="00F55018" w:rsidRDefault="00F55018" w:rsidP="00FC5BA8">
      <w:pPr>
        <w:pStyle w:val="Heading4"/>
      </w:pPr>
      <w:r>
        <w:lastRenderedPageBreak/>
        <w:t>Directly Measured Free 25OHD</w:t>
      </w:r>
    </w:p>
    <w:p w14:paraId="0F80A3F2" w14:textId="77777777" w:rsidR="009B48A6" w:rsidRPr="009B6951" w:rsidRDefault="001971A0" w:rsidP="009B6951">
      <w:pPr>
        <w:spacing w:after="120"/>
      </w:pPr>
      <w:r>
        <w:t>Free 25OHD was directly measured in</w:t>
      </w:r>
      <w:r w:rsidRPr="00D45A94">
        <w:t xml:space="preserve"> the bone biochemistry laboratory</w:t>
      </w:r>
      <w:r>
        <w:t xml:space="preserve"> in Sheffield Medical School</w:t>
      </w:r>
      <w:r w:rsidRPr="00D45A94">
        <w:t xml:space="preserve"> at the end</w:t>
      </w:r>
      <w:r>
        <w:t xml:space="preserve"> of the study</w:t>
      </w:r>
      <w:r w:rsidR="00F55018">
        <w:t xml:space="preserve"> </w:t>
      </w:r>
      <w:r>
        <w:t>u</w:t>
      </w:r>
      <w:r w:rsidR="009B6951">
        <w:t>sing the</w:t>
      </w:r>
      <w:r w:rsidR="00D46A00">
        <w:t xml:space="preserve"> Future Diagnostics ELISA commercially available from </w:t>
      </w:r>
      <w:r w:rsidR="009B6951">
        <w:t xml:space="preserve">DIAsource Immunoassays, </w:t>
      </w:r>
      <w:r w:rsidR="00D46A00">
        <w:t>(</w:t>
      </w:r>
      <w:r w:rsidR="009B6951">
        <w:t>Belgium).</w:t>
      </w:r>
      <w:r w:rsidR="009B48A6">
        <w:t xml:space="preserve"> The manufacturer determined the CV for total imprecision as 10.2% at 6.0 pg/mL, 7.6% at 10.9 pg/mL, and 5.5% at 24.9 pg/mL.</w:t>
      </w:r>
    </w:p>
    <w:p w14:paraId="551E2E50" w14:textId="77777777" w:rsidR="00F55018" w:rsidRDefault="00F55018" w:rsidP="00FC5BA8">
      <w:pPr>
        <w:pStyle w:val="Heading4"/>
        <w:rPr>
          <w:shd w:val="clear" w:color="auto" w:fill="FFFFFF"/>
        </w:rPr>
      </w:pPr>
      <w:r>
        <w:rPr>
          <w:shd w:val="clear" w:color="auto" w:fill="FFFFFF"/>
        </w:rPr>
        <w:t>Calculated Free 25OHD</w:t>
      </w:r>
    </w:p>
    <w:p w14:paraId="01E3A422" w14:textId="1BD144DF" w:rsidR="00F55018" w:rsidRDefault="00246E92" w:rsidP="00F55018">
      <w:r>
        <w:t>Free 25OHD was also</w:t>
      </w:r>
      <w:r w:rsidR="00F55018">
        <w:t xml:space="preserve"> calculated using the following calculation</w:t>
      </w:r>
      <w:r w:rsidR="0092100F">
        <w:t xml:space="preserve"> </w:t>
      </w:r>
      <w:r w:rsidR="00AC3899">
        <w:fldChar w:fldCharType="begin"/>
      </w:r>
      <w:r w:rsidR="00AC3899">
        <w:instrText xml:space="preserve"> ADDIN EN.CITE &lt;EndNote&gt;&lt;Cite&gt;&lt;Author&gt;Bikle&lt;/Author&gt;&lt;Year&gt;1986&lt;/Year&gt;&lt;RecNum&gt;1213&lt;/RecNum&gt;&lt;DisplayText&gt;(Bikle et al., 1986)&lt;/DisplayText&gt;&lt;record&gt;&lt;rec-number&gt;1213&lt;/rec-number&gt;&lt;foreign-keys&gt;&lt;key app="EN" db-id="2a0fvtrtv22za6exff0x99w8aatd9zzwfzt2" timestamp="1518718365"&gt;1213&lt;/key&gt;&lt;key app="ENWeb" db-id=""&gt;0&lt;/key&gt;&lt;/foreign-keys&gt;&lt;ref-type name="Journal Article"&gt;17&lt;/ref-type&gt;&lt;contributors&gt;&lt;authors&gt;&lt;author&gt;Bikle, D. D.&lt;/author&gt;&lt;author&gt;Gee, E.&lt;/author&gt;&lt;author&gt;Halloran, B.&lt;/author&gt;&lt;author&gt;Kowalski, M. A.&lt;/author&gt;&lt;author&gt;Ryzen, E.&lt;/author&gt;&lt;author&gt;Haddad, J. G.&lt;/author&gt;&lt;/authors&gt;&lt;/contributors&gt;&lt;titles&gt;&lt;title&gt;Assessment of the free fraction of 25-hydroxyvitamin D in serum and its regulation by albumin and the vitamin D-binding protein&lt;/title&gt;&lt;secondary-title&gt;J Clin Endocrinol Metab&lt;/secondary-title&gt;&lt;alt-title&gt;The Journal of clinical endocrinology and metabolism&lt;/alt-title&gt;&lt;/titles&gt;&lt;periodical&gt;&lt;full-title&gt;J Clin Endocrinol Metab&lt;/full-title&gt;&lt;/periodical&gt;&lt;pages&gt;954-9&lt;/pages&gt;&lt;volume&gt;63&lt;/volume&gt;&lt;number&gt;4&lt;/number&gt;&lt;edition&gt;1986/10/01&lt;/edition&gt;&lt;keywords&gt;&lt;keyword&gt;Adult&lt;/keyword&gt;&lt;keyword&gt;Aged&lt;/keyword&gt;&lt;keyword&gt;Calcifediol/*blood&lt;/keyword&gt;&lt;keyword&gt;Female&lt;/keyword&gt;&lt;keyword&gt;Humans&lt;/keyword&gt;&lt;keyword&gt;Male&lt;/keyword&gt;&lt;keyword&gt;Middle Aged&lt;/keyword&gt;&lt;keyword&gt;Protein Binding&lt;/keyword&gt;&lt;keyword&gt;Serum Albumin/*metabolism&lt;/keyword&gt;&lt;keyword&gt;Vitamin D-Binding Protein/*blood&lt;/keyword&gt;&lt;/keywords&gt;&lt;dates&gt;&lt;year&gt;1986&lt;/year&gt;&lt;pub-dates&gt;&lt;date&gt;Oct&lt;/date&gt;&lt;/pub-dates&gt;&lt;/dates&gt;&lt;isbn&gt;0021-972X (Print)&amp;#xD;0021-972X (Linking)&lt;/isbn&gt;&lt;accession-num&gt;3745408&lt;/accession-num&gt;&lt;urls&gt;&lt;related-urls&gt;&lt;url&gt;https://www.ncbi.nlm.nih.gov/pubmed/3745408&lt;/url&gt;&lt;/related-urls&gt;&lt;/urls&gt;&lt;electronic-resource-num&gt;10.1210/jcem-63-4-954&lt;/electronic-resource-num&gt;&lt;/record&gt;&lt;/Cite&gt;&lt;/EndNote&gt;</w:instrText>
      </w:r>
      <w:r w:rsidR="00AC3899">
        <w:fldChar w:fldCharType="separate"/>
      </w:r>
      <w:r w:rsidR="00AC3899">
        <w:rPr>
          <w:noProof/>
        </w:rPr>
        <w:t>(</w:t>
      </w:r>
      <w:hyperlink w:anchor="_ENREF_16" w:tooltip="Bikle, 1986 #1213" w:history="1">
        <w:r w:rsidR="00425C63">
          <w:rPr>
            <w:noProof/>
          </w:rPr>
          <w:t>Bikle et al., 1986</w:t>
        </w:r>
      </w:hyperlink>
      <w:r w:rsidR="00AC3899">
        <w:rPr>
          <w:noProof/>
        </w:rPr>
        <w:t>)</w:t>
      </w:r>
      <w:r w:rsidR="00AC3899">
        <w:fldChar w:fldCharType="end"/>
      </w:r>
      <w:r w:rsidR="00F55018">
        <w:t xml:space="preserve">: </w:t>
      </w:r>
    </w:p>
    <w:p w14:paraId="151C6380" w14:textId="77777777" w:rsidR="0092100F" w:rsidRPr="0092100F" w:rsidRDefault="0092100F" w:rsidP="00F55018">
      <m:oMathPara>
        <m:oMath>
          <m:r>
            <m:rPr>
              <m:sty m:val="p"/>
            </m:rPr>
            <w:rPr>
              <w:rFonts w:ascii="Cambria Math" w:hAnsi="Cambria Math"/>
            </w:rPr>
            <m:t>Calculated free 25OHD =</m:t>
          </m:r>
          <m:f>
            <m:fPr>
              <m:ctrlPr>
                <w:rPr>
                  <w:rFonts w:ascii="Cambria Math" w:hAnsi="Cambria Math"/>
                </w:rPr>
              </m:ctrlPr>
            </m:fPr>
            <m:num>
              <m:r>
                <m:rPr>
                  <m:sty m:val="p"/>
                </m:rPr>
                <w:rPr>
                  <w:rFonts w:ascii="Cambria Math" w:hAnsi="Cambria Math"/>
                </w:rPr>
                <m:t>Total 25OHD</m:t>
              </m:r>
            </m:num>
            <m:den>
              <m:r>
                <m:rPr>
                  <m:sty m:val="p"/>
                </m:rPr>
                <w:rPr>
                  <w:rFonts w:ascii="Cambria Math" w:hAnsi="Cambria Math"/>
                </w:rPr>
                <m:t>1+(6×</m:t>
              </m:r>
              <m:sSup>
                <m:sSupPr>
                  <m:ctrlPr>
                    <w:rPr>
                      <w:rFonts w:ascii="Cambria Math" w:hAnsi="Cambria Math"/>
                    </w:rPr>
                  </m:ctrlPr>
                </m:sSupPr>
                <m:e>
                  <m:r>
                    <w:rPr>
                      <w:rFonts w:ascii="Cambria Math" w:hAnsi="Cambria Math"/>
                    </w:rPr>
                    <m:t>10</m:t>
                  </m:r>
                </m:e>
                <m:sup>
                  <m:r>
                    <w:rPr>
                      <w:rFonts w:ascii="Cambria Math" w:hAnsi="Cambria Math"/>
                    </w:rPr>
                    <m:t>5</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Albumin</m:t>
                  </m:r>
                </m:e>
              </m:d>
              <m:r>
                <m:rPr>
                  <m:sty m:val="p"/>
                </m:rPr>
                <w:rPr>
                  <w:rFonts w:ascii="Cambria Math" w:hAnsi="Cambria Math"/>
                </w:rPr>
                <m:t>)+</m:t>
              </m:r>
              <m:d>
                <m:dPr>
                  <m:ctrlPr>
                    <w:rPr>
                      <w:rFonts w:ascii="Cambria Math" w:hAnsi="Cambria Math"/>
                    </w:rPr>
                  </m:ctrlPr>
                </m:dPr>
                <m:e>
                  <m:r>
                    <m:rPr>
                      <m:sty m:val="p"/>
                    </m:rPr>
                    <w:rPr>
                      <w:rFonts w:ascii="Cambria Math" w:hAnsi="Cambria Math"/>
                    </w:rPr>
                    <m:t>7×</m:t>
                  </m:r>
                  <m:sSup>
                    <m:sSupPr>
                      <m:ctrlPr>
                        <w:rPr>
                          <w:rFonts w:ascii="Cambria Math" w:hAnsi="Cambria Math"/>
                        </w:rPr>
                      </m:ctrlPr>
                    </m:sSupPr>
                    <m:e>
                      <m:r>
                        <w:rPr>
                          <w:rFonts w:ascii="Cambria Math" w:hAnsi="Cambria Math"/>
                        </w:rPr>
                        <m:t>10</m:t>
                      </m:r>
                    </m:e>
                    <m:sup>
                      <m:r>
                        <w:rPr>
                          <w:rFonts w:ascii="Cambria Math" w:hAnsi="Cambria Math"/>
                        </w:rPr>
                        <m:t>8</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VDBP</m:t>
                      </m:r>
                    </m:e>
                  </m:d>
                </m:e>
              </m:d>
            </m:den>
          </m:f>
        </m:oMath>
      </m:oMathPara>
    </w:p>
    <w:p w14:paraId="7D21F359" w14:textId="0AE2AE32" w:rsidR="0092100F" w:rsidRDefault="0092100F" w:rsidP="00F55018">
      <w:r>
        <w:t>Where [Albumin] is serum albumin in g/L</w:t>
      </w:r>
      <m:oMath>
        <m:r>
          <w:rPr>
            <w:rFonts w:ascii="Cambria Math" w:hAnsi="Cambria Math"/>
          </w:rPr>
          <m:t>÷</m:t>
        </m:r>
      </m:oMath>
      <w:r>
        <w:t>66,430g/mol and [VDBP] is serum VDBP in g/L</w:t>
      </w:r>
      <m:oMath>
        <m:r>
          <w:rPr>
            <w:rFonts w:ascii="Cambria Math" w:hAnsi="Cambria Math"/>
          </w:rPr>
          <m:t>÷</m:t>
        </m:r>
      </m:oMath>
      <w:r w:rsidR="006546BC">
        <w:t>58,000g/mol.</w:t>
      </w:r>
    </w:p>
    <w:p w14:paraId="02B03B9D" w14:textId="3DEBB3ED" w:rsidR="00F32615" w:rsidRDefault="00F32615" w:rsidP="00C27FC8"/>
    <w:p w14:paraId="1662664A" w14:textId="10935460" w:rsidR="00F32615" w:rsidRDefault="00F32615" w:rsidP="00C27FC8"/>
    <w:p w14:paraId="7F189986" w14:textId="5627FD12" w:rsidR="00F32615" w:rsidRDefault="00F32615" w:rsidP="00C27FC8"/>
    <w:p w14:paraId="572490F3" w14:textId="0E3D991E" w:rsidR="00F32615" w:rsidRDefault="00F32615" w:rsidP="00C27FC8"/>
    <w:p w14:paraId="6C27C1AD" w14:textId="603510CE" w:rsidR="00F32615" w:rsidRDefault="00F32615" w:rsidP="00C27FC8"/>
    <w:p w14:paraId="6ED297CF" w14:textId="1653343F" w:rsidR="00F32615" w:rsidRDefault="00F32615" w:rsidP="00C27FC8"/>
    <w:p w14:paraId="1108079E" w14:textId="77777777" w:rsidR="00F32615" w:rsidRDefault="00F32615" w:rsidP="00C27FC8"/>
    <w:p w14:paraId="54254FB3" w14:textId="77777777" w:rsidR="00102CDB" w:rsidRPr="00102CDB" w:rsidRDefault="00102CDB" w:rsidP="00102CDB">
      <w:bookmarkStart w:id="171" w:name="_Toc506501848"/>
      <w:bookmarkStart w:id="172" w:name="_Hlk507442499"/>
    </w:p>
    <w:p w14:paraId="0C5B9AD4" w14:textId="77777777" w:rsidR="004A3A17" w:rsidRPr="000C272D" w:rsidRDefault="004A3A17" w:rsidP="004A3A17">
      <w:pPr>
        <w:pStyle w:val="Heading3"/>
        <w:rPr>
          <w:rFonts w:cs="Arial"/>
        </w:rPr>
      </w:pPr>
      <w:bookmarkStart w:id="173" w:name="_Toc520790362"/>
      <w:r w:rsidRPr="000C272D">
        <w:rPr>
          <w:rFonts w:cs="Arial"/>
        </w:rPr>
        <w:lastRenderedPageBreak/>
        <w:t>Statistical Analysis</w:t>
      </w:r>
      <w:bookmarkEnd w:id="171"/>
      <w:bookmarkEnd w:id="173"/>
    </w:p>
    <w:p w14:paraId="508F801B" w14:textId="1BE4CFE1" w:rsidR="004A3A17" w:rsidRDefault="004A3A17" w:rsidP="00DA2CCE">
      <w:pPr>
        <w:spacing w:before="240" w:after="240"/>
      </w:pPr>
      <w:r w:rsidRPr="000C272D">
        <w:t xml:space="preserve">One-way repeated measures analysis of variance (ANOVA) was used to </w:t>
      </w:r>
      <w:r w:rsidR="004D0B56" w:rsidRPr="000C272D">
        <w:t>evaluate differences between</w:t>
      </w:r>
      <w:r w:rsidRPr="000C272D">
        <w:t xml:space="preserve"> analyte concentration</w:t>
      </w:r>
      <w:r w:rsidR="00551D79" w:rsidRPr="000C272D">
        <w:t>s</w:t>
      </w:r>
      <w:r w:rsidRPr="000C272D">
        <w:t xml:space="preserve"> by time point. Before statistical analysis, the normality of residuals by time point was </w:t>
      </w:r>
      <w:r w:rsidR="00551D79" w:rsidRPr="000C272D">
        <w:t>verified</w:t>
      </w:r>
      <w:r w:rsidRPr="000C272D">
        <w:t xml:space="preserve"> for all analytes to ensure that one-way repeated measures ANOVA would be a reliable method of analysis. Sphericity was assumed where Mauchly’s test of Sphericity was p &gt; 0.05. Where sphericity cannot be assumed, the p value from the Greenhouse-Geisser correction was used. Tukey’s honest significant difference test was used for post-hoc analysis.</w:t>
      </w:r>
      <w:r w:rsidR="005E702E">
        <w:t xml:space="preserve"> </w:t>
      </w:r>
      <w:r w:rsidRPr="000C272D">
        <w:t>The relationship between directly measured</w:t>
      </w:r>
      <w:r w:rsidR="004D3028">
        <w:t xml:space="preserve"> free</w:t>
      </w:r>
      <w:r w:rsidRPr="000C272D">
        <w:t xml:space="preserve"> 25OHD and calculated </w:t>
      </w:r>
      <w:r w:rsidR="004D3028">
        <w:t xml:space="preserve">free </w:t>
      </w:r>
      <w:r w:rsidRPr="000C272D">
        <w:t>25OHD</w:t>
      </w:r>
      <w:r w:rsidR="00B3769F">
        <w:t xml:space="preserve"> was assessed using </w:t>
      </w:r>
      <w:r w:rsidRPr="000C272D">
        <w:t>Passing and Bablok regression.</w:t>
      </w:r>
    </w:p>
    <w:p w14:paraId="2C326FC4" w14:textId="77777777" w:rsidR="006546BC" w:rsidRPr="000C272D" w:rsidRDefault="006546BC" w:rsidP="00DA2CCE">
      <w:pPr>
        <w:spacing w:before="240" w:after="240"/>
      </w:pPr>
      <w:r>
        <w:t xml:space="preserve">Statistical analysis was performed using the R statistical programming language and RStudio with the following packages: mcr, tidyr, ggplot2, plyr, car, </w:t>
      </w:r>
      <w:r w:rsidRPr="006546BC">
        <w:t>BlandAltmanLe</w:t>
      </w:r>
      <w:r>
        <w:t>h, multcomp.</w:t>
      </w:r>
    </w:p>
    <w:p w14:paraId="25F67185" w14:textId="77777777" w:rsidR="004A3A17" w:rsidRPr="000C272D" w:rsidRDefault="004A3A17" w:rsidP="00DA2CCE">
      <w:pPr>
        <w:pStyle w:val="Heading3"/>
        <w:spacing w:before="240"/>
        <w:rPr>
          <w:rFonts w:cs="Arial"/>
        </w:rPr>
      </w:pPr>
      <w:bookmarkStart w:id="174" w:name="_Toc506501849"/>
      <w:bookmarkStart w:id="175" w:name="_Toc520790363"/>
      <w:bookmarkEnd w:id="172"/>
      <w:r w:rsidRPr="000C272D">
        <w:rPr>
          <w:rFonts w:cs="Arial"/>
        </w:rPr>
        <w:t>Inclusion Criteria</w:t>
      </w:r>
      <w:bookmarkEnd w:id="174"/>
      <w:bookmarkEnd w:id="175"/>
      <w:r w:rsidRPr="000C272D">
        <w:rPr>
          <w:rFonts w:cs="Arial"/>
        </w:rPr>
        <w:t xml:space="preserve"> </w:t>
      </w:r>
    </w:p>
    <w:p w14:paraId="5FA33337" w14:textId="15DE919B" w:rsidR="004A3A17" w:rsidRPr="00551517" w:rsidRDefault="0007034C" w:rsidP="00677943">
      <w:r>
        <w:t>We will recruit m</w:t>
      </w:r>
      <w:r w:rsidR="004A3A17" w:rsidRPr="00551517">
        <w:t>ale and female Caucasian patients who attend the orthopaedic pre-operative clinic for elective knee or hip replacement.</w:t>
      </w:r>
      <w:r>
        <w:t xml:space="preserve"> We chose </w:t>
      </w:r>
      <w:r w:rsidR="00677943">
        <w:t>to include elective patients having orthopaedic s</w:t>
      </w:r>
      <w:r w:rsidR="0083607E">
        <w:t>urgery to</w:t>
      </w:r>
      <w:r w:rsidR="00677943">
        <w:t xml:space="preserve"> give us an opportunity to observe the acute phase reaction developing in relatively healthy participants</w:t>
      </w:r>
      <w:r w:rsidR="0083607E">
        <w:t xml:space="preserve"> undergoing surgery</w:t>
      </w:r>
      <w:r w:rsidR="00677943">
        <w:t>. We will only look at participants with a B</w:t>
      </w:r>
      <w:r w:rsidR="004A3A17" w:rsidRPr="00551517">
        <w:t>MI between 18 and 33 kg/m</w:t>
      </w:r>
      <w:r w:rsidR="004A3A17" w:rsidRPr="00677943">
        <w:rPr>
          <w:vertAlign w:val="superscript"/>
        </w:rPr>
        <w:t>2</w:t>
      </w:r>
      <w:r w:rsidR="00677943">
        <w:t xml:space="preserve"> to reduce the effects of BMI on vitamin D levels.</w:t>
      </w:r>
    </w:p>
    <w:p w14:paraId="12F0A81D" w14:textId="77777777" w:rsidR="004A3A17" w:rsidRPr="000C272D" w:rsidRDefault="004A3A17" w:rsidP="00DA2CCE">
      <w:pPr>
        <w:pStyle w:val="Heading3"/>
        <w:spacing w:before="240"/>
        <w:rPr>
          <w:rFonts w:cs="Arial"/>
        </w:rPr>
      </w:pPr>
      <w:bookmarkStart w:id="176" w:name="_Toc506501850"/>
      <w:bookmarkStart w:id="177" w:name="_Toc520790364"/>
      <w:r w:rsidRPr="000C272D">
        <w:rPr>
          <w:rFonts w:cs="Arial"/>
        </w:rPr>
        <w:t>Exclusion Criteria</w:t>
      </w:r>
      <w:bookmarkEnd w:id="176"/>
      <w:bookmarkEnd w:id="177"/>
    </w:p>
    <w:p w14:paraId="356E1FED" w14:textId="77777777" w:rsidR="004A3A17" w:rsidRPr="00551517" w:rsidRDefault="004A3A17" w:rsidP="00551517">
      <w:pPr>
        <w:pStyle w:val="ListParagraph"/>
        <w:numPr>
          <w:ilvl w:val="0"/>
          <w:numId w:val="39"/>
        </w:numPr>
      </w:pPr>
      <w:r w:rsidRPr="00551517">
        <w:t>Any disease or are taking any medication likely to affect vitamin D metabolism or acquisition of study measurement.</w:t>
      </w:r>
    </w:p>
    <w:p w14:paraId="5CCB9433" w14:textId="77777777" w:rsidR="004A3A17" w:rsidRPr="00551517" w:rsidRDefault="004A3A17" w:rsidP="00551517">
      <w:pPr>
        <w:pStyle w:val="ListParagraph"/>
        <w:numPr>
          <w:ilvl w:val="0"/>
          <w:numId w:val="39"/>
        </w:numPr>
      </w:pPr>
      <w:r w:rsidRPr="00551517">
        <w:t>Vitamin D supplementation within the last month</w:t>
      </w:r>
    </w:p>
    <w:p w14:paraId="09013ED9" w14:textId="77777777" w:rsidR="004A3A17" w:rsidRPr="00551517" w:rsidRDefault="004A3A17" w:rsidP="00551517">
      <w:pPr>
        <w:pStyle w:val="ListParagraph"/>
        <w:numPr>
          <w:ilvl w:val="0"/>
          <w:numId w:val="39"/>
        </w:numPr>
      </w:pPr>
      <w:r w:rsidRPr="00551517">
        <w:t>Calcium supplementation within the last month</w:t>
      </w:r>
    </w:p>
    <w:p w14:paraId="0FD4C7E7" w14:textId="77777777" w:rsidR="004A3A17" w:rsidRPr="00551517" w:rsidRDefault="004A3A17" w:rsidP="00551517">
      <w:pPr>
        <w:pStyle w:val="ListParagraph"/>
        <w:numPr>
          <w:ilvl w:val="0"/>
          <w:numId w:val="39"/>
        </w:numPr>
      </w:pPr>
      <w:r w:rsidRPr="00551517">
        <w:t>Evidence of a systemic inflammatory response (CRP &gt;10 mg/L) at the initial visit.</w:t>
      </w:r>
    </w:p>
    <w:p w14:paraId="71059DD1" w14:textId="77777777" w:rsidR="004A3A17" w:rsidRPr="00551517" w:rsidRDefault="004A3A17" w:rsidP="00551517">
      <w:pPr>
        <w:pStyle w:val="ListParagraph"/>
        <w:numPr>
          <w:ilvl w:val="0"/>
          <w:numId w:val="39"/>
        </w:numPr>
      </w:pPr>
      <w:r w:rsidRPr="00551517">
        <w:t>Renal impairment as determined by an EGFR &lt;60 at any point.</w:t>
      </w:r>
    </w:p>
    <w:p w14:paraId="7F843DE7" w14:textId="77777777" w:rsidR="007B6CDB" w:rsidRPr="00551517" w:rsidRDefault="004A3A17" w:rsidP="00551517">
      <w:pPr>
        <w:pStyle w:val="ListParagraph"/>
        <w:numPr>
          <w:ilvl w:val="0"/>
          <w:numId w:val="39"/>
        </w:numPr>
      </w:pPr>
      <w:r w:rsidRPr="00551517">
        <w:t>Chronic inflammatory diseases</w:t>
      </w:r>
    </w:p>
    <w:p w14:paraId="0F47C52D" w14:textId="77777777" w:rsidR="00194C9E" w:rsidRDefault="00E81652" w:rsidP="00F55018">
      <w:pPr>
        <w:pStyle w:val="Heading2"/>
      </w:pPr>
      <w:bookmarkStart w:id="178" w:name="_Toc520790365"/>
      <w:bookmarkEnd w:id="157"/>
      <w:bookmarkEnd w:id="158"/>
      <w:bookmarkEnd w:id="159"/>
      <w:bookmarkEnd w:id="160"/>
      <w:bookmarkEnd w:id="161"/>
      <w:r w:rsidRPr="000C272D">
        <w:lastRenderedPageBreak/>
        <w:t>Results</w:t>
      </w:r>
      <w:bookmarkEnd w:id="178"/>
    </w:p>
    <w:p w14:paraId="4F64055F" w14:textId="008C19A3" w:rsidR="00CF1DB3" w:rsidRDefault="00C74DEA" w:rsidP="00B557B0">
      <w:r>
        <w:t>Th</w:t>
      </w:r>
      <w:r w:rsidR="00CF1DB3">
        <w:t xml:space="preserve">is </w:t>
      </w:r>
      <w:r>
        <w:t xml:space="preserve">study took place between June 2016 and May 2017. </w:t>
      </w:r>
      <w:r w:rsidR="00B557B0">
        <w:t>536 potential participants were prescreened</w:t>
      </w:r>
      <w:r w:rsidR="00765BAE">
        <w:t xml:space="preserve"> prior to </w:t>
      </w:r>
      <w:r w:rsidR="004E3561">
        <w:t>their pre-operative appointment.</w:t>
      </w:r>
      <w:r w:rsidR="009F33B3">
        <w:t xml:space="preserve"> </w:t>
      </w:r>
      <w:r w:rsidR="00B557B0">
        <w:t>109 potential participants were approached and screened</w:t>
      </w:r>
      <w:r w:rsidR="00765BAE">
        <w:t xml:space="preserve"> during thei</w:t>
      </w:r>
      <w:r w:rsidR="00CF1DB3">
        <w:t>r</w:t>
      </w:r>
      <w:r w:rsidR="005929A7">
        <w:t xml:space="preserve"> </w:t>
      </w:r>
      <w:r w:rsidR="00765BAE">
        <w:t>appointment</w:t>
      </w:r>
      <w:r w:rsidR="00B557B0">
        <w:t xml:space="preserve">, </w:t>
      </w:r>
      <w:r w:rsidR="00C81BA5">
        <w:t>52 participants were eligible and con</w:t>
      </w:r>
      <w:r w:rsidR="004E3561">
        <w:t>sente</w:t>
      </w:r>
      <w:r w:rsidR="0007034C">
        <w:t>d to the study. Frequent reasons for exclusion after screening</w:t>
      </w:r>
      <w:r w:rsidR="004E3561">
        <w:t xml:space="preserve"> were: not interested (17 people), a BMI above 33</w:t>
      </w:r>
      <w:r w:rsidR="004E3561" w:rsidRPr="004E3561">
        <w:t xml:space="preserve"> </w:t>
      </w:r>
      <w:r w:rsidR="004E3561" w:rsidRPr="00A67DE8">
        <w:t>kg/m</w:t>
      </w:r>
      <w:r w:rsidR="004E3561" w:rsidRPr="00A67DE8">
        <w:rPr>
          <w:vertAlign w:val="superscript"/>
        </w:rPr>
        <w:t>2</w:t>
      </w:r>
      <w:r w:rsidR="004E3561">
        <w:t xml:space="preserve"> (11 people)</w:t>
      </w:r>
      <w:r w:rsidR="00F32615">
        <w:t>,</w:t>
      </w:r>
      <w:r w:rsidR="004E3561">
        <w:t xml:space="preserve"> and taking vitamin D or calcium (12 people).</w:t>
      </w:r>
      <w:r w:rsidR="00765BAE">
        <w:t xml:space="preserve"> 38 of the consented participants</w:t>
      </w:r>
      <w:r w:rsidR="00C81BA5">
        <w:t xml:space="preserve"> were recruited on the morning of surgery, and 22 participants completed the study. The baseline characteristics of the 22 that completed the study are shown in table </w:t>
      </w:r>
      <w:r w:rsidR="00990D03">
        <w:t>4.1</w:t>
      </w:r>
      <w:r w:rsidR="00C81BA5">
        <w:t>.</w:t>
      </w:r>
      <w:r>
        <w:t xml:space="preserve"> </w:t>
      </w:r>
      <w:r w:rsidR="005929A7">
        <w:t>For those that completed the study, t</w:t>
      </w:r>
      <w:r>
        <w:t>here were on average 53 days (standard deviation</w:t>
      </w:r>
      <w:r w:rsidR="006C0E15">
        <w:t>:</w:t>
      </w:r>
      <w:r>
        <w:t xml:space="preserve"> 7.9) between surgery and the post-operative assessment appointment</w:t>
      </w:r>
      <w:r w:rsidR="00CF1DB3">
        <w:t xml:space="preserve"> (follow up visit)</w:t>
      </w:r>
      <w:r>
        <w:t>.</w:t>
      </w:r>
    </w:p>
    <w:p w14:paraId="4B2EE5ED" w14:textId="3B4ED4C2" w:rsidR="00194C9E" w:rsidRDefault="00194C9E" w:rsidP="00194C9E">
      <w:pPr>
        <w:pStyle w:val="Caption"/>
      </w:pPr>
      <w:bookmarkStart w:id="179" w:name="_Toc520790898"/>
      <w:r>
        <w:t xml:space="preserve">Table </w:t>
      </w:r>
      <w:r w:rsidR="005446FB">
        <w:fldChar w:fldCharType="begin"/>
      </w:r>
      <w:r w:rsidR="005446FB">
        <w:instrText xml:space="preserve"> STYLEREF 1 \s </w:instrText>
      </w:r>
      <w:r w:rsidR="005446FB">
        <w:fldChar w:fldCharType="separate"/>
      </w:r>
      <w:r w:rsidR="00100B6E">
        <w:rPr>
          <w:noProof/>
        </w:rPr>
        <w:t>4</w:t>
      </w:r>
      <w:r w:rsidR="005446FB">
        <w:fldChar w:fldCharType="end"/>
      </w:r>
      <w:r w:rsidR="005446FB">
        <w:t>.</w:t>
      </w:r>
      <w:r w:rsidR="005446FB">
        <w:fldChar w:fldCharType="begin"/>
      </w:r>
      <w:r w:rsidR="005446FB">
        <w:instrText xml:space="preserve"> SEQ Table \* ARABIC \s 1 </w:instrText>
      </w:r>
      <w:r w:rsidR="005446FB">
        <w:fldChar w:fldCharType="separate"/>
      </w:r>
      <w:r w:rsidR="00100B6E">
        <w:rPr>
          <w:noProof/>
        </w:rPr>
        <w:t>1</w:t>
      </w:r>
      <w:r w:rsidR="005446FB">
        <w:fldChar w:fldCharType="end"/>
      </w:r>
      <w:r>
        <w:t>:</w:t>
      </w:r>
      <w:r w:rsidRPr="00194C9E">
        <w:t xml:space="preserve"> Baseline characteristics of the study group</w:t>
      </w:r>
      <w:r w:rsidR="00C74DEA">
        <w:t xml:space="preserve"> showing mean and standard deviation, or values and percentages.</w:t>
      </w:r>
      <w:bookmarkEnd w:id="179"/>
    </w:p>
    <w:tbl>
      <w:tblPr>
        <w:tblStyle w:val="TableGrid"/>
        <w:tblW w:w="0" w:type="auto"/>
        <w:tblLook w:val="04A0" w:firstRow="1" w:lastRow="0" w:firstColumn="1" w:lastColumn="0" w:noHBand="0" w:noVBand="1"/>
      </w:tblPr>
      <w:tblGrid>
        <w:gridCol w:w="3247"/>
        <w:gridCol w:w="3978"/>
      </w:tblGrid>
      <w:tr w:rsidR="00A67DE8" w14:paraId="1B5A1C82" w14:textId="77777777" w:rsidTr="004E3561">
        <w:trPr>
          <w:trHeight w:val="340"/>
        </w:trPr>
        <w:tc>
          <w:tcPr>
            <w:tcW w:w="3247" w:type="dxa"/>
          </w:tcPr>
          <w:p w14:paraId="61379BD3" w14:textId="77777777" w:rsidR="00A67DE8" w:rsidRDefault="00A67DE8" w:rsidP="004E3561">
            <w:pPr>
              <w:spacing w:after="0" w:line="240" w:lineRule="auto"/>
            </w:pPr>
          </w:p>
        </w:tc>
        <w:tc>
          <w:tcPr>
            <w:tcW w:w="3978" w:type="dxa"/>
          </w:tcPr>
          <w:p w14:paraId="2D61C89E" w14:textId="77777777" w:rsidR="00A67DE8" w:rsidRPr="006546BC" w:rsidRDefault="00A67DE8" w:rsidP="004E3561">
            <w:pPr>
              <w:spacing w:after="0" w:line="240" w:lineRule="auto"/>
              <w:rPr>
                <w:b/>
              </w:rPr>
            </w:pPr>
            <w:r w:rsidRPr="006546BC">
              <w:rPr>
                <w:b/>
              </w:rPr>
              <w:t>Subjects</w:t>
            </w:r>
          </w:p>
        </w:tc>
      </w:tr>
      <w:tr w:rsidR="00A67DE8" w14:paraId="66987D2C" w14:textId="77777777" w:rsidTr="004E3561">
        <w:trPr>
          <w:trHeight w:val="340"/>
        </w:trPr>
        <w:tc>
          <w:tcPr>
            <w:tcW w:w="3247" w:type="dxa"/>
          </w:tcPr>
          <w:p w14:paraId="6B046929" w14:textId="77777777" w:rsidR="00A67DE8" w:rsidRDefault="00A67DE8" w:rsidP="004E3561">
            <w:pPr>
              <w:spacing w:after="0" w:line="240" w:lineRule="auto"/>
            </w:pPr>
            <w:r>
              <w:t>Age (years)</w:t>
            </w:r>
          </w:p>
        </w:tc>
        <w:tc>
          <w:tcPr>
            <w:tcW w:w="3978" w:type="dxa"/>
          </w:tcPr>
          <w:p w14:paraId="2343441B" w14:textId="77777777" w:rsidR="00A67DE8" w:rsidRDefault="00A67DE8" w:rsidP="004E3561">
            <w:pPr>
              <w:spacing w:after="0" w:line="240" w:lineRule="auto"/>
            </w:pPr>
            <w:r>
              <w:t>67 (9.3)</w:t>
            </w:r>
          </w:p>
        </w:tc>
      </w:tr>
      <w:tr w:rsidR="00A67DE8" w14:paraId="15BCDECC" w14:textId="77777777" w:rsidTr="004E3561">
        <w:trPr>
          <w:trHeight w:val="340"/>
        </w:trPr>
        <w:tc>
          <w:tcPr>
            <w:tcW w:w="3247" w:type="dxa"/>
          </w:tcPr>
          <w:p w14:paraId="0306F820" w14:textId="77777777" w:rsidR="00A67DE8" w:rsidRDefault="00A67DE8" w:rsidP="004E3561">
            <w:pPr>
              <w:spacing w:after="0" w:line="240" w:lineRule="auto"/>
            </w:pPr>
            <w:r>
              <w:t>Height (cm)</w:t>
            </w:r>
          </w:p>
        </w:tc>
        <w:tc>
          <w:tcPr>
            <w:tcW w:w="3978" w:type="dxa"/>
          </w:tcPr>
          <w:p w14:paraId="3D698FC2" w14:textId="77777777" w:rsidR="00A67DE8" w:rsidRDefault="00A67DE8" w:rsidP="004E3561">
            <w:pPr>
              <w:spacing w:after="0" w:line="240" w:lineRule="auto"/>
            </w:pPr>
            <w:r>
              <w:t>170 (8.6)</w:t>
            </w:r>
          </w:p>
        </w:tc>
      </w:tr>
      <w:tr w:rsidR="00A67DE8" w14:paraId="5472AB32" w14:textId="77777777" w:rsidTr="004E3561">
        <w:trPr>
          <w:trHeight w:val="340"/>
        </w:trPr>
        <w:tc>
          <w:tcPr>
            <w:tcW w:w="3247" w:type="dxa"/>
          </w:tcPr>
          <w:p w14:paraId="09BBF002" w14:textId="77777777" w:rsidR="00A67DE8" w:rsidRDefault="00A67DE8" w:rsidP="004E3561">
            <w:pPr>
              <w:spacing w:after="0" w:line="240" w:lineRule="auto"/>
            </w:pPr>
            <w:r>
              <w:t>Weight (kg)</w:t>
            </w:r>
          </w:p>
        </w:tc>
        <w:tc>
          <w:tcPr>
            <w:tcW w:w="3978" w:type="dxa"/>
          </w:tcPr>
          <w:p w14:paraId="09F3438A" w14:textId="77777777" w:rsidR="00A67DE8" w:rsidRDefault="00A67DE8" w:rsidP="004E3561">
            <w:pPr>
              <w:spacing w:after="0" w:line="240" w:lineRule="auto"/>
            </w:pPr>
            <w:r>
              <w:t>78.8 (11.6)</w:t>
            </w:r>
          </w:p>
        </w:tc>
      </w:tr>
      <w:tr w:rsidR="00A67DE8" w14:paraId="46DCA25A" w14:textId="77777777" w:rsidTr="004E3561">
        <w:trPr>
          <w:trHeight w:val="340"/>
        </w:trPr>
        <w:tc>
          <w:tcPr>
            <w:tcW w:w="3247" w:type="dxa"/>
          </w:tcPr>
          <w:p w14:paraId="4E1E817E" w14:textId="77777777" w:rsidR="00A67DE8" w:rsidRPr="00A67DE8" w:rsidRDefault="00A67DE8" w:rsidP="004E3561">
            <w:pPr>
              <w:spacing w:after="0" w:line="240" w:lineRule="auto"/>
            </w:pPr>
            <w:r>
              <w:t>BMI (</w:t>
            </w:r>
            <w:r w:rsidRPr="00A67DE8">
              <w:t>kg/m</w:t>
            </w:r>
            <w:r w:rsidRPr="00A67DE8">
              <w:rPr>
                <w:vertAlign w:val="superscript"/>
              </w:rPr>
              <w:t>2</w:t>
            </w:r>
            <w:r>
              <w:t>)</w:t>
            </w:r>
          </w:p>
        </w:tc>
        <w:tc>
          <w:tcPr>
            <w:tcW w:w="3978" w:type="dxa"/>
          </w:tcPr>
          <w:p w14:paraId="035AA0EF" w14:textId="77777777" w:rsidR="00A67DE8" w:rsidRDefault="00A67DE8" w:rsidP="004E3561">
            <w:pPr>
              <w:spacing w:after="0" w:line="240" w:lineRule="auto"/>
            </w:pPr>
            <w:r>
              <w:t>27.2 (3.4)</w:t>
            </w:r>
          </w:p>
        </w:tc>
      </w:tr>
      <w:tr w:rsidR="00A67DE8" w14:paraId="4A8F73D5" w14:textId="77777777" w:rsidTr="004E3561">
        <w:trPr>
          <w:trHeight w:val="340"/>
        </w:trPr>
        <w:tc>
          <w:tcPr>
            <w:tcW w:w="3247" w:type="dxa"/>
          </w:tcPr>
          <w:p w14:paraId="194D3302" w14:textId="77777777" w:rsidR="00A67DE8" w:rsidRDefault="00A67DE8" w:rsidP="004E3561">
            <w:pPr>
              <w:spacing w:after="0" w:line="240" w:lineRule="auto"/>
            </w:pPr>
            <w:r>
              <w:t>Gender</w:t>
            </w:r>
          </w:p>
        </w:tc>
        <w:tc>
          <w:tcPr>
            <w:tcW w:w="3978" w:type="dxa"/>
          </w:tcPr>
          <w:p w14:paraId="41AAA52D" w14:textId="77777777" w:rsidR="00A67DE8" w:rsidRDefault="00A67DE8" w:rsidP="004E3561">
            <w:pPr>
              <w:spacing w:after="0" w:line="240" w:lineRule="auto"/>
            </w:pPr>
            <w:r>
              <w:t>10 Female (45%), 12 Male (55%</w:t>
            </w:r>
            <w:r w:rsidR="00194C9E">
              <w:t>)</w:t>
            </w:r>
          </w:p>
        </w:tc>
      </w:tr>
      <w:tr w:rsidR="00A67DE8" w14:paraId="14C31FC1" w14:textId="77777777" w:rsidTr="004E3561">
        <w:trPr>
          <w:trHeight w:val="340"/>
        </w:trPr>
        <w:tc>
          <w:tcPr>
            <w:tcW w:w="3247" w:type="dxa"/>
          </w:tcPr>
          <w:p w14:paraId="7C5B8CF7" w14:textId="77777777" w:rsidR="00A67DE8" w:rsidRDefault="00A67DE8" w:rsidP="004E3561">
            <w:pPr>
              <w:spacing w:after="0" w:line="240" w:lineRule="auto"/>
            </w:pPr>
            <w:r>
              <w:t>Joint replacement</w:t>
            </w:r>
          </w:p>
        </w:tc>
        <w:tc>
          <w:tcPr>
            <w:tcW w:w="3978" w:type="dxa"/>
          </w:tcPr>
          <w:p w14:paraId="5F3BD0B9" w14:textId="77777777" w:rsidR="00A67DE8" w:rsidRDefault="007B6CDB" w:rsidP="004E3561">
            <w:pPr>
              <w:spacing w:after="0" w:line="240" w:lineRule="auto"/>
            </w:pPr>
            <w:r>
              <w:t>13 H</w:t>
            </w:r>
            <w:r w:rsidR="00A67DE8">
              <w:t>ip (59%), 9 Knee (41%)</w:t>
            </w:r>
          </w:p>
        </w:tc>
      </w:tr>
    </w:tbl>
    <w:p w14:paraId="21C4BA1C" w14:textId="6A5B22F9" w:rsidR="000E6227" w:rsidRDefault="000E6227" w:rsidP="00632219">
      <w:pPr>
        <w:spacing w:before="240"/>
      </w:pPr>
      <w:r>
        <w:t xml:space="preserve">Prior to statistical analysis, normality checks were carried out on the residuals for each analyte and these were found to be approximately normally distributed, so a one-way repeated measures ANOVA was performed for each analyte. Greenhouse-Geisser correction was required for </w:t>
      </w:r>
      <w:r w:rsidRPr="000C272D">
        <w:t>total 25OHD</w:t>
      </w:r>
      <w:r w:rsidRPr="000C272D">
        <w:rPr>
          <w:vertAlign w:val="subscript"/>
        </w:rPr>
        <w:t>3</w:t>
      </w:r>
      <w:r>
        <w:t xml:space="preserve"> by LC/MS-MS, total 25OHD by immunoassay, </w:t>
      </w:r>
      <w:r w:rsidR="007044F1">
        <w:t xml:space="preserve">CRP, </w:t>
      </w:r>
      <w:r w:rsidR="00FC7730">
        <w:t xml:space="preserve">VDBP, </w:t>
      </w:r>
      <w:r>
        <w:t>and PINP.</w:t>
      </w:r>
    </w:p>
    <w:p w14:paraId="132481EA" w14:textId="77777777" w:rsidR="00632219" w:rsidRDefault="00632219" w:rsidP="000E6227">
      <w:r>
        <w:t>Samples were available on the 22 participants that completed, except for on participants VDA008 and VDA042 on day 2, and on participant VDA048 at the follow up visit.</w:t>
      </w:r>
    </w:p>
    <w:p w14:paraId="5054B73B" w14:textId="77777777" w:rsidR="005124D3" w:rsidRPr="007B6CDB" w:rsidRDefault="005124D3" w:rsidP="005124D3">
      <w:pPr>
        <w:pStyle w:val="Heading3"/>
        <w:spacing w:before="120" w:after="360"/>
        <w:rPr>
          <w:rFonts w:cs="Arial"/>
        </w:rPr>
      </w:pPr>
      <w:bookmarkStart w:id="180" w:name="_Toc520790366"/>
      <w:r>
        <w:rPr>
          <w:rFonts w:cs="Arial"/>
        </w:rPr>
        <w:lastRenderedPageBreak/>
        <w:t>T</w:t>
      </w:r>
      <w:r w:rsidRPr="000C272D">
        <w:rPr>
          <w:rFonts w:cs="Arial"/>
        </w:rPr>
        <w:t>otal 25OHD</w:t>
      </w:r>
      <w:r w:rsidRPr="000C272D">
        <w:rPr>
          <w:rFonts w:cs="Arial"/>
          <w:vertAlign w:val="subscript"/>
        </w:rPr>
        <w:t>3</w:t>
      </w:r>
      <w:r>
        <w:rPr>
          <w:rFonts w:cs="Arial"/>
        </w:rPr>
        <w:t xml:space="preserve"> by LC-MS/MS</w:t>
      </w:r>
      <w:bookmarkEnd w:id="180"/>
    </w:p>
    <w:p w14:paraId="5D062DC5" w14:textId="77777777" w:rsidR="005124D3" w:rsidRDefault="005124D3" w:rsidP="005124D3">
      <w:r>
        <w:t>Following LC-MS/MS analysis of total 25OHD</w:t>
      </w:r>
      <w:r w:rsidRPr="007B6CDB">
        <w:rPr>
          <w:vertAlign w:val="subscript"/>
        </w:rPr>
        <w:t>2</w:t>
      </w:r>
      <w:r>
        <w:t xml:space="preserve"> and </w:t>
      </w:r>
      <w:r w:rsidRPr="000C272D">
        <w:t>25OHD</w:t>
      </w:r>
      <w:r w:rsidRPr="000C272D">
        <w:rPr>
          <w:vertAlign w:val="subscript"/>
        </w:rPr>
        <w:t>3</w:t>
      </w:r>
      <w:r>
        <w:t>, t</w:t>
      </w:r>
      <w:r w:rsidRPr="000C272D">
        <w:t>otal 25OHD</w:t>
      </w:r>
      <w:r w:rsidRPr="000C272D">
        <w:rPr>
          <w:vertAlign w:val="subscript"/>
        </w:rPr>
        <w:t>2</w:t>
      </w:r>
      <w:r>
        <w:t xml:space="preserve"> could only be</w:t>
      </w:r>
      <w:r w:rsidRPr="000C272D">
        <w:t xml:space="preserve"> quantified in one sa</w:t>
      </w:r>
      <w:r>
        <w:t>mple at a concentration of 11.5</w:t>
      </w:r>
      <w:r w:rsidRPr="000C272D">
        <w:t>nmol/L and was unmeasurable (&lt;10nmol/L) in the</w:t>
      </w:r>
      <w:r>
        <w:t xml:space="preserve"> remainder of the samples</w:t>
      </w:r>
      <w:r w:rsidRPr="000C272D">
        <w:t>. Therefore, total 25OHD</w:t>
      </w:r>
      <w:r w:rsidRPr="000C272D">
        <w:rPr>
          <w:vertAlign w:val="subscript"/>
        </w:rPr>
        <w:t>3</w:t>
      </w:r>
      <w:r w:rsidRPr="000C272D">
        <w:t xml:space="preserve"> alone was used for statistical analysis.</w:t>
      </w:r>
    </w:p>
    <w:p w14:paraId="5116C884" w14:textId="40FF13C0" w:rsidR="005124D3" w:rsidRDefault="005124D3" w:rsidP="005124D3">
      <w:r>
        <w:t xml:space="preserve">Figure </w:t>
      </w:r>
      <w:r w:rsidR="00990D03">
        <w:t>4.1</w:t>
      </w:r>
      <w:r>
        <w:t xml:space="preserve"> shows the individual change in total 25OHD</w:t>
      </w:r>
      <w:r>
        <w:rPr>
          <w:vertAlign w:val="subscript"/>
        </w:rPr>
        <w:t>3</w:t>
      </w:r>
      <w:r>
        <w:t xml:space="preserve"> by </w:t>
      </w:r>
      <w:r w:rsidR="009F33B3">
        <w:t>time point</w:t>
      </w:r>
      <w:r>
        <w:t xml:space="preserve">, while figure </w:t>
      </w:r>
      <w:r w:rsidR="00990D03">
        <w:t xml:space="preserve">4.2 </w:t>
      </w:r>
      <w:r>
        <w:t xml:space="preserve">shows the mean and 95% confidence intervals by </w:t>
      </w:r>
      <w:r w:rsidR="009F33B3">
        <w:t>time point</w:t>
      </w:r>
      <w:r>
        <w:t>. One-way repeated measures ANOVA revealed that t</w:t>
      </w:r>
      <w:r w:rsidRPr="000C272D">
        <w:t>otal 25OHD</w:t>
      </w:r>
      <w:r w:rsidRPr="000C272D">
        <w:rPr>
          <w:vertAlign w:val="subscript"/>
        </w:rPr>
        <w:t>3</w:t>
      </w:r>
      <w:r w:rsidRPr="000C272D">
        <w:t xml:space="preserve"> differed significantly between time points (p = 0.001). Tukey post hoc testing revealed that total 25OHD</w:t>
      </w:r>
      <w:r w:rsidRPr="000C272D">
        <w:rPr>
          <w:vertAlign w:val="subscript"/>
        </w:rPr>
        <w:t>3</w:t>
      </w:r>
      <w:r w:rsidRPr="000C272D">
        <w:t xml:space="preserve"> decreased by an average of 11.2 nmol/L</w:t>
      </w:r>
      <w:r>
        <w:t xml:space="preserve"> (27%)</w:t>
      </w:r>
      <w:r w:rsidRPr="000C272D">
        <w:t xml:space="preserve"> between day 0 and day 1 (p = &lt; 0.001); and decreased by 9.6 nmol/L</w:t>
      </w:r>
      <w:r>
        <w:t xml:space="preserve"> (23%)</w:t>
      </w:r>
      <w:r w:rsidRPr="000C272D">
        <w:t xml:space="preserve"> between day 0 and day 2 (p = 0.001). There was no significant difference in total 25OHD</w:t>
      </w:r>
      <w:r w:rsidRPr="000C272D">
        <w:rPr>
          <w:vertAlign w:val="subscript"/>
        </w:rPr>
        <w:t>3</w:t>
      </w:r>
      <w:r w:rsidRPr="000C272D">
        <w:t xml:space="preserve"> concentration between</w:t>
      </w:r>
      <w:r w:rsidRPr="000C272D">
        <w:rPr>
          <w:vertAlign w:val="subscript"/>
        </w:rPr>
        <w:t xml:space="preserve"> </w:t>
      </w:r>
      <w:r w:rsidRPr="000C272D">
        <w:t xml:space="preserve">day 0 </w:t>
      </w:r>
      <w:r>
        <w:t>and the follow-up visit.</w:t>
      </w:r>
    </w:p>
    <w:p w14:paraId="721743A5" w14:textId="77777777" w:rsidR="005124D3" w:rsidRDefault="005124D3" w:rsidP="005124D3">
      <w:r>
        <w:t>Overall, 3 participants had a 25OHD</w:t>
      </w:r>
      <w:r w:rsidRPr="000C272D">
        <w:rPr>
          <w:vertAlign w:val="subscript"/>
        </w:rPr>
        <w:t>3</w:t>
      </w:r>
      <w:r>
        <w:t xml:space="preserve"> level </w:t>
      </w:r>
      <w:r w:rsidR="00F51831">
        <w:t xml:space="preserve">less than </w:t>
      </w:r>
      <w:r>
        <w:t>25nmol/L prior to surgery. After surgery, 10 participants had a 25OHD</w:t>
      </w:r>
      <w:r w:rsidRPr="000C272D">
        <w:rPr>
          <w:vertAlign w:val="subscript"/>
        </w:rPr>
        <w:t>3</w:t>
      </w:r>
      <w:r>
        <w:t xml:space="preserve"> level </w:t>
      </w:r>
      <w:r w:rsidR="00F51831">
        <w:t xml:space="preserve">less than </w:t>
      </w:r>
      <w:r>
        <w:t xml:space="preserve">25nmol/L. </w:t>
      </w:r>
    </w:p>
    <w:p w14:paraId="018B0D07" w14:textId="14A57522" w:rsidR="005124D3" w:rsidRDefault="005124D3" w:rsidP="005124D3">
      <w:r>
        <w:t>Two participants had an unmeasurable level of 25OHD</w:t>
      </w:r>
      <w:r>
        <w:rPr>
          <w:vertAlign w:val="subscript"/>
        </w:rPr>
        <w:t xml:space="preserve">3 </w:t>
      </w:r>
      <w:r>
        <w:t xml:space="preserve">(&lt;15nmol/L) on the morning of surgery. All unmeasurable values are shown on figure </w:t>
      </w:r>
      <w:r w:rsidR="00990D03">
        <w:t>4.</w:t>
      </w:r>
      <w:r>
        <w:t xml:space="preserve">1 and included in the statistical analysis at the assay lower limit of quantitation: 15nmol/L. Results from these two participants remained unmeasurable after surgery but recovered by the follow up visit. </w:t>
      </w:r>
    </w:p>
    <w:p w14:paraId="4E7F713A" w14:textId="77777777" w:rsidR="005124D3" w:rsidRPr="005929A7" w:rsidRDefault="005124D3" w:rsidP="000E6227">
      <w:r>
        <w:t>Two participants had a substantial increase in 25OHD</w:t>
      </w:r>
      <w:r>
        <w:rPr>
          <w:vertAlign w:val="subscript"/>
        </w:rPr>
        <w:t>3</w:t>
      </w:r>
      <w:r>
        <w:t xml:space="preserve"> by the follow up visit. This is likely due to these samples being taken at the end of the study and therefore show increased production of vitamin D due to the season.</w:t>
      </w:r>
    </w:p>
    <w:p w14:paraId="0A2793F1" w14:textId="77777777" w:rsidR="007B6CDB" w:rsidRPr="00A67DE8" w:rsidRDefault="007B6CDB" w:rsidP="00A67DE8"/>
    <w:p w14:paraId="2B6349A3" w14:textId="77777777" w:rsidR="00385195" w:rsidRPr="000C272D" w:rsidRDefault="00C15BC4" w:rsidP="00C20B54">
      <w:pPr>
        <w:keepNext/>
        <w:spacing w:after="0" w:line="240" w:lineRule="auto"/>
        <w:jc w:val="center"/>
      </w:pPr>
      <w:r w:rsidRPr="000C272D">
        <w:rPr>
          <w:noProof/>
          <w:lang w:val="en-GB"/>
        </w:rPr>
        <w:lastRenderedPageBreak/>
        <w:drawing>
          <wp:inline distT="0" distB="0" distL="0" distR="0" wp14:anchorId="2F4112B3" wp14:editId="6E77349E">
            <wp:extent cx="5821923" cy="3600000"/>
            <wp:effectExtent l="0" t="0" r="762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821923" cy="3600000"/>
                    </a:xfrm>
                    <a:prstGeom prst="rect">
                      <a:avLst/>
                    </a:prstGeom>
                  </pic:spPr>
                </pic:pic>
              </a:graphicData>
            </a:graphic>
          </wp:inline>
        </w:drawing>
      </w:r>
    </w:p>
    <w:p w14:paraId="1B0CB7D3" w14:textId="67C93DA8" w:rsidR="00765BAE" w:rsidRPr="00765BAE" w:rsidRDefault="00385195" w:rsidP="005124D3">
      <w:pPr>
        <w:pStyle w:val="Caption"/>
        <w:jc w:val="center"/>
      </w:pPr>
      <w:bookmarkStart w:id="181" w:name="_Toc520790860"/>
      <w:r w:rsidRPr="000C272D">
        <w:t xml:space="preserve">Figure </w:t>
      </w:r>
      <w:r w:rsidR="00874AF6">
        <w:fldChar w:fldCharType="begin"/>
      </w:r>
      <w:r w:rsidR="00874AF6">
        <w:instrText xml:space="preserve"> STYLEREF 1 \s </w:instrText>
      </w:r>
      <w:r w:rsidR="00874AF6">
        <w:fldChar w:fldCharType="separate"/>
      </w:r>
      <w:r w:rsidR="00100B6E">
        <w:rPr>
          <w:noProof/>
        </w:rPr>
        <w:t>4</w:t>
      </w:r>
      <w:r w:rsidR="00874AF6">
        <w:fldChar w:fldCharType="end"/>
      </w:r>
      <w:r w:rsidR="00874AF6">
        <w:t>.</w:t>
      </w:r>
      <w:r w:rsidR="00874AF6">
        <w:fldChar w:fldCharType="begin"/>
      </w:r>
      <w:r w:rsidR="00874AF6">
        <w:instrText xml:space="preserve"> SEQ Figure \* ARABIC \s 1 </w:instrText>
      </w:r>
      <w:r w:rsidR="00874AF6">
        <w:fldChar w:fldCharType="separate"/>
      </w:r>
      <w:r w:rsidR="00100B6E">
        <w:rPr>
          <w:noProof/>
        </w:rPr>
        <w:t>1</w:t>
      </w:r>
      <w:r w:rsidR="00874AF6">
        <w:fldChar w:fldCharType="end"/>
      </w:r>
      <w:r w:rsidR="00BA799C">
        <w:t>: C</w:t>
      </w:r>
      <w:r w:rsidRPr="000C272D">
        <w:t>hange in total 25OHD</w:t>
      </w:r>
      <w:r w:rsidRPr="000C272D">
        <w:rPr>
          <w:vertAlign w:val="subscript"/>
        </w:rPr>
        <w:t>3</w:t>
      </w:r>
      <w:r w:rsidRPr="000C272D">
        <w:t xml:space="preserve"> </w:t>
      </w:r>
      <w:r w:rsidR="007B6CDB">
        <w:t>measured by LC-MS/MS</w:t>
      </w:r>
      <w:r w:rsidRPr="000C272D">
        <w:t>. The points show the individual values of each participant and the line connecting them shows the relationship between the points of that participant.</w:t>
      </w:r>
      <w:bookmarkEnd w:id="181"/>
    </w:p>
    <w:p w14:paraId="3E3E2375" w14:textId="77777777" w:rsidR="00990D03" w:rsidRDefault="00A00AE7" w:rsidP="00990D03">
      <w:pPr>
        <w:keepNext/>
        <w:spacing w:before="600" w:after="120" w:line="240" w:lineRule="auto"/>
        <w:jc w:val="center"/>
      </w:pPr>
      <w:r w:rsidRPr="007D4C9D">
        <w:rPr>
          <w:noProof/>
          <w:lang w:val="en-GB"/>
        </w:rPr>
        <mc:AlternateContent>
          <mc:Choice Requires="wps">
            <w:drawing>
              <wp:anchor distT="45720" distB="45720" distL="114300" distR="114300" simplePos="0" relativeHeight="251675648" behindDoc="0" locked="0" layoutInCell="1" allowOverlap="1" wp14:anchorId="6E2A7833" wp14:editId="6E521E75">
                <wp:simplePos x="0" y="0"/>
                <wp:positionH relativeFrom="column">
                  <wp:posOffset>4599305</wp:posOffset>
                </wp:positionH>
                <wp:positionV relativeFrom="paragraph">
                  <wp:posOffset>1141095</wp:posOffset>
                </wp:positionV>
                <wp:extent cx="1217295" cy="457200"/>
                <wp:effectExtent l="0" t="0" r="0" b="0"/>
                <wp:wrapNone/>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7295" cy="457200"/>
                        </a:xfrm>
                        <a:prstGeom prst="rect">
                          <a:avLst/>
                        </a:prstGeom>
                        <a:noFill/>
                        <a:ln w="9525">
                          <a:noFill/>
                          <a:miter lim="800000"/>
                          <a:headEnd/>
                          <a:tailEnd/>
                        </a:ln>
                      </wps:spPr>
                      <wps:txbx>
                        <w:txbxContent>
                          <w:p w14:paraId="596B8194" w14:textId="77777777" w:rsidR="002B1C3D" w:rsidRDefault="002B1C3D" w:rsidP="00F828D7">
                            <w:pPr>
                              <w:spacing w:line="240" w:lineRule="auto"/>
                              <w:jc w:val="center"/>
                            </w:pPr>
                            <w:r>
                              <w:t>No significant differen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2A7833" id="_x0000_s1032" type="#_x0000_t202" style="position:absolute;left:0;text-align:left;margin-left:362.15pt;margin-top:89.85pt;width:95.85pt;height:36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" filled="f" stroked="f">
                <v:textbox>
                  <w:txbxContent>
                    <w:p w14:paraId="596B8194" w14:textId="77777777" w:rsidR="002B1C3D" w:rsidRDefault="002B1C3D" w:rsidP="00F828D7">
                      <w:pPr>
                        <w:spacing w:line="240" w:lineRule="auto"/>
                        <w:jc w:val="center"/>
                      </w:pPr>
                      <w:r>
                        <w:t>No significant difference</w:t>
                      </w:r>
                    </w:p>
                  </w:txbxContent>
                </v:textbox>
              </v:shape>
            </w:pict>
          </mc:Fallback>
        </mc:AlternateContent>
      </w:r>
      <w:r w:rsidR="00F4568B" w:rsidRPr="007D4C9D">
        <w:rPr>
          <w:noProof/>
          <w:lang w:val="en-GB"/>
        </w:rPr>
        <mc:AlternateContent>
          <mc:Choice Requires="wps">
            <w:drawing>
              <wp:anchor distT="45720" distB="45720" distL="114300" distR="114300" simplePos="0" relativeHeight="251673600" behindDoc="0" locked="0" layoutInCell="1" allowOverlap="1" wp14:anchorId="5F6757ED" wp14:editId="1AA50ED1">
                <wp:simplePos x="0" y="0"/>
                <wp:positionH relativeFrom="column">
                  <wp:posOffset>3519805</wp:posOffset>
                </wp:positionH>
                <wp:positionV relativeFrom="paragraph">
                  <wp:posOffset>1304290</wp:posOffset>
                </wp:positionV>
                <wp:extent cx="914400" cy="318770"/>
                <wp:effectExtent l="0" t="0" r="0" b="5080"/>
                <wp:wrapNone/>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18770"/>
                        </a:xfrm>
                        <a:prstGeom prst="rect">
                          <a:avLst/>
                        </a:prstGeom>
                        <a:noFill/>
                        <a:ln w="9525">
                          <a:noFill/>
                          <a:miter lim="800000"/>
                          <a:headEnd/>
                          <a:tailEnd/>
                        </a:ln>
                      </wps:spPr>
                      <wps:txbx>
                        <w:txbxContent>
                          <w:p w14:paraId="011BEB7A" w14:textId="77777777" w:rsidR="002B1C3D" w:rsidRDefault="002B1C3D" w:rsidP="00F828D7">
                            <w:r>
                              <w:t>p = 0.0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6757ED" id="_x0000_s1033" type="#_x0000_t202" style="position:absolute;left:0;text-align:left;margin-left:277.15pt;margin-top:102.7pt;width:1in;height:25.1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" filled="f" stroked="f">
                <v:textbox>
                  <w:txbxContent>
                    <w:p w14:paraId="011BEB7A" w14:textId="77777777" w:rsidR="002B1C3D" w:rsidRDefault="002B1C3D" w:rsidP="00F828D7">
                      <w:r>
                        <w:t>p = 0.001</w:t>
                      </w:r>
                    </w:p>
                  </w:txbxContent>
                </v:textbox>
              </v:shape>
            </w:pict>
          </mc:Fallback>
        </mc:AlternateContent>
      </w:r>
      <w:r w:rsidR="00F4568B">
        <w:rPr>
          <w:noProof/>
          <w:lang w:val="en-GB"/>
        </w:rPr>
        <w:drawing>
          <wp:anchor distT="0" distB="0" distL="114300" distR="114300" simplePos="0" relativeHeight="251671552" behindDoc="0" locked="0" layoutInCell="1" allowOverlap="1" wp14:anchorId="49363B19" wp14:editId="4085F963">
            <wp:simplePos x="0" y="0"/>
            <wp:positionH relativeFrom="column">
              <wp:posOffset>1452880</wp:posOffset>
            </wp:positionH>
            <wp:positionV relativeFrom="paragraph">
              <wp:posOffset>1396513</wp:posOffset>
            </wp:positionV>
            <wp:extent cx="1274445" cy="106326"/>
            <wp:effectExtent l="0" t="0" r="1905" b="825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6">
                      <a:extLst>
                        <a:ext uri="{28A0092B-C50C-407E-A947-70E740481C1C}">
                          <a14:useLocalDpi xmlns:a14="http://schemas.microsoft.com/office/drawing/2010/main" val="0"/>
                        </a:ext>
                      </a:extLst>
                    </a:blip>
                    <a:srcRect b="75768"/>
                    <a:stretch/>
                  </pic:blipFill>
                  <pic:spPr bwMode="auto">
                    <a:xfrm>
                      <a:off x="0" y="0"/>
                      <a:ext cx="1274445" cy="10632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4568B">
        <w:rPr>
          <w:noProof/>
          <w:lang w:val="en-GB"/>
        </w:rPr>
        <w:drawing>
          <wp:anchor distT="0" distB="0" distL="114300" distR="114300" simplePos="0" relativeHeight="251668480" behindDoc="0" locked="0" layoutInCell="1" allowOverlap="1" wp14:anchorId="6EBD137E" wp14:editId="66A1C261">
            <wp:simplePos x="0" y="0"/>
            <wp:positionH relativeFrom="column">
              <wp:posOffset>1453249</wp:posOffset>
            </wp:positionH>
            <wp:positionV relativeFrom="paragraph">
              <wp:posOffset>1237320</wp:posOffset>
            </wp:positionV>
            <wp:extent cx="2509971" cy="106325"/>
            <wp:effectExtent l="0" t="0" r="0" b="8255"/>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a:extLst>
                        <a:ext uri="{28A0092B-C50C-407E-A947-70E740481C1C}">
                          <a14:useLocalDpi xmlns:a14="http://schemas.microsoft.com/office/drawing/2010/main" val="0"/>
                        </a:ext>
                      </a:extLst>
                    </a:blip>
                    <a:srcRect t="1" b="75580"/>
                    <a:stretch/>
                  </pic:blipFill>
                  <pic:spPr bwMode="auto">
                    <a:xfrm>
                      <a:off x="0" y="0"/>
                      <a:ext cx="2517775" cy="10665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4568B" w:rsidRPr="007D4C9D">
        <w:rPr>
          <w:noProof/>
          <w:lang w:val="en-GB"/>
        </w:rPr>
        <mc:AlternateContent>
          <mc:Choice Requires="wps">
            <w:drawing>
              <wp:anchor distT="45720" distB="45720" distL="114300" distR="114300" simplePos="0" relativeHeight="251659264" behindDoc="0" locked="0" layoutInCell="1" allowOverlap="1" wp14:anchorId="66AAFBF2" wp14:editId="489064A8">
                <wp:simplePos x="0" y="0"/>
                <wp:positionH relativeFrom="column">
                  <wp:posOffset>2228850</wp:posOffset>
                </wp:positionH>
                <wp:positionV relativeFrom="paragraph">
                  <wp:posOffset>1481735</wp:posOffset>
                </wp:positionV>
                <wp:extent cx="925032" cy="318770"/>
                <wp:effectExtent l="0" t="0" r="0" b="508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5032" cy="318770"/>
                        </a:xfrm>
                        <a:prstGeom prst="rect">
                          <a:avLst/>
                        </a:prstGeom>
                        <a:noFill/>
                        <a:ln w="9525">
                          <a:noFill/>
                          <a:miter lim="800000"/>
                          <a:headEnd/>
                          <a:tailEnd/>
                        </a:ln>
                      </wps:spPr>
                      <wps:txbx>
                        <w:txbxContent>
                          <w:p w14:paraId="6140FCF3" w14:textId="77777777" w:rsidR="002B1C3D" w:rsidRDefault="002B1C3D">
                            <w:r>
                              <w:t>p = &lt;0.0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AAFBF2" id="_x0000_s1034" type="#_x0000_t202" style="position:absolute;left:0;text-align:left;margin-left:175.5pt;margin-top:116.65pt;width:72.85pt;height:25.1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" filled="f" stroked="f">
                <v:textbox>
                  <w:txbxContent>
                    <w:p w14:paraId="6140FCF3" w14:textId="77777777" w:rsidR="002B1C3D" w:rsidRDefault="002B1C3D">
                      <w:r>
                        <w:t>p = &lt;0.001</w:t>
                      </w:r>
                    </w:p>
                  </w:txbxContent>
                </v:textbox>
              </v:shape>
            </w:pict>
          </mc:Fallback>
        </mc:AlternateContent>
      </w:r>
      <w:r w:rsidR="00F4568B">
        <w:rPr>
          <w:noProof/>
          <w:lang w:val="en-GB"/>
        </w:rPr>
        <w:drawing>
          <wp:anchor distT="0" distB="0" distL="114300" distR="114300" simplePos="0" relativeHeight="251667456" behindDoc="0" locked="0" layoutInCell="1" allowOverlap="1" wp14:anchorId="66725087" wp14:editId="4A884088">
            <wp:simplePos x="0" y="0"/>
            <wp:positionH relativeFrom="column">
              <wp:posOffset>1452880</wp:posOffset>
            </wp:positionH>
            <wp:positionV relativeFrom="paragraph">
              <wp:posOffset>1077595</wp:posOffset>
            </wp:positionV>
            <wp:extent cx="3773805" cy="106045"/>
            <wp:effectExtent l="0" t="0" r="0" b="8255"/>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a:extLst>
                        <a:ext uri="{28A0092B-C50C-407E-A947-70E740481C1C}">
                          <a14:useLocalDpi xmlns:a14="http://schemas.microsoft.com/office/drawing/2010/main" val="0"/>
                        </a:ext>
                      </a:extLst>
                    </a:blip>
                    <a:srcRect b="75736"/>
                    <a:stretch/>
                  </pic:blipFill>
                  <pic:spPr bwMode="auto">
                    <a:xfrm>
                      <a:off x="0" y="0"/>
                      <a:ext cx="3773805" cy="10604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F828D7" w:rsidRPr="007D4C9D">
        <w:rPr>
          <w:noProof/>
          <w:lang w:val="en-GB"/>
        </w:rPr>
        <mc:AlternateContent>
          <mc:Choice Requires="wps">
            <w:drawing>
              <wp:anchor distT="45720" distB="45720" distL="114300" distR="114300" simplePos="0" relativeHeight="251679744" behindDoc="0" locked="0" layoutInCell="1" allowOverlap="1" wp14:anchorId="6820740D" wp14:editId="4010FDF9">
                <wp:simplePos x="0" y="0"/>
                <wp:positionH relativeFrom="margin">
                  <wp:posOffset>935665</wp:posOffset>
                </wp:positionH>
                <wp:positionV relativeFrom="paragraph">
                  <wp:posOffset>471657</wp:posOffset>
                </wp:positionV>
                <wp:extent cx="3668232" cy="318770"/>
                <wp:effectExtent l="0" t="0" r="0" b="5080"/>
                <wp:wrapNone/>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8232" cy="318770"/>
                        </a:xfrm>
                        <a:prstGeom prst="rect">
                          <a:avLst/>
                        </a:prstGeom>
                        <a:noFill/>
                        <a:ln w="9525">
                          <a:noFill/>
                          <a:miter lim="800000"/>
                          <a:headEnd/>
                          <a:tailEnd/>
                        </a:ln>
                      </wps:spPr>
                      <wps:txbx>
                        <w:txbxContent>
                          <w:p w14:paraId="29F0C4B4" w14:textId="77777777" w:rsidR="002B1C3D" w:rsidRDefault="002B1C3D" w:rsidP="00F828D7">
                            <w:r>
                              <w:t>One-way repeated measures ANOVA: p = 0.0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20740D" id="_x0000_s1035" type="#_x0000_t202" style="position:absolute;left:0;text-align:left;margin-left:73.65pt;margin-top:37.15pt;width:288.85pt;height:25.1pt;z-index:2516797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" filled="f" stroked="f">
                <v:textbox>
                  <w:txbxContent>
                    <w:p w14:paraId="29F0C4B4" w14:textId="77777777" w:rsidR="002B1C3D" w:rsidRDefault="002B1C3D" w:rsidP="00F828D7">
                      <w:r>
                        <w:t>One-way repeated measures ANOVA: p = 0.001</w:t>
                      </w:r>
                    </w:p>
                  </w:txbxContent>
                </v:textbox>
                <w10:wrap anchorx="margin"/>
              </v:shape>
            </w:pict>
          </mc:Fallback>
        </mc:AlternateContent>
      </w:r>
      <w:r w:rsidR="00C15BC4" w:rsidRPr="000C272D">
        <w:rPr>
          <w:noProof/>
          <w:lang w:val="en-GB"/>
        </w:rPr>
        <w:drawing>
          <wp:inline distT="0" distB="0" distL="0" distR="0" wp14:anchorId="66EC1ED5" wp14:editId="0B67C85E">
            <wp:extent cx="5821904" cy="3600000"/>
            <wp:effectExtent l="0" t="0" r="762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821904" cy="3600000"/>
                    </a:xfrm>
                    <a:prstGeom prst="rect">
                      <a:avLst/>
                    </a:prstGeom>
                  </pic:spPr>
                </pic:pic>
              </a:graphicData>
            </a:graphic>
          </wp:inline>
        </w:drawing>
      </w:r>
    </w:p>
    <w:p w14:paraId="3BB56B63" w14:textId="31A3B65B" w:rsidR="00BA799C" w:rsidRDefault="00990D03" w:rsidP="005124D3">
      <w:pPr>
        <w:pStyle w:val="Caption"/>
        <w:jc w:val="center"/>
      </w:pPr>
      <w:bookmarkStart w:id="182" w:name="_Toc520790861"/>
      <w:r>
        <w:t xml:space="preserve">Figure </w:t>
      </w:r>
      <w:r w:rsidR="00874AF6">
        <w:fldChar w:fldCharType="begin"/>
      </w:r>
      <w:r w:rsidR="00874AF6">
        <w:instrText xml:space="preserve"> STYLEREF 1 \s </w:instrText>
      </w:r>
      <w:r w:rsidR="00874AF6">
        <w:fldChar w:fldCharType="separate"/>
      </w:r>
      <w:r w:rsidR="00100B6E">
        <w:rPr>
          <w:noProof/>
        </w:rPr>
        <w:t>4</w:t>
      </w:r>
      <w:r w:rsidR="00874AF6">
        <w:fldChar w:fldCharType="end"/>
      </w:r>
      <w:r w:rsidR="00874AF6">
        <w:t>.</w:t>
      </w:r>
      <w:r w:rsidR="00874AF6">
        <w:fldChar w:fldCharType="begin"/>
      </w:r>
      <w:r w:rsidR="00874AF6">
        <w:instrText xml:space="preserve"> SEQ Figure \* ARABIC \s 1 </w:instrText>
      </w:r>
      <w:r w:rsidR="00874AF6">
        <w:fldChar w:fldCharType="separate"/>
      </w:r>
      <w:r w:rsidR="00100B6E">
        <w:rPr>
          <w:noProof/>
        </w:rPr>
        <w:t>2</w:t>
      </w:r>
      <w:r w:rsidR="00874AF6">
        <w:fldChar w:fldCharType="end"/>
      </w:r>
      <w:r w:rsidR="00BA799C">
        <w:t xml:space="preserve">: </w:t>
      </w:r>
      <w:r w:rsidR="00533936">
        <w:t>M</w:t>
      </w:r>
      <w:r w:rsidR="00385195" w:rsidRPr="000C272D">
        <w:t>ean total 25OHD</w:t>
      </w:r>
      <w:r w:rsidR="00385195" w:rsidRPr="000C272D">
        <w:rPr>
          <w:vertAlign w:val="subscript"/>
        </w:rPr>
        <w:t>3</w:t>
      </w:r>
      <w:r w:rsidR="00385195" w:rsidRPr="000C272D">
        <w:t xml:space="preserve"> (points) and 95% confidence intervals (error bars) by </w:t>
      </w:r>
      <w:r w:rsidR="009F33B3">
        <w:t>time point</w:t>
      </w:r>
      <w:r w:rsidR="007B6CDB">
        <w:t>, measured by LC-MS/MS</w:t>
      </w:r>
      <w:r w:rsidR="00385195" w:rsidRPr="000C272D">
        <w:t>.</w:t>
      </w:r>
      <w:bookmarkStart w:id="183" w:name="_Hlk508724220"/>
      <w:bookmarkEnd w:id="182"/>
    </w:p>
    <w:p w14:paraId="39E59121" w14:textId="77777777" w:rsidR="005124D3" w:rsidRDefault="005124D3" w:rsidP="005124D3"/>
    <w:p w14:paraId="36FD6280" w14:textId="77777777" w:rsidR="005124D3" w:rsidRPr="00DE2EE4" w:rsidRDefault="005124D3" w:rsidP="005124D3">
      <w:pPr>
        <w:pStyle w:val="Heading3"/>
        <w:spacing w:before="120" w:after="360"/>
        <w:rPr>
          <w:rFonts w:cs="Arial"/>
        </w:rPr>
      </w:pPr>
      <w:bookmarkStart w:id="184" w:name="_Toc520790367"/>
      <w:r>
        <w:rPr>
          <w:rFonts w:cs="Arial"/>
        </w:rPr>
        <w:lastRenderedPageBreak/>
        <w:t>T</w:t>
      </w:r>
      <w:r w:rsidRPr="000C272D">
        <w:rPr>
          <w:rFonts w:cs="Arial"/>
        </w:rPr>
        <w:t>otal 25OHD</w:t>
      </w:r>
      <w:r>
        <w:rPr>
          <w:rFonts w:cs="Arial"/>
        </w:rPr>
        <w:t xml:space="preserve"> by Immunoassay</w:t>
      </w:r>
      <w:bookmarkEnd w:id="184"/>
    </w:p>
    <w:p w14:paraId="31B8953A" w14:textId="1E8586FE" w:rsidR="005124D3" w:rsidRDefault="005124D3" w:rsidP="005124D3">
      <w:r>
        <w:t xml:space="preserve">Figure </w:t>
      </w:r>
      <w:r w:rsidR="00990D03">
        <w:t>4.3</w:t>
      </w:r>
      <w:r>
        <w:t xml:space="preserve"> shows the individual change in total 25OHD by </w:t>
      </w:r>
      <w:r w:rsidR="009F33B3">
        <w:t>time point</w:t>
      </w:r>
      <w:r>
        <w:t xml:space="preserve">, while figure </w:t>
      </w:r>
      <w:r w:rsidR="00990D03">
        <w:t>4.4</w:t>
      </w:r>
      <w:r>
        <w:t xml:space="preserve"> shows the mean and 95% confidence intervals by </w:t>
      </w:r>
      <w:r w:rsidR="009F33B3">
        <w:t>time point</w:t>
      </w:r>
      <w:r>
        <w:t>. One-way repeated measures ANOVA revealed that t</w:t>
      </w:r>
      <w:r w:rsidRPr="000C272D">
        <w:t>otal 25OHD</w:t>
      </w:r>
      <w:r>
        <w:t xml:space="preserve"> did not change significantly between </w:t>
      </w:r>
      <w:r w:rsidR="009F33B3">
        <w:t>time point</w:t>
      </w:r>
      <w:r>
        <w:t xml:space="preserve">s </w:t>
      </w:r>
      <w:r w:rsidRPr="000C272D">
        <w:t>(p = 0.052).</w:t>
      </w:r>
      <w:r>
        <w:t xml:space="preserve"> </w:t>
      </w:r>
    </w:p>
    <w:p w14:paraId="1141ABEA" w14:textId="6C1A513F" w:rsidR="005124D3" w:rsidRDefault="004F5613" w:rsidP="005124D3">
      <w:r>
        <w:t xml:space="preserve">One sample that </w:t>
      </w:r>
      <w:r w:rsidR="0098037D">
        <w:t>had an</w:t>
      </w:r>
      <w:r>
        <w:t xml:space="preserve"> unmeasurable </w:t>
      </w:r>
      <w:r w:rsidR="0098037D">
        <w:t>level of 25OHD</w:t>
      </w:r>
      <w:r w:rsidR="0098037D">
        <w:rPr>
          <w:vertAlign w:val="subscript"/>
        </w:rPr>
        <w:t>3</w:t>
      </w:r>
      <w:r w:rsidR="0098037D">
        <w:t xml:space="preserve"> </w:t>
      </w:r>
      <w:r>
        <w:t xml:space="preserve">by LC-MS/MS </w:t>
      </w:r>
      <w:r w:rsidR="002518F5">
        <w:t xml:space="preserve">and </w:t>
      </w:r>
      <w:r>
        <w:t xml:space="preserve">had a total 25OHD level of 24.5nmol/L by immunoassay. The remaining </w:t>
      </w:r>
      <w:r w:rsidR="005124D3">
        <w:t>4 of the 5 samples that were unmeasurable (&lt;15nmol/L) by LC-MS/MS were also unmeasurable (&lt;17.5nmol/L) by i</w:t>
      </w:r>
      <w:r w:rsidR="005E702E">
        <w:t>mmunoassay and</w:t>
      </w:r>
      <w:r w:rsidR="005124D3">
        <w:t xml:space="preserve"> are displayed on figure </w:t>
      </w:r>
      <w:r w:rsidR="00990D03">
        <w:t>4.3</w:t>
      </w:r>
      <w:r w:rsidR="005124D3">
        <w:t xml:space="preserve"> at the lower limit of quantitation of the method: 17.5nmol/L.</w:t>
      </w:r>
      <w:r>
        <w:t xml:space="preserve"> </w:t>
      </w:r>
    </w:p>
    <w:p w14:paraId="1F6CDB52" w14:textId="77777777" w:rsidR="005124D3" w:rsidRDefault="005124D3" w:rsidP="005124D3"/>
    <w:p w14:paraId="2E268BD1" w14:textId="77777777" w:rsidR="005124D3" w:rsidRDefault="005124D3" w:rsidP="005124D3"/>
    <w:p w14:paraId="17CE9F27" w14:textId="77777777" w:rsidR="005124D3" w:rsidRPr="00632219" w:rsidRDefault="005124D3" w:rsidP="005124D3"/>
    <w:p w14:paraId="6CBC66EB" w14:textId="77777777" w:rsidR="005124D3" w:rsidRPr="005124D3" w:rsidRDefault="005124D3" w:rsidP="005124D3"/>
    <w:bookmarkEnd w:id="183"/>
    <w:p w14:paraId="7AA5AA7E" w14:textId="77777777" w:rsidR="00990D03" w:rsidRDefault="0007071F" w:rsidP="00990D03">
      <w:pPr>
        <w:pStyle w:val="Caption"/>
        <w:keepNext/>
        <w:jc w:val="center"/>
      </w:pPr>
      <w:r w:rsidRPr="000C272D">
        <w:rPr>
          <w:noProof/>
          <w:lang w:val="en-GB"/>
        </w:rPr>
        <w:lastRenderedPageBreak/>
        <w:drawing>
          <wp:inline distT="0" distB="0" distL="0" distR="0" wp14:anchorId="277E82B6" wp14:editId="3B693B50">
            <wp:extent cx="5821922" cy="3600000"/>
            <wp:effectExtent l="0" t="0" r="762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821922" cy="3600000"/>
                    </a:xfrm>
                    <a:prstGeom prst="rect">
                      <a:avLst/>
                    </a:prstGeom>
                  </pic:spPr>
                </pic:pic>
              </a:graphicData>
            </a:graphic>
          </wp:inline>
        </w:drawing>
      </w:r>
    </w:p>
    <w:p w14:paraId="32F72227" w14:textId="693C3DE2" w:rsidR="00765BAE" w:rsidRDefault="00990D03" w:rsidP="00990D03">
      <w:pPr>
        <w:pStyle w:val="Caption"/>
        <w:jc w:val="center"/>
      </w:pPr>
      <w:bookmarkStart w:id="185" w:name="_Toc520790862"/>
      <w:r>
        <w:t xml:space="preserve">Figure </w:t>
      </w:r>
      <w:r w:rsidR="00874AF6">
        <w:fldChar w:fldCharType="begin"/>
      </w:r>
      <w:r w:rsidR="00874AF6">
        <w:instrText xml:space="preserve"> STYLEREF 1 \s </w:instrText>
      </w:r>
      <w:r w:rsidR="00874AF6">
        <w:fldChar w:fldCharType="separate"/>
      </w:r>
      <w:r w:rsidR="00100B6E">
        <w:rPr>
          <w:noProof/>
        </w:rPr>
        <w:t>4</w:t>
      </w:r>
      <w:r w:rsidR="00874AF6">
        <w:fldChar w:fldCharType="end"/>
      </w:r>
      <w:r w:rsidR="00874AF6">
        <w:t>.</w:t>
      </w:r>
      <w:r w:rsidR="00874AF6">
        <w:fldChar w:fldCharType="begin"/>
      </w:r>
      <w:r w:rsidR="00874AF6">
        <w:instrText xml:space="preserve"> SEQ Figure \* ARABIC \s 1 </w:instrText>
      </w:r>
      <w:r w:rsidR="00874AF6">
        <w:fldChar w:fldCharType="separate"/>
      </w:r>
      <w:r w:rsidR="00100B6E">
        <w:rPr>
          <w:noProof/>
        </w:rPr>
        <w:t>3</w:t>
      </w:r>
      <w:r w:rsidR="00874AF6">
        <w:fldChar w:fldCharType="end"/>
      </w:r>
      <w:r w:rsidR="00765BAE" w:rsidRPr="000C272D">
        <w:t>:</w:t>
      </w:r>
      <w:r w:rsidR="005124D3">
        <w:t xml:space="preserve"> C</w:t>
      </w:r>
      <w:r w:rsidR="00765BAE" w:rsidRPr="000C272D">
        <w:t xml:space="preserve">hange in total 25OHD by </w:t>
      </w:r>
      <w:r w:rsidR="009F33B3">
        <w:t>time point</w:t>
      </w:r>
      <w:r w:rsidR="00765BAE" w:rsidRPr="000C272D">
        <w:t>. The points show the individual values of each participant and the line connecting them shows the relationship between the points of that participant.</w:t>
      </w:r>
      <w:bookmarkEnd w:id="185"/>
      <w:r w:rsidR="00765BAE" w:rsidRPr="000C272D">
        <w:t xml:space="preserve"> </w:t>
      </w:r>
    </w:p>
    <w:p w14:paraId="20107773" w14:textId="77777777" w:rsidR="00990D03" w:rsidRDefault="00F21886" w:rsidP="00990D03">
      <w:pPr>
        <w:keepNext/>
        <w:spacing w:before="600" w:after="0" w:line="240" w:lineRule="auto"/>
        <w:jc w:val="center"/>
      </w:pPr>
      <w:r w:rsidRPr="007D4C9D">
        <w:rPr>
          <w:noProof/>
          <w:lang w:val="en-GB"/>
        </w:rPr>
        <mc:AlternateContent>
          <mc:Choice Requires="wps">
            <w:drawing>
              <wp:anchor distT="45720" distB="45720" distL="114300" distR="114300" simplePos="0" relativeHeight="251681792" behindDoc="0" locked="0" layoutInCell="1" allowOverlap="1" wp14:anchorId="4F153292" wp14:editId="7B41E1F4">
                <wp:simplePos x="0" y="0"/>
                <wp:positionH relativeFrom="margin">
                  <wp:posOffset>783000</wp:posOffset>
                </wp:positionH>
                <wp:positionV relativeFrom="paragraph">
                  <wp:posOffset>468645</wp:posOffset>
                </wp:positionV>
                <wp:extent cx="5135525" cy="318770"/>
                <wp:effectExtent l="0" t="0" r="0" b="5080"/>
                <wp:wrapNone/>
                <wp:docPr id="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5525" cy="318770"/>
                        </a:xfrm>
                        <a:prstGeom prst="rect">
                          <a:avLst/>
                        </a:prstGeom>
                        <a:noFill/>
                        <a:ln w="9525">
                          <a:noFill/>
                          <a:miter lim="800000"/>
                          <a:headEnd/>
                          <a:tailEnd/>
                        </a:ln>
                      </wps:spPr>
                      <wps:txbx>
                        <w:txbxContent>
                          <w:p w14:paraId="4A5E4DF8" w14:textId="77777777" w:rsidR="002B1C3D" w:rsidRDefault="002B1C3D" w:rsidP="00F21886">
                            <w:r>
                              <w:t>One-way repeated measures ANOVA: no significant differen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153292" id="_x0000_s1036" type="#_x0000_t202" style="position:absolute;left:0;text-align:left;margin-left:61.65pt;margin-top:36.9pt;width:404.35pt;height:25.1pt;z-index:251681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" filled="f" stroked="f">
                <v:textbox>
                  <w:txbxContent>
                    <w:p w14:paraId="4A5E4DF8" w14:textId="77777777" w:rsidR="002B1C3D" w:rsidRDefault="002B1C3D" w:rsidP="00F21886">
                      <w:r>
                        <w:t>One-way repeated measures ANOVA: no significant difference</w:t>
                      </w:r>
                    </w:p>
                  </w:txbxContent>
                </v:textbox>
                <w10:wrap anchorx="margin"/>
              </v:shape>
            </w:pict>
          </mc:Fallback>
        </mc:AlternateContent>
      </w:r>
      <w:r w:rsidR="0007071F" w:rsidRPr="000C272D">
        <w:rPr>
          <w:noProof/>
          <w:lang w:val="en-GB"/>
        </w:rPr>
        <w:drawing>
          <wp:inline distT="0" distB="0" distL="0" distR="0" wp14:anchorId="29864275" wp14:editId="1EB03CE0">
            <wp:extent cx="5821922" cy="3600000"/>
            <wp:effectExtent l="0" t="0" r="762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821922" cy="3600000"/>
                    </a:xfrm>
                    <a:prstGeom prst="rect">
                      <a:avLst/>
                    </a:prstGeom>
                  </pic:spPr>
                </pic:pic>
              </a:graphicData>
            </a:graphic>
          </wp:inline>
        </w:drawing>
      </w:r>
    </w:p>
    <w:p w14:paraId="08F24DBF" w14:textId="2CA12DF1" w:rsidR="00385195" w:rsidRDefault="00990D03" w:rsidP="00990D03">
      <w:pPr>
        <w:pStyle w:val="Caption"/>
        <w:jc w:val="center"/>
      </w:pPr>
      <w:bookmarkStart w:id="186" w:name="_Toc520790863"/>
      <w:r>
        <w:t xml:space="preserve">Figure </w:t>
      </w:r>
      <w:r w:rsidR="00874AF6">
        <w:fldChar w:fldCharType="begin"/>
      </w:r>
      <w:r w:rsidR="00874AF6">
        <w:instrText xml:space="preserve"> STYLEREF 1 \s </w:instrText>
      </w:r>
      <w:r w:rsidR="00874AF6">
        <w:fldChar w:fldCharType="separate"/>
      </w:r>
      <w:r w:rsidR="00100B6E">
        <w:rPr>
          <w:noProof/>
        </w:rPr>
        <w:t>4</w:t>
      </w:r>
      <w:r w:rsidR="00874AF6">
        <w:fldChar w:fldCharType="end"/>
      </w:r>
      <w:r w:rsidR="00874AF6">
        <w:t>.</w:t>
      </w:r>
      <w:r w:rsidR="00874AF6">
        <w:fldChar w:fldCharType="begin"/>
      </w:r>
      <w:r w:rsidR="00874AF6">
        <w:instrText xml:space="preserve"> SEQ Figure \* ARABIC \s 1 </w:instrText>
      </w:r>
      <w:r w:rsidR="00874AF6">
        <w:fldChar w:fldCharType="separate"/>
      </w:r>
      <w:r w:rsidR="00100B6E">
        <w:rPr>
          <w:noProof/>
        </w:rPr>
        <w:t>4</w:t>
      </w:r>
      <w:r w:rsidR="00874AF6">
        <w:fldChar w:fldCharType="end"/>
      </w:r>
      <w:r w:rsidR="00765BAE" w:rsidRPr="000C272D">
        <w:t>:</w:t>
      </w:r>
      <w:r w:rsidR="00533936">
        <w:t xml:space="preserve"> M</w:t>
      </w:r>
      <w:r w:rsidR="00765BAE" w:rsidRPr="000C272D">
        <w:t xml:space="preserve">ean total 25OHD (points) and 95% confidence intervals (error bars) by </w:t>
      </w:r>
      <w:r w:rsidR="009F33B3">
        <w:t>time point</w:t>
      </w:r>
      <w:r w:rsidR="00765BAE" w:rsidRPr="000C272D">
        <w:t>.</w:t>
      </w:r>
      <w:bookmarkEnd w:id="186"/>
    </w:p>
    <w:p w14:paraId="529D3DDA" w14:textId="77777777" w:rsidR="00632219" w:rsidRDefault="00632219" w:rsidP="0043341F"/>
    <w:p w14:paraId="755AA723" w14:textId="77777777" w:rsidR="005124D3" w:rsidRPr="00DE2EE4" w:rsidRDefault="005124D3" w:rsidP="005124D3">
      <w:pPr>
        <w:pStyle w:val="Heading3"/>
        <w:spacing w:before="120" w:after="360"/>
        <w:rPr>
          <w:rFonts w:cs="Arial"/>
        </w:rPr>
      </w:pPr>
      <w:bookmarkStart w:id="187" w:name="_Toc520790368"/>
      <w:r>
        <w:rPr>
          <w:rFonts w:cs="Arial"/>
        </w:rPr>
        <w:lastRenderedPageBreak/>
        <w:t>CRP</w:t>
      </w:r>
      <w:bookmarkEnd w:id="187"/>
    </w:p>
    <w:p w14:paraId="31CAECD7" w14:textId="766F900E" w:rsidR="005124D3" w:rsidRDefault="005124D3" w:rsidP="005124D3">
      <w:r>
        <w:t xml:space="preserve">Figure </w:t>
      </w:r>
      <w:r w:rsidR="00990D03">
        <w:t>4.5</w:t>
      </w:r>
      <w:r>
        <w:t xml:space="preserve"> shows the individual change in CRP by </w:t>
      </w:r>
      <w:r w:rsidR="009F33B3">
        <w:t>time point</w:t>
      </w:r>
      <w:r>
        <w:t xml:space="preserve">, while figure </w:t>
      </w:r>
      <w:r w:rsidR="00990D03">
        <w:t>4.6</w:t>
      </w:r>
      <w:r>
        <w:t xml:space="preserve"> shows the mean and 95% confidence intervals by </w:t>
      </w:r>
      <w:r w:rsidR="009F33B3">
        <w:t>time point</w:t>
      </w:r>
      <w:r>
        <w:t xml:space="preserve">. One-way repeated measures ANOVA revealed that </w:t>
      </w:r>
      <w:r w:rsidRPr="000C272D">
        <w:t xml:space="preserve">CRP differed significantly between time points (p = &lt;0.001). Tukey post hoc testing revealed that CRP increased by an average of </w:t>
      </w:r>
      <w:r>
        <w:t>28</w:t>
      </w:r>
      <w:r w:rsidRPr="000C272D">
        <w:t>.1 mg/L</w:t>
      </w:r>
      <w:r>
        <w:t xml:space="preserve"> (11%)</w:t>
      </w:r>
      <w:r w:rsidRPr="000C272D">
        <w:t xml:space="preserve"> between day 0 and day 1 (p = 0.01); and increased by 138.3 mg/L</w:t>
      </w:r>
      <w:r>
        <w:t xml:space="preserve"> (53%)</w:t>
      </w:r>
      <w:r w:rsidRPr="000C272D">
        <w:t xml:space="preserve"> between day 0 and day 2 (p = &lt;0.001). There was no significant difference in CRP concentration between</w:t>
      </w:r>
      <w:r w:rsidRPr="000C272D">
        <w:rPr>
          <w:vertAlign w:val="subscript"/>
        </w:rPr>
        <w:t xml:space="preserve"> </w:t>
      </w:r>
      <w:r w:rsidRPr="000C272D">
        <w:t>day 0 and the follow-up visit.</w:t>
      </w:r>
      <w:r>
        <w:t xml:space="preserve"> </w:t>
      </w:r>
    </w:p>
    <w:p w14:paraId="68B2F8CC" w14:textId="357B2C71" w:rsidR="0013702D" w:rsidRDefault="0013702D" w:rsidP="005124D3">
      <w:r>
        <w:t xml:space="preserve">The reference range in adults </w:t>
      </w:r>
      <w:r w:rsidR="007F549C">
        <w:t>reported by the kit manufacturer is &lt;5mg/L (</w:t>
      </w:r>
      <w:r w:rsidR="007F549C" w:rsidRPr="00D94EA5">
        <w:t>C-Reactive Protein Gen.3</w:t>
      </w:r>
      <w:r w:rsidR="007F549C">
        <w:t xml:space="preserve"> method sheet version 8.0, 2017-01), so as well as being statistically significant, the increase in CRP at day 1 and day 2 is clinically significant as it indicates that the acute phase response has been triggered.</w:t>
      </w:r>
    </w:p>
    <w:p w14:paraId="50ECC926" w14:textId="4168E22C" w:rsidR="005124D3" w:rsidRDefault="005124D3" w:rsidP="005124D3">
      <w:r>
        <w:t>4 samples had a CRP less than the limit of quantitation: 0.3mg/L so they are included in the statistical analysis and on figure 4</w:t>
      </w:r>
      <w:r w:rsidR="00990D03">
        <w:t>.5</w:t>
      </w:r>
      <w:r>
        <w:t xml:space="preserve"> at 0.3mg/L.</w:t>
      </w:r>
    </w:p>
    <w:p w14:paraId="26ED96DD" w14:textId="77777777" w:rsidR="005124D3" w:rsidRDefault="005124D3" w:rsidP="005124D3">
      <w:pPr>
        <w:spacing w:after="0" w:line="240" w:lineRule="auto"/>
        <w:jc w:val="left"/>
      </w:pPr>
      <w:r>
        <w:br w:type="page"/>
      </w:r>
    </w:p>
    <w:p w14:paraId="03C170E2" w14:textId="77777777" w:rsidR="0043341F" w:rsidRDefault="0043341F">
      <w:pPr>
        <w:spacing w:after="0" w:line="240" w:lineRule="auto"/>
        <w:jc w:val="left"/>
      </w:pPr>
    </w:p>
    <w:p w14:paraId="420B7144" w14:textId="77777777" w:rsidR="00990D03" w:rsidRDefault="00C15BC4" w:rsidP="00990D03">
      <w:pPr>
        <w:keepNext/>
        <w:spacing w:after="120" w:line="240" w:lineRule="auto"/>
        <w:jc w:val="center"/>
      </w:pPr>
      <w:r w:rsidRPr="000C272D">
        <w:rPr>
          <w:noProof/>
          <w:lang w:val="en-GB"/>
        </w:rPr>
        <w:drawing>
          <wp:inline distT="0" distB="0" distL="0" distR="0" wp14:anchorId="6A1C23F5" wp14:editId="549C4BE3">
            <wp:extent cx="5821923" cy="3600000"/>
            <wp:effectExtent l="0" t="0" r="762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821923" cy="3600000"/>
                    </a:xfrm>
                    <a:prstGeom prst="rect">
                      <a:avLst/>
                    </a:prstGeom>
                  </pic:spPr>
                </pic:pic>
              </a:graphicData>
            </a:graphic>
          </wp:inline>
        </w:drawing>
      </w:r>
    </w:p>
    <w:p w14:paraId="378EF7A7" w14:textId="315CFFC9" w:rsidR="00765BAE" w:rsidRDefault="00990D03" w:rsidP="00FD0949">
      <w:pPr>
        <w:pStyle w:val="Caption"/>
        <w:jc w:val="center"/>
      </w:pPr>
      <w:bookmarkStart w:id="188" w:name="_Toc520790864"/>
      <w:r>
        <w:t xml:space="preserve">Figure </w:t>
      </w:r>
      <w:r w:rsidR="00874AF6">
        <w:fldChar w:fldCharType="begin"/>
      </w:r>
      <w:r w:rsidR="00874AF6">
        <w:instrText xml:space="preserve"> STYLEREF 1 \s </w:instrText>
      </w:r>
      <w:r w:rsidR="00874AF6">
        <w:fldChar w:fldCharType="separate"/>
      </w:r>
      <w:r w:rsidR="00100B6E">
        <w:rPr>
          <w:noProof/>
        </w:rPr>
        <w:t>4</w:t>
      </w:r>
      <w:r w:rsidR="00874AF6">
        <w:fldChar w:fldCharType="end"/>
      </w:r>
      <w:r w:rsidR="00874AF6">
        <w:t>.</w:t>
      </w:r>
      <w:r w:rsidR="00874AF6">
        <w:fldChar w:fldCharType="begin"/>
      </w:r>
      <w:r w:rsidR="00874AF6">
        <w:instrText xml:space="preserve"> SEQ Figure \* ARABIC \s 1 </w:instrText>
      </w:r>
      <w:r w:rsidR="00874AF6">
        <w:fldChar w:fldCharType="separate"/>
      </w:r>
      <w:r w:rsidR="00100B6E">
        <w:rPr>
          <w:noProof/>
        </w:rPr>
        <w:t>5</w:t>
      </w:r>
      <w:r w:rsidR="00874AF6">
        <w:fldChar w:fldCharType="end"/>
      </w:r>
      <w:r w:rsidR="00765BAE" w:rsidRPr="000C272D">
        <w:t xml:space="preserve">: </w:t>
      </w:r>
      <w:r w:rsidR="005124D3">
        <w:t>C</w:t>
      </w:r>
      <w:r w:rsidR="00765BAE" w:rsidRPr="000C272D">
        <w:t xml:space="preserve">hange in </w:t>
      </w:r>
      <w:r w:rsidR="00765BAE">
        <w:t>CRP</w:t>
      </w:r>
      <w:r w:rsidR="00765BAE" w:rsidRPr="000C272D">
        <w:t xml:space="preserve"> by </w:t>
      </w:r>
      <w:r w:rsidR="009F33B3">
        <w:t>time point</w:t>
      </w:r>
      <w:r w:rsidR="00765BAE" w:rsidRPr="000C272D">
        <w:t>. The points show the individual values of each participant and the line connecting them shows the relationship between the points of that participant.</w:t>
      </w:r>
      <w:bookmarkEnd w:id="188"/>
    </w:p>
    <w:p w14:paraId="76384840" w14:textId="77777777" w:rsidR="00990D03" w:rsidRDefault="00E96335" w:rsidP="00990D03">
      <w:pPr>
        <w:keepNext/>
        <w:spacing w:before="600" w:after="0" w:line="240" w:lineRule="auto"/>
        <w:jc w:val="center"/>
      </w:pPr>
      <w:r w:rsidRPr="00F21886">
        <w:rPr>
          <w:noProof/>
          <w:lang w:val="en-GB"/>
        </w:rPr>
        <w:drawing>
          <wp:anchor distT="0" distB="0" distL="114300" distR="114300" simplePos="0" relativeHeight="251688960" behindDoc="0" locked="0" layoutInCell="1" allowOverlap="1" wp14:anchorId="0B183429" wp14:editId="3A95C390">
            <wp:simplePos x="0" y="0"/>
            <wp:positionH relativeFrom="column">
              <wp:posOffset>1399067</wp:posOffset>
            </wp:positionH>
            <wp:positionV relativeFrom="paragraph">
              <wp:posOffset>1212688</wp:posOffset>
            </wp:positionV>
            <wp:extent cx="1274445" cy="106045"/>
            <wp:effectExtent l="0" t="0" r="1905" b="8255"/>
            <wp:wrapNone/>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6">
                      <a:extLst>
                        <a:ext uri="{28A0092B-C50C-407E-A947-70E740481C1C}">
                          <a14:useLocalDpi xmlns:a14="http://schemas.microsoft.com/office/drawing/2010/main" val="0"/>
                        </a:ext>
                      </a:extLst>
                    </a:blip>
                    <a:srcRect b="75768"/>
                    <a:stretch/>
                  </pic:blipFill>
                  <pic:spPr bwMode="auto">
                    <a:xfrm>
                      <a:off x="0" y="0"/>
                      <a:ext cx="1274445" cy="1060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21886">
        <w:rPr>
          <w:noProof/>
          <w:lang w:val="en-GB"/>
        </w:rPr>
        <mc:AlternateContent>
          <mc:Choice Requires="wps">
            <w:drawing>
              <wp:anchor distT="45720" distB="45720" distL="114300" distR="114300" simplePos="0" relativeHeight="251685888" behindDoc="0" locked="0" layoutInCell="1" allowOverlap="1" wp14:anchorId="1E7C4DC5" wp14:editId="21C04BF8">
                <wp:simplePos x="0" y="0"/>
                <wp:positionH relativeFrom="column">
                  <wp:posOffset>2313305</wp:posOffset>
                </wp:positionH>
                <wp:positionV relativeFrom="paragraph">
                  <wp:posOffset>1329040</wp:posOffset>
                </wp:positionV>
                <wp:extent cx="744279" cy="318770"/>
                <wp:effectExtent l="0" t="0" r="0" b="5080"/>
                <wp:wrapNone/>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4279" cy="318770"/>
                        </a:xfrm>
                        <a:prstGeom prst="rect">
                          <a:avLst/>
                        </a:prstGeom>
                        <a:noFill/>
                        <a:ln w="9525">
                          <a:noFill/>
                          <a:miter lim="800000"/>
                          <a:headEnd/>
                          <a:tailEnd/>
                        </a:ln>
                      </wps:spPr>
                      <wps:txbx>
                        <w:txbxContent>
                          <w:p w14:paraId="6168CF33" w14:textId="77777777" w:rsidR="002B1C3D" w:rsidRDefault="002B1C3D" w:rsidP="00F21886">
                            <w:r>
                              <w:t>p = 0.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7C4DC5" id="_x0000_s1037" type="#_x0000_t202" style="position:absolute;left:0;text-align:left;margin-left:182.15pt;margin-top:104.65pt;width:58.6pt;height:25.1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" filled="f" stroked="f">
                <v:textbox>
                  <w:txbxContent>
                    <w:p w14:paraId="6168CF33" w14:textId="77777777" w:rsidR="002B1C3D" w:rsidRDefault="002B1C3D" w:rsidP="00F21886">
                      <w:r>
                        <w:t>p = 0.01</w:t>
                      </w:r>
                    </w:p>
                  </w:txbxContent>
                </v:textbox>
              </v:shape>
            </w:pict>
          </mc:Fallback>
        </mc:AlternateContent>
      </w:r>
      <w:r w:rsidRPr="00F21886">
        <w:rPr>
          <w:noProof/>
          <w:lang w:val="en-GB"/>
        </w:rPr>
        <mc:AlternateContent>
          <mc:Choice Requires="wps">
            <w:drawing>
              <wp:anchor distT="45720" distB="45720" distL="114300" distR="114300" simplePos="0" relativeHeight="251691008" behindDoc="0" locked="0" layoutInCell="1" allowOverlap="1" wp14:anchorId="692F34EB" wp14:editId="530E14AE">
                <wp:simplePos x="0" y="0"/>
                <wp:positionH relativeFrom="column">
                  <wp:posOffset>4571513</wp:posOffset>
                </wp:positionH>
                <wp:positionV relativeFrom="paragraph">
                  <wp:posOffset>937157</wp:posOffset>
                </wp:positionV>
                <wp:extent cx="1217295" cy="457200"/>
                <wp:effectExtent l="0" t="0" r="0" b="0"/>
                <wp:wrapNone/>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7295" cy="457200"/>
                        </a:xfrm>
                        <a:prstGeom prst="rect">
                          <a:avLst/>
                        </a:prstGeom>
                        <a:noFill/>
                        <a:ln w="9525">
                          <a:noFill/>
                          <a:miter lim="800000"/>
                          <a:headEnd/>
                          <a:tailEnd/>
                        </a:ln>
                      </wps:spPr>
                      <wps:txbx>
                        <w:txbxContent>
                          <w:p w14:paraId="4952B556" w14:textId="77777777" w:rsidR="002B1C3D" w:rsidRDefault="002B1C3D" w:rsidP="00F21886">
                            <w:pPr>
                              <w:spacing w:line="240" w:lineRule="auto"/>
                              <w:jc w:val="center"/>
                            </w:pPr>
                            <w:r>
                              <w:t>No significant differen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2F34EB" id="_x0000_s1038" type="#_x0000_t202" style="position:absolute;left:0;text-align:left;margin-left:359.95pt;margin-top:73.8pt;width:95.85pt;height:36pt;z-index:251691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" filled="f" stroked="f">
                <v:textbox>
                  <w:txbxContent>
                    <w:p w14:paraId="4952B556" w14:textId="77777777" w:rsidR="002B1C3D" w:rsidRDefault="002B1C3D" w:rsidP="00F21886">
                      <w:pPr>
                        <w:spacing w:line="240" w:lineRule="auto"/>
                        <w:jc w:val="center"/>
                      </w:pPr>
                      <w:r>
                        <w:t>No significant difference</w:t>
                      </w:r>
                    </w:p>
                  </w:txbxContent>
                </v:textbox>
              </v:shape>
            </w:pict>
          </mc:Fallback>
        </mc:AlternateContent>
      </w:r>
      <w:r w:rsidRPr="00F21886">
        <w:rPr>
          <w:noProof/>
          <w:lang w:val="en-GB"/>
        </w:rPr>
        <mc:AlternateContent>
          <mc:Choice Requires="wps">
            <w:drawing>
              <wp:anchor distT="45720" distB="45720" distL="114300" distR="114300" simplePos="0" relativeHeight="251689984" behindDoc="0" locked="0" layoutInCell="1" allowOverlap="1" wp14:anchorId="5E3C33F8" wp14:editId="46A2AC5A">
                <wp:simplePos x="0" y="0"/>
                <wp:positionH relativeFrom="column">
                  <wp:posOffset>3498068</wp:posOffset>
                </wp:positionH>
                <wp:positionV relativeFrom="paragraph">
                  <wp:posOffset>1159643</wp:posOffset>
                </wp:positionV>
                <wp:extent cx="914400" cy="318770"/>
                <wp:effectExtent l="0" t="0" r="0" b="5080"/>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18770"/>
                        </a:xfrm>
                        <a:prstGeom prst="rect">
                          <a:avLst/>
                        </a:prstGeom>
                        <a:noFill/>
                        <a:ln w="9525">
                          <a:noFill/>
                          <a:miter lim="800000"/>
                          <a:headEnd/>
                          <a:tailEnd/>
                        </a:ln>
                      </wps:spPr>
                      <wps:txbx>
                        <w:txbxContent>
                          <w:p w14:paraId="746FE19F" w14:textId="77777777" w:rsidR="002B1C3D" w:rsidRDefault="002B1C3D" w:rsidP="00F21886">
                            <w:r>
                              <w:t>p = &lt;0.0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3C33F8" id="_x0000_s1039" type="#_x0000_t202" style="position:absolute;left:0;text-align:left;margin-left:275.45pt;margin-top:91.3pt;width:1in;height:25.1pt;z-index:251689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" filled="f" stroked="f">
                <v:textbox>
                  <w:txbxContent>
                    <w:p w14:paraId="746FE19F" w14:textId="77777777" w:rsidR="002B1C3D" w:rsidRDefault="002B1C3D" w:rsidP="00F21886">
                      <w:r>
                        <w:t>p = &lt;0.001</w:t>
                      </w:r>
                    </w:p>
                  </w:txbxContent>
                </v:textbox>
              </v:shape>
            </w:pict>
          </mc:Fallback>
        </mc:AlternateContent>
      </w:r>
      <w:r w:rsidRPr="00F21886">
        <w:rPr>
          <w:noProof/>
          <w:lang w:val="en-GB"/>
        </w:rPr>
        <w:drawing>
          <wp:anchor distT="0" distB="0" distL="114300" distR="114300" simplePos="0" relativeHeight="251687936" behindDoc="0" locked="0" layoutInCell="1" allowOverlap="1" wp14:anchorId="69BACAD1" wp14:editId="3E0390C3">
            <wp:simplePos x="0" y="0"/>
            <wp:positionH relativeFrom="column">
              <wp:posOffset>1399540</wp:posOffset>
            </wp:positionH>
            <wp:positionV relativeFrom="paragraph">
              <wp:posOffset>1064320</wp:posOffset>
            </wp:positionV>
            <wp:extent cx="2529840" cy="95250"/>
            <wp:effectExtent l="0" t="0" r="3810" b="0"/>
            <wp:wrapNone/>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a:extLst>
                        <a:ext uri="{28A0092B-C50C-407E-A947-70E740481C1C}">
                          <a14:useLocalDpi xmlns:a14="http://schemas.microsoft.com/office/drawing/2010/main" val="0"/>
                        </a:ext>
                      </a:extLst>
                    </a:blip>
                    <a:srcRect t="1" b="78190"/>
                    <a:stretch/>
                  </pic:blipFill>
                  <pic:spPr bwMode="auto">
                    <a:xfrm>
                      <a:off x="0" y="0"/>
                      <a:ext cx="2529840" cy="952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F21886">
        <w:rPr>
          <w:noProof/>
          <w:lang w:val="en-GB"/>
        </w:rPr>
        <w:drawing>
          <wp:anchor distT="0" distB="0" distL="114300" distR="114300" simplePos="0" relativeHeight="251686912" behindDoc="0" locked="0" layoutInCell="1" allowOverlap="1" wp14:anchorId="29D564B4" wp14:editId="7A851B63">
            <wp:simplePos x="0" y="0"/>
            <wp:positionH relativeFrom="column">
              <wp:posOffset>1410335</wp:posOffset>
            </wp:positionH>
            <wp:positionV relativeFrom="paragraph">
              <wp:posOffset>904240</wp:posOffset>
            </wp:positionV>
            <wp:extent cx="3773805" cy="95250"/>
            <wp:effectExtent l="0" t="0" r="0" b="0"/>
            <wp:wrapNone/>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a:extLst>
                        <a:ext uri="{28A0092B-C50C-407E-A947-70E740481C1C}">
                          <a14:useLocalDpi xmlns:a14="http://schemas.microsoft.com/office/drawing/2010/main" val="0"/>
                        </a:ext>
                      </a:extLst>
                    </a:blip>
                    <a:srcRect t="1" b="78162"/>
                    <a:stretch/>
                  </pic:blipFill>
                  <pic:spPr bwMode="auto">
                    <a:xfrm>
                      <a:off x="0" y="0"/>
                      <a:ext cx="3773805" cy="95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21886" w:rsidRPr="007D4C9D">
        <w:rPr>
          <w:noProof/>
          <w:lang w:val="en-GB"/>
        </w:rPr>
        <mc:AlternateContent>
          <mc:Choice Requires="wps">
            <w:drawing>
              <wp:anchor distT="45720" distB="45720" distL="114300" distR="114300" simplePos="0" relativeHeight="251683840" behindDoc="0" locked="0" layoutInCell="1" allowOverlap="1" wp14:anchorId="5F78A88A" wp14:editId="32E68E79">
                <wp:simplePos x="0" y="0"/>
                <wp:positionH relativeFrom="margin">
                  <wp:posOffset>882015</wp:posOffset>
                </wp:positionH>
                <wp:positionV relativeFrom="paragraph">
                  <wp:posOffset>480739</wp:posOffset>
                </wp:positionV>
                <wp:extent cx="3668232" cy="318770"/>
                <wp:effectExtent l="0" t="0" r="0" b="5080"/>
                <wp:wrapNone/>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8232" cy="318770"/>
                        </a:xfrm>
                        <a:prstGeom prst="rect">
                          <a:avLst/>
                        </a:prstGeom>
                        <a:noFill/>
                        <a:ln w="9525">
                          <a:noFill/>
                          <a:miter lim="800000"/>
                          <a:headEnd/>
                          <a:tailEnd/>
                        </a:ln>
                      </wps:spPr>
                      <wps:txbx>
                        <w:txbxContent>
                          <w:p w14:paraId="52D9257A" w14:textId="77777777" w:rsidR="002B1C3D" w:rsidRDefault="002B1C3D" w:rsidP="00F21886">
                            <w:r>
                              <w:t>One-way repeated measures ANOVA: p = &lt;0.0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78A88A" id="_x0000_s1040" type="#_x0000_t202" style="position:absolute;left:0;text-align:left;margin-left:69.45pt;margin-top:37.85pt;width:288.85pt;height:25.1pt;z-index:2516838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" filled="f" stroked="f">
                <v:textbox>
                  <w:txbxContent>
                    <w:p w14:paraId="52D9257A" w14:textId="77777777" w:rsidR="002B1C3D" w:rsidRDefault="002B1C3D" w:rsidP="00F21886">
                      <w:r>
                        <w:t>One-way repeated measures ANOVA: p = &lt;0.001</w:t>
                      </w:r>
                    </w:p>
                  </w:txbxContent>
                </v:textbox>
                <w10:wrap anchorx="margin"/>
              </v:shape>
            </w:pict>
          </mc:Fallback>
        </mc:AlternateContent>
      </w:r>
      <w:r w:rsidR="00C15BC4" w:rsidRPr="000C272D">
        <w:rPr>
          <w:noProof/>
          <w:lang w:val="en-GB"/>
        </w:rPr>
        <w:drawing>
          <wp:inline distT="0" distB="0" distL="0" distR="0" wp14:anchorId="51F497B7" wp14:editId="2F6D2691">
            <wp:extent cx="5821923" cy="3600000"/>
            <wp:effectExtent l="0" t="0" r="762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821923" cy="3600000"/>
                    </a:xfrm>
                    <a:prstGeom prst="rect">
                      <a:avLst/>
                    </a:prstGeom>
                  </pic:spPr>
                </pic:pic>
              </a:graphicData>
            </a:graphic>
          </wp:inline>
        </w:drawing>
      </w:r>
    </w:p>
    <w:p w14:paraId="0BD1BAFF" w14:textId="75679CAC" w:rsidR="00765BAE" w:rsidRPr="000C272D" w:rsidRDefault="00990D03" w:rsidP="00FD0949">
      <w:pPr>
        <w:pStyle w:val="Caption"/>
        <w:jc w:val="center"/>
      </w:pPr>
      <w:bookmarkStart w:id="189" w:name="_Toc520790865"/>
      <w:r>
        <w:t xml:space="preserve">Figure </w:t>
      </w:r>
      <w:r w:rsidR="00874AF6">
        <w:fldChar w:fldCharType="begin"/>
      </w:r>
      <w:r w:rsidR="00874AF6">
        <w:instrText xml:space="preserve"> STYLEREF 1 \s </w:instrText>
      </w:r>
      <w:r w:rsidR="00874AF6">
        <w:fldChar w:fldCharType="separate"/>
      </w:r>
      <w:r w:rsidR="00100B6E">
        <w:rPr>
          <w:noProof/>
        </w:rPr>
        <w:t>4</w:t>
      </w:r>
      <w:r w:rsidR="00874AF6">
        <w:fldChar w:fldCharType="end"/>
      </w:r>
      <w:r w:rsidR="00874AF6">
        <w:t>.</w:t>
      </w:r>
      <w:r w:rsidR="00874AF6">
        <w:fldChar w:fldCharType="begin"/>
      </w:r>
      <w:r w:rsidR="00874AF6">
        <w:instrText xml:space="preserve"> SEQ Figure \* ARABIC \s 1 </w:instrText>
      </w:r>
      <w:r w:rsidR="00874AF6">
        <w:fldChar w:fldCharType="separate"/>
      </w:r>
      <w:r w:rsidR="00100B6E">
        <w:rPr>
          <w:noProof/>
        </w:rPr>
        <w:t>6</w:t>
      </w:r>
      <w:r w:rsidR="00874AF6">
        <w:fldChar w:fldCharType="end"/>
      </w:r>
      <w:r w:rsidR="005124D3">
        <w:t>: M</w:t>
      </w:r>
      <w:r w:rsidR="00765BAE">
        <w:t>ean CRP</w:t>
      </w:r>
      <w:r w:rsidR="00765BAE" w:rsidRPr="000C272D">
        <w:t xml:space="preserve"> (points) and 95% confidence intervals (error bars) by </w:t>
      </w:r>
      <w:r w:rsidR="009F33B3">
        <w:t>time point</w:t>
      </w:r>
      <w:r w:rsidR="00765BAE" w:rsidRPr="000C272D">
        <w:t>.</w:t>
      </w:r>
      <w:bookmarkEnd w:id="189"/>
    </w:p>
    <w:p w14:paraId="07FF852F" w14:textId="77777777" w:rsidR="002037A5" w:rsidRPr="002037A5" w:rsidRDefault="007064EE" w:rsidP="00122AB1">
      <w:pPr>
        <w:pStyle w:val="Heading3"/>
        <w:spacing w:before="120" w:after="360"/>
        <w:rPr>
          <w:rFonts w:cs="Arial"/>
        </w:rPr>
      </w:pPr>
      <w:r>
        <w:br w:type="page"/>
      </w:r>
      <w:bookmarkStart w:id="190" w:name="_Hlk513718017"/>
    </w:p>
    <w:p w14:paraId="70A51D8D" w14:textId="77777777" w:rsidR="00122AB1" w:rsidRPr="00DE2EE4" w:rsidRDefault="00122AB1" w:rsidP="00122AB1">
      <w:pPr>
        <w:pStyle w:val="Heading3"/>
        <w:spacing w:before="120" w:after="360"/>
        <w:rPr>
          <w:rFonts w:cs="Arial"/>
        </w:rPr>
      </w:pPr>
      <w:bookmarkStart w:id="191" w:name="_Toc520790369"/>
      <w:r>
        <w:rPr>
          <w:rFonts w:cs="Arial"/>
        </w:rPr>
        <w:lastRenderedPageBreak/>
        <w:t>Albumin</w:t>
      </w:r>
      <w:bookmarkEnd w:id="190"/>
      <w:bookmarkEnd w:id="191"/>
    </w:p>
    <w:p w14:paraId="096B91BB" w14:textId="71583C2D" w:rsidR="00122AB1" w:rsidRDefault="00122AB1" w:rsidP="00122AB1">
      <w:pPr>
        <w:tabs>
          <w:tab w:val="center" w:pos="4876"/>
        </w:tabs>
      </w:pPr>
      <w:r>
        <w:t>Figure 4</w:t>
      </w:r>
      <w:r w:rsidR="00990D03">
        <w:t>.7</w:t>
      </w:r>
      <w:r>
        <w:t xml:space="preserve"> shows the individual change in albumin by </w:t>
      </w:r>
      <w:r w:rsidR="009F33B3">
        <w:t>time point</w:t>
      </w:r>
      <w:r>
        <w:t xml:space="preserve">, while figure </w:t>
      </w:r>
      <w:r w:rsidR="00990D03">
        <w:t>4.8</w:t>
      </w:r>
      <w:r>
        <w:t xml:space="preserve"> shows the mean and 95% confidence intervals by </w:t>
      </w:r>
      <w:r w:rsidR="009F33B3">
        <w:t>time point</w:t>
      </w:r>
      <w:r>
        <w:t>. One-way repeated measures ANOVA revealed that A</w:t>
      </w:r>
      <w:r w:rsidRPr="000C272D">
        <w:t xml:space="preserve">lbumin differed significantly between time points (p = &lt;0.001). Tukey post hoc testing revealed that albumin decreased by an average of 8.6 g/L </w:t>
      </w:r>
      <w:r>
        <w:t xml:space="preserve">(19%) </w:t>
      </w:r>
      <w:r w:rsidRPr="000C272D">
        <w:t xml:space="preserve">between day 0 and day 1 (p = &lt;0.001); and decreased by 9.0 g/L </w:t>
      </w:r>
      <w:r>
        <w:t xml:space="preserve">(20%) </w:t>
      </w:r>
      <w:r w:rsidRPr="000C272D">
        <w:t>between day 0 and day 2 (p = &lt;0.001). There was no significant difference in albumin concentration between</w:t>
      </w:r>
      <w:r w:rsidRPr="000C272D">
        <w:rPr>
          <w:vertAlign w:val="subscript"/>
        </w:rPr>
        <w:t xml:space="preserve"> </w:t>
      </w:r>
      <w:r w:rsidRPr="000C272D">
        <w:t>day 0 and the follow-up visit</w:t>
      </w:r>
      <w:r>
        <w:t>.</w:t>
      </w:r>
    </w:p>
    <w:p w14:paraId="0319193C" w14:textId="585D725C" w:rsidR="00C63931" w:rsidRDefault="007F549C" w:rsidP="000D6945">
      <w:r>
        <w:t>The reference range in adults reported by the kit manufacturer is 39.7-49.4 g/L (</w:t>
      </w:r>
      <w:r w:rsidRPr="00076FB4">
        <w:t>Albumin Gen.2</w:t>
      </w:r>
      <w:r>
        <w:t xml:space="preserve"> method sheet version 6.0, 2015-03). All participants had results within the reference range at day 0 and the follow-up visit, however most participants had results below the reference range at day 1 and day 2.</w:t>
      </w:r>
    </w:p>
    <w:p w14:paraId="74E9C047" w14:textId="77777777" w:rsidR="00C63931" w:rsidRDefault="00C63931" w:rsidP="000D6945"/>
    <w:p w14:paraId="46824773" w14:textId="77777777" w:rsidR="00C63931" w:rsidRDefault="00C63931" w:rsidP="000D6945"/>
    <w:p w14:paraId="0EFBE7AA" w14:textId="77777777" w:rsidR="00C63931" w:rsidRDefault="00C63931" w:rsidP="000D6945"/>
    <w:p w14:paraId="70F312E9" w14:textId="77777777" w:rsidR="00C63931" w:rsidRDefault="00C63931" w:rsidP="000D6945"/>
    <w:p w14:paraId="382970A7" w14:textId="77777777" w:rsidR="00C63931" w:rsidRDefault="00C63931" w:rsidP="000D6945"/>
    <w:p w14:paraId="28D381D3" w14:textId="77777777" w:rsidR="00C63931" w:rsidRPr="000C272D" w:rsidRDefault="00C63931" w:rsidP="000D6945"/>
    <w:p w14:paraId="251C1435" w14:textId="77777777" w:rsidR="00990D03" w:rsidRDefault="0031665F" w:rsidP="00990D03">
      <w:pPr>
        <w:keepNext/>
        <w:spacing w:after="120" w:line="240" w:lineRule="auto"/>
        <w:jc w:val="center"/>
      </w:pPr>
      <w:r w:rsidRPr="000C272D">
        <w:rPr>
          <w:noProof/>
          <w:lang w:val="en-GB"/>
        </w:rPr>
        <w:lastRenderedPageBreak/>
        <w:drawing>
          <wp:inline distT="0" distB="0" distL="0" distR="0" wp14:anchorId="096D4F69" wp14:editId="418C349A">
            <wp:extent cx="5821921" cy="3600000"/>
            <wp:effectExtent l="0" t="0" r="7620" b="63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821921" cy="3600000"/>
                    </a:xfrm>
                    <a:prstGeom prst="rect">
                      <a:avLst/>
                    </a:prstGeom>
                  </pic:spPr>
                </pic:pic>
              </a:graphicData>
            </a:graphic>
          </wp:inline>
        </w:drawing>
      </w:r>
    </w:p>
    <w:p w14:paraId="02B5EA61" w14:textId="72576389" w:rsidR="007064EE" w:rsidRDefault="00990D03" w:rsidP="00FD0949">
      <w:pPr>
        <w:pStyle w:val="Caption"/>
        <w:jc w:val="center"/>
      </w:pPr>
      <w:bookmarkStart w:id="192" w:name="_Toc520790866"/>
      <w:r>
        <w:t xml:space="preserve">Figure </w:t>
      </w:r>
      <w:r w:rsidR="00874AF6">
        <w:fldChar w:fldCharType="begin"/>
      </w:r>
      <w:r w:rsidR="00874AF6">
        <w:instrText xml:space="preserve"> STYLEREF 1 \s </w:instrText>
      </w:r>
      <w:r w:rsidR="00874AF6">
        <w:fldChar w:fldCharType="separate"/>
      </w:r>
      <w:r w:rsidR="00100B6E">
        <w:rPr>
          <w:noProof/>
        </w:rPr>
        <w:t>4</w:t>
      </w:r>
      <w:r w:rsidR="00874AF6">
        <w:fldChar w:fldCharType="end"/>
      </w:r>
      <w:r w:rsidR="00874AF6">
        <w:t>.</w:t>
      </w:r>
      <w:r w:rsidR="00874AF6">
        <w:fldChar w:fldCharType="begin"/>
      </w:r>
      <w:r w:rsidR="00874AF6">
        <w:instrText xml:space="preserve"> SEQ Figure \* ARABIC \s 1 </w:instrText>
      </w:r>
      <w:r w:rsidR="00874AF6">
        <w:fldChar w:fldCharType="separate"/>
      </w:r>
      <w:r w:rsidR="00100B6E">
        <w:rPr>
          <w:noProof/>
        </w:rPr>
        <w:t>7</w:t>
      </w:r>
      <w:r w:rsidR="00874AF6">
        <w:fldChar w:fldCharType="end"/>
      </w:r>
      <w:r w:rsidR="009F33B3">
        <w:t>: C</w:t>
      </w:r>
      <w:r w:rsidR="007064EE">
        <w:t xml:space="preserve">hange in </w:t>
      </w:r>
      <w:r w:rsidR="00122AB1">
        <w:t>a</w:t>
      </w:r>
      <w:r w:rsidR="007064EE">
        <w:t>lbumin</w:t>
      </w:r>
      <w:r w:rsidR="007064EE" w:rsidRPr="000C272D">
        <w:t xml:space="preserve"> by </w:t>
      </w:r>
      <w:r w:rsidR="009F33B3">
        <w:t>time point</w:t>
      </w:r>
      <w:r w:rsidR="007064EE" w:rsidRPr="000C272D">
        <w:t>. The points show the individual values of each participant and the line connecting them shows the relationship between the points of that participant.</w:t>
      </w:r>
      <w:bookmarkEnd w:id="192"/>
      <w:r w:rsidR="00F21886" w:rsidRPr="00F21886">
        <w:rPr>
          <w:noProof/>
          <w:lang w:val="en-GB"/>
        </w:rPr>
        <w:t xml:space="preserve"> </w:t>
      </w:r>
    </w:p>
    <w:p w14:paraId="4C5B0D0B" w14:textId="77777777" w:rsidR="00990D03" w:rsidRDefault="00CD711D" w:rsidP="00990D03">
      <w:pPr>
        <w:keepNext/>
        <w:spacing w:before="600" w:after="120" w:line="240" w:lineRule="auto"/>
        <w:jc w:val="center"/>
      </w:pPr>
      <w:r w:rsidRPr="00F21886">
        <w:rPr>
          <w:noProof/>
          <w:lang w:val="en-GB"/>
        </w:rPr>
        <mc:AlternateContent>
          <mc:Choice Requires="wps">
            <w:drawing>
              <wp:anchor distT="45720" distB="45720" distL="114300" distR="114300" simplePos="0" relativeHeight="251701248" behindDoc="0" locked="0" layoutInCell="1" allowOverlap="1" wp14:anchorId="3ACAE065" wp14:editId="140F647A">
                <wp:simplePos x="0" y="0"/>
                <wp:positionH relativeFrom="column">
                  <wp:posOffset>2134870</wp:posOffset>
                </wp:positionH>
                <wp:positionV relativeFrom="paragraph">
                  <wp:posOffset>2749896</wp:posOffset>
                </wp:positionV>
                <wp:extent cx="914400" cy="318770"/>
                <wp:effectExtent l="0" t="0" r="0" b="5080"/>
                <wp:wrapNone/>
                <wp:docPr id="2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18770"/>
                        </a:xfrm>
                        <a:prstGeom prst="rect">
                          <a:avLst/>
                        </a:prstGeom>
                        <a:noFill/>
                        <a:ln w="9525">
                          <a:noFill/>
                          <a:miter lim="800000"/>
                          <a:headEnd/>
                          <a:tailEnd/>
                        </a:ln>
                      </wps:spPr>
                      <wps:txbx>
                        <w:txbxContent>
                          <w:p w14:paraId="0D378952" w14:textId="77777777" w:rsidR="002B1C3D" w:rsidRDefault="002B1C3D" w:rsidP="00A93195">
                            <w:r>
                              <w:t>p = &lt;0.0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CAE065" id="_x0000_s1041" type="#_x0000_t202" style="position:absolute;left:0;text-align:left;margin-left:168.1pt;margin-top:216.55pt;width:1in;height:25.1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" filled="f" stroked="f">
                <v:textbox>
                  <w:txbxContent>
                    <w:p w14:paraId="0D378952" w14:textId="77777777" w:rsidR="002B1C3D" w:rsidRDefault="002B1C3D" w:rsidP="00A93195">
                      <w:r>
                        <w:t>p = &lt;0.001</w:t>
                      </w:r>
                    </w:p>
                  </w:txbxContent>
                </v:textbox>
              </v:shape>
            </w:pict>
          </mc:Fallback>
        </mc:AlternateContent>
      </w:r>
      <w:r w:rsidRPr="00F21886">
        <w:rPr>
          <w:noProof/>
          <w:lang w:val="en-GB"/>
        </w:rPr>
        <mc:AlternateContent>
          <mc:Choice Requires="wps">
            <w:drawing>
              <wp:anchor distT="45720" distB="45720" distL="114300" distR="114300" simplePos="0" relativeHeight="251703296" behindDoc="0" locked="0" layoutInCell="1" allowOverlap="1" wp14:anchorId="2D8E515F" wp14:editId="47D47411">
                <wp:simplePos x="0" y="0"/>
                <wp:positionH relativeFrom="column">
                  <wp:posOffset>3390900</wp:posOffset>
                </wp:positionH>
                <wp:positionV relativeFrom="paragraph">
                  <wp:posOffset>2936125</wp:posOffset>
                </wp:positionV>
                <wp:extent cx="914400" cy="318770"/>
                <wp:effectExtent l="0" t="0" r="0" b="5080"/>
                <wp:wrapNone/>
                <wp:docPr id="2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18770"/>
                        </a:xfrm>
                        <a:prstGeom prst="rect">
                          <a:avLst/>
                        </a:prstGeom>
                        <a:noFill/>
                        <a:ln w="9525">
                          <a:noFill/>
                          <a:miter lim="800000"/>
                          <a:headEnd/>
                          <a:tailEnd/>
                        </a:ln>
                      </wps:spPr>
                      <wps:txbx>
                        <w:txbxContent>
                          <w:p w14:paraId="42CE617A" w14:textId="77777777" w:rsidR="002B1C3D" w:rsidRDefault="002B1C3D" w:rsidP="00A93195">
                            <w:r>
                              <w:t>p = &lt;0.0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8E515F" id="_x0000_s1042" type="#_x0000_t202" style="position:absolute;left:0;text-align:left;margin-left:267pt;margin-top:231.2pt;width:1in;height:25.1pt;z-index:251703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" filled="f" stroked="f">
                <v:textbox>
                  <w:txbxContent>
                    <w:p w14:paraId="42CE617A" w14:textId="77777777" w:rsidR="002B1C3D" w:rsidRDefault="002B1C3D" w:rsidP="00A93195">
                      <w:r>
                        <w:t>p = &lt;0.001</w:t>
                      </w:r>
                    </w:p>
                  </w:txbxContent>
                </v:textbox>
              </v:shape>
            </w:pict>
          </mc:Fallback>
        </mc:AlternateContent>
      </w:r>
      <w:r>
        <w:rPr>
          <w:noProof/>
          <w:lang w:val="en-GB"/>
        </w:rPr>
        <w:drawing>
          <wp:anchor distT="0" distB="0" distL="114300" distR="114300" simplePos="0" relativeHeight="251698176" behindDoc="0" locked="0" layoutInCell="1" allowOverlap="1" wp14:anchorId="3C757FC0" wp14:editId="02B2BED9">
            <wp:simplePos x="0" y="0"/>
            <wp:positionH relativeFrom="column">
              <wp:posOffset>1325649</wp:posOffset>
            </wp:positionH>
            <wp:positionV relativeFrom="paragraph">
              <wp:posOffset>3179503</wp:posOffset>
            </wp:positionV>
            <wp:extent cx="2597150" cy="106680"/>
            <wp:effectExtent l="0" t="0" r="0" b="7620"/>
            <wp:wrapNone/>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a:extLst>
                        <a:ext uri="{28A0092B-C50C-407E-A947-70E740481C1C}">
                          <a14:useLocalDpi xmlns:a14="http://schemas.microsoft.com/office/drawing/2010/main" val="0"/>
                        </a:ext>
                      </a:extLst>
                    </a:blip>
                    <a:srcRect t="37349" b="-1"/>
                    <a:stretch/>
                  </pic:blipFill>
                  <pic:spPr bwMode="auto">
                    <a:xfrm>
                      <a:off x="0" y="0"/>
                      <a:ext cx="2597150" cy="106680"/>
                    </a:xfrm>
                    <a:prstGeom prst="rect">
                      <a:avLst/>
                    </a:prstGeom>
                    <a:noFill/>
                    <a:ln>
                      <a:noFill/>
                    </a:ln>
                    <a:extLst>
                      <a:ext uri="{53640926-AAD7-44D8-BBD7-CCE9431645EC}">
                        <a14:shadowObscured xmlns:a14="http://schemas.microsoft.com/office/drawing/2010/main"/>
                      </a:ext>
                    </a:extLst>
                  </pic:spPr>
                </pic:pic>
              </a:graphicData>
            </a:graphic>
          </wp:anchor>
        </w:drawing>
      </w:r>
      <w:r w:rsidRPr="00F21886">
        <w:rPr>
          <w:noProof/>
          <w:lang w:val="en-GB"/>
        </w:rPr>
        <mc:AlternateContent>
          <mc:Choice Requires="wps">
            <w:drawing>
              <wp:anchor distT="45720" distB="45720" distL="114300" distR="114300" simplePos="0" relativeHeight="251697152" behindDoc="0" locked="0" layoutInCell="1" allowOverlap="1" wp14:anchorId="1E5032FF" wp14:editId="05C121E8">
                <wp:simplePos x="0" y="0"/>
                <wp:positionH relativeFrom="column">
                  <wp:posOffset>4544869</wp:posOffset>
                </wp:positionH>
                <wp:positionV relativeFrom="paragraph">
                  <wp:posOffset>2888385</wp:posOffset>
                </wp:positionV>
                <wp:extent cx="1217295" cy="457200"/>
                <wp:effectExtent l="0" t="0" r="0" b="0"/>
                <wp:wrapNone/>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7295" cy="457200"/>
                        </a:xfrm>
                        <a:prstGeom prst="rect">
                          <a:avLst/>
                        </a:prstGeom>
                        <a:noFill/>
                        <a:ln w="9525">
                          <a:noFill/>
                          <a:miter lim="800000"/>
                          <a:headEnd/>
                          <a:tailEnd/>
                        </a:ln>
                      </wps:spPr>
                      <wps:txbx>
                        <w:txbxContent>
                          <w:p w14:paraId="430A511B" w14:textId="77777777" w:rsidR="002B1C3D" w:rsidRDefault="002B1C3D" w:rsidP="00A93195">
                            <w:pPr>
                              <w:spacing w:line="240" w:lineRule="auto"/>
                              <w:jc w:val="center"/>
                            </w:pPr>
                            <w:r>
                              <w:t>No significant differen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5032FF" id="_x0000_s1043" type="#_x0000_t202" style="position:absolute;left:0;text-align:left;margin-left:357.85pt;margin-top:227.45pt;width:95.85pt;height:36pt;z-index:2516971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" filled="f" stroked="f">
                <v:textbox>
                  <w:txbxContent>
                    <w:p w14:paraId="430A511B" w14:textId="77777777" w:rsidR="002B1C3D" w:rsidRDefault="002B1C3D" w:rsidP="00A93195">
                      <w:pPr>
                        <w:spacing w:line="240" w:lineRule="auto"/>
                        <w:jc w:val="center"/>
                      </w:pPr>
                      <w:r>
                        <w:t>No significant difference</w:t>
                      </w:r>
                    </w:p>
                  </w:txbxContent>
                </v:textbox>
              </v:shape>
            </w:pict>
          </mc:Fallback>
        </mc:AlternateContent>
      </w:r>
      <w:r>
        <w:rPr>
          <w:noProof/>
          <w:lang w:val="en-GB"/>
        </w:rPr>
        <w:drawing>
          <wp:anchor distT="0" distB="0" distL="114300" distR="114300" simplePos="0" relativeHeight="251695104" behindDoc="0" locked="0" layoutInCell="1" allowOverlap="1" wp14:anchorId="5D3E6D6A" wp14:editId="3EF854D3">
            <wp:simplePos x="0" y="0"/>
            <wp:positionH relativeFrom="margin">
              <wp:posOffset>1335405</wp:posOffset>
            </wp:positionH>
            <wp:positionV relativeFrom="paragraph">
              <wp:posOffset>3347489</wp:posOffset>
            </wp:positionV>
            <wp:extent cx="3853180" cy="116205"/>
            <wp:effectExtent l="0" t="0" r="0"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6">
                      <a:extLst>
                        <a:ext uri="{28A0092B-C50C-407E-A947-70E740481C1C}">
                          <a14:useLocalDpi xmlns:a14="http://schemas.microsoft.com/office/drawing/2010/main" val="0"/>
                        </a:ext>
                      </a:extLst>
                    </a:blip>
                    <a:srcRect t="51508" b="-7972"/>
                    <a:stretch/>
                  </pic:blipFill>
                  <pic:spPr bwMode="auto">
                    <a:xfrm>
                      <a:off x="0" y="0"/>
                      <a:ext cx="3853180" cy="1162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GB"/>
        </w:rPr>
        <w:drawing>
          <wp:anchor distT="0" distB="0" distL="114300" distR="114300" simplePos="0" relativeHeight="251699200" behindDoc="0" locked="0" layoutInCell="1" allowOverlap="1" wp14:anchorId="57DAE9E8" wp14:editId="044C5F86">
            <wp:simplePos x="0" y="0"/>
            <wp:positionH relativeFrom="column">
              <wp:posOffset>1324610</wp:posOffset>
            </wp:positionH>
            <wp:positionV relativeFrom="paragraph">
              <wp:posOffset>3009900</wp:posOffset>
            </wp:positionV>
            <wp:extent cx="1341554" cy="99385"/>
            <wp:effectExtent l="0" t="0" r="0" b="0"/>
            <wp:wrapNone/>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7">
                      <a:extLst>
                        <a:ext uri="{28A0092B-C50C-407E-A947-70E740481C1C}">
                          <a14:useLocalDpi xmlns:a14="http://schemas.microsoft.com/office/drawing/2010/main" val="0"/>
                        </a:ext>
                      </a:extLst>
                    </a:blip>
                    <a:srcRect t="64434"/>
                    <a:stretch/>
                  </pic:blipFill>
                  <pic:spPr bwMode="auto">
                    <a:xfrm>
                      <a:off x="0" y="0"/>
                      <a:ext cx="1341554" cy="993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93195" w:rsidRPr="007D4C9D">
        <w:rPr>
          <w:noProof/>
          <w:lang w:val="en-GB"/>
        </w:rPr>
        <mc:AlternateContent>
          <mc:Choice Requires="wps">
            <w:drawing>
              <wp:anchor distT="45720" distB="45720" distL="114300" distR="114300" simplePos="0" relativeHeight="251693056" behindDoc="0" locked="0" layoutInCell="1" allowOverlap="1" wp14:anchorId="00F93CEC" wp14:editId="74A2E7C6">
                <wp:simplePos x="0" y="0"/>
                <wp:positionH relativeFrom="margin">
                  <wp:posOffset>839293</wp:posOffset>
                </wp:positionH>
                <wp:positionV relativeFrom="paragraph">
                  <wp:posOffset>530358</wp:posOffset>
                </wp:positionV>
                <wp:extent cx="3668232" cy="318770"/>
                <wp:effectExtent l="0" t="0" r="0" b="5080"/>
                <wp:wrapNone/>
                <wp:docPr id="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8232" cy="318770"/>
                        </a:xfrm>
                        <a:prstGeom prst="rect">
                          <a:avLst/>
                        </a:prstGeom>
                        <a:noFill/>
                        <a:ln w="9525">
                          <a:noFill/>
                          <a:miter lim="800000"/>
                          <a:headEnd/>
                          <a:tailEnd/>
                        </a:ln>
                      </wps:spPr>
                      <wps:txbx>
                        <w:txbxContent>
                          <w:p w14:paraId="1F873181" w14:textId="77777777" w:rsidR="002B1C3D" w:rsidRDefault="002B1C3D" w:rsidP="00F21886">
                            <w:r>
                              <w:t>One-way repeated measures ANOVA: p = &lt;0.0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F93CEC" id="_x0000_s1044" type="#_x0000_t202" style="position:absolute;left:0;text-align:left;margin-left:66.1pt;margin-top:41.75pt;width:288.85pt;height:25.1pt;z-index:2516930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" filled="f" stroked="f">
                <v:textbox>
                  <w:txbxContent>
                    <w:p w14:paraId="1F873181" w14:textId="77777777" w:rsidR="002B1C3D" w:rsidRDefault="002B1C3D" w:rsidP="00F21886">
                      <w:r>
                        <w:t>One-way repeated measures ANOVA: p = &lt;0.001</w:t>
                      </w:r>
                    </w:p>
                  </w:txbxContent>
                </v:textbox>
                <w10:wrap anchorx="margin"/>
              </v:shape>
            </w:pict>
          </mc:Fallback>
        </mc:AlternateContent>
      </w:r>
      <w:r w:rsidR="0031665F" w:rsidRPr="000C272D">
        <w:rPr>
          <w:noProof/>
          <w:lang w:val="en-GB"/>
        </w:rPr>
        <w:drawing>
          <wp:inline distT="0" distB="0" distL="0" distR="0" wp14:anchorId="28A2800F" wp14:editId="7D177877">
            <wp:extent cx="5821921" cy="3600000"/>
            <wp:effectExtent l="0" t="0" r="7620" b="63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821921" cy="3600000"/>
                    </a:xfrm>
                    <a:prstGeom prst="rect">
                      <a:avLst/>
                    </a:prstGeom>
                  </pic:spPr>
                </pic:pic>
              </a:graphicData>
            </a:graphic>
          </wp:inline>
        </w:drawing>
      </w:r>
    </w:p>
    <w:p w14:paraId="024CB284" w14:textId="2FABA5AB" w:rsidR="009374DD" w:rsidRDefault="00990D03" w:rsidP="00357264">
      <w:pPr>
        <w:pStyle w:val="Caption"/>
        <w:jc w:val="center"/>
      </w:pPr>
      <w:bookmarkStart w:id="193" w:name="_Toc520790867"/>
      <w:r>
        <w:t xml:space="preserve">Figure </w:t>
      </w:r>
      <w:r w:rsidR="00874AF6">
        <w:fldChar w:fldCharType="begin"/>
      </w:r>
      <w:r w:rsidR="00874AF6">
        <w:instrText xml:space="preserve"> STYLEREF 1 \s </w:instrText>
      </w:r>
      <w:r w:rsidR="00874AF6">
        <w:fldChar w:fldCharType="separate"/>
      </w:r>
      <w:r w:rsidR="00100B6E">
        <w:rPr>
          <w:noProof/>
        </w:rPr>
        <w:t>4</w:t>
      </w:r>
      <w:r w:rsidR="00874AF6">
        <w:fldChar w:fldCharType="end"/>
      </w:r>
      <w:r w:rsidR="00874AF6">
        <w:t>.</w:t>
      </w:r>
      <w:r w:rsidR="00874AF6">
        <w:fldChar w:fldCharType="begin"/>
      </w:r>
      <w:r w:rsidR="00874AF6">
        <w:instrText xml:space="preserve"> SEQ Figure \* ARABIC \s 1 </w:instrText>
      </w:r>
      <w:r w:rsidR="00874AF6">
        <w:fldChar w:fldCharType="separate"/>
      </w:r>
      <w:r w:rsidR="00100B6E">
        <w:rPr>
          <w:noProof/>
        </w:rPr>
        <w:t>8</w:t>
      </w:r>
      <w:r w:rsidR="00874AF6">
        <w:fldChar w:fldCharType="end"/>
      </w:r>
      <w:r w:rsidR="009F33B3">
        <w:t>: M</w:t>
      </w:r>
      <w:r w:rsidR="007064EE">
        <w:t xml:space="preserve">ean </w:t>
      </w:r>
      <w:r w:rsidR="00122AB1">
        <w:t>a</w:t>
      </w:r>
      <w:r w:rsidR="007064EE">
        <w:t>lbumin</w:t>
      </w:r>
      <w:r w:rsidR="007064EE" w:rsidRPr="000C272D">
        <w:t xml:space="preserve"> (points) and 95% confidence intervals (error bars) by </w:t>
      </w:r>
      <w:r w:rsidR="009F33B3">
        <w:t>time point</w:t>
      </w:r>
      <w:r w:rsidR="007064EE" w:rsidRPr="000C272D">
        <w:t>.</w:t>
      </w:r>
      <w:bookmarkEnd w:id="193"/>
    </w:p>
    <w:p w14:paraId="536912B2" w14:textId="77777777" w:rsidR="005124D3" w:rsidRDefault="005124D3" w:rsidP="00207C74"/>
    <w:p w14:paraId="00FF1EF9" w14:textId="77777777" w:rsidR="004F5613" w:rsidRPr="00DE2EE4" w:rsidRDefault="004F5613" w:rsidP="004F5613">
      <w:pPr>
        <w:pStyle w:val="Heading3"/>
        <w:spacing w:before="120" w:after="360"/>
        <w:rPr>
          <w:rFonts w:cs="Arial"/>
        </w:rPr>
      </w:pPr>
      <w:r>
        <w:br w:type="page"/>
      </w:r>
      <w:bookmarkStart w:id="194" w:name="_Toc520790370"/>
      <w:r>
        <w:rPr>
          <w:rFonts w:cs="Arial"/>
        </w:rPr>
        <w:lastRenderedPageBreak/>
        <w:t>VDBP</w:t>
      </w:r>
      <w:bookmarkEnd w:id="194"/>
    </w:p>
    <w:p w14:paraId="617483DF" w14:textId="2BA208F7" w:rsidR="005E702E" w:rsidRPr="000C272D" w:rsidRDefault="00E61AE4" w:rsidP="00122AB1">
      <w:r>
        <w:t xml:space="preserve">Figure </w:t>
      </w:r>
      <w:r w:rsidR="00990D03">
        <w:t>4.9</w:t>
      </w:r>
      <w:r>
        <w:t xml:space="preserve"> shows the individual change in VDBP by time point, while figure </w:t>
      </w:r>
      <w:r w:rsidR="00990D03">
        <w:t xml:space="preserve">4.10 </w:t>
      </w:r>
      <w:r>
        <w:t>shows the mean and 95% confidence intervals by time point. One-way repeate</w:t>
      </w:r>
      <w:r w:rsidR="00DA2CCE">
        <w:t xml:space="preserve">d measures ANOVA revealed that </w:t>
      </w:r>
      <w:r w:rsidR="00122AB1" w:rsidRPr="000C272D">
        <w:t>VDBP differed significant</w:t>
      </w:r>
      <w:r w:rsidR="00B05BC0">
        <w:t>ly between time points (p = 0.00</w:t>
      </w:r>
      <w:r w:rsidR="00FC7730">
        <w:t>6</w:t>
      </w:r>
      <w:r w:rsidR="00122AB1" w:rsidRPr="000C272D">
        <w:t>). Tukey post hoc testing revealed that VDBP decreased by an averag</w:t>
      </w:r>
      <w:r w:rsidR="00FC7730">
        <w:t>e of 61.8 mg/L</w:t>
      </w:r>
      <w:r w:rsidR="00122AB1" w:rsidRPr="000C272D">
        <w:t xml:space="preserve"> </w:t>
      </w:r>
      <w:r w:rsidR="00FC7730">
        <w:t>(20</w:t>
      </w:r>
      <w:r w:rsidR="00B05BC0">
        <w:t xml:space="preserve">%) </w:t>
      </w:r>
      <w:r w:rsidR="00122AB1" w:rsidRPr="000C272D">
        <w:t xml:space="preserve">between day 0 </w:t>
      </w:r>
      <w:r w:rsidR="00FC7730">
        <w:t>and day 1 (p = 0.001</w:t>
      </w:r>
      <w:r w:rsidR="00122AB1" w:rsidRPr="000C272D">
        <w:t>)</w:t>
      </w:r>
      <w:r w:rsidR="00FC7730">
        <w:t xml:space="preserve"> and by an average of 61.7mg/L (20%) between day 0 and day 2</w:t>
      </w:r>
      <w:r w:rsidR="00381244">
        <w:t xml:space="preserve"> (p = 0.001</w:t>
      </w:r>
      <w:r w:rsidR="00381244" w:rsidRPr="000C272D">
        <w:t>)</w:t>
      </w:r>
      <w:r w:rsidR="00122AB1" w:rsidRPr="000C272D">
        <w:t>. There was no significant difference in VDBP concentration between</w:t>
      </w:r>
      <w:r w:rsidR="00122AB1" w:rsidRPr="000C272D">
        <w:rPr>
          <w:vertAlign w:val="subscript"/>
        </w:rPr>
        <w:t xml:space="preserve"> </w:t>
      </w:r>
      <w:r w:rsidR="00FC7730">
        <w:t>day 0 and</w:t>
      </w:r>
      <w:r w:rsidR="00122AB1" w:rsidRPr="000C272D">
        <w:t xml:space="preserve"> the follow-up visit.</w:t>
      </w:r>
      <w:r w:rsidR="00237A67">
        <w:t xml:space="preserve"> O</w:t>
      </w:r>
      <w:r w:rsidR="005E702E">
        <w:t>ne participant had VDBP</w:t>
      </w:r>
      <w:r w:rsidR="005E702E" w:rsidRPr="000C272D">
        <w:t xml:space="preserve"> </w:t>
      </w:r>
      <w:r w:rsidR="005E702E">
        <w:t xml:space="preserve">levels of </w:t>
      </w:r>
      <w:r w:rsidR="00381244">
        <w:t>731.5 on day 0</w:t>
      </w:r>
      <w:r w:rsidR="005E702E">
        <w:t>. Grub</w:t>
      </w:r>
      <w:r w:rsidR="00381244">
        <w:t>b’s test showed this result</w:t>
      </w:r>
      <w:r w:rsidR="005E702E">
        <w:t xml:space="preserve"> </w:t>
      </w:r>
      <w:r w:rsidR="00381244">
        <w:t>to be a</w:t>
      </w:r>
      <w:r w:rsidR="005E702E">
        <w:t xml:space="preserve"> significant </w:t>
      </w:r>
      <w:r w:rsidR="00381244">
        <w:t xml:space="preserve">outlier </w:t>
      </w:r>
      <w:r w:rsidR="005E702E">
        <w:t>(p = 0.05).</w:t>
      </w:r>
      <w:r w:rsidR="00237A67">
        <w:t xml:space="preserve"> When one-way repeated measures ANOVA was conducted excluding this value, there remained a significant difference between time-points (p = &lt;0.001) and Greenhouse-Geisser correction was not required.</w:t>
      </w:r>
    </w:p>
    <w:p w14:paraId="690F0C5A" w14:textId="77777777" w:rsidR="005124D3" w:rsidRDefault="005124D3" w:rsidP="00207C74"/>
    <w:p w14:paraId="0159D528" w14:textId="77777777" w:rsidR="00122AB1" w:rsidRDefault="00122AB1" w:rsidP="00207C74"/>
    <w:p w14:paraId="6E5307B1" w14:textId="77777777" w:rsidR="00122AB1" w:rsidRDefault="00122AB1" w:rsidP="00207C74"/>
    <w:p w14:paraId="025AF8EF" w14:textId="77777777" w:rsidR="005124D3" w:rsidRDefault="005124D3" w:rsidP="00207C74"/>
    <w:p w14:paraId="770C8991" w14:textId="77777777" w:rsidR="005124D3" w:rsidRDefault="005124D3" w:rsidP="00207C74"/>
    <w:p w14:paraId="370667FB" w14:textId="77777777" w:rsidR="005124D3" w:rsidRDefault="005124D3" w:rsidP="00207C74"/>
    <w:p w14:paraId="0BCFCCBF" w14:textId="77777777" w:rsidR="005124D3" w:rsidRPr="000C272D" w:rsidRDefault="005124D3" w:rsidP="00207C74"/>
    <w:p w14:paraId="24EF39A5" w14:textId="77777777" w:rsidR="00990D03" w:rsidRDefault="00FC7730" w:rsidP="00990D03">
      <w:pPr>
        <w:keepNext/>
        <w:spacing w:after="0" w:line="240" w:lineRule="auto"/>
        <w:jc w:val="center"/>
      </w:pPr>
      <w:r>
        <w:rPr>
          <w:noProof/>
          <w:lang w:val="en-GB"/>
        </w:rPr>
        <w:lastRenderedPageBreak/>
        <w:drawing>
          <wp:inline distT="0" distB="0" distL="0" distR="0" wp14:anchorId="0C8ABAC8" wp14:editId="6DDEC0B2">
            <wp:extent cx="6192520" cy="387604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92520" cy="3876040"/>
                    </a:xfrm>
                    <a:prstGeom prst="rect">
                      <a:avLst/>
                    </a:prstGeom>
                  </pic:spPr>
                </pic:pic>
              </a:graphicData>
            </a:graphic>
          </wp:inline>
        </w:drawing>
      </w:r>
    </w:p>
    <w:p w14:paraId="641A5C21" w14:textId="5C7A81B9" w:rsidR="007064EE" w:rsidRDefault="00990D03" w:rsidP="00FD0949">
      <w:pPr>
        <w:pStyle w:val="Caption"/>
        <w:jc w:val="center"/>
      </w:pPr>
      <w:bookmarkStart w:id="195" w:name="_Toc520790868"/>
      <w:r>
        <w:t xml:space="preserve">Figure </w:t>
      </w:r>
      <w:r w:rsidR="00874AF6">
        <w:fldChar w:fldCharType="begin"/>
      </w:r>
      <w:r w:rsidR="00874AF6">
        <w:instrText xml:space="preserve"> STYLEREF 1 \s </w:instrText>
      </w:r>
      <w:r w:rsidR="00874AF6">
        <w:fldChar w:fldCharType="separate"/>
      </w:r>
      <w:r w:rsidR="00100B6E">
        <w:rPr>
          <w:noProof/>
        </w:rPr>
        <w:t>4</w:t>
      </w:r>
      <w:r w:rsidR="00874AF6">
        <w:fldChar w:fldCharType="end"/>
      </w:r>
      <w:r w:rsidR="00874AF6">
        <w:t>.</w:t>
      </w:r>
      <w:r w:rsidR="00874AF6">
        <w:fldChar w:fldCharType="begin"/>
      </w:r>
      <w:r w:rsidR="00874AF6">
        <w:instrText xml:space="preserve"> SEQ Figure \* ARABIC \s 1 </w:instrText>
      </w:r>
      <w:r w:rsidR="00874AF6">
        <w:fldChar w:fldCharType="separate"/>
      </w:r>
      <w:r w:rsidR="00100B6E">
        <w:rPr>
          <w:noProof/>
        </w:rPr>
        <w:t>9</w:t>
      </w:r>
      <w:r w:rsidR="00874AF6">
        <w:fldChar w:fldCharType="end"/>
      </w:r>
      <w:r w:rsidR="009F33B3">
        <w:t>: C</w:t>
      </w:r>
      <w:r w:rsidR="007064EE">
        <w:t>hange in VDBP</w:t>
      </w:r>
      <w:r w:rsidR="007064EE" w:rsidRPr="000C272D">
        <w:t xml:space="preserve"> by </w:t>
      </w:r>
      <w:r w:rsidR="009F33B3">
        <w:t>time point</w:t>
      </w:r>
      <w:r w:rsidR="007064EE" w:rsidRPr="000C272D">
        <w:t>. The points show the individual values of each participant and the line connecting them shows the relationship between the points of that participant.</w:t>
      </w:r>
      <w:bookmarkEnd w:id="195"/>
      <w:r w:rsidR="00D22899" w:rsidRPr="00D22899">
        <w:rPr>
          <w:noProof/>
          <w:lang w:val="en-GB"/>
        </w:rPr>
        <w:t xml:space="preserve"> </w:t>
      </w:r>
    </w:p>
    <w:p w14:paraId="797CE6E4" w14:textId="77777777" w:rsidR="00990D03" w:rsidRDefault="00975F49" w:rsidP="00990D03">
      <w:pPr>
        <w:keepNext/>
        <w:spacing w:before="480" w:after="120" w:line="240" w:lineRule="auto"/>
        <w:jc w:val="center"/>
      </w:pPr>
      <w:r w:rsidRPr="00D22899">
        <w:rPr>
          <w:noProof/>
          <w:lang w:val="en-GB"/>
        </w:rPr>
        <mc:AlternateContent>
          <mc:Choice Requires="wps">
            <w:drawing>
              <wp:anchor distT="45720" distB="45720" distL="114300" distR="114300" simplePos="0" relativeHeight="251713536" behindDoc="0" locked="0" layoutInCell="1" allowOverlap="1" wp14:anchorId="62D1D13B" wp14:editId="2654BE7E">
                <wp:simplePos x="0" y="0"/>
                <wp:positionH relativeFrom="column">
                  <wp:posOffset>3359918</wp:posOffset>
                </wp:positionH>
                <wp:positionV relativeFrom="paragraph">
                  <wp:posOffset>1045550</wp:posOffset>
                </wp:positionV>
                <wp:extent cx="1217295" cy="457200"/>
                <wp:effectExtent l="0" t="0" r="0" b="0"/>
                <wp:wrapNone/>
                <wp:docPr id="2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7295" cy="457200"/>
                        </a:xfrm>
                        <a:prstGeom prst="rect">
                          <a:avLst/>
                        </a:prstGeom>
                        <a:noFill/>
                        <a:ln w="9525">
                          <a:noFill/>
                          <a:miter lim="800000"/>
                          <a:headEnd/>
                          <a:tailEnd/>
                        </a:ln>
                      </wps:spPr>
                      <wps:txbx>
                        <w:txbxContent>
                          <w:p w14:paraId="56DA754B" w14:textId="7139761E" w:rsidR="002B1C3D" w:rsidRDefault="002B1C3D" w:rsidP="00975F49">
                            <w:pPr>
                              <w:spacing w:line="240" w:lineRule="auto"/>
                              <w:jc w:val="center"/>
                            </w:pPr>
                            <w:r>
                              <w:t>p = 0.0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D1D13B" id="_x0000_s1045" type="#_x0000_t202" style="position:absolute;left:0;text-align:left;margin-left:264.55pt;margin-top:82.35pt;width:95.85pt;height:36pt;z-index:251713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" filled="f" stroked="f">
                <v:textbox>
                  <w:txbxContent>
                    <w:p w14:paraId="56DA754B" w14:textId="7139761E" w:rsidR="002B1C3D" w:rsidRDefault="002B1C3D" w:rsidP="00975F49">
                      <w:pPr>
                        <w:spacing w:line="240" w:lineRule="auto"/>
                        <w:jc w:val="center"/>
                      </w:pPr>
                      <w:r>
                        <w:t>p = 0.001</w:t>
                      </w:r>
                    </w:p>
                  </w:txbxContent>
                </v:textbox>
              </v:shape>
            </w:pict>
          </mc:Fallback>
        </mc:AlternateContent>
      </w:r>
      <w:r w:rsidRPr="00D22899">
        <w:rPr>
          <w:noProof/>
          <w:lang w:val="en-GB"/>
        </w:rPr>
        <mc:AlternateContent>
          <mc:Choice Requires="wps">
            <w:drawing>
              <wp:anchor distT="45720" distB="45720" distL="114300" distR="114300" simplePos="0" relativeHeight="251706368" behindDoc="0" locked="0" layoutInCell="1" allowOverlap="1" wp14:anchorId="1C1CBD7E" wp14:editId="159E5CD3">
                <wp:simplePos x="0" y="0"/>
                <wp:positionH relativeFrom="column">
                  <wp:posOffset>2271956</wp:posOffset>
                </wp:positionH>
                <wp:positionV relativeFrom="paragraph">
                  <wp:posOffset>1255720</wp:posOffset>
                </wp:positionV>
                <wp:extent cx="871870" cy="318770"/>
                <wp:effectExtent l="0" t="0" r="0" b="5080"/>
                <wp:wrapNone/>
                <wp:docPr id="2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1870" cy="318770"/>
                        </a:xfrm>
                        <a:prstGeom prst="rect">
                          <a:avLst/>
                        </a:prstGeom>
                        <a:noFill/>
                        <a:ln w="9525">
                          <a:noFill/>
                          <a:miter lim="800000"/>
                          <a:headEnd/>
                          <a:tailEnd/>
                        </a:ln>
                      </wps:spPr>
                      <wps:txbx>
                        <w:txbxContent>
                          <w:p w14:paraId="4C354940" w14:textId="2D4DE6ED" w:rsidR="002B1C3D" w:rsidRDefault="002B1C3D" w:rsidP="00D22899">
                            <w:r>
                              <w:t>p = 0.0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1CBD7E" id="_x0000_s1046" type="#_x0000_t202" style="position:absolute;left:0;text-align:left;margin-left:178.9pt;margin-top:98.9pt;width:68.65pt;height:25.1pt;z-index:251706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" filled="f" stroked="f">
                <v:textbox>
                  <w:txbxContent>
                    <w:p w14:paraId="4C354940" w14:textId="2D4DE6ED" w:rsidR="002B1C3D" w:rsidRDefault="002B1C3D" w:rsidP="00D22899">
                      <w:r>
                        <w:t>p = 0.001</w:t>
                      </w:r>
                    </w:p>
                  </w:txbxContent>
                </v:textbox>
              </v:shape>
            </w:pict>
          </mc:Fallback>
        </mc:AlternateContent>
      </w:r>
      <w:r w:rsidRPr="00D22899">
        <w:rPr>
          <w:noProof/>
          <w:lang w:val="en-GB"/>
        </w:rPr>
        <w:drawing>
          <wp:anchor distT="0" distB="0" distL="114300" distR="114300" simplePos="0" relativeHeight="251709440" behindDoc="0" locked="0" layoutInCell="1" allowOverlap="1" wp14:anchorId="775BBA27" wp14:editId="15017084">
            <wp:simplePos x="0" y="0"/>
            <wp:positionH relativeFrom="column">
              <wp:posOffset>1400086</wp:posOffset>
            </wp:positionH>
            <wp:positionV relativeFrom="paragraph">
              <wp:posOffset>1128129</wp:posOffset>
            </wp:positionV>
            <wp:extent cx="1265365" cy="95693"/>
            <wp:effectExtent l="0" t="0" r="0" b="0"/>
            <wp:wrapNone/>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6">
                      <a:extLst>
                        <a:ext uri="{28A0092B-C50C-407E-A947-70E740481C1C}">
                          <a14:useLocalDpi xmlns:a14="http://schemas.microsoft.com/office/drawing/2010/main" val="0"/>
                        </a:ext>
                      </a:extLst>
                    </a:blip>
                    <a:srcRect t="-1" b="77973"/>
                    <a:stretch/>
                  </pic:blipFill>
                  <pic:spPr bwMode="auto">
                    <a:xfrm>
                      <a:off x="0" y="0"/>
                      <a:ext cx="1274445" cy="963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66CAF" w:rsidRPr="00D22899">
        <w:rPr>
          <w:noProof/>
          <w:lang w:val="en-GB"/>
        </w:rPr>
        <w:drawing>
          <wp:anchor distT="0" distB="0" distL="114300" distR="114300" simplePos="0" relativeHeight="251708416" behindDoc="0" locked="0" layoutInCell="1" allowOverlap="1" wp14:anchorId="734645A7" wp14:editId="69EAFF5E">
            <wp:simplePos x="0" y="0"/>
            <wp:positionH relativeFrom="column">
              <wp:posOffset>1389454</wp:posOffset>
            </wp:positionH>
            <wp:positionV relativeFrom="paragraph">
              <wp:posOffset>947376</wp:posOffset>
            </wp:positionV>
            <wp:extent cx="2539960" cy="95693"/>
            <wp:effectExtent l="0" t="0" r="0" b="0"/>
            <wp:wrapNone/>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a:extLst>
                        <a:ext uri="{28A0092B-C50C-407E-A947-70E740481C1C}">
                          <a14:useLocalDpi xmlns:a14="http://schemas.microsoft.com/office/drawing/2010/main" val="0"/>
                        </a:ext>
                      </a:extLst>
                    </a:blip>
                    <a:srcRect t="1" b="78122"/>
                    <a:stretch/>
                  </pic:blipFill>
                  <pic:spPr bwMode="auto">
                    <a:xfrm>
                      <a:off x="0" y="0"/>
                      <a:ext cx="2551814" cy="961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84824" w:rsidRPr="00D22899">
        <w:rPr>
          <w:noProof/>
          <w:lang w:val="en-GB"/>
        </w:rPr>
        <mc:AlternateContent>
          <mc:Choice Requires="wps">
            <w:drawing>
              <wp:anchor distT="45720" distB="45720" distL="114300" distR="114300" simplePos="0" relativeHeight="251711488" behindDoc="0" locked="0" layoutInCell="1" allowOverlap="1" wp14:anchorId="7753A1F8" wp14:editId="5E79ABB7">
                <wp:simplePos x="0" y="0"/>
                <wp:positionH relativeFrom="column">
                  <wp:posOffset>4507230</wp:posOffset>
                </wp:positionH>
                <wp:positionV relativeFrom="paragraph">
                  <wp:posOffset>859525</wp:posOffset>
                </wp:positionV>
                <wp:extent cx="1217295" cy="457200"/>
                <wp:effectExtent l="0" t="0" r="0" b="0"/>
                <wp:wrapNone/>
                <wp:docPr id="2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7295" cy="457200"/>
                        </a:xfrm>
                        <a:prstGeom prst="rect">
                          <a:avLst/>
                        </a:prstGeom>
                        <a:noFill/>
                        <a:ln w="9525">
                          <a:noFill/>
                          <a:miter lim="800000"/>
                          <a:headEnd/>
                          <a:tailEnd/>
                        </a:ln>
                      </wps:spPr>
                      <wps:txbx>
                        <w:txbxContent>
                          <w:p w14:paraId="68DB777E" w14:textId="77777777" w:rsidR="002B1C3D" w:rsidRDefault="002B1C3D" w:rsidP="00D22899">
                            <w:pPr>
                              <w:spacing w:line="240" w:lineRule="auto"/>
                              <w:jc w:val="center"/>
                            </w:pPr>
                            <w:r>
                              <w:t>No significant differen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53A1F8" id="_x0000_s1047" type="#_x0000_t202" style="position:absolute;left:0;text-align:left;margin-left:354.9pt;margin-top:67.7pt;width:95.85pt;height:36pt;z-index:251711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" filled="f" stroked="f">
                <v:textbox>
                  <w:txbxContent>
                    <w:p w14:paraId="68DB777E" w14:textId="77777777" w:rsidR="002B1C3D" w:rsidRDefault="002B1C3D" w:rsidP="00D22899">
                      <w:pPr>
                        <w:spacing w:line="240" w:lineRule="auto"/>
                        <w:jc w:val="center"/>
                      </w:pPr>
                      <w:r>
                        <w:t>No significant difference</w:t>
                      </w:r>
                    </w:p>
                  </w:txbxContent>
                </v:textbox>
              </v:shape>
            </w:pict>
          </mc:Fallback>
        </mc:AlternateContent>
      </w:r>
      <w:r w:rsidR="00D22899" w:rsidRPr="00D22899">
        <w:rPr>
          <w:noProof/>
          <w:lang w:val="en-GB"/>
        </w:rPr>
        <w:drawing>
          <wp:anchor distT="0" distB="0" distL="114300" distR="114300" simplePos="0" relativeHeight="251707392" behindDoc="0" locked="0" layoutInCell="1" allowOverlap="1" wp14:anchorId="7CBD78CC" wp14:editId="0BD02AD7">
            <wp:simplePos x="0" y="0"/>
            <wp:positionH relativeFrom="column">
              <wp:posOffset>1386130</wp:posOffset>
            </wp:positionH>
            <wp:positionV relativeFrom="paragraph">
              <wp:posOffset>763905</wp:posOffset>
            </wp:positionV>
            <wp:extent cx="3838353" cy="108480"/>
            <wp:effectExtent l="0" t="0" r="0" b="6350"/>
            <wp:wrapNone/>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a:extLst>
                        <a:ext uri="{28A0092B-C50C-407E-A947-70E740481C1C}">
                          <a14:useLocalDpi xmlns:a14="http://schemas.microsoft.com/office/drawing/2010/main" val="0"/>
                        </a:ext>
                      </a:extLst>
                    </a:blip>
                    <a:srcRect b="75548"/>
                    <a:stretch/>
                  </pic:blipFill>
                  <pic:spPr bwMode="auto">
                    <a:xfrm>
                      <a:off x="0" y="0"/>
                      <a:ext cx="3838353" cy="1084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22899" w:rsidRPr="00D22899">
        <w:rPr>
          <w:noProof/>
          <w:lang w:val="en-GB"/>
        </w:rPr>
        <mc:AlternateContent>
          <mc:Choice Requires="wps">
            <w:drawing>
              <wp:anchor distT="45720" distB="45720" distL="114300" distR="114300" simplePos="0" relativeHeight="251705344" behindDoc="0" locked="0" layoutInCell="1" allowOverlap="1" wp14:anchorId="4C082FFA" wp14:editId="71257AA9">
                <wp:simplePos x="0" y="0"/>
                <wp:positionH relativeFrom="margin">
                  <wp:posOffset>839470</wp:posOffset>
                </wp:positionH>
                <wp:positionV relativeFrom="paragraph">
                  <wp:posOffset>392430</wp:posOffset>
                </wp:positionV>
                <wp:extent cx="3667760" cy="318770"/>
                <wp:effectExtent l="0" t="0" r="0" b="5080"/>
                <wp:wrapNone/>
                <wp:docPr id="2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7760" cy="318770"/>
                        </a:xfrm>
                        <a:prstGeom prst="rect">
                          <a:avLst/>
                        </a:prstGeom>
                        <a:noFill/>
                        <a:ln w="9525">
                          <a:noFill/>
                          <a:miter lim="800000"/>
                          <a:headEnd/>
                          <a:tailEnd/>
                        </a:ln>
                      </wps:spPr>
                      <wps:txbx>
                        <w:txbxContent>
                          <w:p w14:paraId="54500064" w14:textId="4D5951B6" w:rsidR="002B1C3D" w:rsidRDefault="002B1C3D" w:rsidP="00D22899">
                            <w:r>
                              <w:t>One-way repeated measures ANOVA p = 0.00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082FFA" id="_x0000_s1048" type="#_x0000_t202" style="position:absolute;left:0;text-align:left;margin-left:66.1pt;margin-top:30.9pt;width:288.8pt;height:25.1pt;z-index:2517053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" filled="f" stroked="f">
                <v:textbox>
                  <w:txbxContent>
                    <w:p w14:paraId="54500064" w14:textId="4D5951B6" w:rsidR="002B1C3D" w:rsidRDefault="002B1C3D" w:rsidP="00D22899">
                      <w:r>
                        <w:t>One-way repeated measures ANOVA p = 0.006</w:t>
                      </w:r>
                    </w:p>
                  </w:txbxContent>
                </v:textbox>
                <w10:wrap anchorx="margin"/>
              </v:shape>
            </w:pict>
          </mc:Fallback>
        </mc:AlternateContent>
      </w:r>
      <w:r w:rsidR="00F762AB">
        <w:rPr>
          <w:noProof/>
          <w:lang w:val="en-GB"/>
        </w:rPr>
        <w:drawing>
          <wp:inline distT="0" distB="0" distL="0" distR="0" wp14:anchorId="2E64EB71" wp14:editId="7D949E67">
            <wp:extent cx="5895975" cy="3876040"/>
            <wp:effectExtent l="0" t="0" r="9525"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895975" cy="3876040"/>
                    </a:xfrm>
                    <a:prstGeom prst="rect">
                      <a:avLst/>
                    </a:prstGeom>
                  </pic:spPr>
                </pic:pic>
              </a:graphicData>
            </a:graphic>
          </wp:inline>
        </w:drawing>
      </w:r>
    </w:p>
    <w:p w14:paraId="4B6E7184" w14:textId="10A41DB7" w:rsidR="00561D0C" w:rsidRDefault="00990D03" w:rsidP="00FD0949">
      <w:pPr>
        <w:pStyle w:val="Caption"/>
        <w:jc w:val="center"/>
      </w:pPr>
      <w:bookmarkStart w:id="196" w:name="_Toc520790869"/>
      <w:r>
        <w:t xml:space="preserve">Figure </w:t>
      </w:r>
      <w:r w:rsidR="00874AF6">
        <w:fldChar w:fldCharType="begin"/>
      </w:r>
      <w:r w:rsidR="00874AF6">
        <w:instrText xml:space="preserve"> STYLEREF 1 \s </w:instrText>
      </w:r>
      <w:r w:rsidR="00874AF6">
        <w:fldChar w:fldCharType="separate"/>
      </w:r>
      <w:r w:rsidR="00100B6E">
        <w:rPr>
          <w:noProof/>
        </w:rPr>
        <w:t>4</w:t>
      </w:r>
      <w:r w:rsidR="00874AF6">
        <w:fldChar w:fldCharType="end"/>
      </w:r>
      <w:r w:rsidR="00874AF6">
        <w:t>.</w:t>
      </w:r>
      <w:r w:rsidR="00874AF6">
        <w:fldChar w:fldCharType="begin"/>
      </w:r>
      <w:r w:rsidR="00874AF6">
        <w:instrText xml:space="preserve"> SEQ Figure \* ARABIC \s 1 </w:instrText>
      </w:r>
      <w:r w:rsidR="00874AF6">
        <w:fldChar w:fldCharType="separate"/>
      </w:r>
      <w:r w:rsidR="00100B6E">
        <w:rPr>
          <w:noProof/>
        </w:rPr>
        <w:t>10</w:t>
      </w:r>
      <w:r w:rsidR="00874AF6">
        <w:fldChar w:fldCharType="end"/>
      </w:r>
      <w:r w:rsidR="007064EE" w:rsidRPr="000C272D">
        <w:t xml:space="preserve">: </w:t>
      </w:r>
      <w:r w:rsidR="009F33B3">
        <w:t xml:space="preserve">Mean </w:t>
      </w:r>
      <w:r w:rsidR="007064EE">
        <w:t>VDBP</w:t>
      </w:r>
      <w:r w:rsidR="007064EE" w:rsidRPr="000C272D">
        <w:t xml:space="preserve"> (points) and 95% confidence intervals (error bars) by </w:t>
      </w:r>
      <w:r w:rsidR="009F33B3">
        <w:t>time point</w:t>
      </w:r>
      <w:r w:rsidR="007064EE" w:rsidRPr="000C272D">
        <w:t>.</w:t>
      </w:r>
      <w:bookmarkEnd w:id="196"/>
    </w:p>
    <w:p w14:paraId="612926BE" w14:textId="01C37397" w:rsidR="00197AA1" w:rsidRDefault="00197AA1" w:rsidP="00197AA1">
      <w:pPr>
        <w:pStyle w:val="Heading3"/>
        <w:spacing w:before="120" w:after="360"/>
        <w:rPr>
          <w:rFonts w:cs="Arial"/>
        </w:rPr>
      </w:pPr>
      <w:bookmarkStart w:id="197" w:name="_Toc520790371"/>
      <w:r>
        <w:rPr>
          <w:rFonts w:cs="Arial"/>
        </w:rPr>
        <w:lastRenderedPageBreak/>
        <w:t>PINP</w:t>
      </w:r>
      <w:bookmarkEnd w:id="197"/>
    </w:p>
    <w:p w14:paraId="02C0328D" w14:textId="7F44D329" w:rsidR="00196B5E" w:rsidRPr="000C272D" w:rsidRDefault="00DA2CCE" w:rsidP="00196B5E">
      <w:r>
        <w:t xml:space="preserve">Figure </w:t>
      </w:r>
      <w:r w:rsidR="00990D03">
        <w:t>4.11</w:t>
      </w:r>
      <w:r>
        <w:t xml:space="preserve"> shows the individual change in PINP by time point, while figure</w:t>
      </w:r>
      <w:r w:rsidR="00990D03">
        <w:t xml:space="preserve"> 4.12</w:t>
      </w:r>
      <w:r>
        <w:t xml:space="preserve"> shows the mean and 95% confidence intervals by time point. One-way repeated measures ANOVA revealed that</w:t>
      </w:r>
      <w:r w:rsidRPr="000C272D">
        <w:t xml:space="preserve"> </w:t>
      </w:r>
      <w:r w:rsidR="00196B5E" w:rsidRPr="000C272D">
        <w:t>PINP differed significantly between time points (p = &lt;0.001). Tukey post hoc testing revealed that PINP decreased by an average of 12.1 ng/ml</w:t>
      </w:r>
      <w:r w:rsidR="00196B5E">
        <w:t xml:space="preserve"> (25%)</w:t>
      </w:r>
      <w:r w:rsidR="00196B5E" w:rsidRPr="000C272D">
        <w:t xml:space="preserve"> bet</w:t>
      </w:r>
      <w:r w:rsidR="00196B5E">
        <w:t>ween day 0 and day 1 (p = 0.03</w:t>
      </w:r>
      <w:r w:rsidR="00196B5E" w:rsidRPr="000C272D">
        <w:t>)</w:t>
      </w:r>
      <w:r w:rsidR="00196B5E">
        <w:t>. There was no significant difference between day 0 and day 2. PINP increased by 48.5 ng/ml (123%) between day 0 and the follow up visit (p=</w:t>
      </w:r>
      <w:r w:rsidR="00A61566">
        <w:t>&lt;</w:t>
      </w:r>
      <w:r w:rsidR="00196B5E">
        <w:t>0.001).</w:t>
      </w:r>
    </w:p>
    <w:p w14:paraId="225FF170" w14:textId="77777777" w:rsidR="00197AA1" w:rsidRPr="00197AA1" w:rsidRDefault="00197AA1" w:rsidP="00197AA1">
      <w:pPr>
        <w:spacing w:after="0" w:line="240" w:lineRule="auto"/>
        <w:jc w:val="left"/>
        <w:rPr>
          <w:b/>
          <w:bCs/>
          <w:i/>
          <w:sz w:val="28"/>
        </w:rPr>
      </w:pPr>
      <w:r>
        <w:br w:type="page"/>
      </w:r>
    </w:p>
    <w:p w14:paraId="55BE2197" w14:textId="77777777" w:rsidR="00197AA1" w:rsidRDefault="00197AA1">
      <w:pPr>
        <w:spacing w:after="0" w:line="240" w:lineRule="auto"/>
        <w:jc w:val="left"/>
        <w:rPr>
          <w:b/>
          <w:bCs/>
          <w:sz w:val="22"/>
          <w:szCs w:val="22"/>
        </w:rPr>
      </w:pPr>
    </w:p>
    <w:p w14:paraId="14788CBF" w14:textId="77777777" w:rsidR="00990D03" w:rsidRDefault="00A61566" w:rsidP="00990D03">
      <w:pPr>
        <w:keepNext/>
        <w:spacing w:after="120" w:line="240" w:lineRule="auto"/>
        <w:jc w:val="center"/>
      </w:pPr>
      <w:r>
        <w:rPr>
          <w:noProof/>
          <w:lang w:val="en-GB"/>
        </w:rPr>
        <w:drawing>
          <wp:inline distT="0" distB="0" distL="0" distR="0" wp14:anchorId="46964405" wp14:editId="0DBC5AD9">
            <wp:extent cx="5812120" cy="3600000"/>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812120" cy="3600000"/>
                    </a:xfrm>
                    <a:prstGeom prst="rect">
                      <a:avLst/>
                    </a:prstGeom>
                  </pic:spPr>
                </pic:pic>
              </a:graphicData>
            </a:graphic>
          </wp:inline>
        </w:drawing>
      </w:r>
    </w:p>
    <w:p w14:paraId="0E411182" w14:textId="293BFA2B" w:rsidR="007064EE" w:rsidRDefault="00990D03" w:rsidP="00FD0949">
      <w:pPr>
        <w:pStyle w:val="Caption"/>
        <w:jc w:val="center"/>
      </w:pPr>
      <w:bookmarkStart w:id="198" w:name="_Toc520790870"/>
      <w:r>
        <w:t xml:space="preserve">Figure </w:t>
      </w:r>
      <w:r w:rsidR="00874AF6">
        <w:fldChar w:fldCharType="begin"/>
      </w:r>
      <w:r w:rsidR="00874AF6">
        <w:instrText xml:space="preserve"> STYLEREF 1 \s </w:instrText>
      </w:r>
      <w:r w:rsidR="00874AF6">
        <w:fldChar w:fldCharType="separate"/>
      </w:r>
      <w:r w:rsidR="00100B6E">
        <w:rPr>
          <w:noProof/>
        </w:rPr>
        <w:t>4</w:t>
      </w:r>
      <w:r w:rsidR="00874AF6">
        <w:fldChar w:fldCharType="end"/>
      </w:r>
      <w:r w:rsidR="00874AF6">
        <w:t>.</w:t>
      </w:r>
      <w:r w:rsidR="00874AF6">
        <w:fldChar w:fldCharType="begin"/>
      </w:r>
      <w:r w:rsidR="00874AF6">
        <w:instrText xml:space="preserve"> SEQ Figure \* ARABIC \s 1 </w:instrText>
      </w:r>
      <w:r w:rsidR="00874AF6">
        <w:fldChar w:fldCharType="separate"/>
      </w:r>
      <w:r w:rsidR="00100B6E">
        <w:rPr>
          <w:noProof/>
        </w:rPr>
        <w:t>11</w:t>
      </w:r>
      <w:r w:rsidR="00874AF6">
        <w:fldChar w:fldCharType="end"/>
      </w:r>
      <w:r w:rsidR="009F33B3">
        <w:t>: C</w:t>
      </w:r>
      <w:r w:rsidR="007064EE">
        <w:t>hange in PINP</w:t>
      </w:r>
      <w:r w:rsidR="007064EE" w:rsidRPr="000C272D">
        <w:t xml:space="preserve"> by </w:t>
      </w:r>
      <w:r w:rsidR="009F33B3">
        <w:t>time point</w:t>
      </w:r>
      <w:r w:rsidR="007064EE" w:rsidRPr="000C272D">
        <w:t>. The points show the individual values of each participant and the line connecting them shows the relationship between the points of that participant.</w:t>
      </w:r>
      <w:bookmarkEnd w:id="198"/>
    </w:p>
    <w:p w14:paraId="7149581A" w14:textId="77777777" w:rsidR="00095C9A" w:rsidRPr="00095C9A" w:rsidRDefault="00A61566" w:rsidP="00750572">
      <w:pPr>
        <w:spacing w:before="600" w:after="0"/>
        <w:jc w:val="center"/>
      </w:pPr>
      <w:r>
        <w:rPr>
          <w:noProof/>
          <w:lang w:val="en-GB"/>
        </w:rPr>
        <w:drawing>
          <wp:inline distT="0" distB="0" distL="0" distR="0" wp14:anchorId="0DF5E0F2" wp14:editId="2CC35A8A">
            <wp:extent cx="5812120" cy="3600000"/>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812120" cy="3600000"/>
                    </a:xfrm>
                    <a:prstGeom prst="rect">
                      <a:avLst/>
                    </a:prstGeom>
                  </pic:spPr>
                </pic:pic>
              </a:graphicData>
            </a:graphic>
          </wp:inline>
        </w:drawing>
      </w:r>
      <w:r w:rsidR="00A04FC7" w:rsidRPr="00750572">
        <w:rPr>
          <w:noProof/>
          <w:lang w:val="en-GB"/>
        </w:rPr>
        <mc:AlternateContent>
          <mc:Choice Requires="wps">
            <w:drawing>
              <wp:anchor distT="45720" distB="45720" distL="114300" distR="114300" simplePos="0" relativeHeight="251716608" behindDoc="0" locked="0" layoutInCell="1" allowOverlap="1" wp14:anchorId="5D752391" wp14:editId="71E25DCB">
                <wp:simplePos x="0" y="0"/>
                <wp:positionH relativeFrom="column">
                  <wp:posOffset>2357018</wp:posOffset>
                </wp:positionH>
                <wp:positionV relativeFrom="paragraph">
                  <wp:posOffset>1298250</wp:posOffset>
                </wp:positionV>
                <wp:extent cx="978180" cy="318770"/>
                <wp:effectExtent l="0" t="0" r="0" b="5080"/>
                <wp:wrapNone/>
                <wp:docPr id="2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8180" cy="318770"/>
                        </a:xfrm>
                        <a:prstGeom prst="rect">
                          <a:avLst/>
                        </a:prstGeom>
                        <a:noFill/>
                        <a:ln w="9525">
                          <a:noFill/>
                          <a:miter lim="800000"/>
                          <a:headEnd/>
                          <a:tailEnd/>
                        </a:ln>
                      </wps:spPr>
                      <wps:txbx>
                        <w:txbxContent>
                          <w:p w14:paraId="580649D4" w14:textId="77777777" w:rsidR="002B1C3D" w:rsidRDefault="002B1C3D" w:rsidP="00750572">
                            <w:r>
                              <w:t>p = 0.0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752391" id="_x0000_s1049" type="#_x0000_t202" style="position:absolute;left:0;text-align:left;margin-left:185.6pt;margin-top:102.2pt;width:77pt;height:25.1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" filled="f" stroked="f">
                <v:textbox>
                  <w:txbxContent>
                    <w:p w14:paraId="580649D4" w14:textId="77777777" w:rsidR="002B1C3D" w:rsidRDefault="002B1C3D" w:rsidP="00750572">
                      <w:r>
                        <w:t>p = 0.03</w:t>
                      </w:r>
                    </w:p>
                  </w:txbxContent>
                </v:textbox>
              </v:shape>
            </w:pict>
          </mc:Fallback>
        </mc:AlternateContent>
      </w:r>
      <w:r w:rsidR="00A04FC7" w:rsidRPr="00A04FC7">
        <w:rPr>
          <w:noProof/>
          <w:lang w:val="en-GB"/>
        </w:rPr>
        <w:drawing>
          <wp:anchor distT="0" distB="0" distL="114300" distR="114300" simplePos="0" relativeHeight="251725824" behindDoc="0" locked="0" layoutInCell="1" allowOverlap="1" wp14:anchorId="14353913" wp14:editId="58DB38FC">
            <wp:simplePos x="0" y="0"/>
            <wp:positionH relativeFrom="column">
              <wp:posOffset>1527677</wp:posOffset>
            </wp:positionH>
            <wp:positionV relativeFrom="paragraph">
              <wp:posOffset>1129703</wp:posOffset>
            </wp:positionV>
            <wp:extent cx="1244009" cy="93675"/>
            <wp:effectExtent l="0" t="0" r="0" b="1905"/>
            <wp:wrapNone/>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6">
                      <a:extLst>
                        <a:ext uri="{28A0092B-C50C-407E-A947-70E740481C1C}">
                          <a14:useLocalDpi xmlns:a14="http://schemas.microsoft.com/office/drawing/2010/main" val="0"/>
                        </a:ext>
                      </a:extLst>
                    </a:blip>
                    <a:srcRect t="-1" b="77973"/>
                    <a:stretch/>
                  </pic:blipFill>
                  <pic:spPr bwMode="auto">
                    <a:xfrm>
                      <a:off x="0" y="0"/>
                      <a:ext cx="1248407" cy="9400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04FC7" w:rsidRPr="00A04FC7">
        <w:rPr>
          <w:noProof/>
          <w:lang w:val="en-GB"/>
        </w:rPr>
        <w:drawing>
          <wp:anchor distT="0" distB="0" distL="114300" distR="114300" simplePos="0" relativeHeight="251724800" behindDoc="0" locked="0" layoutInCell="1" allowOverlap="1" wp14:anchorId="6D260664" wp14:editId="48668365">
            <wp:simplePos x="0" y="0"/>
            <wp:positionH relativeFrom="column">
              <wp:posOffset>1517045</wp:posOffset>
            </wp:positionH>
            <wp:positionV relativeFrom="paragraph">
              <wp:posOffset>950882</wp:posOffset>
            </wp:positionV>
            <wp:extent cx="2434855" cy="91733"/>
            <wp:effectExtent l="0" t="0" r="0" b="3810"/>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a:extLst>
                        <a:ext uri="{28A0092B-C50C-407E-A947-70E740481C1C}">
                          <a14:useLocalDpi xmlns:a14="http://schemas.microsoft.com/office/drawing/2010/main" val="0"/>
                        </a:ext>
                      </a:extLst>
                    </a:blip>
                    <a:srcRect t="1" b="78122"/>
                    <a:stretch/>
                  </pic:blipFill>
                  <pic:spPr bwMode="auto">
                    <a:xfrm>
                      <a:off x="0" y="0"/>
                      <a:ext cx="2718762" cy="10242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04FC7" w:rsidRPr="00A04FC7">
        <w:rPr>
          <w:noProof/>
          <w:lang w:val="en-GB"/>
        </w:rPr>
        <w:drawing>
          <wp:anchor distT="0" distB="0" distL="114300" distR="114300" simplePos="0" relativeHeight="251723776" behindDoc="0" locked="0" layoutInCell="1" allowOverlap="1" wp14:anchorId="5B1933DC" wp14:editId="78C340B6">
            <wp:simplePos x="0" y="0"/>
            <wp:positionH relativeFrom="column">
              <wp:posOffset>1506412</wp:posOffset>
            </wp:positionH>
            <wp:positionV relativeFrom="paragraph">
              <wp:posOffset>770198</wp:posOffset>
            </wp:positionV>
            <wp:extent cx="3710763" cy="104373"/>
            <wp:effectExtent l="0" t="0" r="0" b="0"/>
            <wp:wrapNone/>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a:extLst>
                        <a:ext uri="{28A0092B-C50C-407E-A947-70E740481C1C}">
                          <a14:useLocalDpi xmlns:a14="http://schemas.microsoft.com/office/drawing/2010/main" val="0"/>
                        </a:ext>
                      </a:extLst>
                    </a:blip>
                    <a:srcRect b="75548"/>
                    <a:stretch/>
                  </pic:blipFill>
                  <pic:spPr bwMode="auto">
                    <a:xfrm>
                      <a:off x="0" y="0"/>
                      <a:ext cx="3710763" cy="10437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04FC7" w:rsidRPr="00750572">
        <w:rPr>
          <w:noProof/>
          <w:lang w:val="en-GB"/>
        </w:rPr>
        <mc:AlternateContent>
          <mc:Choice Requires="wps">
            <w:drawing>
              <wp:anchor distT="45720" distB="45720" distL="114300" distR="114300" simplePos="0" relativeHeight="251715584" behindDoc="0" locked="0" layoutInCell="1" allowOverlap="1" wp14:anchorId="76D1DC2C" wp14:editId="6BF879B2">
                <wp:simplePos x="0" y="0"/>
                <wp:positionH relativeFrom="margin">
                  <wp:posOffset>1137566</wp:posOffset>
                </wp:positionH>
                <wp:positionV relativeFrom="paragraph">
                  <wp:posOffset>416885</wp:posOffset>
                </wp:positionV>
                <wp:extent cx="3667760" cy="318770"/>
                <wp:effectExtent l="0" t="0" r="0" b="5080"/>
                <wp:wrapNone/>
                <wp:docPr id="2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7760" cy="318770"/>
                        </a:xfrm>
                        <a:prstGeom prst="rect">
                          <a:avLst/>
                        </a:prstGeom>
                        <a:noFill/>
                        <a:ln w="9525">
                          <a:noFill/>
                          <a:miter lim="800000"/>
                          <a:headEnd/>
                          <a:tailEnd/>
                        </a:ln>
                      </wps:spPr>
                      <wps:txbx>
                        <w:txbxContent>
                          <w:p w14:paraId="521E550E" w14:textId="77777777" w:rsidR="002B1C3D" w:rsidRDefault="002B1C3D" w:rsidP="00750572">
                            <w:r>
                              <w:t>One-way repeated measures ANOVA p = &lt;0.0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D1DC2C" id="_x0000_s1050" type="#_x0000_t202" style="position:absolute;left:0;text-align:left;margin-left:89.55pt;margin-top:32.85pt;width:288.8pt;height:25.1pt;z-index:2517155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" filled="f" stroked="f">
                <v:textbox>
                  <w:txbxContent>
                    <w:p w14:paraId="521E550E" w14:textId="77777777" w:rsidR="002B1C3D" w:rsidRDefault="002B1C3D" w:rsidP="00750572">
                      <w:r>
                        <w:t>One-way repeated measures ANOVA p = &lt;0.001</w:t>
                      </w:r>
                    </w:p>
                  </w:txbxContent>
                </v:textbox>
                <w10:wrap anchorx="margin"/>
              </v:shape>
            </w:pict>
          </mc:Fallback>
        </mc:AlternateContent>
      </w:r>
      <w:r w:rsidR="00750572" w:rsidRPr="00750572">
        <w:rPr>
          <w:noProof/>
          <w:lang w:val="en-GB"/>
        </w:rPr>
        <mc:AlternateContent>
          <mc:Choice Requires="wps">
            <w:drawing>
              <wp:anchor distT="45720" distB="45720" distL="114300" distR="114300" simplePos="0" relativeHeight="251721728" behindDoc="0" locked="0" layoutInCell="1" allowOverlap="1" wp14:anchorId="3661894A" wp14:editId="56DCBDD0">
                <wp:simplePos x="0" y="0"/>
                <wp:positionH relativeFrom="column">
                  <wp:posOffset>3551555</wp:posOffset>
                </wp:positionH>
                <wp:positionV relativeFrom="paragraph">
                  <wp:posOffset>1090930</wp:posOffset>
                </wp:positionV>
                <wp:extent cx="1217295" cy="457200"/>
                <wp:effectExtent l="0" t="0" r="0" b="0"/>
                <wp:wrapNone/>
                <wp:docPr id="2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7295" cy="457200"/>
                        </a:xfrm>
                        <a:prstGeom prst="rect">
                          <a:avLst/>
                        </a:prstGeom>
                        <a:noFill/>
                        <a:ln w="9525">
                          <a:noFill/>
                          <a:miter lim="800000"/>
                          <a:headEnd/>
                          <a:tailEnd/>
                        </a:ln>
                      </wps:spPr>
                      <wps:txbx>
                        <w:txbxContent>
                          <w:p w14:paraId="75158EFC" w14:textId="77777777" w:rsidR="002B1C3D" w:rsidRDefault="002B1C3D" w:rsidP="00750572">
                            <w:pPr>
                              <w:spacing w:line="240" w:lineRule="auto"/>
                              <w:jc w:val="center"/>
                            </w:pPr>
                            <w:r>
                              <w:t>No significant differen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61894A" id="_x0000_s1051" type="#_x0000_t202" style="position:absolute;left:0;text-align:left;margin-left:279.65pt;margin-top:85.9pt;width:95.85pt;height:36pt;z-index:251721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" filled="f" stroked="f">
                <v:textbox>
                  <w:txbxContent>
                    <w:p w14:paraId="75158EFC" w14:textId="77777777" w:rsidR="002B1C3D" w:rsidRDefault="002B1C3D" w:rsidP="00750572">
                      <w:pPr>
                        <w:spacing w:line="240" w:lineRule="auto"/>
                        <w:jc w:val="center"/>
                      </w:pPr>
                      <w:r>
                        <w:t>No significant difference</w:t>
                      </w:r>
                    </w:p>
                  </w:txbxContent>
                </v:textbox>
              </v:shape>
            </w:pict>
          </mc:Fallback>
        </mc:AlternateContent>
      </w:r>
      <w:r w:rsidR="00750572" w:rsidRPr="00750572">
        <w:rPr>
          <w:noProof/>
          <w:lang w:val="en-GB"/>
        </w:rPr>
        <mc:AlternateContent>
          <mc:Choice Requires="wps">
            <w:drawing>
              <wp:anchor distT="45720" distB="45720" distL="114300" distR="114300" simplePos="0" relativeHeight="251720704" behindDoc="0" locked="0" layoutInCell="1" allowOverlap="1" wp14:anchorId="6D6ABDE9" wp14:editId="33047C52">
                <wp:simplePos x="0" y="0"/>
                <wp:positionH relativeFrom="column">
                  <wp:posOffset>4699000</wp:posOffset>
                </wp:positionH>
                <wp:positionV relativeFrom="paragraph">
                  <wp:posOffset>904875</wp:posOffset>
                </wp:positionV>
                <wp:extent cx="1217295" cy="457200"/>
                <wp:effectExtent l="0" t="0" r="0" b="0"/>
                <wp:wrapNone/>
                <wp:docPr id="2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7295" cy="457200"/>
                        </a:xfrm>
                        <a:prstGeom prst="rect">
                          <a:avLst/>
                        </a:prstGeom>
                        <a:noFill/>
                        <a:ln w="9525">
                          <a:noFill/>
                          <a:miter lim="800000"/>
                          <a:headEnd/>
                          <a:tailEnd/>
                        </a:ln>
                      </wps:spPr>
                      <wps:txbx>
                        <w:txbxContent>
                          <w:p w14:paraId="4F156F15" w14:textId="77777777" w:rsidR="002B1C3D" w:rsidRDefault="002B1C3D" w:rsidP="00750572">
                            <w:pPr>
                              <w:spacing w:line="240" w:lineRule="auto"/>
                              <w:jc w:val="center"/>
                            </w:pPr>
                            <w:r>
                              <w:t>p = &lt;0.0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6ABDE9" id="_x0000_s1052" type="#_x0000_t202" style="position:absolute;left:0;text-align:left;margin-left:370pt;margin-top:71.25pt;width:95.85pt;height:36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" filled="f" stroked="f">
                <v:textbox>
                  <w:txbxContent>
                    <w:p w14:paraId="4F156F15" w14:textId="77777777" w:rsidR="002B1C3D" w:rsidRDefault="002B1C3D" w:rsidP="00750572">
                      <w:pPr>
                        <w:spacing w:line="240" w:lineRule="auto"/>
                        <w:jc w:val="center"/>
                      </w:pPr>
                      <w:r>
                        <w:t>p = &lt;0.001</w:t>
                      </w:r>
                    </w:p>
                  </w:txbxContent>
                </v:textbox>
              </v:shape>
            </w:pict>
          </mc:Fallback>
        </mc:AlternateContent>
      </w:r>
    </w:p>
    <w:p w14:paraId="25C5E046" w14:textId="5A9AE5A6" w:rsidR="007064EE" w:rsidRDefault="00990D03" w:rsidP="00FD0949">
      <w:pPr>
        <w:pStyle w:val="Caption"/>
        <w:jc w:val="center"/>
      </w:pPr>
      <w:bookmarkStart w:id="199" w:name="_Toc520790871"/>
      <w:r>
        <w:t xml:space="preserve">Figure </w:t>
      </w:r>
      <w:r w:rsidR="00874AF6">
        <w:fldChar w:fldCharType="begin"/>
      </w:r>
      <w:r w:rsidR="00874AF6">
        <w:instrText xml:space="preserve"> STYLEREF 1 \s </w:instrText>
      </w:r>
      <w:r w:rsidR="00874AF6">
        <w:fldChar w:fldCharType="separate"/>
      </w:r>
      <w:r w:rsidR="00100B6E">
        <w:rPr>
          <w:noProof/>
        </w:rPr>
        <w:t>4</w:t>
      </w:r>
      <w:r w:rsidR="00874AF6">
        <w:fldChar w:fldCharType="end"/>
      </w:r>
      <w:r w:rsidR="00874AF6">
        <w:t>.</w:t>
      </w:r>
      <w:r w:rsidR="00874AF6">
        <w:fldChar w:fldCharType="begin"/>
      </w:r>
      <w:r w:rsidR="00874AF6">
        <w:instrText xml:space="preserve"> SEQ Figure \* ARABIC \s 1 </w:instrText>
      </w:r>
      <w:r w:rsidR="00874AF6">
        <w:fldChar w:fldCharType="separate"/>
      </w:r>
      <w:r w:rsidR="00100B6E">
        <w:rPr>
          <w:noProof/>
        </w:rPr>
        <w:t>12</w:t>
      </w:r>
      <w:r w:rsidR="00874AF6">
        <w:fldChar w:fldCharType="end"/>
      </w:r>
      <w:r w:rsidR="009F33B3">
        <w:t>: M</w:t>
      </w:r>
      <w:r w:rsidR="007064EE">
        <w:t>ean PINP</w:t>
      </w:r>
      <w:r w:rsidR="007064EE" w:rsidRPr="000C272D">
        <w:t xml:space="preserve"> (points) and 95% confidence intervals (error bars) by </w:t>
      </w:r>
      <w:r w:rsidR="009F33B3">
        <w:t>time point</w:t>
      </w:r>
      <w:r w:rsidR="007064EE" w:rsidRPr="000C272D">
        <w:t>.</w:t>
      </w:r>
      <w:bookmarkEnd w:id="199"/>
    </w:p>
    <w:p w14:paraId="3339969A" w14:textId="77777777" w:rsidR="00196B5E" w:rsidRDefault="00196B5E" w:rsidP="00196B5E">
      <w:pPr>
        <w:pStyle w:val="Heading3"/>
        <w:spacing w:before="120" w:after="360"/>
        <w:rPr>
          <w:rFonts w:cs="Arial"/>
        </w:rPr>
      </w:pPr>
      <w:bookmarkStart w:id="200" w:name="_Toc520790372"/>
      <w:r>
        <w:rPr>
          <w:rFonts w:cs="Arial"/>
        </w:rPr>
        <w:lastRenderedPageBreak/>
        <w:t>CTX</w:t>
      </w:r>
      <w:bookmarkEnd w:id="200"/>
    </w:p>
    <w:p w14:paraId="43535C20" w14:textId="77BC5C9F" w:rsidR="00196B5E" w:rsidRPr="000C272D" w:rsidRDefault="00DA2CCE" w:rsidP="00196B5E">
      <w:r>
        <w:t xml:space="preserve">Figure </w:t>
      </w:r>
      <w:r w:rsidR="00990D03">
        <w:t>4.13</w:t>
      </w:r>
      <w:r>
        <w:t xml:space="preserve"> shows the individual change in CTX by time point, while figure </w:t>
      </w:r>
      <w:r w:rsidR="00990D03">
        <w:t>4.14</w:t>
      </w:r>
      <w:r>
        <w:t xml:space="preserve"> shows the mean and 95% confidence intervals by time point. One-way repeated measures ANOVA revealed that</w:t>
      </w:r>
      <w:r w:rsidRPr="000C272D">
        <w:t xml:space="preserve"> </w:t>
      </w:r>
      <w:r w:rsidR="00196B5E" w:rsidRPr="000C272D">
        <w:t>CTX differed significantly between time points (p = &lt;0.001). Tukey post hoc testing revealed that CTX decreased by an average of 0.112 ng/ml b</w:t>
      </w:r>
      <w:r w:rsidR="009F33B3">
        <w:t>etween day 0 and day 1 (p = 0.005</w:t>
      </w:r>
      <w:r w:rsidR="00196B5E" w:rsidRPr="000C272D">
        <w:t xml:space="preserve">); decreased by an average of 0.177 between day </w:t>
      </w:r>
      <w:r w:rsidR="009F33B3">
        <w:t>0 and day 2 (p=&lt;0.001). The follow up visit was not fasting so CTX could not be measured in the follow up sample.</w:t>
      </w:r>
    </w:p>
    <w:p w14:paraId="70020AB8" w14:textId="77777777" w:rsidR="00750572" w:rsidRPr="00750572" w:rsidRDefault="00750572" w:rsidP="00750572"/>
    <w:p w14:paraId="19621F8B" w14:textId="77777777" w:rsidR="00A04FC7" w:rsidRDefault="00A04FC7">
      <w:pPr>
        <w:spacing w:after="0" w:line="240" w:lineRule="auto"/>
        <w:jc w:val="left"/>
      </w:pPr>
      <w:r>
        <w:br w:type="page"/>
      </w:r>
    </w:p>
    <w:p w14:paraId="3A103B40" w14:textId="77777777" w:rsidR="00990D03" w:rsidRDefault="00A61566" w:rsidP="00990D03">
      <w:pPr>
        <w:keepNext/>
        <w:spacing w:before="120" w:after="120" w:line="240" w:lineRule="auto"/>
        <w:jc w:val="center"/>
      </w:pPr>
      <w:r>
        <w:rPr>
          <w:noProof/>
          <w:lang w:val="en-GB"/>
        </w:rPr>
        <w:lastRenderedPageBreak/>
        <w:drawing>
          <wp:inline distT="0" distB="0" distL="0" distR="0" wp14:anchorId="4E222630" wp14:editId="0F1FD575">
            <wp:extent cx="5812120" cy="3600000"/>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812120" cy="3600000"/>
                    </a:xfrm>
                    <a:prstGeom prst="rect">
                      <a:avLst/>
                    </a:prstGeom>
                  </pic:spPr>
                </pic:pic>
              </a:graphicData>
            </a:graphic>
          </wp:inline>
        </w:drawing>
      </w:r>
    </w:p>
    <w:p w14:paraId="741D58AC" w14:textId="0F4F64EC" w:rsidR="007064EE" w:rsidRPr="000C272D" w:rsidRDefault="00990D03" w:rsidP="00FD0949">
      <w:pPr>
        <w:pStyle w:val="Caption"/>
        <w:jc w:val="center"/>
      </w:pPr>
      <w:bookmarkStart w:id="201" w:name="_Toc520790872"/>
      <w:r>
        <w:t xml:space="preserve">Figure </w:t>
      </w:r>
      <w:r w:rsidR="00874AF6">
        <w:fldChar w:fldCharType="begin"/>
      </w:r>
      <w:r w:rsidR="00874AF6">
        <w:instrText xml:space="preserve"> STYLEREF 1 \s </w:instrText>
      </w:r>
      <w:r w:rsidR="00874AF6">
        <w:fldChar w:fldCharType="separate"/>
      </w:r>
      <w:r w:rsidR="00100B6E">
        <w:rPr>
          <w:noProof/>
        </w:rPr>
        <w:t>4</w:t>
      </w:r>
      <w:r w:rsidR="00874AF6">
        <w:fldChar w:fldCharType="end"/>
      </w:r>
      <w:r w:rsidR="00874AF6">
        <w:t>.</w:t>
      </w:r>
      <w:r w:rsidR="00874AF6">
        <w:fldChar w:fldCharType="begin"/>
      </w:r>
      <w:r w:rsidR="00874AF6">
        <w:instrText xml:space="preserve"> SEQ Figure \* ARABIC \s 1 </w:instrText>
      </w:r>
      <w:r w:rsidR="00874AF6">
        <w:fldChar w:fldCharType="separate"/>
      </w:r>
      <w:r w:rsidR="00100B6E">
        <w:rPr>
          <w:noProof/>
        </w:rPr>
        <w:t>13</w:t>
      </w:r>
      <w:r w:rsidR="00874AF6">
        <w:fldChar w:fldCharType="end"/>
      </w:r>
      <w:r w:rsidR="007064EE">
        <w:t>: Graph showing the change in CTX</w:t>
      </w:r>
      <w:r w:rsidR="007064EE" w:rsidRPr="000C272D">
        <w:t xml:space="preserve"> by </w:t>
      </w:r>
      <w:r w:rsidR="009F33B3">
        <w:t>time point</w:t>
      </w:r>
      <w:r w:rsidR="007064EE" w:rsidRPr="000C272D">
        <w:t>. The points show the individual values of each participant and the line connecting them shows the relationship between the points of that participant.</w:t>
      </w:r>
      <w:bookmarkEnd w:id="201"/>
    </w:p>
    <w:p w14:paraId="63CDD8F2" w14:textId="77777777" w:rsidR="00990D03" w:rsidRDefault="00A04FC7" w:rsidP="00990D03">
      <w:pPr>
        <w:keepNext/>
        <w:spacing w:before="600" w:after="120" w:line="240" w:lineRule="auto"/>
        <w:jc w:val="center"/>
      </w:pPr>
      <w:r w:rsidRPr="00A04FC7">
        <w:rPr>
          <w:noProof/>
          <w:lang w:val="en-GB"/>
        </w:rPr>
        <mc:AlternateContent>
          <mc:Choice Requires="wps">
            <w:drawing>
              <wp:anchor distT="45720" distB="45720" distL="114300" distR="114300" simplePos="0" relativeHeight="251734016" behindDoc="0" locked="0" layoutInCell="1" allowOverlap="1" wp14:anchorId="534CB10F" wp14:editId="40317832">
                <wp:simplePos x="0" y="0"/>
                <wp:positionH relativeFrom="column">
                  <wp:posOffset>2923864</wp:posOffset>
                </wp:positionH>
                <wp:positionV relativeFrom="paragraph">
                  <wp:posOffset>1017300</wp:posOffset>
                </wp:positionV>
                <wp:extent cx="977900" cy="318770"/>
                <wp:effectExtent l="0" t="0" r="0" b="5080"/>
                <wp:wrapNone/>
                <wp:docPr id="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7900" cy="318770"/>
                        </a:xfrm>
                        <a:prstGeom prst="rect">
                          <a:avLst/>
                        </a:prstGeom>
                        <a:noFill/>
                        <a:ln w="9525">
                          <a:noFill/>
                          <a:miter lim="800000"/>
                          <a:headEnd/>
                          <a:tailEnd/>
                        </a:ln>
                      </wps:spPr>
                      <wps:txbx>
                        <w:txbxContent>
                          <w:p w14:paraId="0D642230" w14:textId="77777777" w:rsidR="002B1C3D" w:rsidRDefault="002B1C3D" w:rsidP="00A04FC7">
                            <w:r>
                              <w:t>p = 0.005</w:t>
                            </w:r>
                          </w:p>
                          <w:p w14:paraId="55805145" w14:textId="77777777" w:rsidR="002B1C3D" w:rsidRDefault="002B1C3D" w:rsidP="00A04FC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4CB10F" id="_x0000_s1053" type="#_x0000_t202" style="position:absolute;left:0;text-align:left;margin-left:230.25pt;margin-top:80.1pt;width:77pt;height:25.1pt;z-index:251734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" filled="f" stroked="f">
                <v:textbox>
                  <w:txbxContent>
                    <w:p w14:paraId="0D642230" w14:textId="77777777" w:rsidR="002B1C3D" w:rsidRDefault="002B1C3D" w:rsidP="00A04FC7">
                      <w:r>
                        <w:t>p = 0.005</w:t>
                      </w:r>
                    </w:p>
                    <w:p w14:paraId="55805145" w14:textId="77777777" w:rsidR="002B1C3D" w:rsidRDefault="002B1C3D" w:rsidP="00A04FC7"/>
                  </w:txbxContent>
                </v:textbox>
              </v:shape>
            </w:pict>
          </mc:Fallback>
        </mc:AlternateContent>
      </w:r>
      <w:r w:rsidRPr="00A04FC7">
        <w:rPr>
          <w:noProof/>
          <w:lang w:val="en-GB"/>
        </w:rPr>
        <mc:AlternateContent>
          <mc:Choice Requires="wps">
            <w:drawing>
              <wp:anchor distT="45720" distB="45720" distL="114300" distR="114300" simplePos="0" relativeHeight="251735040" behindDoc="0" locked="0" layoutInCell="1" allowOverlap="1" wp14:anchorId="44DCF7A5" wp14:editId="6C155AD7">
                <wp:simplePos x="0" y="0"/>
                <wp:positionH relativeFrom="column">
                  <wp:posOffset>4376140</wp:posOffset>
                </wp:positionH>
                <wp:positionV relativeFrom="paragraph">
                  <wp:posOffset>850900</wp:posOffset>
                </wp:positionV>
                <wp:extent cx="999461" cy="255108"/>
                <wp:effectExtent l="0" t="0" r="0" b="0"/>
                <wp:wrapNone/>
                <wp:docPr id="2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9461" cy="255108"/>
                        </a:xfrm>
                        <a:prstGeom prst="rect">
                          <a:avLst/>
                        </a:prstGeom>
                        <a:noFill/>
                        <a:ln w="9525">
                          <a:noFill/>
                          <a:miter lim="800000"/>
                          <a:headEnd/>
                          <a:tailEnd/>
                        </a:ln>
                      </wps:spPr>
                      <wps:txbx>
                        <w:txbxContent>
                          <w:p w14:paraId="31F20BD0" w14:textId="77777777" w:rsidR="002B1C3D" w:rsidRDefault="002B1C3D" w:rsidP="00A04FC7">
                            <w:pPr>
                              <w:spacing w:line="240" w:lineRule="auto"/>
                              <w:jc w:val="center"/>
                            </w:pPr>
                            <w:r>
                              <w:t>p = &lt;0.0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DCF7A5" id="_x0000_s1054" type="#_x0000_t202" style="position:absolute;left:0;text-align:left;margin-left:344.6pt;margin-top:67pt;width:78.7pt;height:20.1pt;z-index:2517350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" filled="f" stroked="f">
                <v:textbox>
                  <w:txbxContent>
                    <w:p w14:paraId="31F20BD0" w14:textId="77777777" w:rsidR="002B1C3D" w:rsidRDefault="002B1C3D" w:rsidP="00A04FC7">
                      <w:pPr>
                        <w:spacing w:line="240" w:lineRule="auto"/>
                        <w:jc w:val="center"/>
                      </w:pPr>
                      <w:r>
                        <w:t>p = &lt;0.001</w:t>
                      </w:r>
                    </w:p>
                  </w:txbxContent>
                </v:textbox>
              </v:shape>
            </w:pict>
          </mc:Fallback>
        </mc:AlternateContent>
      </w:r>
      <w:r>
        <w:rPr>
          <w:noProof/>
          <w:lang w:val="en-GB"/>
        </w:rPr>
        <w:drawing>
          <wp:anchor distT="0" distB="0" distL="114300" distR="114300" simplePos="0" relativeHeight="251729920" behindDoc="0" locked="0" layoutInCell="1" allowOverlap="1" wp14:anchorId="0A4AEB83" wp14:editId="7739A860">
            <wp:simplePos x="0" y="0"/>
            <wp:positionH relativeFrom="column">
              <wp:posOffset>1654810</wp:posOffset>
            </wp:positionH>
            <wp:positionV relativeFrom="paragraph">
              <wp:posOffset>946771</wp:posOffset>
            </wp:positionV>
            <wp:extent cx="1664335" cy="106045"/>
            <wp:effectExtent l="0" t="0" r="0" b="8255"/>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4">
                      <a:extLst>
                        <a:ext uri="{28A0092B-C50C-407E-A947-70E740481C1C}">
                          <a14:useLocalDpi xmlns:a14="http://schemas.microsoft.com/office/drawing/2010/main" val="0"/>
                        </a:ext>
                      </a:extLst>
                    </a:blip>
                    <a:srcRect b="75768"/>
                    <a:stretch/>
                  </pic:blipFill>
                  <pic:spPr bwMode="auto">
                    <a:xfrm>
                      <a:off x="0" y="0"/>
                      <a:ext cx="1664335" cy="10604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noProof/>
          <w:lang w:val="en-GB"/>
        </w:rPr>
        <w:drawing>
          <wp:anchor distT="0" distB="0" distL="114300" distR="114300" simplePos="0" relativeHeight="251728896" behindDoc="0" locked="0" layoutInCell="1" allowOverlap="1" wp14:anchorId="79FD5605" wp14:editId="06D9F46F">
            <wp:simplePos x="0" y="0"/>
            <wp:positionH relativeFrom="column">
              <wp:posOffset>1652905</wp:posOffset>
            </wp:positionH>
            <wp:positionV relativeFrom="paragraph">
              <wp:posOffset>765766</wp:posOffset>
            </wp:positionV>
            <wp:extent cx="3258760" cy="95693"/>
            <wp:effectExtent l="0" t="0" r="0" b="0"/>
            <wp:wrapNone/>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5">
                      <a:extLst>
                        <a:ext uri="{28A0092B-C50C-407E-A947-70E740481C1C}">
                          <a14:useLocalDpi xmlns:a14="http://schemas.microsoft.com/office/drawing/2010/main" val="0"/>
                        </a:ext>
                      </a:extLst>
                    </a:blip>
                    <a:srcRect b="78021"/>
                    <a:stretch/>
                  </pic:blipFill>
                  <pic:spPr bwMode="auto">
                    <a:xfrm>
                      <a:off x="0" y="0"/>
                      <a:ext cx="3258760" cy="9569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50572">
        <w:rPr>
          <w:noProof/>
          <w:lang w:val="en-GB"/>
        </w:rPr>
        <mc:AlternateContent>
          <mc:Choice Requires="wps">
            <w:drawing>
              <wp:anchor distT="45720" distB="45720" distL="114300" distR="114300" simplePos="0" relativeHeight="251731968" behindDoc="0" locked="0" layoutInCell="1" allowOverlap="1" wp14:anchorId="7282E81D" wp14:editId="230F9DAB">
                <wp:simplePos x="0" y="0"/>
                <wp:positionH relativeFrom="margin">
                  <wp:posOffset>839972</wp:posOffset>
                </wp:positionH>
                <wp:positionV relativeFrom="paragraph">
                  <wp:posOffset>417225</wp:posOffset>
                </wp:positionV>
                <wp:extent cx="3667760" cy="318770"/>
                <wp:effectExtent l="0" t="0" r="0" b="5080"/>
                <wp:wrapNone/>
                <wp:docPr id="2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7760" cy="318770"/>
                        </a:xfrm>
                        <a:prstGeom prst="rect">
                          <a:avLst/>
                        </a:prstGeom>
                        <a:noFill/>
                        <a:ln w="9525">
                          <a:noFill/>
                          <a:miter lim="800000"/>
                          <a:headEnd/>
                          <a:tailEnd/>
                        </a:ln>
                      </wps:spPr>
                      <wps:txbx>
                        <w:txbxContent>
                          <w:p w14:paraId="2185EF25" w14:textId="77777777" w:rsidR="002B1C3D" w:rsidRDefault="002B1C3D" w:rsidP="00A04FC7">
                            <w:r>
                              <w:t>One-way repeated measures ANOVA p = &lt;0.0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82E81D" id="_x0000_s1055" type="#_x0000_t202" style="position:absolute;left:0;text-align:left;margin-left:66.15pt;margin-top:32.85pt;width:288.8pt;height:25.1pt;z-index:2517319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" filled="f" stroked="f">
                <v:textbox>
                  <w:txbxContent>
                    <w:p w14:paraId="2185EF25" w14:textId="77777777" w:rsidR="002B1C3D" w:rsidRDefault="002B1C3D" w:rsidP="00A04FC7">
                      <w:r>
                        <w:t>One-way repeated measures ANOVA p = &lt;0.001</w:t>
                      </w:r>
                    </w:p>
                  </w:txbxContent>
                </v:textbox>
                <w10:wrap anchorx="margin"/>
              </v:shape>
            </w:pict>
          </mc:Fallback>
        </mc:AlternateContent>
      </w:r>
      <w:r w:rsidR="00A61566">
        <w:rPr>
          <w:noProof/>
          <w:lang w:val="en-GB"/>
        </w:rPr>
        <w:drawing>
          <wp:inline distT="0" distB="0" distL="0" distR="0" wp14:anchorId="292069C9" wp14:editId="5B87147E">
            <wp:extent cx="5812120" cy="3600000"/>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812120" cy="3600000"/>
                    </a:xfrm>
                    <a:prstGeom prst="rect">
                      <a:avLst/>
                    </a:prstGeom>
                  </pic:spPr>
                </pic:pic>
              </a:graphicData>
            </a:graphic>
          </wp:inline>
        </w:drawing>
      </w:r>
    </w:p>
    <w:p w14:paraId="3607FEAB" w14:textId="20D3EA4A" w:rsidR="007064EE" w:rsidRPr="000C272D" w:rsidRDefault="00990D03" w:rsidP="00FD0949">
      <w:pPr>
        <w:pStyle w:val="Caption"/>
        <w:jc w:val="center"/>
      </w:pPr>
      <w:bookmarkStart w:id="202" w:name="_Toc520790873"/>
      <w:r>
        <w:t xml:space="preserve">Figure </w:t>
      </w:r>
      <w:r w:rsidR="00874AF6">
        <w:fldChar w:fldCharType="begin"/>
      </w:r>
      <w:r w:rsidR="00874AF6">
        <w:instrText xml:space="preserve"> STYLEREF 1 \s </w:instrText>
      </w:r>
      <w:r w:rsidR="00874AF6">
        <w:fldChar w:fldCharType="separate"/>
      </w:r>
      <w:r w:rsidR="00100B6E">
        <w:rPr>
          <w:noProof/>
        </w:rPr>
        <w:t>4</w:t>
      </w:r>
      <w:r w:rsidR="00874AF6">
        <w:fldChar w:fldCharType="end"/>
      </w:r>
      <w:r w:rsidR="00874AF6">
        <w:t>.</w:t>
      </w:r>
      <w:r w:rsidR="00874AF6">
        <w:fldChar w:fldCharType="begin"/>
      </w:r>
      <w:r w:rsidR="00874AF6">
        <w:instrText xml:space="preserve"> SEQ Figure \* ARABIC \s 1 </w:instrText>
      </w:r>
      <w:r w:rsidR="00874AF6">
        <w:fldChar w:fldCharType="separate"/>
      </w:r>
      <w:r w:rsidR="00100B6E">
        <w:rPr>
          <w:noProof/>
        </w:rPr>
        <w:t>14</w:t>
      </w:r>
      <w:r w:rsidR="00874AF6">
        <w:fldChar w:fldCharType="end"/>
      </w:r>
      <w:r w:rsidR="007064EE" w:rsidRPr="000C272D">
        <w:t>: Gr</w:t>
      </w:r>
      <w:r w:rsidR="007064EE">
        <w:t>aph showing the mean CTX</w:t>
      </w:r>
      <w:r w:rsidR="007064EE" w:rsidRPr="000C272D">
        <w:t xml:space="preserve"> (points) and 95% confidence intervals (error bars) by </w:t>
      </w:r>
      <w:r w:rsidR="009F33B3">
        <w:t>time point</w:t>
      </w:r>
      <w:r w:rsidR="007064EE" w:rsidRPr="000C272D">
        <w:t>.</w:t>
      </w:r>
      <w:bookmarkEnd w:id="202"/>
    </w:p>
    <w:p w14:paraId="6BC1BED5" w14:textId="77777777" w:rsidR="004846AD" w:rsidRDefault="004846AD" w:rsidP="004846AD">
      <w:pPr>
        <w:jc w:val="center"/>
      </w:pPr>
    </w:p>
    <w:p w14:paraId="02C2F3FC" w14:textId="77777777" w:rsidR="008F24EE" w:rsidRDefault="008F24EE" w:rsidP="008F24EE">
      <w:pPr>
        <w:pStyle w:val="Heading3"/>
        <w:spacing w:before="120" w:after="360"/>
        <w:rPr>
          <w:rFonts w:cs="Arial"/>
        </w:rPr>
      </w:pPr>
      <w:bookmarkStart w:id="203" w:name="_Toc520790373"/>
      <w:r>
        <w:rPr>
          <w:rFonts w:cs="Arial"/>
        </w:rPr>
        <w:lastRenderedPageBreak/>
        <w:t>PTH</w:t>
      </w:r>
      <w:bookmarkEnd w:id="203"/>
    </w:p>
    <w:p w14:paraId="0C16AEBE" w14:textId="5C717CCF" w:rsidR="008F24EE" w:rsidRDefault="00990D03" w:rsidP="00990D03">
      <w:pPr>
        <w:jc w:val="left"/>
      </w:pPr>
      <w:r w:rsidRPr="00990D03">
        <w:t>Figure 4.1</w:t>
      </w:r>
      <w:r>
        <w:t>5</w:t>
      </w:r>
      <w:r w:rsidRPr="00990D03">
        <w:t xml:space="preserve"> shows the individual change in</w:t>
      </w:r>
      <w:r>
        <w:t xml:space="preserve"> PTH </w:t>
      </w:r>
      <w:r w:rsidRPr="00990D03">
        <w:t>by time point, while figure 4.1</w:t>
      </w:r>
      <w:r>
        <w:t>6</w:t>
      </w:r>
      <w:r w:rsidRPr="00990D03">
        <w:t xml:space="preserve"> shows the mean and 95% confidence intervals by time point. One-way repeated measures ANOVA revealed that </w:t>
      </w:r>
      <w:r w:rsidR="008F24EE" w:rsidRPr="000C272D">
        <w:t>PTH</w:t>
      </w:r>
      <w:r w:rsidR="009F33B3">
        <w:t xml:space="preserve"> did not differ significantly between time points. </w:t>
      </w:r>
      <w:r w:rsidR="0086767F">
        <w:t>Two participants had a result &lt;5</w:t>
      </w:r>
      <w:r w:rsidR="00E61AE4">
        <w:t xml:space="preserve"> pg/ml. </w:t>
      </w:r>
    </w:p>
    <w:p w14:paraId="5D3A583C" w14:textId="77777777" w:rsidR="008F24EE" w:rsidRPr="008F24EE" w:rsidRDefault="008F24EE" w:rsidP="008F24EE"/>
    <w:p w14:paraId="2257E2E3" w14:textId="77777777" w:rsidR="008F24EE" w:rsidRDefault="008F24EE">
      <w:pPr>
        <w:spacing w:after="0" w:line="240" w:lineRule="auto"/>
        <w:jc w:val="left"/>
        <w:rPr>
          <w:b/>
          <w:bCs/>
          <w:i/>
          <w:sz w:val="28"/>
        </w:rPr>
      </w:pPr>
      <w:r>
        <w:br w:type="page"/>
      </w:r>
    </w:p>
    <w:p w14:paraId="1B4AF1E0" w14:textId="77777777" w:rsidR="00874AF6" w:rsidRDefault="0031665F" w:rsidP="00874AF6">
      <w:pPr>
        <w:keepNext/>
        <w:spacing w:before="120" w:after="120" w:line="240" w:lineRule="auto"/>
        <w:jc w:val="center"/>
      </w:pPr>
      <w:r w:rsidRPr="000C272D">
        <w:rPr>
          <w:noProof/>
          <w:lang w:val="en-GB"/>
        </w:rPr>
        <w:lastRenderedPageBreak/>
        <w:drawing>
          <wp:inline distT="0" distB="0" distL="0" distR="0" wp14:anchorId="682A02C2" wp14:editId="2EB8B647">
            <wp:extent cx="5821921" cy="3600000"/>
            <wp:effectExtent l="0" t="0" r="762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821921" cy="3600000"/>
                    </a:xfrm>
                    <a:prstGeom prst="rect">
                      <a:avLst/>
                    </a:prstGeom>
                  </pic:spPr>
                </pic:pic>
              </a:graphicData>
            </a:graphic>
          </wp:inline>
        </w:drawing>
      </w:r>
    </w:p>
    <w:p w14:paraId="61955791" w14:textId="2E191008" w:rsidR="007064EE" w:rsidRPr="000C272D" w:rsidRDefault="00874AF6" w:rsidP="00FD0949">
      <w:pPr>
        <w:pStyle w:val="Caption"/>
        <w:jc w:val="center"/>
      </w:pPr>
      <w:bookmarkStart w:id="204" w:name="_Toc520790874"/>
      <w:r>
        <w:t xml:space="preserve">Figure </w:t>
      </w:r>
      <w:r>
        <w:fldChar w:fldCharType="begin"/>
      </w:r>
      <w:r>
        <w:instrText xml:space="preserve"> STYLEREF 1 \s </w:instrText>
      </w:r>
      <w:r>
        <w:fldChar w:fldCharType="separate"/>
      </w:r>
      <w:r w:rsidR="00100B6E">
        <w:rPr>
          <w:noProof/>
        </w:rPr>
        <w:t>4</w:t>
      </w:r>
      <w:r>
        <w:fldChar w:fldCharType="end"/>
      </w:r>
      <w:r>
        <w:t>.</w:t>
      </w:r>
      <w:r>
        <w:fldChar w:fldCharType="begin"/>
      </w:r>
      <w:r>
        <w:instrText xml:space="preserve"> SEQ Figure \* ARABIC \s 1 </w:instrText>
      </w:r>
      <w:r>
        <w:fldChar w:fldCharType="separate"/>
      </w:r>
      <w:r w:rsidR="00100B6E">
        <w:rPr>
          <w:noProof/>
        </w:rPr>
        <w:t>15</w:t>
      </w:r>
      <w:r>
        <w:fldChar w:fldCharType="end"/>
      </w:r>
      <w:r w:rsidR="007064EE">
        <w:t>: Gra</w:t>
      </w:r>
      <w:r w:rsidR="00FD0949">
        <w:t>ph showing the change in PTH</w:t>
      </w:r>
      <w:r w:rsidR="007064EE" w:rsidRPr="000C272D">
        <w:t xml:space="preserve"> by </w:t>
      </w:r>
      <w:r w:rsidR="009F33B3">
        <w:t>time point</w:t>
      </w:r>
      <w:r w:rsidR="007064EE" w:rsidRPr="000C272D">
        <w:t>. The points show the individual values of each participant and the line connecting them shows the relationship between the points of that participant.</w:t>
      </w:r>
      <w:bookmarkEnd w:id="204"/>
    </w:p>
    <w:p w14:paraId="394D3429" w14:textId="77777777" w:rsidR="007064EE" w:rsidRPr="000C272D" w:rsidRDefault="007064EE" w:rsidP="007064EE">
      <w:pPr>
        <w:spacing w:before="120" w:after="120" w:line="240" w:lineRule="auto"/>
        <w:jc w:val="center"/>
      </w:pPr>
    </w:p>
    <w:p w14:paraId="67A4371C" w14:textId="77777777" w:rsidR="00874AF6" w:rsidRDefault="0031665F" w:rsidP="00874AF6">
      <w:pPr>
        <w:pStyle w:val="Caption"/>
        <w:keepNext/>
        <w:jc w:val="center"/>
      </w:pPr>
      <w:r w:rsidRPr="000C272D">
        <w:rPr>
          <w:noProof/>
          <w:lang w:val="en-GB"/>
        </w:rPr>
        <w:drawing>
          <wp:inline distT="0" distB="0" distL="0" distR="0" wp14:anchorId="7F35878C" wp14:editId="439E0A2F">
            <wp:extent cx="5821921" cy="3600000"/>
            <wp:effectExtent l="0" t="0" r="762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821921" cy="3600000"/>
                    </a:xfrm>
                    <a:prstGeom prst="rect">
                      <a:avLst/>
                    </a:prstGeom>
                  </pic:spPr>
                </pic:pic>
              </a:graphicData>
            </a:graphic>
          </wp:inline>
        </w:drawing>
      </w:r>
    </w:p>
    <w:p w14:paraId="61D6E49B" w14:textId="7B8A9741" w:rsidR="00FD0949" w:rsidRPr="000C272D" w:rsidRDefault="00874AF6" w:rsidP="00FD0949">
      <w:pPr>
        <w:pStyle w:val="Caption"/>
        <w:jc w:val="center"/>
      </w:pPr>
      <w:bookmarkStart w:id="205" w:name="_Toc520790875"/>
      <w:r>
        <w:t xml:space="preserve">Figure </w:t>
      </w:r>
      <w:r>
        <w:fldChar w:fldCharType="begin"/>
      </w:r>
      <w:r>
        <w:instrText xml:space="preserve"> STYLEREF 1 \s </w:instrText>
      </w:r>
      <w:r>
        <w:fldChar w:fldCharType="separate"/>
      </w:r>
      <w:r w:rsidR="00100B6E">
        <w:rPr>
          <w:noProof/>
        </w:rPr>
        <w:t>4</w:t>
      </w:r>
      <w:r>
        <w:fldChar w:fldCharType="end"/>
      </w:r>
      <w:r>
        <w:t>.</w:t>
      </w:r>
      <w:r>
        <w:fldChar w:fldCharType="begin"/>
      </w:r>
      <w:r>
        <w:instrText xml:space="preserve"> SEQ Figure \* ARABIC \s 1 </w:instrText>
      </w:r>
      <w:r>
        <w:fldChar w:fldCharType="separate"/>
      </w:r>
      <w:r w:rsidR="00100B6E">
        <w:rPr>
          <w:noProof/>
        </w:rPr>
        <w:t>16</w:t>
      </w:r>
      <w:r>
        <w:fldChar w:fldCharType="end"/>
      </w:r>
      <w:r w:rsidR="00FD0949" w:rsidRPr="000C272D">
        <w:t>: Gr</w:t>
      </w:r>
      <w:r w:rsidR="00FD0949">
        <w:t xml:space="preserve">aph showing the mean PTH </w:t>
      </w:r>
      <w:r w:rsidR="00FD0949" w:rsidRPr="000C272D">
        <w:t xml:space="preserve">(points) and 95% confidence intervals (error bars) by </w:t>
      </w:r>
      <w:r w:rsidR="009F33B3">
        <w:t>time point</w:t>
      </w:r>
      <w:r w:rsidR="00FD0949" w:rsidRPr="000C272D">
        <w:t>.</w:t>
      </w:r>
      <w:bookmarkEnd w:id="205"/>
    </w:p>
    <w:p w14:paraId="0C0CF4BD" w14:textId="77777777" w:rsidR="004846AD" w:rsidRDefault="004846AD" w:rsidP="00FD0949">
      <w:pPr>
        <w:jc w:val="center"/>
        <w:rPr>
          <w:noProof/>
        </w:rPr>
      </w:pPr>
      <w:r w:rsidRPr="000C272D">
        <w:rPr>
          <w:noProof/>
        </w:rPr>
        <w:t xml:space="preserve"> </w:t>
      </w:r>
    </w:p>
    <w:p w14:paraId="6815B5BF" w14:textId="2466858C" w:rsidR="008F24EE" w:rsidRDefault="00FA7DC9" w:rsidP="008F24EE">
      <w:pPr>
        <w:pStyle w:val="Heading3"/>
        <w:spacing w:before="120" w:after="360"/>
        <w:rPr>
          <w:rFonts w:cs="Arial"/>
        </w:rPr>
      </w:pPr>
      <w:bookmarkStart w:id="206" w:name="_Toc520790374"/>
      <w:r>
        <w:rPr>
          <w:rFonts w:cs="Arial"/>
        </w:rPr>
        <w:lastRenderedPageBreak/>
        <w:t>Directly measured f</w:t>
      </w:r>
      <w:r w:rsidR="003C1B72">
        <w:rPr>
          <w:rFonts w:cs="Arial"/>
        </w:rPr>
        <w:t>ree 25OHD by I</w:t>
      </w:r>
      <w:r w:rsidR="008F24EE">
        <w:rPr>
          <w:rFonts w:cs="Arial"/>
        </w:rPr>
        <w:t>mmunoassay</w:t>
      </w:r>
      <w:bookmarkEnd w:id="206"/>
    </w:p>
    <w:p w14:paraId="34102DE6" w14:textId="395E4B7F" w:rsidR="00FA7DC9" w:rsidRDefault="000B1926" w:rsidP="009F33B3">
      <w:r>
        <w:t xml:space="preserve">Figure </w:t>
      </w:r>
      <w:r w:rsidR="00874AF6">
        <w:t>4.17</w:t>
      </w:r>
      <w:r w:rsidR="00FA7DC9">
        <w:t xml:space="preserve"> shows the individual change in directly measured free 25OHD</w:t>
      </w:r>
      <w:r w:rsidR="00FA7DC9">
        <w:rPr>
          <w:vertAlign w:val="subscript"/>
        </w:rPr>
        <w:t>3</w:t>
      </w:r>
      <w:r>
        <w:t xml:space="preserve"> by time point, while figure </w:t>
      </w:r>
      <w:r w:rsidR="00874AF6">
        <w:t>4.18</w:t>
      </w:r>
      <w:r w:rsidR="00FA7DC9">
        <w:t xml:space="preserve"> shows the mean and 95% confidence intervals by time point. One-way repeated measures ANOVA revealed that d</w:t>
      </w:r>
      <w:r w:rsidR="009F33B3">
        <w:t xml:space="preserve">irectly measured free 25OHD did not differ significantly between time points. </w:t>
      </w:r>
    </w:p>
    <w:p w14:paraId="23EA5E58" w14:textId="43C6E3AB" w:rsidR="009F33B3" w:rsidRPr="00D46D2D" w:rsidRDefault="009F33B3" w:rsidP="009F33B3">
      <w:r>
        <w:t>One participant had</w:t>
      </w:r>
      <w:r w:rsidR="00EA5B61">
        <w:t xml:space="preserve"> free 25OHD</w:t>
      </w:r>
      <w:r>
        <w:t xml:space="preserve"> levels of 10.6 and 14.8 pmol/L on days 0 and 1 respectively.</w:t>
      </w:r>
      <w:r w:rsidR="00D74D81">
        <w:t xml:space="preserve"> Grubb’s test showed that </w:t>
      </w:r>
      <w:r w:rsidR="006857CC">
        <w:t xml:space="preserve">both of </w:t>
      </w:r>
      <w:r w:rsidR="0086767F">
        <w:t>the</w:t>
      </w:r>
      <w:r w:rsidR="00D74D81">
        <w:t xml:space="preserve"> results are </w:t>
      </w:r>
      <w:r w:rsidR="001D23A3">
        <w:t xml:space="preserve">significant </w:t>
      </w:r>
      <w:r w:rsidR="00D74D81">
        <w:t>outliers</w:t>
      </w:r>
      <w:r w:rsidR="0086767F">
        <w:t xml:space="preserve"> at their time points</w:t>
      </w:r>
      <w:r w:rsidR="00753BD1">
        <w:t xml:space="preserve"> (p = 0.05)</w:t>
      </w:r>
      <w:r w:rsidR="00D74D81">
        <w:t>.</w:t>
      </w:r>
      <w:r w:rsidR="006857CC">
        <w:t xml:space="preserve"> </w:t>
      </w:r>
      <w:r w:rsidR="00A81C5C">
        <w:t xml:space="preserve">Excluding this participant from analysis did not change the outcome of the one-way repeated measures ANOVA. </w:t>
      </w:r>
      <w:r w:rsidR="006857CC">
        <w:t xml:space="preserve">It </w:t>
      </w:r>
      <w:r w:rsidR="00753BD1">
        <w:t>is unknown whether these outliers</w:t>
      </w:r>
      <w:r w:rsidR="006857CC">
        <w:t xml:space="preserve"> are due to biological variation or due to an analytical error.</w:t>
      </w:r>
      <w:r w:rsidR="00473EA7">
        <w:t xml:space="preserve"> </w:t>
      </w:r>
      <w:r w:rsidR="00753BD1">
        <w:t xml:space="preserve">Other analytes measured in this </w:t>
      </w:r>
      <w:r w:rsidR="003A7B15">
        <w:t>participant do not fully explain these high free 25OHD results</w:t>
      </w:r>
      <w:r w:rsidR="0086767F">
        <w:t>, as the other analytes</w:t>
      </w:r>
      <w:r w:rsidR="003A7B15">
        <w:t xml:space="preserve"> are similar to other particip</w:t>
      </w:r>
      <w:r w:rsidR="00FA7DC9">
        <w:t>ants at these time points, apar</w:t>
      </w:r>
      <w:r w:rsidR="003A7B15">
        <w:t xml:space="preserve">t for a much lower VDBP: </w:t>
      </w:r>
      <w:r w:rsidR="00B3769F">
        <w:t>On days 0 and 1 respectively, t</w:t>
      </w:r>
      <w:r w:rsidR="00473EA7">
        <w:t>his participant had total</w:t>
      </w:r>
      <w:r w:rsidR="00D46D2D">
        <w:t xml:space="preserve"> 25OHD</w:t>
      </w:r>
      <w:r w:rsidR="00D46D2D">
        <w:rPr>
          <w:vertAlign w:val="subscript"/>
        </w:rPr>
        <w:t>3</w:t>
      </w:r>
      <w:r w:rsidR="00D46D2D">
        <w:t xml:space="preserve"> level</w:t>
      </w:r>
      <w:r w:rsidR="00473EA7">
        <w:t>s</w:t>
      </w:r>
      <w:r w:rsidR="00D46D2D">
        <w:t xml:space="preserve"> of </w:t>
      </w:r>
      <w:r w:rsidR="003A7B15">
        <w:t xml:space="preserve">76.3 and 50.7 nmol/L </w:t>
      </w:r>
      <w:r w:rsidR="00D46D2D">
        <w:t>when measured by LC-MS/MS</w:t>
      </w:r>
      <w:r w:rsidR="00B3769F">
        <w:t>; their calculated free 25OHD was</w:t>
      </w:r>
      <w:r w:rsidR="00D96C49">
        <w:t xml:space="preserve"> 15.7 and 15.1</w:t>
      </w:r>
      <w:r w:rsidR="00B3769F">
        <w:t xml:space="preserve"> pmol/L;</w:t>
      </w:r>
      <w:r w:rsidR="00B3769F" w:rsidRPr="00B3769F">
        <w:t xml:space="preserve"> </w:t>
      </w:r>
      <w:r w:rsidR="00B3769F">
        <w:t>t</w:t>
      </w:r>
      <w:r w:rsidR="00D46D2D">
        <w:t>heir albumin level was</w:t>
      </w:r>
      <w:r w:rsidR="00473EA7">
        <w:t xml:space="preserve"> 45 an</w:t>
      </w:r>
      <w:r w:rsidR="00CC453E">
        <w:t>d 33 g/L; and their VDBP was 368.3 and 253.6</w:t>
      </w:r>
      <w:r w:rsidR="00473EA7">
        <w:t xml:space="preserve"> </w:t>
      </w:r>
      <w:r w:rsidR="00CC453E">
        <w:t>m</w:t>
      </w:r>
      <w:r w:rsidR="00B3769F">
        <w:t>g/ml</w:t>
      </w:r>
      <w:r w:rsidR="003A7B15">
        <w:t>.</w:t>
      </w:r>
      <w:r w:rsidR="00D378B0">
        <w:t xml:space="preserve"> </w:t>
      </w:r>
    </w:p>
    <w:p w14:paraId="72BAB08A" w14:textId="77777777" w:rsidR="00976E00" w:rsidRDefault="00976E00" w:rsidP="00FD0949">
      <w:pPr>
        <w:jc w:val="center"/>
      </w:pPr>
    </w:p>
    <w:p w14:paraId="2C32D7A5" w14:textId="77777777" w:rsidR="00976E00" w:rsidRDefault="00976E00" w:rsidP="00FD0949">
      <w:pPr>
        <w:jc w:val="center"/>
      </w:pPr>
    </w:p>
    <w:p w14:paraId="3587B261" w14:textId="77777777" w:rsidR="00976E00" w:rsidRDefault="00976E00" w:rsidP="00FD0949">
      <w:pPr>
        <w:jc w:val="center"/>
      </w:pPr>
    </w:p>
    <w:p w14:paraId="31D2FA1F" w14:textId="77777777" w:rsidR="00976E00" w:rsidRDefault="00976E00" w:rsidP="00FD0949">
      <w:pPr>
        <w:jc w:val="center"/>
      </w:pPr>
    </w:p>
    <w:p w14:paraId="0B6F63BB" w14:textId="77777777" w:rsidR="00874AF6" w:rsidRDefault="00625F3E" w:rsidP="00874AF6">
      <w:pPr>
        <w:keepNext/>
        <w:tabs>
          <w:tab w:val="left" w:pos="3830"/>
        </w:tabs>
        <w:spacing w:after="120" w:line="240" w:lineRule="auto"/>
        <w:jc w:val="center"/>
      </w:pPr>
      <w:r w:rsidRPr="000C272D">
        <w:rPr>
          <w:noProof/>
          <w:lang w:val="en-GB"/>
        </w:rPr>
        <w:lastRenderedPageBreak/>
        <w:drawing>
          <wp:inline distT="0" distB="0" distL="0" distR="0" wp14:anchorId="20F97E86" wp14:editId="1E779F2B">
            <wp:extent cx="5821921" cy="3600000"/>
            <wp:effectExtent l="0" t="0" r="762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821921" cy="3600000"/>
                    </a:xfrm>
                    <a:prstGeom prst="rect">
                      <a:avLst/>
                    </a:prstGeom>
                  </pic:spPr>
                </pic:pic>
              </a:graphicData>
            </a:graphic>
          </wp:inline>
        </w:drawing>
      </w:r>
    </w:p>
    <w:p w14:paraId="65E4810F" w14:textId="5835F2DB" w:rsidR="00FD0949" w:rsidRPr="000C272D" w:rsidRDefault="00874AF6" w:rsidP="00FD0949">
      <w:pPr>
        <w:pStyle w:val="Caption"/>
        <w:jc w:val="center"/>
      </w:pPr>
      <w:bookmarkStart w:id="207" w:name="_Toc520790876"/>
      <w:r>
        <w:t xml:space="preserve">Figure </w:t>
      </w:r>
      <w:r>
        <w:fldChar w:fldCharType="begin"/>
      </w:r>
      <w:r>
        <w:instrText xml:space="preserve"> STYLEREF 1 \s </w:instrText>
      </w:r>
      <w:r>
        <w:fldChar w:fldCharType="separate"/>
      </w:r>
      <w:r w:rsidR="00100B6E">
        <w:rPr>
          <w:noProof/>
        </w:rPr>
        <w:t>4</w:t>
      </w:r>
      <w:r>
        <w:fldChar w:fldCharType="end"/>
      </w:r>
      <w:r>
        <w:t>.</w:t>
      </w:r>
      <w:r>
        <w:fldChar w:fldCharType="begin"/>
      </w:r>
      <w:r>
        <w:instrText xml:space="preserve"> SEQ Figure \* ARABIC \s 1 </w:instrText>
      </w:r>
      <w:r>
        <w:fldChar w:fldCharType="separate"/>
      </w:r>
      <w:r w:rsidR="00100B6E">
        <w:rPr>
          <w:noProof/>
        </w:rPr>
        <w:t>17</w:t>
      </w:r>
      <w:r>
        <w:fldChar w:fldCharType="end"/>
      </w:r>
      <w:r w:rsidR="00FD0949">
        <w:t>: Graph showing the change in directly measured free 25OHD</w:t>
      </w:r>
      <w:r w:rsidR="00FD0949" w:rsidRPr="000C272D">
        <w:t xml:space="preserve"> by </w:t>
      </w:r>
      <w:r w:rsidR="009F33B3">
        <w:t>time point</w:t>
      </w:r>
      <w:r w:rsidR="00FD0949" w:rsidRPr="000C272D">
        <w:t>. The points show the individual values of each participant and the line connecting them shows the relationship between the points of that participant.</w:t>
      </w:r>
      <w:bookmarkEnd w:id="207"/>
    </w:p>
    <w:p w14:paraId="2F2F4046" w14:textId="77777777" w:rsidR="00874AF6" w:rsidRDefault="00625F3E" w:rsidP="00874AF6">
      <w:pPr>
        <w:keepNext/>
        <w:tabs>
          <w:tab w:val="left" w:pos="3830"/>
        </w:tabs>
        <w:spacing w:before="600" w:after="120" w:line="240" w:lineRule="auto"/>
        <w:jc w:val="center"/>
      </w:pPr>
      <w:r w:rsidRPr="000C272D">
        <w:rPr>
          <w:noProof/>
          <w:lang w:val="en-GB"/>
        </w:rPr>
        <w:drawing>
          <wp:inline distT="0" distB="0" distL="0" distR="0" wp14:anchorId="6E21E8D8" wp14:editId="25EE9776">
            <wp:extent cx="5821921" cy="3600000"/>
            <wp:effectExtent l="0" t="0" r="7620"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821921" cy="3600000"/>
                    </a:xfrm>
                    <a:prstGeom prst="rect">
                      <a:avLst/>
                    </a:prstGeom>
                  </pic:spPr>
                </pic:pic>
              </a:graphicData>
            </a:graphic>
          </wp:inline>
        </w:drawing>
      </w:r>
    </w:p>
    <w:p w14:paraId="2417D6B5" w14:textId="35829CC3" w:rsidR="00FD0949" w:rsidRPr="000C272D" w:rsidRDefault="00874AF6" w:rsidP="00FD0949">
      <w:pPr>
        <w:pStyle w:val="Caption"/>
        <w:jc w:val="center"/>
      </w:pPr>
      <w:bookmarkStart w:id="208" w:name="_Toc520790877"/>
      <w:r>
        <w:t xml:space="preserve">Figure </w:t>
      </w:r>
      <w:r>
        <w:fldChar w:fldCharType="begin"/>
      </w:r>
      <w:r>
        <w:instrText xml:space="preserve"> STYLEREF 1 \s </w:instrText>
      </w:r>
      <w:r>
        <w:fldChar w:fldCharType="separate"/>
      </w:r>
      <w:r w:rsidR="00100B6E">
        <w:rPr>
          <w:noProof/>
        </w:rPr>
        <w:t>4</w:t>
      </w:r>
      <w:r>
        <w:fldChar w:fldCharType="end"/>
      </w:r>
      <w:r>
        <w:t>.</w:t>
      </w:r>
      <w:r>
        <w:fldChar w:fldCharType="begin"/>
      </w:r>
      <w:r>
        <w:instrText xml:space="preserve"> SEQ Figure \* ARABIC \s 1 </w:instrText>
      </w:r>
      <w:r>
        <w:fldChar w:fldCharType="separate"/>
      </w:r>
      <w:r w:rsidR="00100B6E">
        <w:rPr>
          <w:noProof/>
        </w:rPr>
        <w:t>18</w:t>
      </w:r>
      <w:r>
        <w:fldChar w:fldCharType="end"/>
      </w:r>
      <w:r w:rsidR="00FD0949" w:rsidRPr="000C272D">
        <w:t>: Gr</w:t>
      </w:r>
      <w:r w:rsidR="00FD0949">
        <w:t xml:space="preserve">aph showing the mean directly measured free 25OHD </w:t>
      </w:r>
      <w:r w:rsidR="00FD0949" w:rsidRPr="000C272D">
        <w:t xml:space="preserve">(points) and 95% confidence intervals (error bars) by </w:t>
      </w:r>
      <w:r w:rsidR="009F33B3">
        <w:t>time point</w:t>
      </w:r>
      <w:r w:rsidR="00FD0949" w:rsidRPr="000C272D">
        <w:t>.</w:t>
      </w:r>
      <w:bookmarkEnd w:id="208"/>
    </w:p>
    <w:p w14:paraId="41949A85" w14:textId="77777777" w:rsidR="006B6B37" w:rsidRDefault="00FD0949" w:rsidP="00FD0949">
      <w:pPr>
        <w:jc w:val="center"/>
        <w:rPr>
          <w:noProof/>
        </w:rPr>
      </w:pPr>
      <w:r w:rsidRPr="000C272D">
        <w:rPr>
          <w:noProof/>
        </w:rPr>
        <w:t xml:space="preserve"> </w:t>
      </w:r>
    </w:p>
    <w:p w14:paraId="7CF8C611" w14:textId="77777777" w:rsidR="008F24EE" w:rsidRDefault="003C1B72" w:rsidP="008F24EE">
      <w:pPr>
        <w:pStyle w:val="Heading3"/>
        <w:spacing w:before="120" w:after="360"/>
        <w:rPr>
          <w:rFonts w:cs="Arial"/>
        </w:rPr>
      </w:pPr>
      <w:bookmarkStart w:id="209" w:name="_Toc520790375"/>
      <w:r>
        <w:rPr>
          <w:rFonts w:cs="Arial"/>
        </w:rPr>
        <w:lastRenderedPageBreak/>
        <w:t>Calculated F</w:t>
      </w:r>
      <w:r w:rsidR="008F24EE">
        <w:rPr>
          <w:rFonts w:cs="Arial"/>
        </w:rPr>
        <w:t>ree 25OHD</w:t>
      </w:r>
      <w:bookmarkEnd w:id="209"/>
    </w:p>
    <w:p w14:paraId="12F5C87F" w14:textId="445BC333" w:rsidR="00A81C5C" w:rsidRDefault="00A81C5C" w:rsidP="00A81C5C">
      <w:r>
        <w:t xml:space="preserve">Figure </w:t>
      </w:r>
      <w:r w:rsidR="00874AF6">
        <w:t>4.19</w:t>
      </w:r>
      <w:r>
        <w:t xml:space="preserve"> shows the individual change in calculated free 25OHD</w:t>
      </w:r>
      <w:r>
        <w:rPr>
          <w:vertAlign w:val="subscript"/>
        </w:rPr>
        <w:t>3</w:t>
      </w:r>
      <w:r>
        <w:t xml:space="preserve"> by time point, while figure </w:t>
      </w:r>
      <w:r w:rsidR="00874AF6">
        <w:t>4.20</w:t>
      </w:r>
      <w:r>
        <w:t xml:space="preserve"> shows the mean and 95% confidence intervals by time point. One-way repeated measures ANOVA revealed that calculated free 25OHD did not differ significantly between time points. </w:t>
      </w:r>
    </w:p>
    <w:p w14:paraId="741A99B7" w14:textId="77777777" w:rsidR="00A81C5C" w:rsidRDefault="00A81C5C" w:rsidP="00A81C5C"/>
    <w:p w14:paraId="3B87F372" w14:textId="77777777" w:rsidR="00A81C5C" w:rsidRDefault="00A81C5C" w:rsidP="00A81C5C"/>
    <w:p w14:paraId="699340E4" w14:textId="77777777" w:rsidR="00A81C5C" w:rsidRDefault="00A81C5C" w:rsidP="00A81C5C"/>
    <w:p w14:paraId="512D5AEC" w14:textId="77777777" w:rsidR="00A81C5C" w:rsidRDefault="00A81C5C" w:rsidP="00A81C5C"/>
    <w:p w14:paraId="5405DF62" w14:textId="77777777" w:rsidR="00A81C5C" w:rsidRDefault="00A81C5C" w:rsidP="00A81C5C"/>
    <w:p w14:paraId="00578FAB" w14:textId="77777777" w:rsidR="00A81C5C" w:rsidRDefault="00A81C5C" w:rsidP="00A81C5C"/>
    <w:p w14:paraId="3A2F372A" w14:textId="77777777" w:rsidR="00A81C5C" w:rsidRDefault="00A81C5C" w:rsidP="00A81C5C"/>
    <w:p w14:paraId="6ED36DA3" w14:textId="77777777" w:rsidR="008F24EE" w:rsidRDefault="008F24EE">
      <w:pPr>
        <w:spacing w:after="0" w:line="240" w:lineRule="auto"/>
        <w:jc w:val="left"/>
        <w:rPr>
          <w:b/>
          <w:bCs/>
          <w:i/>
          <w:sz w:val="28"/>
        </w:rPr>
      </w:pPr>
    </w:p>
    <w:p w14:paraId="004165D5" w14:textId="77777777" w:rsidR="00874AF6" w:rsidRDefault="00D96C49" w:rsidP="00874AF6">
      <w:pPr>
        <w:keepNext/>
        <w:spacing w:after="120" w:line="240" w:lineRule="auto"/>
        <w:jc w:val="center"/>
      </w:pPr>
      <w:r>
        <w:rPr>
          <w:noProof/>
          <w:lang w:val="en-GB"/>
        </w:rPr>
        <w:lastRenderedPageBreak/>
        <w:drawing>
          <wp:inline distT="0" distB="0" distL="0" distR="0" wp14:anchorId="602ED466" wp14:editId="18DCD1D1">
            <wp:extent cx="5821200" cy="3356502"/>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821200" cy="3356502"/>
                    </a:xfrm>
                    <a:prstGeom prst="rect">
                      <a:avLst/>
                    </a:prstGeom>
                  </pic:spPr>
                </pic:pic>
              </a:graphicData>
            </a:graphic>
          </wp:inline>
        </w:drawing>
      </w:r>
    </w:p>
    <w:p w14:paraId="73D8CE90" w14:textId="59BC4B97" w:rsidR="00FD0949" w:rsidRPr="000C272D" w:rsidRDefault="00874AF6" w:rsidP="00FD0949">
      <w:pPr>
        <w:pStyle w:val="Caption"/>
        <w:jc w:val="center"/>
      </w:pPr>
      <w:bookmarkStart w:id="210" w:name="_Toc520790878"/>
      <w:r>
        <w:t xml:space="preserve">Figure </w:t>
      </w:r>
      <w:r>
        <w:fldChar w:fldCharType="begin"/>
      </w:r>
      <w:r>
        <w:instrText xml:space="preserve"> STYLEREF 1 \s </w:instrText>
      </w:r>
      <w:r>
        <w:fldChar w:fldCharType="separate"/>
      </w:r>
      <w:r w:rsidR="00100B6E">
        <w:rPr>
          <w:noProof/>
        </w:rPr>
        <w:t>4</w:t>
      </w:r>
      <w:r>
        <w:fldChar w:fldCharType="end"/>
      </w:r>
      <w:r>
        <w:t>.</w:t>
      </w:r>
      <w:r>
        <w:fldChar w:fldCharType="begin"/>
      </w:r>
      <w:r>
        <w:instrText xml:space="preserve"> SEQ Figure \* ARABIC \s 1 </w:instrText>
      </w:r>
      <w:r>
        <w:fldChar w:fldCharType="separate"/>
      </w:r>
      <w:r w:rsidR="00100B6E">
        <w:rPr>
          <w:noProof/>
        </w:rPr>
        <w:t>19</w:t>
      </w:r>
      <w:r>
        <w:fldChar w:fldCharType="end"/>
      </w:r>
      <w:r w:rsidR="00FD0949">
        <w:t>: Graph showing the change in calculated free 25OHD</w:t>
      </w:r>
      <w:r w:rsidR="00FD0949" w:rsidRPr="000C272D">
        <w:t xml:space="preserve"> by </w:t>
      </w:r>
      <w:r w:rsidR="009F33B3">
        <w:t>time point</w:t>
      </w:r>
      <w:r w:rsidR="00FD0949" w:rsidRPr="000C272D">
        <w:t>. The points show the individual values of each participant and the line connecting them shows the relationship between the points of that participant.</w:t>
      </w:r>
      <w:bookmarkEnd w:id="210"/>
    </w:p>
    <w:p w14:paraId="72BBF3C9" w14:textId="77777777" w:rsidR="00874AF6" w:rsidRDefault="00D96C49" w:rsidP="00874AF6">
      <w:pPr>
        <w:keepNext/>
        <w:spacing w:before="600" w:line="240" w:lineRule="auto"/>
        <w:jc w:val="center"/>
      </w:pPr>
      <w:r>
        <w:rPr>
          <w:noProof/>
          <w:lang w:val="en-GB"/>
        </w:rPr>
        <w:drawing>
          <wp:inline distT="0" distB="0" distL="0" distR="0" wp14:anchorId="1E1817FA" wp14:editId="7180D1BB">
            <wp:extent cx="6192520" cy="35706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6192520" cy="3570605"/>
                    </a:xfrm>
                    <a:prstGeom prst="rect">
                      <a:avLst/>
                    </a:prstGeom>
                  </pic:spPr>
                </pic:pic>
              </a:graphicData>
            </a:graphic>
          </wp:inline>
        </w:drawing>
      </w:r>
    </w:p>
    <w:p w14:paraId="509BF441" w14:textId="0BEB1655" w:rsidR="00C8356B" w:rsidRDefault="00874AF6" w:rsidP="00FD0949">
      <w:pPr>
        <w:pStyle w:val="Caption"/>
        <w:jc w:val="center"/>
      </w:pPr>
      <w:bookmarkStart w:id="211" w:name="_Toc520790879"/>
      <w:r>
        <w:t xml:space="preserve">Figure </w:t>
      </w:r>
      <w:r>
        <w:fldChar w:fldCharType="begin"/>
      </w:r>
      <w:r>
        <w:instrText xml:space="preserve"> STYLEREF 1 \s </w:instrText>
      </w:r>
      <w:r>
        <w:fldChar w:fldCharType="separate"/>
      </w:r>
      <w:r w:rsidR="00100B6E">
        <w:rPr>
          <w:noProof/>
        </w:rPr>
        <w:t>4</w:t>
      </w:r>
      <w:r>
        <w:fldChar w:fldCharType="end"/>
      </w:r>
      <w:r>
        <w:t>.</w:t>
      </w:r>
      <w:r>
        <w:fldChar w:fldCharType="begin"/>
      </w:r>
      <w:r>
        <w:instrText xml:space="preserve"> SEQ Figure \* ARABIC \s 1 </w:instrText>
      </w:r>
      <w:r>
        <w:fldChar w:fldCharType="separate"/>
      </w:r>
      <w:r w:rsidR="00100B6E">
        <w:rPr>
          <w:noProof/>
        </w:rPr>
        <w:t>20</w:t>
      </w:r>
      <w:r>
        <w:fldChar w:fldCharType="end"/>
      </w:r>
      <w:r w:rsidR="00FD0949" w:rsidRPr="000C272D">
        <w:t>: Gr</w:t>
      </w:r>
      <w:r w:rsidR="00FD0949">
        <w:t xml:space="preserve">aph showing the mean directly measured free 25OHD </w:t>
      </w:r>
      <w:r w:rsidR="00FD0949" w:rsidRPr="000C272D">
        <w:t xml:space="preserve">(points) and 95% confidence intervals (error bars) by </w:t>
      </w:r>
      <w:r w:rsidR="009F33B3">
        <w:t>time point</w:t>
      </w:r>
      <w:r w:rsidR="00FD0949" w:rsidRPr="000C272D">
        <w:t>.</w:t>
      </w:r>
      <w:bookmarkEnd w:id="211"/>
    </w:p>
    <w:p w14:paraId="09F63649" w14:textId="77777777" w:rsidR="00FD0949" w:rsidRDefault="00FD0949">
      <w:pPr>
        <w:spacing w:after="0" w:line="240" w:lineRule="auto"/>
        <w:jc w:val="left"/>
        <w:rPr>
          <w:b/>
          <w:bCs/>
          <w:i/>
          <w:sz w:val="28"/>
        </w:rPr>
      </w:pPr>
      <w:r>
        <w:br w:type="page"/>
      </w:r>
    </w:p>
    <w:p w14:paraId="458D4BBC" w14:textId="77777777" w:rsidR="008F24EE" w:rsidRDefault="008F24EE" w:rsidP="003C1B72">
      <w:pPr>
        <w:pStyle w:val="Heading3"/>
        <w:spacing w:before="120" w:after="360"/>
      </w:pPr>
      <w:bookmarkStart w:id="212" w:name="_Toc520790376"/>
      <w:r>
        <w:rPr>
          <w:rFonts w:cs="Arial"/>
        </w:rPr>
        <w:lastRenderedPageBreak/>
        <w:t>1,25</w:t>
      </w:r>
      <w:r w:rsidR="003C1B72">
        <w:t>(OH)</w:t>
      </w:r>
      <w:r w:rsidR="003C1B72" w:rsidRPr="00B01A77">
        <w:rPr>
          <w:vertAlign w:val="subscript"/>
        </w:rPr>
        <w:t>2</w:t>
      </w:r>
      <w:r w:rsidR="003C1B72">
        <w:t>D by Immunoassay</w:t>
      </w:r>
      <w:bookmarkEnd w:id="212"/>
    </w:p>
    <w:p w14:paraId="406407E6" w14:textId="30A2E0C3" w:rsidR="00A81C5C" w:rsidRDefault="00A81C5C" w:rsidP="00A81C5C">
      <w:r>
        <w:t xml:space="preserve">Figure </w:t>
      </w:r>
      <w:r w:rsidR="00874AF6">
        <w:t>4.21</w:t>
      </w:r>
      <w:r>
        <w:t xml:space="preserve"> shows the individual change in 1,25(OH)</w:t>
      </w:r>
      <w:r w:rsidRPr="00B01A77">
        <w:rPr>
          <w:vertAlign w:val="subscript"/>
        </w:rPr>
        <w:t>2</w:t>
      </w:r>
      <w:r>
        <w:t>D</w:t>
      </w:r>
      <w:r w:rsidRPr="000C272D">
        <w:t xml:space="preserve"> </w:t>
      </w:r>
      <w:r>
        <w:t xml:space="preserve">by time point, while figure </w:t>
      </w:r>
      <w:r w:rsidR="00874AF6">
        <w:t>4.22</w:t>
      </w:r>
      <w:r>
        <w:t xml:space="preserve"> shows the mean and 95% confidence intervals by time point. One-way repeated measures ANOVA revealed that 1,25(OH)</w:t>
      </w:r>
      <w:r w:rsidRPr="00B01A77">
        <w:rPr>
          <w:vertAlign w:val="subscript"/>
        </w:rPr>
        <w:t>2</w:t>
      </w:r>
      <w:r>
        <w:t>D</w:t>
      </w:r>
      <w:r w:rsidRPr="000C272D">
        <w:t xml:space="preserve"> </w:t>
      </w:r>
      <w:r>
        <w:t xml:space="preserve">did not differ significantly between time points. </w:t>
      </w:r>
    </w:p>
    <w:p w14:paraId="45C3A093" w14:textId="73C7D81A" w:rsidR="00A81C5C" w:rsidRPr="00D46D2D" w:rsidRDefault="00A81C5C" w:rsidP="00A81C5C">
      <w:r>
        <w:t>One participant had 1,25(OH)</w:t>
      </w:r>
      <w:r w:rsidRPr="00B01A77">
        <w:rPr>
          <w:vertAlign w:val="subscript"/>
        </w:rPr>
        <w:t>2</w:t>
      </w:r>
      <w:r>
        <w:t>D</w:t>
      </w:r>
      <w:r w:rsidRPr="000C272D">
        <w:t xml:space="preserve"> </w:t>
      </w:r>
      <w:r>
        <w:t xml:space="preserve">levels of 41.1 and 30.8 on days 1 and 2 respectively. Grubb’s test showed that both of the results are </w:t>
      </w:r>
      <w:r w:rsidR="001D23A3">
        <w:t xml:space="preserve">significant </w:t>
      </w:r>
      <w:r>
        <w:t>outliers at their time points (p = 0.05). Excluding this participant from analysis did not change the outcome of the one-way repeated measures ANOVA. It is unknown whether these outliers are due to biological variation or due to an analytical error. Other analytes measured in this participant do not</w:t>
      </w:r>
      <w:r w:rsidR="001D23A3">
        <w:t xml:space="preserve"> fully explain these high 1,25(OH)</w:t>
      </w:r>
      <w:r w:rsidR="001D23A3" w:rsidRPr="00B01A77">
        <w:rPr>
          <w:vertAlign w:val="subscript"/>
        </w:rPr>
        <w:t>2</w:t>
      </w:r>
      <w:r w:rsidR="001D23A3">
        <w:t xml:space="preserve">D </w:t>
      </w:r>
      <w:r>
        <w:t>results, as the other analytes are similar to other particip</w:t>
      </w:r>
      <w:r w:rsidR="001D23A3">
        <w:t xml:space="preserve">ants at these time points. Their PTH was 63 and 50 pg/ml and their vitamin D was 51.5 and </w:t>
      </w:r>
      <w:r w:rsidR="001D23A3" w:rsidRPr="001D23A3">
        <w:t>48.6</w:t>
      </w:r>
      <w:r w:rsidR="001D23A3">
        <w:t xml:space="preserve"> pmol/L at day 1 and 2 respectively, which is within the normal range.</w:t>
      </w:r>
    </w:p>
    <w:p w14:paraId="589F547F" w14:textId="77777777" w:rsidR="003C1B72" w:rsidRPr="003C1B72" w:rsidRDefault="003C1B72" w:rsidP="003C1B72"/>
    <w:p w14:paraId="737966DF" w14:textId="77777777" w:rsidR="00976E00" w:rsidRDefault="00976E00">
      <w:pPr>
        <w:spacing w:after="0" w:line="240" w:lineRule="auto"/>
        <w:jc w:val="left"/>
        <w:rPr>
          <w:b/>
          <w:bCs/>
          <w:noProof/>
          <w:sz w:val="22"/>
          <w:szCs w:val="22"/>
          <w:lang w:val="en-GB"/>
        </w:rPr>
      </w:pPr>
      <w:r>
        <w:rPr>
          <w:noProof/>
          <w:lang w:val="en-GB"/>
        </w:rPr>
        <w:br w:type="page"/>
      </w:r>
    </w:p>
    <w:p w14:paraId="2EB3EB2D" w14:textId="77777777" w:rsidR="00874AF6" w:rsidRDefault="00A13B21" w:rsidP="00874AF6">
      <w:pPr>
        <w:pStyle w:val="Caption"/>
        <w:keepNext/>
        <w:jc w:val="center"/>
      </w:pPr>
      <w:r w:rsidRPr="000C272D">
        <w:rPr>
          <w:noProof/>
          <w:lang w:val="en-GB"/>
        </w:rPr>
        <w:lastRenderedPageBreak/>
        <w:drawing>
          <wp:inline distT="0" distB="0" distL="0" distR="0" wp14:anchorId="4983843B" wp14:editId="5574AFB0">
            <wp:extent cx="5821921" cy="3600000"/>
            <wp:effectExtent l="0" t="0" r="7620" b="63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821921" cy="3600000"/>
                    </a:xfrm>
                    <a:prstGeom prst="rect">
                      <a:avLst/>
                    </a:prstGeom>
                  </pic:spPr>
                </pic:pic>
              </a:graphicData>
            </a:graphic>
          </wp:inline>
        </w:drawing>
      </w:r>
    </w:p>
    <w:p w14:paraId="136C77F1" w14:textId="6C34E5B2" w:rsidR="006B71A2" w:rsidRPr="000C272D" w:rsidRDefault="00874AF6" w:rsidP="00B01A77">
      <w:pPr>
        <w:pStyle w:val="Caption"/>
        <w:jc w:val="center"/>
      </w:pPr>
      <w:bookmarkStart w:id="213" w:name="_Toc520790880"/>
      <w:r>
        <w:t xml:space="preserve">Figure </w:t>
      </w:r>
      <w:r>
        <w:fldChar w:fldCharType="begin"/>
      </w:r>
      <w:r>
        <w:instrText xml:space="preserve"> STYLEREF 1 \s </w:instrText>
      </w:r>
      <w:r>
        <w:fldChar w:fldCharType="separate"/>
      </w:r>
      <w:r w:rsidR="00100B6E">
        <w:rPr>
          <w:noProof/>
        </w:rPr>
        <w:t>4</w:t>
      </w:r>
      <w:r>
        <w:fldChar w:fldCharType="end"/>
      </w:r>
      <w:r>
        <w:t>.</w:t>
      </w:r>
      <w:r>
        <w:fldChar w:fldCharType="begin"/>
      </w:r>
      <w:r>
        <w:instrText xml:space="preserve"> SEQ Figure \* ARABIC \s 1 </w:instrText>
      </w:r>
      <w:r>
        <w:fldChar w:fldCharType="separate"/>
      </w:r>
      <w:r w:rsidR="00100B6E">
        <w:rPr>
          <w:noProof/>
        </w:rPr>
        <w:t>21</w:t>
      </w:r>
      <w:r>
        <w:fldChar w:fldCharType="end"/>
      </w:r>
      <w:r w:rsidR="00FD0949">
        <w:t>: Gra</w:t>
      </w:r>
      <w:r w:rsidR="00B01A77">
        <w:t>ph showing the change in</w:t>
      </w:r>
      <w:r w:rsidR="00FD0949">
        <w:t xml:space="preserve"> </w:t>
      </w:r>
      <w:r w:rsidR="00B01A77">
        <w:t>1,</w:t>
      </w:r>
      <w:r w:rsidR="00FD0949">
        <w:t>25</w:t>
      </w:r>
      <w:r w:rsidR="00B01A77">
        <w:t>(</w:t>
      </w:r>
      <w:r w:rsidR="00FD0949">
        <w:t>OH</w:t>
      </w:r>
      <w:r w:rsidR="00B01A77">
        <w:t>)</w:t>
      </w:r>
      <w:r w:rsidR="00B01A77" w:rsidRPr="00B01A77">
        <w:rPr>
          <w:vertAlign w:val="subscript"/>
        </w:rPr>
        <w:t>2</w:t>
      </w:r>
      <w:r w:rsidR="00FD0949">
        <w:t>D</w:t>
      </w:r>
      <w:r w:rsidR="00FD0949" w:rsidRPr="000C272D">
        <w:t xml:space="preserve"> by </w:t>
      </w:r>
      <w:r w:rsidR="009F33B3">
        <w:t>time point</w:t>
      </w:r>
      <w:r w:rsidR="00FD0949" w:rsidRPr="000C272D">
        <w:t>. The points show the individual values of each participant and the line connecting them shows the relationship between the points of that participant.</w:t>
      </w:r>
      <w:bookmarkEnd w:id="213"/>
    </w:p>
    <w:p w14:paraId="0ED18373" w14:textId="77777777" w:rsidR="00874AF6" w:rsidRDefault="00A13B21" w:rsidP="00874AF6">
      <w:pPr>
        <w:keepNext/>
        <w:spacing w:before="600" w:after="120" w:line="240" w:lineRule="auto"/>
        <w:jc w:val="center"/>
      </w:pPr>
      <w:r w:rsidRPr="000C272D">
        <w:rPr>
          <w:noProof/>
          <w:lang w:val="en-GB"/>
        </w:rPr>
        <w:drawing>
          <wp:inline distT="0" distB="0" distL="0" distR="0" wp14:anchorId="7884CE1F" wp14:editId="19E47DA4">
            <wp:extent cx="5821921" cy="3600000"/>
            <wp:effectExtent l="0" t="0" r="762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821921" cy="3600000"/>
                    </a:xfrm>
                    <a:prstGeom prst="rect">
                      <a:avLst/>
                    </a:prstGeom>
                  </pic:spPr>
                </pic:pic>
              </a:graphicData>
            </a:graphic>
          </wp:inline>
        </w:drawing>
      </w:r>
    </w:p>
    <w:p w14:paraId="5BDF0BA8" w14:textId="5A0027FB" w:rsidR="00B01A77" w:rsidRDefault="00874AF6" w:rsidP="00B01A77">
      <w:pPr>
        <w:pStyle w:val="Caption"/>
        <w:jc w:val="center"/>
      </w:pPr>
      <w:bookmarkStart w:id="214" w:name="_Toc520790881"/>
      <w:r>
        <w:t xml:space="preserve">Figure </w:t>
      </w:r>
      <w:r>
        <w:fldChar w:fldCharType="begin"/>
      </w:r>
      <w:r>
        <w:instrText xml:space="preserve"> STYLEREF 1 \s </w:instrText>
      </w:r>
      <w:r>
        <w:fldChar w:fldCharType="separate"/>
      </w:r>
      <w:r w:rsidR="00100B6E">
        <w:rPr>
          <w:noProof/>
        </w:rPr>
        <w:t>4</w:t>
      </w:r>
      <w:r>
        <w:fldChar w:fldCharType="end"/>
      </w:r>
      <w:r>
        <w:t>.</w:t>
      </w:r>
      <w:r>
        <w:fldChar w:fldCharType="begin"/>
      </w:r>
      <w:r>
        <w:instrText xml:space="preserve"> SEQ Figure \* ARABIC \s 1 </w:instrText>
      </w:r>
      <w:r>
        <w:fldChar w:fldCharType="separate"/>
      </w:r>
      <w:r w:rsidR="00100B6E">
        <w:rPr>
          <w:noProof/>
        </w:rPr>
        <w:t>22</w:t>
      </w:r>
      <w:r>
        <w:fldChar w:fldCharType="end"/>
      </w:r>
      <w:r w:rsidR="00B01A77" w:rsidRPr="000C272D">
        <w:t>: Gr</w:t>
      </w:r>
      <w:r w:rsidR="00B01A77">
        <w:t>aph showing the mean 1,25(OH)</w:t>
      </w:r>
      <w:r w:rsidR="00B01A77" w:rsidRPr="00B01A77">
        <w:rPr>
          <w:vertAlign w:val="subscript"/>
        </w:rPr>
        <w:t>2</w:t>
      </w:r>
      <w:r w:rsidR="00B01A77">
        <w:t>D</w:t>
      </w:r>
      <w:r w:rsidR="00B01A77" w:rsidRPr="000C272D">
        <w:t xml:space="preserve"> (points) and 95% confidence intervals (error bars) by </w:t>
      </w:r>
      <w:r w:rsidR="009F33B3">
        <w:t>time point</w:t>
      </w:r>
      <w:r w:rsidR="00B01A77" w:rsidRPr="000C272D">
        <w:t>.</w:t>
      </w:r>
      <w:bookmarkEnd w:id="214"/>
    </w:p>
    <w:p w14:paraId="16CF1203" w14:textId="77777777" w:rsidR="00601473" w:rsidRDefault="00601473" w:rsidP="00CF1DB3">
      <w:pPr>
        <w:spacing w:line="240" w:lineRule="auto"/>
        <w:jc w:val="left"/>
      </w:pPr>
    </w:p>
    <w:p w14:paraId="3830D14D" w14:textId="6C380233" w:rsidR="004D1EFD" w:rsidRDefault="00880E7A" w:rsidP="004D1EFD">
      <w:pPr>
        <w:pStyle w:val="Heading2"/>
      </w:pPr>
      <w:bookmarkStart w:id="215" w:name="_Toc520790377"/>
      <w:r>
        <w:lastRenderedPageBreak/>
        <w:t>D</w:t>
      </w:r>
      <w:r w:rsidR="004D1EFD">
        <w:t>iscussion</w:t>
      </w:r>
      <w:bookmarkEnd w:id="215"/>
    </w:p>
    <w:p w14:paraId="47EFC5A4" w14:textId="39A98A44" w:rsidR="009A436C" w:rsidRPr="009A436C" w:rsidRDefault="00B31395" w:rsidP="009A436C">
      <w:r>
        <w:t>In this study w</w:t>
      </w:r>
      <w:r w:rsidR="00DA2CCE">
        <w:t>e hypothesis</w:t>
      </w:r>
      <w:r w:rsidR="003D7CBC">
        <w:t xml:space="preserve">ed that </w:t>
      </w:r>
      <w:r w:rsidR="000E4841">
        <w:t>there would</w:t>
      </w:r>
      <w:r>
        <w:t xml:space="preserve"> be a decrease in total 25OHD levels </w:t>
      </w:r>
      <w:r w:rsidR="00644006">
        <w:t>during</w:t>
      </w:r>
      <w:r w:rsidR="00F51831">
        <w:t xml:space="preserve"> the first two days after surgery</w:t>
      </w:r>
      <w:r>
        <w:t xml:space="preserve"> and that the free fraction of 25OHD would remain stable</w:t>
      </w:r>
      <w:r w:rsidR="000E4841">
        <w:t xml:space="preserve"> in this time frame</w:t>
      </w:r>
      <w:r>
        <w:t>, indicating that measuring total 25OHD during the acute phase response is not a true indication of vitamin D status. We recruited</w:t>
      </w:r>
      <w:r w:rsidR="00C05179">
        <w:t xml:space="preserve"> elective</w:t>
      </w:r>
      <w:r>
        <w:t xml:space="preserve"> joint replacement patients with osteoarthritis that were otherwise w</w:t>
      </w:r>
      <w:r w:rsidR="000E4841">
        <w:t>ell so that we could</w:t>
      </w:r>
      <w:r>
        <w:t xml:space="preserve"> </w:t>
      </w:r>
      <w:r w:rsidR="00293D72">
        <w:t>investigate</w:t>
      </w:r>
      <w:r>
        <w:t xml:space="preserve"> the acute phase response</w:t>
      </w:r>
      <w:r w:rsidR="000E4841">
        <w:t xml:space="preserve"> as it developed</w:t>
      </w:r>
      <w:r w:rsidR="00C05179">
        <w:t xml:space="preserve"> following an acute inflammatory insult triggered by arthroplasty</w:t>
      </w:r>
      <w:r>
        <w:t>.</w:t>
      </w:r>
    </w:p>
    <w:p w14:paraId="2D4EB1FA" w14:textId="7A21587B" w:rsidR="00293D72" w:rsidRDefault="00293D72" w:rsidP="004D1EFD">
      <w:r>
        <w:t>As expected, there was</w:t>
      </w:r>
      <w:r w:rsidR="004D1EFD">
        <w:t xml:space="preserve"> a significant decrease in total 25OHD, albumin, and VDBP in the immediate post-operative period</w:t>
      </w:r>
      <w:r w:rsidR="00A96374">
        <w:t xml:space="preserve"> (1 day and 2 days after surgery)</w:t>
      </w:r>
      <w:r w:rsidR="004D1EFD">
        <w:t xml:space="preserve">, </w:t>
      </w:r>
      <w:r w:rsidR="00B31395">
        <w:t>this</w:t>
      </w:r>
      <w:r w:rsidR="004D1EFD">
        <w:t xml:space="preserve"> returned to baseline by the follow up visit</w:t>
      </w:r>
      <w:r w:rsidR="00A96374">
        <w:t xml:space="preserve"> which was on average 53 days after surgery</w:t>
      </w:r>
      <w:r w:rsidR="004D1EFD">
        <w:t>. Th</w:t>
      </w:r>
      <w:r w:rsidR="00B31395">
        <w:t>e decrease in these analytes</w:t>
      </w:r>
      <w:r w:rsidR="004D1EFD">
        <w:t xml:space="preserve"> was </w:t>
      </w:r>
      <w:r w:rsidR="004D1EFD">
        <w:rPr>
          <w:color w:val="000000" w:themeColor="text1"/>
        </w:rPr>
        <w:t>accompanied</w:t>
      </w:r>
      <w:r w:rsidR="004D1EFD">
        <w:t xml:space="preserve"> by an increase in CRP levels which also resolved by the follow up visit.</w:t>
      </w:r>
      <w:r w:rsidR="00F51831">
        <w:t xml:space="preserve"> Three other studies found total 25OHD to decrease significantly and by at least 10nmol/L (18%) </w:t>
      </w:r>
      <w:r w:rsidR="003F273F">
        <w:t>by 24 hours after</w:t>
      </w:r>
      <w:r w:rsidR="00F51831">
        <w:t xml:space="preserve"> surgery </w:t>
      </w:r>
      <w:r w:rsidR="00F51831">
        <w:fldChar w:fldCharType="begin">
          <w:fldData xml:space="preserve">PEVuZE5vdGU+PENpdGU+PEF1dGhvcj5CaW5rbGV5PC9BdXRob3I+PFllYXI+MjAxNzwvWWVhcj48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</w:fldData>
        </w:fldChar>
      </w:r>
      <w:r w:rsidR="00AC3899">
        <w:instrText xml:space="preserve"> ADDIN EN.CITE </w:instrText>
      </w:r>
      <w:r w:rsidR="00AC3899">
        <w:fldChar w:fldCharType="begin">
          <w:fldData xml:space="preserve">PEVuZE5vdGU+PENpdGU+PEF1dGhvcj5CaW5rbGV5PC9BdXRob3I+PFllYXI+MjAxNzwvWWVhcj48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</w:fldData>
        </w:fldChar>
      </w:r>
      <w:r w:rsidR="00AC3899">
        <w:instrText xml:space="preserve"> ADDIN EN.CITE.DATA </w:instrText>
      </w:r>
      <w:r w:rsidR="00AC3899">
        <w:fldChar w:fldCharType="end"/>
      </w:r>
      <w:r w:rsidR="00F51831">
        <w:fldChar w:fldCharType="separate"/>
      </w:r>
      <w:r w:rsidR="00AC3899">
        <w:rPr>
          <w:noProof/>
        </w:rPr>
        <w:t>(</w:t>
      </w:r>
      <w:hyperlink w:anchor="_ENREF_21" w:tooltip="Binkley, 2017 #3027" w:history="1">
        <w:r w:rsidR="00425C63">
          <w:rPr>
            <w:noProof/>
          </w:rPr>
          <w:t>Binkley et al., 2017</w:t>
        </w:r>
      </w:hyperlink>
      <w:r w:rsidR="00AC3899">
        <w:rPr>
          <w:noProof/>
        </w:rPr>
        <w:t xml:space="preserve">, </w:t>
      </w:r>
      <w:hyperlink w:anchor="_ENREF_149" w:tooltip="Waldron, 2013 #521" w:history="1">
        <w:r w:rsidR="00425C63">
          <w:rPr>
            <w:noProof/>
          </w:rPr>
          <w:t>Waldron et al., 2013</w:t>
        </w:r>
      </w:hyperlink>
      <w:r w:rsidR="00AC3899">
        <w:rPr>
          <w:noProof/>
        </w:rPr>
        <w:t xml:space="preserve">, </w:t>
      </w:r>
      <w:hyperlink w:anchor="_ENREF_126" w:tooltip="Reid, 2011 #812" w:history="1">
        <w:r w:rsidR="00425C63">
          <w:rPr>
            <w:noProof/>
          </w:rPr>
          <w:t>Reid et al., 2011</w:t>
        </w:r>
      </w:hyperlink>
      <w:r w:rsidR="00AC3899">
        <w:rPr>
          <w:noProof/>
        </w:rPr>
        <w:t>)</w:t>
      </w:r>
      <w:r w:rsidR="00F51831">
        <w:fldChar w:fldCharType="end"/>
      </w:r>
      <w:r w:rsidR="00BD06A7">
        <w:t>.</w:t>
      </w:r>
      <w:r w:rsidR="003F273F">
        <w:t xml:space="preserve"> One study </w:t>
      </w:r>
      <w:r w:rsidR="00AC3899">
        <w:fldChar w:fldCharType="begin"/>
      </w:r>
      <w:r w:rsidR="00AC3899">
        <w:instrText xml:space="preserve"> ADDIN EN.CITE &lt;EndNote&gt;&lt;Cite&gt;&lt;Author&gt;Jensen&lt;/Author&gt;&lt;Year&gt;2018&lt;/Year&gt;&lt;RecNum&gt;3059&lt;/RecNum&gt;&lt;DisplayText&gt;(Jensen et al., 2018)&lt;/DisplayText&gt;&lt;record&gt;&lt;rec-number&gt;3059&lt;/rec-number&gt;&lt;foreign-keys&gt;&lt;key app="EN" db-id="2a0fvtrtv22za6exff0x99w8aatd9zzwfzt2" timestamp="1524133372"&gt;3059&lt;/key&gt;&lt;key app="ENWeb" db-id=""&gt;0&lt;/key&gt;&lt;/foreign-keys&gt;&lt;ref-type name="Journal Article"&gt;17&lt;/ref-type&gt;&lt;contributors&gt;&lt;authors&gt;&lt;author&gt;Jensen, Martin Blomberg&lt;/author&gt;&lt;author&gt;Husted, Henrik&lt;/author&gt;&lt;author&gt;Bjerrum, Poul Jannick&lt;/author&gt;&lt;author&gt;Juul, Anders&lt;/author&gt;&lt;author&gt;Kehlet, Henrik&lt;/author&gt;&lt;/authors&gt;&lt;/contributors&gt;&lt;titles&gt;&lt;title&gt;Compromised activation of vitamin D after elective surgery: a prospective pilot study&lt;/title&gt;&lt;secondary-title&gt;JBMR Plus&lt;/secondary-title&gt;&lt;/titles&gt;&lt;periodical&gt;&lt;full-title&gt;JBMR Plus&lt;/full-title&gt;&lt;/periodical&gt;&lt;dates&gt;&lt;year&gt;2018&lt;/year&gt;&lt;/dates&gt;&lt;isbn&gt;2473-4039&lt;/isbn&gt;&lt;urls&gt;&lt;/urls&gt;&lt;/record&gt;&lt;/Cite&gt;&lt;/EndNote&gt;</w:instrText>
      </w:r>
      <w:r w:rsidR="00AC3899">
        <w:fldChar w:fldCharType="separate"/>
      </w:r>
      <w:r w:rsidR="00AC3899">
        <w:rPr>
          <w:noProof/>
        </w:rPr>
        <w:t>(</w:t>
      </w:r>
      <w:hyperlink w:anchor="_ENREF_85" w:tooltip="Jensen, 2018 #3059" w:history="1">
        <w:r w:rsidR="00425C63">
          <w:rPr>
            <w:noProof/>
          </w:rPr>
          <w:t>Jensen et al., 2018</w:t>
        </w:r>
      </w:hyperlink>
      <w:r w:rsidR="00AC3899">
        <w:rPr>
          <w:noProof/>
        </w:rPr>
        <w:t>)</w:t>
      </w:r>
      <w:r w:rsidR="00AC3899">
        <w:fldChar w:fldCharType="end"/>
      </w:r>
      <w:r w:rsidR="003F273F">
        <w:t xml:space="preserve"> did not observe a significant </w:t>
      </w:r>
      <w:r w:rsidR="006531FA">
        <w:t>decrease</w:t>
      </w:r>
      <w:r w:rsidR="003F273F">
        <w:t xml:space="preserve"> in</w:t>
      </w:r>
      <w:r w:rsidR="006531FA">
        <w:t xml:space="preserve"> total</w:t>
      </w:r>
      <w:r w:rsidR="003F273F">
        <w:t xml:space="preserve"> 25OHD levels until </w:t>
      </w:r>
      <w:r w:rsidR="00F561CB">
        <w:t>48 hours after surgery, and only in male participants.</w:t>
      </w:r>
      <w:r w:rsidR="00644006">
        <w:t xml:space="preserve"> </w:t>
      </w:r>
      <w:r w:rsidR="006531FA">
        <w:t xml:space="preserve">One study investigating the change in total 25OHD during acute pancreatitis also found a significant decrease in total 25OHD between admission and 2 days later </w:t>
      </w:r>
      <w:r w:rsidR="00AC3899">
        <w:fldChar w:fldCharType="begin"/>
      </w:r>
      <w:r w:rsidR="00AC3899">
        <w:instrText xml:space="preserve"> ADDIN EN.CITE &lt;EndNote&gt;&lt;Cite&gt;&lt;Author&gt;Bang&lt;/Author&gt;&lt;Year&gt;2011&lt;/Year&gt;&lt;RecNum&gt;1509&lt;/RecNum&gt;&lt;DisplayText&gt;(Bang et al., 2011)&lt;/DisplayText&gt;&lt;record&gt;&lt;rec-number&gt;1509&lt;/rec-number&gt;&lt;foreign-keys&gt;&lt;key app="EN" db-id="2a0fvtrtv22za6exff0x99w8aatd9zzwfzt2" timestamp="1518720234"&gt;1509&lt;/key&gt;&lt;key app="ENWeb" db-id=""&gt;0&lt;/key&gt;&lt;/foreign-keys&gt;&lt;ref-type name="Journal Article"&gt;17&lt;/ref-type&gt;&lt;contributors&gt;&lt;authors&gt;&lt;author&gt;Bang, U. C.&lt;/author&gt;&lt;author&gt;Novovic, S.&lt;/author&gt;&lt;author&gt;Andersen, A. M.&lt;/author&gt;&lt;author&gt;Fenger, M.&lt;/author&gt;&lt;author&gt;Hansen, M. B.&lt;/author&gt;&lt;author&gt;Jensen, J. E.&lt;/author&gt;&lt;/authors&gt;&lt;/contributors&gt;&lt;auth-address&gt;Department of Endocrinology, Hvidovre Hospital, Copenhagen, Denmark. ulrichbangbang@gmail.com&lt;/auth-address&gt;&lt;titles&gt;&lt;title&gt;Variations in serum 25-hydroxyvitamin D during acute pancreatitis: an exploratory longitudinal study&lt;/title&gt;&lt;secondary-title&gt;Endocr Res&lt;/secondary-title&gt;&lt;/titles&gt;&lt;periodical&gt;&lt;full-title&gt;Endocr Res&lt;/full-title&gt;&lt;/periodical&gt;&lt;pages&gt;135-41&lt;/pages&gt;&lt;volume&gt;36&lt;/volume&gt;&lt;number&gt;4&lt;/number&gt;&lt;edition&gt;2011/10/07&lt;/edition&gt;&lt;keywords&gt;&lt;keyword&gt;Acute Disease&lt;/keyword&gt;&lt;keyword&gt;Adult&lt;/keyword&gt;&lt;keyword&gt;Aged&lt;/keyword&gt;&lt;keyword&gt;Aged, 80 and over&lt;/keyword&gt;&lt;keyword&gt;C-Reactive Protein/metabolism&lt;/keyword&gt;&lt;keyword&gt;Calcifediol/*blood&lt;/keyword&gt;&lt;keyword&gt;Female&lt;/keyword&gt;&lt;keyword&gt;Hemoglobins/metabolism&lt;/keyword&gt;&lt;keyword&gt;Humans&lt;/keyword&gt;&lt;keyword&gt;Leukocyte Count&lt;/keyword&gt;&lt;keyword&gt;Longitudinal Studies&lt;/keyword&gt;&lt;keyword&gt;Male&lt;/keyword&gt;&lt;keyword&gt;Middle Aged&lt;/keyword&gt;&lt;keyword&gt;Pancreatitis/*blood&lt;/keyword&gt;&lt;keyword&gt;Regression Analysis&lt;/keyword&gt;&lt;keyword&gt;Serum Albumin/metabolism&lt;/keyword&gt;&lt;keyword&gt;Vitamin D Deficiency/*blood&lt;/keyword&gt;&lt;keyword&gt;Young Adult&lt;/keyword&gt;&lt;/keywords&gt;&lt;dates&gt;&lt;year&gt;2011&lt;/year&gt;&lt;/dates&gt;&lt;isbn&gt;1532-4206 (Electronic)&amp;#xD;0743-5800 (Linking)&lt;/isbn&gt;&lt;accession-num&gt;21973232&lt;/accession-num&gt;&lt;urls&gt;&lt;related-urls&gt;&lt;url&gt;https://www.ncbi.nlm.nih.gov/pubmed/21973232&lt;/url&gt;&lt;/related-urls&gt;&lt;/urls&gt;&lt;electronic-resource-num&gt;10.3109/07435800.2011.554937&lt;/electronic-resource-num&gt;&lt;/record&gt;&lt;/Cite&gt;&lt;/EndNote&gt;</w:instrText>
      </w:r>
      <w:r w:rsidR="00AC3899">
        <w:fldChar w:fldCharType="separate"/>
      </w:r>
      <w:r w:rsidR="00AC3899">
        <w:rPr>
          <w:noProof/>
        </w:rPr>
        <w:t>(</w:t>
      </w:r>
      <w:hyperlink w:anchor="_ENREF_7" w:tooltip="Bang, 2011 #1509" w:history="1">
        <w:r w:rsidR="00425C63">
          <w:rPr>
            <w:noProof/>
          </w:rPr>
          <w:t>Bang et al., 2011</w:t>
        </w:r>
      </w:hyperlink>
      <w:r w:rsidR="00AC3899">
        <w:rPr>
          <w:noProof/>
        </w:rPr>
        <w:t>)</w:t>
      </w:r>
      <w:r w:rsidR="00AC3899">
        <w:fldChar w:fldCharType="end"/>
      </w:r>
      <w:r w:rsidR="006531FA">
        <w:t>. S</w:t>
      </w:r>
      <w:r w:rsidR="00644006">
        <w:t xml:space="preserve">tudies investigating the change in </w:t>
      </w:r>
      <w:r w:rsidR="006531FA">
        <w:t xml:space="preserve">total </w:t>
      </w:r>
      <w:r w:rsidR="00644006">
        <w:t>25OHD during the course of a malarial infection</w:t>
      </w:r>
      <w:r w:rsidR="006531FA">
        <w:t xml:space="preserve"> </w:t>
      </w:r>
      <w:r w:rsidR="00644006">
        <w:t>or after myocardial infarction</w:t>
      </w:r>
      <w:r w:rsidR="006531FA">
        <w:t xml:space="preserve"> </w:t>
      </w:r>
      <w:r w:rsidR="00644006">
        <w:t xml:space="preserve">did not observe a change in </w:t>
      </w:r>
      <w:r w:rsidR="006531FA">
        <w:t xml:space="preserve">total </w:t>
      </w:r>
      <w:r w:rsidR="00644006">
        <w:t>25OHD</w:t>
      </w:r>
      <w:r w:rsidR="006531FA">
        <w:t xml:space="preserve"> </w:t>
      </w:r>
      <w:r w:rsidR="006531FA">
        <w:fldChar w:fldCharType="begin">
          <w:fldData xml:space="preserve">PEVuZE5vdGU+PENpdGU+PEF1dGhvcj5OZXdlbnM8L0F1dGhvcj48WWVhcj4yMDA2PC9ZZWFyPjxS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</w:fldData>
        </w:fldChar>
      </w:r>
      <w:r w:rsidR="00AC3899">
        <w:instrText xml:space="preserve"> ADDIN EN.CITE </w:instrText>
      </w:r>
      <w:r w:rsidR="00AC3899">
        <w:fldChar w:fldCharType="begin">
          <w:fldData xml:space="preserve">PEVuZE5vdGU+PENpdGU+PEF1dGhvcj5OZXdlbnM8L0F1dGhvcj48WWVhcj4yMDA2PC9ZZWFyPjxS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</w:fldData>
        </w:fldChar>
      </w:r>
      <w:r w:rsidR="00AC3899">
        <w:instrText xml:space="preserve"> ADDIN EN.CITE.DATA </w:instrText>
      </w:r>
      <w:r w:rsidR="00AC3899">
        <w:fldChar w:fldCharType="end"/>
      </w:r>
      <w:r w:rsidR="006531FA">
        <w:fldChar w:fldCharType="separate"/>
      </w:r>
      <w:r w:rsidR="00AC3899">
        <w:rPr>
          <w:noProof/>
        </w:rPr>
        <w:t>(</w:t>
      </w:r>
      <w:hyperlink w:anchor="_ENREF_109" w:tooltip="Newens, 2006 #1328" w:history="1">
        <w:r w:rsidR="00425C63">
          <w:rPr>
            <w:noProof/>
          </w:rPr>
          <w:t>Newens et al., 2006</w:t>
        </w:r>
      </w:hyperlink>
      <w:r w:rsidR="00AC3899">
        <w:rPr>
          <w:noProof/>
        </w:rPr>
        <w:t xml:space="preserve">, </w:t>
      </w:r>
      <w:hyperlink w:anchor="_ENREF_8" w:tooltip="Barth, 2012 #537" w:history="1">
        <w:r w:rsidR="00425C63">
          <w:rPr>
            <w:noProof/>
          </w:rPr>
          <w:t>Barth et al., 2012</w:t>
        </w:r>
      </w:hyperlink>
      <w:r w:rsidR="00AC3899">
        <w:rPr>
          <w:noProof/>
        </w:rPr>
        <w:t>)</w:t>
      </w:r>
      <w:r w:rsidR="006531FA">
        <w:fldChar w:fldCharType="end"/>
      </w:r>
      <w:r w:rsidR="006531FA">
        <w:t>, h</w:t>
      </w:r>
      <w:r w:rsidR="00644006">
        <w:t xml:space="preserve">owever this is likely due to the decrease </w:t>
      </w:r>
      <w:r w:rsidR="00A35D9A">
        <w:t xml:space="preserve">in total 25OHD </w:t>
      </w:r>
      <w:r w:rsidR="00644006">
        <w:t>occurring acutely before the first blood sample was collected and not decreasing significantly afterwards.</w:t>
      </w:r>
    </w:p>
    <w:p w14:paraId="3F0E9AF6" w14:textId="02C925B5" w:rsidR="00A96374" w:rsidRDefault="004D1EFD" w:rsidP="00A96374">
      <w:r>
        <w:t>There are many potential mechanisms f</w:t>
      </w:r>
      <w:r w:rsidR="00CE72EE">
        <w:t>or the decrease in total 25OHD</w:t>
      </w:r>
      <w:r w:rsidR="006531FA">
        <w:t xml:space="preserve"> following arthroplasty</w:t>
      </w:r>
      <w:r w:rsidR="00CE72EE">
        <w:t>, such</w:t>
      </w:r>
      <w:r w:rsidR="00176D49">
        <w:t xml:space="preserve"> as reduction in available binding proteins, </w:t>
      </w:r>
      <w:r w:rsidR="00A96374">
        <w:t>loss of</w:t>
      </w:r>
      <w:r w:rsidR="00CE72EE">
        <w:t xml:space="preserve"> </w:t>
      </w:r>
      <w:r w:rsidR="00A96374">
        <w:t>protein bound 25OHD in urine</w:t>
      </w:r>
      <w:r w:rsidR="00CE72EE">
        <w:t>, increased conversion to 1,25</w:t>
      </w:r>
      <w:r w:rsidR="00CE72EE" w:rsidRPr="000C272D">
        <w:t>(OH)</w:t>
      </w:r>
      <w:r w:rsidR="00CE72EE" w:rsidRPr="000C272D">
        <w:rPr>
          <w:vertAlign w:val="subscript"/>
        </w:rPr>
        <w:t>2</w:t>
      </w:r>
      <w:r w:rsidR="00CE72EE" w:rsidRPr="000C272D">
        <w:t>D</w:t>
      </w:r>
      <w:r w:rsidR="00CE72EE">
        <w:t>, catabolism to 24,25</w:t>
      </w:r>
      <w:r w:rsidR="00CE72EE" w:rsidRPr="000C272D">
        <w:t>(OH)</w:t>
      </w:r>
      <w:r w:rsidR="00CE72EE" w:rsidRPr="000C272D">
        <w:rPr>
          <w:vertAlign w:val="subscript"/>
        </w:rPr>
        <w:t>2</w:t>
      </w:r>
      <w:r w:rsidR="00CE72EE">
        <w:t>D and 1,24,25</w:t>
      </w:r>
      <w:r w:rsidR="00CE72EE" w:rsidRPr="000C272D">
        <w:t>(OH)</w:t>
      </w:r>
      <w:r w:rsidR="00CE72EE" w:rsidRPr="000C272D">
        <w:rPr>
          <w:vertAlign w:val="subscript"/>
        </w:rPr>
        <w:t>3</w:t>
      </w:r>
      <w:r w:rsidR="00CE72EE" w:rsidRPr="000C272D">
        <w:t>D</w:t>
      </w:r>
      <w:r w:rsidR="00DA0934">
        <w:t>, or haemodilution. These are</w:t>
      </w:r>
      <w:r w:rsidR="00E61AE4">
        <w:t xml:space="preserve"> discussed in more detail below:</w:t>
      </w:r>
    </w:p>
    <w:p w14:paraId="52889389" w14:textId="0BEFD6F5" w:rsidR="00176D49" w:rsidRDefault="00176D49" w:rsidP="00A96374">
      <w:r>
        <w:lastRenderedPageBreak/>
        <w:t>The decrease in total 25OHD could be due to reduced availability of</w:t>
      </w:r>
      <w:r w:rsidR="009475E8">
        <w:t xml:space="preserve"> its</w:t>
      </w:r>
      <w:r>
        <w:t xml:space="preserve"> binding proteins which are decreased dur</w:t>
      </w:r>
      <w:r w:rsidR="009475E8">
        <w:t>ing the inflammatory response. O</w:t>
      </w:r>
      <w:r>
        <w:t>rthopaedic surgery is known to trigger the acute infl</w:t>
      </w:r>
      <w:r w:rsidR="00700329">
        <w:t>ammatory response, although the decrease in 25OHD</w:t>
      </w:r>
      <w:r>
        <w:t xml:space="preserve"> is unlikely to be mediated by CRP, as the decrease in total 25OHD occurred before the significant increase in CRP. </w:t>
      </w:r>
      <w:hyperlink w:anchor="_ENREF_126" w:tooltip="Reid, 2011 #812" w:history="1">
        <w:r w:rsidR="00425C63">
          <w:fldChar w:fldCharType="begin">
            <w:fldData xml:space="preserve">PEVuZE5vdGU+PENpdGUgQXV0aG9yWWVhcj0iMSI+PEF1dGhvcj5SZWlkPC9BdXRob3I+PFllYXI+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</w:fldData>
          </w:fldChar>
        </w:r>
        <w:r w:rsidR="00425C63">
          <w:instrText xml:space="preserve"> ADDIN EN.CITE </w:instrText>
        </w:r>
        <w:r w:rsidR="00425C63">
          <w:fldChar w:fldCharType="begin">
            <w:fldData xml:space="preserve">PEVuZE5vdGU+PENpdGUgQXV0aG9yWWVhcj0iMSI+PEF1dGhvcj5SZWlkPC9BdXRob3I+PFllYXI+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</w:fldData>
          </w:fldChar>
        </w:r>
        <w:r w:rsidR="00425C63">
          <w:instrText xml:space="preserve"> ADDIN EN.CITE.DATA </w:instrText>
        </w:r>
        <w:r w:rsidR="00425C63">
          <w:fldChar w:fldCharType="end"/>
        </w:r>
        <w:r w:rsidR="00425C63">
          <w:fldChar w:fldCharType="separate"/>
        </w:r>
        <w:r w:rsidR="00425C63">
          <w:rPr>
            <w:noProof/>
          </w:rPr>
          <w:t>Reid et al. (2011)</w:t>
        </w:r>
        <w:r w:rsidR="00425C63">
          <w:fldChar w:fldCharType="end"/>
        </w:r>
      </w:hyperlink>
      <w:r>
        <w:t xml:space="preserve"> did not find CRP to be correlated with 25OHD levels, however it is possible </w:t>
      </w:r>
      <w:r w:rsidR="00957AFD">
        <w:t>that other</w:t>
      </w:r>
      <w:r>
        <w:t xml:space="preserve"> factors present during the acute-phase response could mediate the decline in albumin and VDBP. TNF-α, IL-1β, and IL-6, which are released during the acute phase response, have all been observed to decrease levels of albumin production by hepatocytes </w:t>
      </w:r>
      <w:r w:rsidR="00AC3899">
        <w:fldChar w:fldCharType="begin"/>
      </w:r>
      <w:r w:rsidR="00AC3899">
        <w:instrText xml:space="preserve"> ADDIN EN.CITE &lt;EndNote&gt;&lt;Cite&gt;&lt;Author&gt;Castell&lt;/Author&gt;&lt;Year&gt;1989&lt;/Year&gt;&lt;RecNum&gt;2101&lt;/RecNum&gt;&lt;DisplayText&gt;(Castell et al., 1989)&lt;/DisplayText&gt;&lt;record&gt;&lt;rec-number&gt;2101&lt;/rec-number&gt;&lt;foreign-keys&gt;&lt;key app="EN" db-id="2a0fvtrtv22za6exff0x99w8aatd9zzwfzt2" timestamp="1518721455"&gt;2101&lt;/key&gt;&lt;key app="ENWeb" db-id=""&gt;0&lt;/key&gt;&lt;/foreign-keys&gt;&lt;ref-type name="Journal Article"&gt;17&lt;/ref-type&gt;&lt;contributors&gt;&lt;authors&gt;&lt;author&gt;Castell, J. V.&lt;/author&gt;&lt;author&gt;Gomez-Lechon, M. J.&lt;/author&gt;&lt;author&gt;David, M.&lt;/author&gt;&lt;author&gt;Andus, T.&lt;/author&gt;&lt;author&gt;Geiger, T.&lt;/author&gt;&lt;author&gt;Trullenque, R.&lt;/author&gt;&lt;author&gt;Fabra, R.&lt;/author&gt;&lt;author&gt;Heinrich, P. C.&lt;/author&gt;&lt;/authors&gt;&lt;/contributors&gt;&lt;auth-address&gt;Biochemisches Institut, Universitat Freiburg, FRG.&lt;/auth-address&gt;&lt;titles&gt;&lt;title&gt;Interleukin-6 is the major regulator of acute phase protein synthesis in adult human hepatocytes&lt;/title&gt;&lt;secondary-title&gt;FEBS Lett&lt;/secondary-title&gt;&lt;/titles&gt;&lt;periodical&gt;&lt;full-title&gt;FEBS Lett&lt;/full-title&gt;&lt;abbr-1&gt;FEBS letters&lt;/abbr-1&gt;&lt;/periodical&gt;&lt;pages&gt;237-9&lt;/pages&gt;&lt;volume&gt;242&lt;/volume&gt;&lt;number&gt;2&lt;/number&gt;&lt;edition&gt;1989/01/02&lt;/edition&gt;&lt;keywords&gt;&lt;keyword&gt;Acute-Phase Proteins/*biosynthesis&lt;/keyword&gt;&lt;keyword&gt;*Acute-Phase Reaction&lt;/keyword&gt;&lt;keyword&gt;Dose-Response Relationship, Drug&lt;/keyword&gt;&lt;keyword&gt;Fibrinogen/biosynthesis&lt;/keyword&gt;&lt;keyword&gt;Humans&lt;/keyword&gt;&lt;keyword&gt;*Inflammation&lt;/keyword&gt;&lt;keyword&gt;Interleukin-1/pharmacology&lt;/keyword&gt;&lt;keyword&gt;Interleukin-6&lt;/keyword&gt;&lt;keyword&gt;Interleukins/*physiology&lt;/keyword&gt;&lt;keyword&gt;Liver/*physiology&lt;/keyword&gt;&lt;keyword&gt;Recombinant Proteins&lt;/keyword&gt;&lt;keyword&gt;Tumor Cells, Cultured&lt;/keyword&gt;&lt;keyword&gt;Tumor Necrosis Factor-alpha/pharmacology&lt;/keyword&gt;&lt;/keywords&gt;&lt;dates&gt;&lt;year&gt;1989&lt;/year&gt;&lt;pub-dates&gt;&lt;date&gt;Jan 2&lt;/date&gt;&lt;/pub-dates&gt;&lt;/dates&gt;&lt;isbn&gt;0014-5793 (Print)&amp;#xD;0014-5793 (Linking)&lt;/isbn&gt;&lt;accession-num&gt;2464504&lt;/accession-num&gt;&lt;urls&gt;&lt;related-urls&gt;&lt;url&gt;https://www.ncbi.nlm.nih.gov/pubmed/2464504&lt;/url&gt;&lt;/related-urls&gt;&lt;/urls&gt;&lt;/record&gt;&lt;/Cite&gt;&lt;/EndNote&gt;</w:instrText>
      </w:r>
      <w:r w:rsidR="00AC3899">
        <w:fldChar w:fldCharType="separate"/>
      </w:r>
      <w:r w:rsidR="00AC3899">
        <w:rPr>
          <w:noProof/>
        </w:rPr>
        <w:t>(</w:t>
      </w:r>
      <w:hyperlink w:anchor="_ENREF_29" w:tooltip="Castell, 1989 #2101" w:history="1">
        <w:r w:rsidR="00425C63">
          <w:rPr>
            <w:noProof/>
          </w:rPr>
          <w:t>Castell et al., 1989</w:t>
        </w:r>
      </w:hyperlink>
      <w:r w:rsidR="00AC3899">
        <w:rPr>
          <w:noProof/>
        </w:rPr>
        <w:t>)</w:t>
      </w:r>
      <w:r w:rsidR="00AC3899">
        <w:fldChar w:fldCharType="end"/>
      </w:r>
      <w:r>
        <w:t>. The mechanism for the reduction of VDBP is likely to be more complicated.</w:t>
      </w:r>
      <w:r w:rsidR="00D76557">
        <w:t xml:space="preserve"> Unlike albumin, the production and secretion of </w:t>
      </w:r>
      <w:r>
        <w:t>VDBP by hepatocytes increases</w:t>
      </w:r>
      <w:r w:rsidR="00D76557">
        <w:t xml:space="preserve"> in response to IL-6</w:t>
      </w:r>
      <w:r>
        <w:t>, however after surgery there is a net l</w:t>
      </w:r>
      <w:r w:rsidR="009475E8">
        <w:t>oss</w:t>
      </w:r>
      <w:r w:rsidR="00D76557">
        <w:t xml:space="preserve"> </w:t>
      </w:r>
      <w:r w:rsidR="00AC3899">
        <w:fldChar w:fldCharType="begin">
          <w:fldData xml:space="preserve">PEVuZE5vdGU+PENpdGU+PEF1dGhvcj5EYWhsPC9BdXRob3I+PFllYXI+MjAwMTwvWWVhcj48UmVj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</w:fldData>
        </w:fldChar>
      </w:r>
      <w:r w:rsidR="00AC3899">
        <w:instrText xml:space="preserve"> ADDIN EN.CITE </w:instrText>
      </w:r>
      <w:r w:rsidR="00AC3899">
        <w:fldChar w:fldCharType="begin">
          <w:fldData xml:space="preserve">PEVuZE5vdGU+PENpdGU+PEF1dGhvcj5EYWhsPC9BdXRob3I+PFllYXI+MjAwMTwvWWVhcj48UmVj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</w:fldData>
        </w:fldChar>
      </w:r>
      <w:r w:rsidR="00AC3899">
        <w:instrText xml:space="preserve"> ADDIN EN.CITE.DATA </w:instrText>
      </w:r>
      <w:r w:rsidR="00AC3899">
        <w:fldChar w:fldCharType="end"/>
      </w:r>
      <w:r w:rsidR="00AC3899">
        <w:fldChar w:fldCharType="separate"/>
      </w:r>
      <w:r w:rsidR="00AC3899">
        <w:rPr>
          <w:noProof/>
        </w:rPr>
        <w:t>(</w:t>
      </w:r>
      <w:hyperlink w:anchor="_ENREF_40" w:tooltip="Dahl, 2001 #3095" w:history="1">
        <w:r w:rsidR="00425C63">
          <w:rPr>
            <w:noProof/>
          </w:rPr>
          <w:t>Dahl et al., 2001</w:t>
        </w:r>
      </w:hyperlink>
      <w:r w:rsidR="00AC3899">
        <w:rPr>
          <w:noProof/>
        </w:rPr>
        <w:t>)</w:t>
      </w:r>
      <w:r w:rsidR="00AC3899">
        <w:fldChar w:fldCharType="end"/>
      </w:r>
      <w:r w:rsidR="009475E8">
        <w:t>. The loss of VDBP during the inflammatory response could be explained by</w:t>
      </w:r>
      <w:r w:rsidR="00EC2B56">
        <w:t xml:space="preserve"> </w:t>
      </w:r>
      <w:r>
        <w:t xml:space="preserve">two mechanisms: </w:t>
      </w:r>
      <w:r w:rsidR="009475E8">
        <w:t xml:space="preserve">VDBP </w:t>
      </w:r>
      <w:r w:rsidR="00EC2B56">
        <w:t xml:space="preserve">acts as an actin scavenger, and its half-life decreases from 12-24 hours to 30 minutes when it is complexed with actin </w:t>
      </w:r>
      <w:r w:rsidR="00AC3899">
        <w:fldChar w:fldCharType="begin">
          <w:fldData xml:space="preserve">PEVuZE5vdGU+PENpdGU+PEF1dGhvcj5EYWhsPC9BdXRob3I+PFllYXI+MjAwMTwvWWVhcj48UmVj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</w:fldData>
        </w:fldChar>
      </w:r>
      <w:r w:rsidR="00AC3899">
        <w:instrText xml:space="preserve"> ADDIN EN.CITE </w:instrText>
      </w:r>
      <w:r w:rsidR="00AC3899">
        <w:fldChar w:fldCharType="begin">
          <w:fldData xml:space="preserve">PEVuZE5vdGU+PENpdGU+PEF1dGhvcj5EYWhsPC9BdXRob3I+PFllYXI+MjAwMTwvWWVhcj48UmVj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</w:fldData>
        </w:fldChar>
      </w:r>
      <w:r w:rsidR="00AC3899">
        <w:instrText xml:space="preserve"> ADDIN EN.CITE.DATA </w:instrText>
      </w:r>
      <w:r w:rsidR="00AC3899">
        <w:fldChar w:fldCharType="end"/>
      </w:r>
      <w:r w:rsidR="00AC3899">
        <w:fldChar w:fldCharType="separate"/>
      </w:r>
      <w:r w:rsidR="00AC3899">
        <w:rPr>
          <w:noProof/>
        </w:rPr>
        <w:t>(</w:t>
      </w:r>
      <w:hyperlink w:anchor="_ENREF_40" w:tooltip="Dahl, 2001 #3095" w:history="1">
        <w:r w:rsidR="00425C63">
          <w:rPr>
            <w:noProof/>
          </w:rPr>
          <w:t>Dahl et al., 2001</w:t>
        </w:r>
      </w:hyperlink>
      <w:r w:rsidR="00AC3899">
        <w:rPr>
          <w:noProof/>
        </w:rPr>
        <w:t>)</w:t>
      </w:r>
      <w:r w:rsidR="00AC3899">
        <w:fldChar w:fldCharType="end"/>
      </w:r>
      <w:r w:rsidR="009475E8">
        <w:t xml:space="preserve"> the release of large amounts of actin following surgery could be saturating this mechanism resulting in a loss of VDBP from the circulation. </w:t>
      </w:r>
      <w:r w:rsidR="00EC2B56">
        <w:t xml:space="preserve">VDBP is also converted </w:t>
      </w:r>
      <w:r>
        <w:t>to macrophage-activating factor</w:t>
      </w:r>
      <w:r w:rsidR="00EC2B56">
        <w:t xml:space="preserve"> </w:t>
      </w:r>
      <w:r w:rsidR="009475E8">
        <w:t>by activated T and B cells during the inflammatory response</w:t>
      </w:r>
      <w:r>
        <w:t xml:space="preserve"> </w:t>
      </w:r>
      <w:r w:rsidR="00AC3899">
        <w:fldChar w:fldCharType="begin">
          <w:fldData xml:space="preserve">PEVuZE5vdGU+PENpdGU+PEF1dGhvcj5EYWhsPC9BdXRob3I+PFllYXI+MjAwMTwvWWVhcj48UmVj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</w:fldData>
        </w:fldChar>
      </w:r>
      <w:r w:rsidR="00AC3899">
        <w:instrText xml:space="preserve"> ADDIN EN.CITE </w:instrText>
      </w:r>
      <w:r w:rsidR="00AC3899">
        <w:fldChar w:fldCharType="begin">
          <w:fldData xml:space="preserve">PEVuZE5vdGU+PENpdGU+PEF1dGhvcj5EYWhsPC9BdXRob3I+PFllYXI+MjAwMTwvWWVhcj48UmVj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</w:fldData>
        </w:fldChar>
      </w:r>
      <w:r w:rsidR="00AC3899">
        <w:instrText xml:space="preserve"> ADDIN EN.CITE.DATA </w:instrText>
      </w:r>
      <w:r w:rsidR="00AC3899">
        <w:fldChar w:fldCharType="end"/>
      </w:r>
      <w:r w:rsidR="00AC3899">
        <w:fldChar w:fldCharType="separate"/>
      </w:r>
      <w:r w:rsidR="00AC3899">
        <w:rPr>
          <w:noProof/>
        </w:rPr>
        <w:t>(</w:t>
      </w:r>
      <w:hyperlink w:anchor="_ENREF_40" w:tooltip="Dahl, 2001 #3095" w:history="1">
        <w:r w:rsidR="00425C63">
          <w:rPr>
            <w:noProof/>
          </w:rPr>
          <w:t>Dahl et al., 2001</w:t>
        </w:r>
      </w:hyperlink>
      <w:r w:rsidR="00AC3899">
        <w:rPr>
          <w:noProof/>
        </w:rPr>
        <w:t>)</w:t>
      </w:r>
      <w:r w:rsidR="00AC3899">
        <w:fldChar w:fldCharType="end"/>
      </w:r>
      <w:r w:rsidR="009475E8">
        <w:t xml:space="preserve"> so the decrease in VDBP could be due to its loss as a substrate</w:t>
      </w:r>
      <w:r w:rsidR="00EC2B56">
        <w:t>.</w:t>
      </w:r>
    </w:p>
    <w:p w14:paraId="2E5BB2B9" w14:textId="3A4EDB99" w:rsidR="00A96374" w:rsidRDefault="00A96374" w:rsidP="00A96374">
      <w:r>
        <w:t>The decrease in total 25OHD</w:t>
      </w:r>
      <w:r w:rsidR="004D1EFD">
        <w:t xml:space="preserve"> could be due to urinary loss of 25OHD bound to carrier proteins, as </w:t>
      </w:r>
      <w:r>
        <w:t xml:space="preserve">two studies have found that </w:t>
      </w:r>
      <w:r w:rsidR="004D1EFD">
        <w:t xml:space="preserve">VDBP and albumin excretion in urine is increased </w:t>
      </w:r>
      <w:r w:rsidR="00F57C6A">
        <w:t xml:space="preserve">by at least </w:t>
      </w:r>
      <w:r w:rsidR="00E61AE4">
        <w:t xml:space="preserve">32% </w:t>
      </w:r>
      <w:r w:rsidR="00F57C6A">
        <w:t>on day one after surgery</w:t>
      </w:r>
      <w:r w:rsidR="004D1EFD">
        <w:t xml:space="preserve"> </w:t>
      </w:r>
      <w:r w:rsidR="004D1EFD">
        <w:fldChar w:fldCharType="begin">
          <w:fldData xml:space="preserve">PEVuZE5vdGU+PENpdGU+PEF1dGhvcj5CaW5rbGV5PC9BdXRob3I+PFllYXI+MjAxNzwvWWVhcj48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</w:fldData>
        </w:fldChar>
      </w:r>
      <w:r w:rsidR="00AC3899">
        <w:instrText xml:space="preserve"> ADDIN EN.CITE </w:instrText>
      </w:r>
      <w:r w:rsidR="00AC3899">
        <w:fldChar w:fldCharType="begin">
          <w:fldData xml:space="preserve">PEVuZE5vdGU+PENpdGU+PEF1dGhvcj5CaW5rbGV5PC9BdXRob3I+PFllYXI+MjAxNzwvWWVhcj48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</w:fldData>
        </w:fldChar>
      </w:r>
      <w:r w:rsidR="00AC3899">
        <w:instrText xml:space="preserve"> ADDIN EN.CITE.DATA </w:instrText>
      </w:r>
      <w:r w:rsidR="00AC3899">
        <w:fldChar w:fldCharType="end"/>
      </w:r>
      <w:r w:rsidR="004D1EFD">
        <w:fldChar w:fldCharType="separate"/>
      </w:r>
      <w:r w:rsidR="00AC3899">
        <w:rPr>
          <w:noProof/>
        </w:rPr>
        <w:t>(</w:t>
      </w:r>
      <w:hyperlink w:anchor="_ENREF_21" w:tooltip="Binkley, 2017 #3027" w:history="1">
        <w:r w:rsidR="00425C63">
          <w:rPr>
            <w:noProof/>
          </w:rPr>
          <w:t>Binkley et al., 2017</w:t>
        </w:r>
      </w:hyperlink>
      <w:r w:rsidR="00AC3899">
        <w:rPr>
          <w:noProof/>
        </w:rPr>
        <w:t xml:space="preserve">, </w:t>
      </w:r>
      <w:hyperlink w:anchor="_ENREF_149" w:tooltip="Waldron, 2013 #521" w:history="1">
        <w:r w:rsidR="00425C63">
          <w:rPr>
            <w:noProof/>
          </w:rPr>
          <w:t>Waldron et al., 2013</w:t>
        </w:r>
      </w:hyperlink>
      <w:r w:rsidR="00AC3899">
        <w:rPr>
          <w:noProof/>
        </w:rPr>
        <w:t>)</w:t>
      </w:r>
      <w:r w:rsidR="004D1EFD">
        <w:fldChar w:fldCharType="end"/>
      </w:r>
      <w:r w:rsidR="00EC2B56">
        <w:t>, although the mechanism for this is not known</w:t>
      </w:r>
      <w:r w:rsidR="0000791B">
        <w:t>.</w:t>
      </w:r>
      <w:r w:rsidR="00CE3902">
        <w:t xml:space="preserve"> </w:t>
      </w:r>
    </w:p>
    <w:p w14:paraId="0EE43781" w14:textId="0EC07EE8" w:rsidR="004D1EFD" w:rsidRPr="0046601E" w:rsidRDefault="004D1EFD" w:rsidP="00965D19">
      <w:r>
        <w:t xml:space="preserve">Another potential mechanism </w:t>
      </w:r>
      <w:r w:rsidR="00D76557">
        <w:t>of decreased total 25OHD i</w:t>
      </w:r>
      <w:r>
        <w:t>s intracellular uptake of the free fraction of 25OHD and its</w:t>
      </w:r>
      <w:r w:rsidR="00965D19">
        <w:t xml:space="preserve"> </w:t>
      </w:r>
      <w:r>
        <w:t>subsequent activation to 1,25</w:t>
      </w:r>
      <w:r w:rsidRPr="000C272D">
        <w:t>(OH)</w:t>
      </w:r>
      <w:r w:rsidRPr="000C272D">
        <w:rPr>
          <w:vertAlign w:val="subscript"/>
        </w:rPr>
        <w:t>2</w:t>
      </w:r>
      <w:r w:rsidRPr="000C272D">
        <w:t>D</w:t>
      </w:r>
      <w:r>
        <w:t xml:space="preserve"> in immune cells</w:t>
      </w:r>
      <w:r w:rsidR="000E4841">
        <w:t xml:space="preserve"> such as macrophages</w:t>
      </w:r>
      <w:r w:rsidR="004E6956">
        <w:t>.</w:t>
      </w:r>
      <w:r w:rsidR="00614998">
        <w:t xml:space="preserve"> In granulomatous diseases; such as sarcoidosis, lymphoma, and tuberculosis;</w:t>
      </w:r>
      <w:r w:rsidR="0008058C">
        <w:t xml:space="preserve"> </w:t>
      </w:r>
      <w:r w:rsidR="00614998">
        <w:t>there is extra</w:t>
      </w:r>
      <w:r w:rsidR="00B72C07">
        <w:t>-</w:t>
      </w:r>
      <w:r w:rsidR="00614998">
        <w:t xml:space="preserve">renal </w:t>
      </w:r>
      <w:r w:rsidR="00614998" w:rsidRPr="0090142A">
        <w:t>1-</w:t>
      </w:r>
      <w:r w:rsidR="00614998" w:rsidRPr="000C272D">
        <w:t>α</w:t>
      </w:r>
      <w:r w:rsidR="00614998" w:rsidRPr="0090142A">
        <w:t>-hydroxyla</w:t>
      </w:r>
      <w:r w:rsidR="00614998">
        <w:t xml:space="preserve">tion </w:t>
      </w:r>
      <w:r w:rsidR="0096772F">
        <w:t>of 25OHD with</w:t>
      </w:r>
      <w:r w:rsidR="00614998">
        <w:t xml:space="preserve">in the </w:t>
      </w:r>
      <w:r w:rsidR="000E4841">
        <w:t xml:space="preserve">granuloma mediated by activated </w:t>
      </w:r>
      <w:r w:rsidR="000E4841">
        <w:lastRenderedPageBreak/>
        <w:t>macrophages (section 1.1.7</w:t>
      </w:r>
      <w:r w:rsidR="00965D19">
        <w:t>). It is possible that in the</w:t>
      </w:r>
      <w:r w:rsidR="0096772F">
        <w:t xml:space="preserve"> acute</w:t>
      </w:r>
      <w:r w:rsidR="00965D19">
        <w:t xml:space="preserve"> inflammatory response, there is also an increase in extra</w:t>
      </w:r>
      <w:r w:rsidR="00B72C07">
        <w:t>-</w:t>
      </w:r>
      <w:r w:rsidR="00965D19">
        <w:t xml:space="preserve">renal </w:t>
      </w:r>
      <w:r w:rsidR="0096772F" w:rsidRPr="0090142A">
        <w:t>1-</w:t>
      </w:r>
      <w:r w:rsidR="0096772F" w:rsidRPr="000C272D">
        <w:t>α</w:t>
      </w:r>
      <w:r w:rsidR="0096772F" w:rsidRPr="0090142A">
        <w:t>-hydroxyla</w:t>
      </w:r>
      <w:r w:rsidR="0096772F">
        <w:t>tion.</w:t>
      </w:r>
      <w:r w:rsidR="00965D19">
        <w:t xml:space="preserve"> </w:t>
      </w:r>
      <w:r w:rsidR="0096772F">
        <w:t>M</w:t>
      </w:r>
      <w:r>
        <w:t>easuring levels of intracellular 25OHD and 1,25</w:t>
      </w:r>
      <w:r w:rsidRPr="000C272D">
        <w:t>(OH)</w:t>
      </w:r>
      <w:r w:rsidRPr="000C272D">
        <w:rPr>
          <w:vertAlign w:val="subscript"/>
        </w:rPr>
        <w:t>2</w:t>
      </w:r>
      <w:r w:rsidRPr="000C272D">
        <w:t>D</w:t>
      </w:r>
      <w:r w:rsidR="000E4841">
        <w:t xml:space="preserve"> in immune cells such as macrophages</w:t>
      </w:r>
      <w:r>
        <w:t xml:space="preserve"> during the </w:t>
      </w:r>
      <w:r w:rsidR="0096772F">
        <w:t xml:space="preserve">acute </w:t>
      </w:r>
      <w:r>
        <w:t>inflammatory response could shed light on this possibility. However</w:t>
      </w:r>
      <w:r w:rsidR="0096772F">
        <w:t>,</w:t>
      </w:r>
      <w:r>
        <w:t xml:space="preserve"> if 1,25</w:t>
      </w:r>
      <w:r w:rsidRPr="000C272D">
        <w:t>(OH)</w:t>
      </w:r>
      <w:r w:rsidRPr="000C272D">
        <w:rPr>
          <w:vertAlign w:val="subscript"/>
        </w:rPr>
        <w:t>2</w:t>
      </w:r>
      <w:r w:rsidRPr="000C272D">
        <w:t>D</w:t>
      </w:r>
      <w:r>
        <w:t xml:space="preserve"> production was increased in immune cells during the inflammatory response, it is likely that 1,25</w:t>
      </w:r>
      <w:r w:rsidRPr="000C272D">
        <w:t>(OH)</w:t>
      </w:r>
      <w:r w:rsidRPr="000C272D">
        <w:rPr>
          <w:vertAlign w:val="subscript"/>
        </w:rPr>
        <w:t>2</w:t>
      </w:r>
      <w:r w:rsidRPr="000C272D">
        <w:t>D</w:t>
      </w:r>
      <w:r>
        <w:t xml:space="preserve"> would increase significantly</w:t>
      </w:r>
      <w:r w:rsidR="000E4841">
        <w:t>, which we did not observe</w:t>
      </w:r>
      <w:r w:rsidR="004759CA">
        <w:t>. T</w:t>
      </w:r>
      <w:r w:rsidR="000E4841">
        <w:t>he only</w:t>
      </w:r>
      <w:r w:rsidR="004759CA">
        <w:t xml:space="preserve"> other study that</w:t>
      </w:r>
      <w:r w:rsidR="000E4841">
        <w:t xml:space="preserve"> measure</w:t>
      </w:r>
      <w:r w:rsidR="004759CA">
        <w:t>d</w:t>
      </w:r>
      <w:r w:rsidR="000E4841">
        <w:t xml:space="preserve"> 1,25</w:t>
      </w:r>
      <w:r w:rsidR="000E4841" w:rsidRPr="000C272D">
        <w:t>(OH)</w:t>
      </w:r>
      <w:r w:rsidR="000E4841" w:rsidRPr="000C272D">
        <w:rPr>
          <w:vertAlign w:val="subscript"/>
        </w:rPr>
        <w:t>2</w:t>
      </w:r>
      <w:r w:rsidR="000E4841" w:rsidRPr="000C272D">
        <w:t>D</w:t>
      </w:r>
      <w:r w:rsidR="004759CA">
        <w:t xml:space="preserve"> following arthroplasty did not observe a significant change in 1,25</w:t>
      </w:r>
      <w:r w:rsidR="004759CA" w:rsidRPr="000C272D">
        <w:t>(OH)</w:t>
      </w:r>
      <w:r w:rsidR="004759CA" w:rsidRPr="000C272D">
        <w:rPr>
          <w:vertAlign w:val="subscript"/>
        </w:rPr>
        <w:t>2</w:t>
      </w:r>
      <w:r w:rsidR="004759CA" w:rsidRPr="000C272D">
        <w:t>D</w:t>
      </w:r>
      <w:r w:rsidR="004759CA">
        <w:t xml:space="preserve"> in the 48 hours after arthroplasty, and found a decrease in 1,25</w:t>
      </w:r>
      <w:r w:rsidR="004759CA" w:rsidRPr="000C272D">
        <w:t>(OH)</w:t>
      </w:r>
      <w:r w:rsidR="004759CA" w:rsidRPr="000C272D">
        <w:rPr>
          <w:vertAlign w:val="subscript"/>
        </w:rPr>
        <w:t>2</w:t>
      </w:r>
      <w:r w:rsidR="004759CA" w:rsidRPr="000C272D">
        <w:t>D</w:t>
      </w:r>
      <w:r w:rsidR="004759CA">
        <w:t xml:space="preserve"> after 3 weeks</w:t>
      </w:r>
      <w:r w:rsidR="000E4841">
        <w:t xml:space="preserve"> </w:t>
      </w:r>
      <w:r w:rsidR="00AC3899">
        <w:fldChar w:fldCharType="begin"/>
      </w:r>
      <w:r w:rsidR="00AC3899">
        <w:instrText xml:space="preserve"> ADDIN EN.CITE &lt;EndNote&gt;&lt;Cite&gt;&lt;Author&gt;Jensen&lt;/Author&gt;&lt;Year&gt;2018&lt;/Year&gt;&lt;RecNum&gt;3059&lt;/RecNum&gt;&lt;DisplayText&gt;(Jensen et al., 2018)&lt;/DisplayText&gt;&lt;record&gt;&lt;rec-number&gt;3059&lt;/rec-number&gt;&lt;foreign-keys&gt;&lt;key app="EN" db-id="2a0fvtrtv22za6exff0x99w8aatd9zzwfzt2" timestamp="1524133372"&gt;3059&lt;/key&gt;&lt;key app="ENWeb" db-id=""&gt;0&lt;/key&gt;&lt;/foreign-keys&gt;&lt;ref-type name="Journal Article"&gt;17&lt;/ref-type&gt;&lt;contributors&gt;&lt;authors&gt;&lt;author&gt;Jensen, Martin Blomberg&lt;/author&gt;&lt;author&gt;Husted, Henrik&lt;/author&gt;&lt;author&gt;Bjerrum, Poul Jannick&lt;/author&gt;&lt;author&gt;Juul, Anders&lt;/author&gt;&lt;author&gt;Kehlet, Henrik&lt;/author&gt;&lt;/authors&gt;&lt;/contributors&gt;&lt;titles&gt;&lt;title&gt;Compromised activation of vitamin D after elective surgery: a prospective pilot study&lt;/title&gt;&lt;secondary-title&gt;JBMR Plus&lt;/secondary-title&gt;&lt;/titles&gt;&lt;periodical&gt;&lt;full-title&gt;JBMR Plus&lt;/full-title&gt;&lt;/periodical&gt;&lt;dates&gt;&lt;year&gt;2018&lt;/year&gt;&lt;/dates&gt;&lt;isbn&gt;2473-4039&lt;/isbn&gt;&lt;urls&gt;&lt;/urls&gt;&lt;/record&gt;&lt;/Cite&gt;&lt;/EndNote&gt;</w:instrText>
      </w:r>
      <w:r w:rsidR="00AC3899">
        <w:fldChar w:fldCharType="separate"/>
      </w:r>
      <w:r w:rsidR="00AC3899">
        <w:rPr>
          <w:noProof/>
        </w:rPr>
        <w:t>(</w:t>
      </w:r>
      <w:hyperlink w:anchor="_ENREF_85" w:tooltip="Jensen, 2018 #3059" w:history="1">
        <w:r w:rsidR="00425C63">
          <w:rPr>
            <w:noProof/>
          </w:rPr>
          <w:t>Jensen et al., 2018</w:t>
        </w:r>
      </w:hyperlink>
      <w:r w:rsidR="00AC3899">
        <w:rPr>
          <w:noProof/>
        </w:rPr>
        <w:t>)</w:t>
      </w:r>
      <w:r w:rsidR="00AC3899">
        <w:fldChar w:fldCharType="end"/>
      </w:r>
      <w:r w:rsidR="004759CA">
        <w:t>.</w:t>
      </w:r>
      <w:r w:rsidR="0046601E">
        <w:t xml:space="preserve"> If the decrease in total 25OHD is due to increased conversion to 1,25(OH)</w:t>
      </w:r>
      <w:r w:rsidR="0046601E">
        <w:rPr>
          <w:vertAlign w:val="subscript"/>
        </w:rPr>
        <w:t>2</w:t>
      </w:r>
      <w:r w:rsidR="0046601E">
        <w:t xml:space="preserve">D, supplementation may be considered. 25OHD levels &lt;20ng/ml in critically ill surgical patients have been found to correlate with length of stay in hospital, organ dysfunction, and infection rates </w:t>
      </w:r>
      <w:r w:rsidR="00AC3899">
        <w:fldChar w:fldCharType="begin">
          <w:fldData xml:space="preserve">PEVuZE5vdGU+PENpdGU+PEF1dGhvcj5GbHlubjwvQXV0aG9yPjxZZWFyPjIwMTI8L1llYXI+PFJl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</w:fldData>
        </w:fldChar>
      </w:r>
      <w:r w:rsidR="00AC3899">
        <w:instrText xml:space="preserve"> ADDIN EN.CITE </w:instrText>
      </w:r>
      <w:r w:rsidR="00AC3899">
        <w:fldChar w:fldCharType="begin">
          <w:fldData xml:space="preserve">PEVuZE5vdGU+PENpdGU+PEF1dGhvcj5GbHlubjwvQXV0aG9yPjxZZWFyPjIwMTI8L1llYXI+PFJl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</w:fldData>
        </w:fldChar>
      </w:r>
      <w:r w:rsidR="00AC3899">
        <w:instrText xml:space="preserve"> ADDIN EN.CITE.DATA </w:instrText>
      </w:r>
      <w:r w:rsidR="00AC3899">
        <w:fldChar w:fldCharType="end"/>
      </w:r>
      <w:r w:rsidR="00AC3899">
        <w:fldChar w:fldCharType="separate"/>
      </w:r>
      <w:r w:rsidR="00AC3899">
        <w:rPr>
          <w:noProof/>
        </w:rPr>
        <w:t>(</w:t>
      </w:r>
      <w:hyperlink w:anchor="_ENREF_55" w:tooltip="Flynn, 2012 #1500" w:history="1">
        <w:r w:rsidR="00425C63">
          <w:rPr>
            <w:noProof/>
          </w:rPr>
          <w:t>Flynn et al., 2012</w:t>
        </w:r>
      </w:hyperlink>
      <w:r w:rsidR="00AC3899">
        <w:rPr>
          <w:noProof/>
        </w:rPr>
        <w:t>)</w:t>
      </w:r>
      <w:r w:rsidR="00AC3899">
        <w:fldChar w:fldCharType="end"/>
      </w:r>
      <w:r w:rsidR="0046601E">
        <w:t xml:space="preserve">. </w:t>
      </w:r>
      <w:r w:rsidR="001B0D50">
        <w:t xml:space="preserve">In a meta-analysis of randomised clinical trials, critically ill patients supplemented with vitamin D appeared to have decreased mortality when compared to the control group, however this will need to be confirmed with a large, multicenter randomised clinical trial before vitamin D administration to critically ill patients can be recommended </w:t>
      </w:r>
      <w:r w:rsidR="00AC3899">
        <w:fldChar w:fldCharType="begin">
          <w:fldData xml:space="preserve">PEVuZE5vdGU+PENpdGU+PEF1dGhvcj5QdXR6dTwvQXV0aG9yPjxZZWFyPjIwMTc8L1llYXI+PFJl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</w:fldData>
        </w:fldChar>
      </w:r>
      <w:r w:rsidR="00AC3899">
        <w:instrText xml:space="preserve"> ADDIN EN.CITE </w:instrText>
      </w:r>
      <w:r w:rsidR="00AC3899">
        <w:fldChar w:fldCharType="begin">
          <w:fldData xml:space="preserve">PEVuZE5vdGU+PENpdGU+PEF1dGhvcj5QdXR6dTwvQXV0aG9yPjxZZWFyPjIwMTc8L1llYXI+PFJl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</w:fldData>
        </w:fldChar>
      </w:r>
      <w:r w:rsidR="00AC3899">
        <w:instrText xml:space="preserve"> ADDIN EN.CITE.DATA </w:instrText>
      </w:r>
      <w:r w:rsidR="00AC3899">
        <w:fldChar w:fldCharType="end"/>
      </w:r>
      <w:r w:rsidR="00AC3899">
        <w:fldChar w:fldCharType="separate"/>
      </w:r>
      <w:r w:rsidR="00AC3899">
        <w:rPr>
          <w:noProof/>
        </w:rPr>
        <w:t>(</w:t>
      </w:r>
      <w:hyperlink w:anchor="_ENREF_125" w:tooltip="Putzu, 2017 #3154" w:history="1">
        <w:r w:rsidR="00425C63">
          <w:rPr>
            <w:noProof/>
          </w:rPr>
          <w:t>Putzu et al., 2017</w:t>
        </w:r>
      </w:hyperlink>
      <w:r w:rsidR="00AC3899">
        <w:rPr>
          <w:noProof/>
        </w:rPr>
        <w:t>)</w:t>
      </w:r>
      <w:r w:rsidR="00AC3899">
        <w:fldChar w:fldCharType="end"/>
      </w:r>
      <w:r w:rsidR="001B0D50">
        <w:t>.</w:t>
      </w:r>
    </w:p>
    <w:p w14:paraId="64321099" w14:textId="3FC1E923" w:rsidR="004D1EFD" w:rsidRDefault="004D1EFD" w:rsidP="004D1EFD">
      <w:r>
        <w:t>To our knowledge, no study has i</w:t>
      </w:r>
      <w:r w:rsidR="00CE72EE">
        <w:t>nvestigated the levels of 24,25</w:t>
      </w:r>
      <w:r w:rsidR="00CE72EE" w:rsidRPr="000C272D">
        <w:t>(OH)</w:t>
      </w:r>
      <w:r w:rsidR="00CE72EE" w:rsidRPr="000C272D">
        <w:rPr>
          <w:vertAlign w:val="subscript"/>
        </w:rPr>
        <w:t>2</w:t>
      </w:r>
      <w:r w:rsidR="00CE72EE">
        <w:t>D and 1,24,25</w:t>
      </w:r>
      <w:r w:rsidR="00CE72EE" w:rsidRPr="000C272D">
        <w:t>(OH)</w:t>
      </w:r>
      <w:r w:rsidR="00CE72EE" w:rsidRPr="000C272D">
        <w:rPr>
          <w:vertAlign w:val="subscript"/>
        </w:rPr>
        <w:t>3</w:t>
      </w:r>
      <w:r w:rsidR="00CE72EE" w:rsidRPr="000C272D">
        <w:t>D</w:t>
      </w:r>
      <w:r w:rsidR="00CE72EE">
        <w:t xml:space="preserve"> </w:t>
      </w:r>
      <w:r>
        <w:t>during the inflammatory response, so increased catabolism of 25OHD is a possible mechanism for the decrease in total 25OHD.</w:t>
      </w:r>
      <w:r w:rsidR="00F561CB">
        <w:t xml:space="preserve"> 24-hydroxylation is mediated by an increase in PTH or a decrease in FGF23, so if increased catabolism were a ca</w:t>
      </w:r>
      <w:r w:rsidR="00217348">
        <w:t>use of the decrease in 25OHD, there</w:t>
      </w:r>
      <w:r w:rsidR="00F561CB">
        <w:t xml:space="preserve"> would likely be</w:t>
      </w:r>
      <w:r w:rsidR="00217348">
        <w:t xml:space="preserve"> a</w:t>
      </w:r>
      <w:r w:rsidR="00F561CB">
        <w:t xml:space="preserve"> </w:t>
      </w:r>
      <w:r w:rsidR="00217348">
        <w:t>concurrent rise in PTH</w:t>
      </w:r>
      <w:r w:rsidR="00846F23">
        <w:t>,</w:t>
      </w:r>
      <w:r w:rsidR="00217348">
        <w:t xml:space="preserve"> or </w:t>
      </w:r>
      <w:r w:rsidR="00846F23">
        <w:t xml:space="preserve">a </w:t>
      </w:r>
      <w:r w:rsidR="00217348">
        <w:t>concurrent decrease in FGF23.</w:t>
      </w:r>
    </w:p>
    <w:p w14:paraId="40991C72" w14:textId="21233812" w:rsidR="009A436C" w:rsidRDefault="004D1EFD" w:rsidP="004D1EFD">
      <w:r>
        <w:t xml:space="preserve">Haemodilution effects during surgery cannot be ruled out as a potential mechanism for the decrease in 25OHD, albumin and VDBP during the immediate postoperative period. Indeed, </w:t>
      </w:r>
      <w:hyperlink w:anchor="_ENREF_94" w:tooltip="Krishnan, 2010 #1506" w:history="1">
        <w:r w:rsidR="00425C63">
          <w:fldChar w:fldCharType="begin"/>
        </w:r>
        <w:r w:rsidR="00425C63">
          <w:instrText xml:space="preserve"> ADDIN EN.CITE &lt;EndNote&gt;&lt;Cite AuthorYear="1"&gt;&lt;Author&gt;Krishnan&lt;/Author&gt;&lt;Year&gt;2010&lt;/Year&gt;&lt;RecNum&gt;1506&lt;/RecNum&gt;&lt;DisplayText&gt;Krishnan et al. (2010)&lt;/DisplayText&gt;&lt;record&gt;&lt;rec-number&gt;1506&lt;/rec-number&gt;&lt;foreign-keys&gt;&lt;key app="EN" db-id="2a0fvtrtv22za6exff0x99w8aatd9zzwfzt2" timestamp="1518720215"&gt;1506&lt;/key&gt;&lt;key app="ENWeb" db-id=""&gt;0&lt;/key&gt;&lt;/foreign-keys&gt;&lt;ref-type name="Journal Article"&gt;17&lt;/ref-type&gt;&lt;contributors&gt;&lt;authors&gt;&lt;author&gt;Krishnan, A.&lt;/author&gt;&lt;author&gt;Ochola, J.&lt;/author&gt;&lt;author&gt;Mundy, J.&lt;/author&gt;&lt;author&gt;Jones, M.&lt;/author&gt;&lt;author&gt;Kruger, P.&lt;/author&gt;&lt;author&gt;Duncan, E.&lt;/author&gt;&lt;author&gt;Venkatesh, B.&lt;/author&gt;&lt;/authors&gt;&lt;/contributors&gt;&lt;auth-address&gt;Intensive Care Unit, Princess Alexandra Hospital, University of Queensland, Ipswich Road, Woolloongabba, QLD 4102, Australia.&lt;/auth-address&gt;&lt;titles&gt;&lt;title&gt;Acute fluid shifts influence the assessment of serum vitamin D status in critically ill patients&lt;/title&gt;&lt;secondary-title&gt;Crit Care&lt;/secondary-title&gt;&lt;/titles&gt;&lt;periodical&gt;&lt;full-title&gt;Crit Care&lt;/full-title&gt;&lt;/periodical&gt;&lt;pages&gt;R216&lt;/pages&gt;&lt;volume&gt;14&lt;/volume&gt;&lt;number&gt;6&lt;/number&gt;&lt;edition&gt;2010/11/30&lt;/edition&gt;&lt;keywords&gt;&lt;keyword&gt;Acute Disease&lt;/keyword&gt;&lt;keyword&gt;Aged&lt;/keyword&gt;&lt;keyword&gt;Biomarkers/blood&lt;/keyword&gt;&lt;keyword&gt;*Critical Illness&lt;/keyword&gt;&lt;keyword&gt;Female&lt;/keyword&gt;&lt;keyword&gt;Fluid Shifts/*physiology&lt;/keyword&gt;&lt;keyword&gt;Hemodilution/*adverse effects&lt;/keyword&gt;&lt;keyword&gt;Humans&lt;/keyword&gt;&lt;keyword&gt;Male&lt;/keyword&gt;&lt;keyword&gt;Middle Aged&lt;/keyword&gt;&lt;keyword&gt;Time Factors&lt;/keyword&gt;&lt;keyword&gt;Vitamin D/*blood&lt;/keyword&gt;&lt;keyword&gt;Vitamin D Deficiency/*blood/etiology&lt;/keyword&gt;&lt;/keywords&gt;&lt;dates&gt;&lt;year&gt;2010&lt;/year&gt;&lt;/dates&gt;&lt;isbn&gt;1466-609X (Electronic)&amp;#xD;1364-8535 (Linking)&lt;/isbn&gt;&lt;accession-num&gt;21110839&lt;/accession-num&gt;&lt;urls&gt;&lt;related-urls&gt;&lt;url&gt;https://www.ncbi.nlm.nih.gov/pubmed/21110839&lt;/url&gt;&lt;/related-urls&gt;&lt;/urls&gt;&lt;custom2&gt;PMC3219984&lt;/custom2&gt;&lt;electronic-resource-num&gt;10.1186/cc9341&lt;/electronic-resource-num&gt;&lt;/record&gt;&lt;/Cite&gt;&lt;/EndNote&gt;</w:instrText>
        </w:r>
        <w:r w:rsidR="00425C63">
          <w:fldChar w:fldCharType="separate"/>
        </w:r>
        <w:r w:rsidR="00425C63">
          <w:rPr>
            <w:noProof/>
          </w:rPr>
          <w:t>Krishnan et al. (2010)</w:t>
        </w:r>
        <w:r w:rsidR="00425C63">
          <w:fldChar w:fldCharType="end"/>
        </w:r>
      </w:hyperlink>
      <w:r>
        <w:t xml:space="preserve"> found 25OHD and albumin to decrease following haemodilution as part of cardiac surgery, however the levels resolved when the excess of fluids subside. </w:t>
      </w:r>
      <w:hyperlink w:anchor="_ENREF_12" w:tooltip="Bertoldo, 2010 #1508" w:history="1">
        <w:r w:rsidR="00425C63">
          <w:fldChar w:fldCharType="begin">
            <w:fldData xml:space="preserve">PEVuZE5vdGU+PENpdGUgQXV0aG9yWWVhcj0iMSI+PEF1dGhvcj5CZXJ0b2xkbzwvQXV0aG9yPjxZ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</w:fldData>
          </w:fldChar>
        </w:r>
        <w:r w:rsidR="00425C63">
          <w:instrText xml:space="preserve"> ADDIN EN.CITE </w:instrText>
        </w:r>
        <w:r w:rsidR="00425C63">
          <w:fldChar w:fldCharType="begin">
            <w:fldData xml:space="preserve">PEVuZE5vdGU+PENpdGUgQXV0aG9yWWVhcj0iMSI+PEF1dGhvcj5CZXJ0b2xkbzwvQXV0aG9yPjxZ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</w:fldData>
          </w:fldChar>
        </w:r>
        <w:r w:rsidR="00425C63">
          <w:instrText xml:space="preserve"> ADDIN EN.CITE.DATA </w:instrText>
        </w:r>
        <w:r w:rsidR="00425C63">
          <w:fldChar w:fldCharType="end"/>
        </w:r>
        <w:r w:rsidR="00425C63">
          <w:fldChar w:fldCharType="separate"/>
        </w:r>
        <w:r w:rsidR="00425C63">
          <w:rPr>
            <w:noProof/>
          </w:rPr>
          <w:t xml:space="preserve">Bertoldo </w:t>
        </w:r>
        <w:r w:rsidR="00425C63">
          <w:rPr>
            <w:noProof/>
          </w:rPr>
          <w:lastRenderedPageBreak/>
          <w:t>et al. (2010)</w:t>
        </w:r>
        <w:r w:rsidR="00425C63">
          <w:fldChar w:fldCharType="end"/>
        </w:r>
      </w:hyperlink>
      <w:r>
        <w:t xml:space="preserve"> excluded blood loss and intravenous fluids as potential confounders by measuring the change in 25OHD concen</w:t>
      </w:r>
      <w:r w:rsidR="003A047A">
        <w:t>tration following zoledronate 5mg diluted in 100ml 0.9% saline</w:t>
      </w:r>
      <w:r>
        <w:t xml:space="preserve"> as a model for the acute inflammatory response</w:t>
      </w:r>
      <w:r w:rsidR="003A047A">
        <w:t xml:space="preserve">. </w:t>
      </w:r>
      <w:r>
        <w:t>They found that the total 25OHD concentration decreased by 30% following the infusion, which shows that total 25OHD decreases during the inflammatory response even in the absence of haemodilution.</w:t>
      </w:r>
    </w:p>
    <w:p w14:paraId="7A3BB856" w14:textId="42795C2B" w:rsidR="004D1EFD" w:rsidRDefault="003C48D9" w:rsidP="004D1EFD">
      <w:r>
        <w:t>In our study, the concentration of free 25OHD as determined by a direct ELISA and by calculation remained unchanged d</w:t>
      </w:r>
      <w:r w:rsidR="004D1EFD">
        <w:t>espite the decrease in total 25OHD.</w:t>
      </w:r>
      <w:r w:rsidR="00ED623F">
        <w:t xml:space="preserve"> The decrease in binding proteins postoperatively could explain the reason for the decrease in total 25OHD while the free 25OHD remains unchanged. </w:t>
      </w:r>
      <w:r>
        <w:t xml:space="preserve"> </w:t>
      </w:r>
      <w:hyperlink w:anchor="_ENREF_126" w:tooltip="Reid, 2011 #812" w:history="1">
        <w:r w:rsidR="00425C63">
          <w:fldChar w:fldCharType="begin">
            <w:fldData xml:space="preserve">PEVuZE5vdGU+PENpdGUgQXV0aG9yWWVhcj0iMSI+PEF1dGhvcj5SZWlkPC9BdXRob3I+PFllYXI+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</w:fldData>
          </w:fldChar>
        </w:r>
        <w:r w:rsidR="00425C63">
          <w:instrText xml:space="preserve"> ADDIN EN.CITE </w:instrText>
        </w:r>
        <w:r w:rsidR="00425C63">
          <w:fldChar w:fldCharType="begin">
            <w:fldData xml:space="preserve">PEVuZE5vdGU+PENpdGUgQXV0aG9yWWVhcj0iMSI+PEF1dGhvcj5SZWlkPC9BdXRob3I+PFllYXI+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</w:fldData>
          </w:fldChar>
        </w:r>
        <w:r w:rsidR="00425C63">
          <w:instrText xml:space="preserve"> ADDIN EN.CITE.DATA </w:instrText>
        </w:r>
        <w:r w:rsidR="00425C63">
          <w:fldChar w:fldCharType="end"/>
        </w:r>
        <w:r w:rsidR="00425C63">
          <w:fldChar w:fldCharType="separate"/>
        </w:r>
        <w:r w:rsidR="00425C63">
          <w:rPr>
            <w:noProof/>
          </w:rPr>
          <w:t>Reid et al. (2011)</w:t>
        </w:r>
        <w:r w:rsidR="00425C63">
          <w:fldChar w:fldCharType="end"/>
        </w:r>
      </w:hyperlink>
      <w:r w:rsidR="00ED623F">
        <w:t xml:space="preserve"> found a significant de</w:t>
      </w:r>
      <w:r>
        <w:t xml:space="preserve">crease in calculated free 25OHD on day 1, day 2 and day 5 after arthroplasty, whereas </w:t>
      </w:r>
      <w:hyperlink w:anchor="_ENREF_85" w:tooltip="Jensen, 2018 #3059" w:history="1">
        <w:r w:rsidR="00425C63">
          <w:fldChar w:fldCharType="begin"/>
        </w:r>
        <w:r w:rsidR="00425C63">
          <w:instrText xml:space="preserve"> ADDIN EN.CITE &lt;EndNote&gt;&lt;Cite AuthorYear="1"&gt;&lt;Author&gt;Jensen&lt;/Author&gt;&lt;Year&gt;2018&lt;/Year&gt;&lt;RecNum&gt;3059&lt;/RecNum&gt;&lt;DisplayText&gt;Jensen et al. (2018)&lt;/DisplayText&gt;&lt;record&gt;&lt;rec-number&gt;3059&lt;/rec-number&gt;&lt;foreign-keys&gt;&lt;key app="EN" db-id="2a0fvtrtv22za6exff0x99w8aatd9zzwfzt2" timestamp="1524133372"&gt;3059&lt;/key&gt;&lt;key app="ENWeb" db-id=""&gt;0&lt;/key&gt;&lt;/foreign-keys&gt;&lt;ref-type name="Journal Article"&gt;17&lt;/ref-type&gt;&lt;contributors&gt;&lt;authors&gt;&lt;author&gt;Jensen, Martin Blomberg&lt;/author&gt;&lt;author&gt;Husted, Henrik&lt;/author&gt;&lt;author&gt;Bjerrum, Poul Jannick&lt;/author&gt;&lt;author&gt;Juul, Anders&lt;/author&gt;&lt;author&gt;Kehlet, Henrik&lt;/author&gt;&lt;/authors&gt;&lt;/contributors&gt;&lt;titles&gt;&lt;title&gt;Compromised activation of vitamin D after elective surgery: a prospective pilot study&lt;/title&gt;&lt;secondary-title&gt;JBMR Plus&lt;/secondary-title&gt;&lt;/titles&gt;&lt;periodical&gt;&lt;full-title&gt;JBMR Plus&lt;/full-title&gt;&lt;/periodical&gt;&lt;dates&gt;&lt;year&gt;2018&lt;/year&gt;&lt;/dates&gt;&lt;isbn&gt;2473-4039&lt;/isbn&gt;&lt;urls&gt;&lt;/urls&gt;&lt;/record&gt;&lt;/Cite&gt;&lt;/EndNote&gt;</w:instrText>
        </w:r>
        <w:r w:rsidR="00425C63">
          <w:fldChar w:fldCharType="separate"/>
        </w:r>
        <w:r w:rsidR="00425C63">
          <w:rPr>
            <w:noProof/>
          </w:rPr>
          <w:t>Jensen et al. (2018)</w:t>
        </w:r>
        <w:r w:rsidR="00425C63">
          <w:fldChar w:fldCharType="end"/>
        </w:r>
      </w:hyperlink>
      <w:r>
        <w:t xml:space="preserve"> did not observe a change in calculated free 25OHD post operatively. </w:t>
      </w:r>
      <w:hyperlink w:anchor="_ENREF_21" w:tooltip="Binkley, 2017 #3027" w:history="1">
        <w:r w:rsidR="00425C63">
          <w:fldChar w:fldCharType="begin">
            <w:fldData xml:space="preserve">PEVuZE5vdGU+PENpdGUgQXV0aG9yWWVhcj0iMSI+PEF1dGhvcj5CaW5rbGV5PC9BdXRob3I+PFll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</w:fldData>
          </w:fldChar>
        </w:r>
        <w:r w:rsidR="00425C63">
          <w:instrText xml:space="preserve"> ADDIN EN.CITE </w:instrText>
        </w:r>
        <w:r w:rsidR="00425C63">
          <w:fldChar w:fldCharType="begin">
            <w:fldData xml:space="preserve">PEVuZE5vdGU+PENpdGUgQXV0aG9yWWVhcj0iMSI+PEF1dGhvcj5CaW5rbGV5PC9BdXRob3I+PFll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</w:fldData>
          </w:fldChar>
        </w:r>
        <w:r w:rsidR="00425C63">
          <w:instrText xml:space="preserve"> ADDIN EN.CITE.DATA </w:instrText>
        </w:r>
        <w:r w:rsidR="00425C63">
          <w:fldChar w:fldCharType="end"/>
        </w:r>
        <w:r w:rsidR="00425C63">
          <w:fldChar w:fldCharType="separate"/>
        </w:r>
        <w:r w:rsidR="00425C63">
          <w:rPr>
            <w:noProof/>
          </w:rPr>
          <w:t>Binkley et al. (2017)</w:t>
        </w:r>
        <w:r w:rsidR="00425C63">
          <w:fldChar w:fldCharType="end"/>
        </w:r>
      </w:hyperlink>
      <w:r>
        <w:t xml:space="preserve"> directly measured free 25OHD and </w:t>
      </w:r>
      <w:r w:rsidR="0032414C">
        <w:t>observed a decrease at day 1 after surgery.</w:t>
      </w:r>
    </w:p>
    <w:p w14:paraId="601BB1C7" w14:textId="46905201" w:rsidR="004D1EFD" w:rsidRDefault="004D1EFD" w:rsidP="004D1EFD">
      <w:r>
        <w:t xml:space="preserve">The decrease in protein bound 25OHD and its carrier proteins may affect cells that receive the protein bound fraction of 25OHD via megalin, whereas cells that do not express megalin and rely on the free fraction for their supply of 25OHD should not be affected. Renal tubular cells receive carrier bound 25OHD from the luminal site by megalin mediated endocytosis, </w:t>
      </w:r>
      <w:r>
        <w:fldChar w:fldCharType="begin">
          <w:fldData xml:space="preserve">PEVuZE5vdGU+PENpdGU+PEF1dGhvcj5Cb3VpbGxvbjwvQXV0aG9yPjxZZWFyPjIwMTY8L1llYXI+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</w:fldData>
        </w:fldChar>
      </w:r>
      <w:r w:rsidR="00AC3899">
        <w:instrText xml:space="preserve"> ADDIN EN.CITE </w:instrText>
      </w:r>
      <w:r w:rsidR="00AC3899">
        <w:fldChar w:fldCharType="begin">
          <w:fldData xml:space="preserve">PEVuZE5vdGU+PENpdGU+PEF1dGhvcj5Cb3VpbGxvbjwvQXV0aG9yPjxZZWFyPjIwMTY8L1llYXI+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</w:fldData>
        </w:fldChar>
      </w:r>
      <w:r w:rsidR="00AC3899">
        <w:instrText xml:space="preserve"> ADDIN EN.CITE.DATA </w:instrText>
      </w:r>
      <w:r w:rsidR="00AC3899">
        <w:fldChar w:fldCharType="end"/>
      </w:r>
      <w:r>
        <w:fldChar w:fldCharType="separate"/>
      </w:r>
      <w:r w:rsidR="00AC3899">
        <w:rPr>
          <w:noProof/>
        </w:rPr>
        <w:t>(</w:t>
      </w:r>
      <w:hyperlink w:anchor="_ENREF_23" w:tooltip="Bouillon, 2016 #989" w:history="1">
        <w:r w:rsidR="00425C63">
          <w:rPr>
            <w:noProof/>
          </w:rPr>
          <w:t>Bouillon, 2016</w:t>
        </w:r>
      </w:hyperlink>
      <w:r w:rsidR="00AC3899">
        <w:rPr>
          <w:noProof/>
        </w:rPr>
        <w:t xml:space="preserve">, </w:t>
      </w:r>
      <w:hyperlink w:anchor="_ENREF_100" w:tooltip="Marzolo, 2011 #3070" w:history="1">
        <w:r w:rsidR="00425C63">
          <w:rPr>
            <w:noProof/>
          </w:rPr>
          <w:t>Marzolo and Farfan, 2011</w:t>
        </w:r>
      </w:hyperlink>
      <w:r w:rsidR="00AC3899">
        <w:rPr>
          <w:noProof/>
        </w:rPr>
        <w:t>)</w:t>
      </w:r>
      <w:r>
        <w:fldChar w:fldCharType="end"/>
      </w:r>
      <w:r>
        <w:t>. This endocytosis of carrier proteins is likely to be reduced due to reduced availability of carrier proteins and total 25OHD. This is coupled with a likely reduction of megalin assisted endocytosis of the available carrier proteins in the renal tubules, as studies have shown</w:t>
      </w:r>
      <w:r w:rsidR="0032414C">
        <w:t xml:space="preserve"> that the</w:t>
      </w:r>
      <w:r>
        <w:t xml:space="preserve"> VDBP:creatinine ratio in urine to increase 32% on day 1 after surgery and by 250% after 48 hours following surgery. The albumin:creatinine ratio in urine was also found to increase by 247% 48 hours after surgery, </w:t>
      </w:r>
      <w:r>
        <w:fldChar w:fldCharType="begin">
          <w:fldData xml:space="preserve">PEVuZE5vdGU+PENpdGU+PEF1dGhvcj5CaW5rbGV5PC9BdXRob3I+PFllYXI+MjAxNzwvWWVhcj48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</w:fldData>
        </w:fldChar>
      </w:r>
      <w:r w:rsidR="00AC3899">
        <w:instrText xml:space="preserve"> ADDIN EN.CITE </w:instrText>
      </w:r>
      <w:r w:rsidR="00AC3899">
        <w:fldChar w:fldCharType="begin">
          <w:fldData xml:space="preserve">PEVuZE5vdGU+PENpdGU+PEF1dGhvcj5CaW5rbGV5PC9BdXRob3I+PFllYXI+MjAxNzwvWWVhcj48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</w:fldData>
        </w:fldChar>
      </w:r>
      <w:r w:rsidR="00AC3899">
        <w:instrText xml:space="preserve"> ADDIN EN.CITE.DATA </w:instrText>
      </w:r>
      <w:r w:rsidR="00AC3899">
        <w:fldChar w:fldCharType="end"/>
      </w:r>
      <w:r>
        <w:fldChar w:fldCharType="separate"/>
      </w:r>
      <w:r w:rsidR="00AC3899">
        <w:rPr>
          <w:noProof/>
        </w:rPr>
        <w:t>(</w:t>
      </w:r>
      <w:hyperlink w:anchor="_ENREF_21" w:tooltip="Binkley, 2017 #3027" w:history="1">
        <w:r w:rsidR="00425C63">
          <w:rPr>
            <w:noProof/>
          </w:rPr>
          <w:t>Binkley et al., 2017</w:t>
        </w:r>
      </w:hyperlink>
      <w:r w:rsidR="00AC3899">
        <w:rPr>
          <w:noProof/>
        </w:rPr>
        <w:t xml:space="preserve">, </w:t>
      </w:r>
      <w:hyperlink w:anchor="_ENREF_149" w:tooltip="Waldron, 2013 #521" w:history="1">
        <w:r w:rsidR="00425C63">
          <w:rPr>
            <w:noProof/>
          </w:rPr>
          <w:t>Waldron et al., 2013</w:t>
        </w:r>
      </w:hyperlink>
      <w:r w:rsidR="00AC3899">
        <w:rPr>
          <w:noProof/>
        </w:rPr>
        <w:t>)</w:t>
      </w:r>
      <w:r>
        <w:fldChar w:fldCharType="end"/>
      </w:r>
      <w:r>
        <w:t xml:space="preserve">, showing that even the available store of 25OHD bound to carrier proteins may not be able to meet the requirements of renal tubule cells for 25OHD. </w:t>
      </w:r>
    </w:p>
    <w:p w14:paraId="4F4BB38E" w14:textId="6619A584" w:rsidR="009A436C" w:rsidRDefault="004D1EFD" w:rsidP="004D1EFD">
      <w:r>
        <w:lastRenderedPageBreak/>
        <w:t xml:space="preserve">However, despite this possible reduction in megalin mediated endocytosis of carrier proteins in the luminal site, renal tubule cells also have access to free 25OHD via the serosal membrane </w:t>
      </w:r>
      <w:r>
        <w:fldChar w:fldCharType="begin">
          <w:fldData xml:space="preserve">PEVuZE5vdGU+PENpdGU+PEF1dGhvcj5Cb3VpbGxvbjwvQXV0aG9yPjxZZWFyPjIwMTY8L1llYXI+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</w:fldData>
        </w:fldChar>
      </w:r>
      <w:r w:rsidR="00DC39C4">
        <w:instrText xml:space="preserve"> ADDIN EN.CITE </w:instrText>
      </w:r>
      <w:r w:rsidR="00DC39C4">
        <w:fldChar w:fldCharType="begin">
          <w:fldData xml:space="preserve">PEVuZE5vdGU+PENpdGU+PEF1dGhvcj5Cb3VpbGxvbjwvQXV0aG9yPjxZZWFyPjIwMTY8L1llYXI+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</w:fldData>
        </w:fldChar>
      </w:r>
      <w:r w:rsidR="00DC39C4">
        <w:instrText xml:space="preserve"> ADDIN EN.CITE.DATA </w:instrText>
      </w:r>
      <w:r w:rsidR="00DC39C4">
        <w:fldChar w:fldCharType="end"/>
      </w:r>
      <w:r>
        <w:fldChar w:fldCharType="separate"/>
      </w:r>
      <w:r w:rsidR="00DC39C4">
        <w:rPr>
          <w:noProof/>
        </w:rPr>
        <w:t>(</w:t>
      </w:r>
      <w:hyperlink w:anchor="_ENREF_23" w:tooltip="Bouillon, 2016 #989" w:history="1">
        <w:r w:rsidR="00425C63">
          <w:rPr>
            <w:noProof/>
          </w:rPr>
          <w:t>Bouillon, 2016</w:t>
        </w:r>
      </w:hyperlink>
      <w:r w:rsidR="00DC39C4">
        <w:rPr>
          <w:noProof/>
        </w:rPr>
        <w:t xml:space="preserve">, </w:t>
      </w:r>
      <w:hyperlink w:anchor="_ENREF_100" w:tooltip="Marzolo, 2011 #3070" w:history="1">
        <w:r w:rsidR="00425C63">
          <w:rPr>
            <w:noProof/>
          </w:rPr>
          <w:t>Marzolo and Farfan, 2011</w:t>
        </w:r>
      </w:hyperlink>
      <w:r w:rsidR="00DC39C4">
        <w:rPr>
          <w:noProof/>
        </w:rPr>
        <w:t>)</w:t>
      </w:r>
      <w:r>
        <w:fldChar w:fldCharType="end"/>
      </w:r>
      <w:r>
        <w:t>. It is not known whether this source could be sufficient for adequate 1,25</w:t>
      </w:r>
      <w:r w:rsidRPr="000C272D">
        <w:t>(OH)</w:t>
      </w:r>
      <w:r w:rsidRPr="000C272D">
        <w:rPr>
          <w:vertAlign w:val="subscript"/>
        </w:rPr>
        <w:t>2</w:t>
      </w:r>
      <w:r w:rsidRPr="000C272D">
        <w:t>D</w:t>
      </w:r>
      <w:r>
        <w:t xml:space="preserve"> production in the renal tubules.</w:t>
      </w:r>
    </w:p>
    <w:p w14:paraId="1BB559A3" w14:textId="2251ACCA" w:rsidR="00624E62" w:rsidRDefault="004D1EFD" w:rsidP="004D1EFD">
      <w:r>
        <w:t>We did not detect a significant decrease in 1,25</w:t>
      </w:r>
      <w:r w:rsidRPr="000C272D">
        <w:t>(OH)</w:t>
      </w:r>
      <w:r w:rsidRPr="000C272D">
        <w:rPr>
          <w:vertAlign w:val="subscript"/>
        </w:rPr>
        <w:t>2</w:t>
      </w:r>
      <w:r w:rsidRPr="000C272D">
        <w:t>D</w:t>
      </w:r>
      <w:r>
        <w:t xml:space="preserve"> or PTH directly after surgery or at the follow up visit, however </w:t>
      </w:r>
      <w:hyperlink w:anchor="_ENREF_85" w:tooltip="Jensen, 2018 #3059" w:history="1">
        <w:r w:rsidR="00425C63">
          <w:fldChar w:fldCharType="begin"/>
        </w:r>
        <w:r w:rsidR="00425C63">
          <w:instrText xml:space="preserve"> ADDIN EN.CITE &lt;EndNote&gt;&lt;Cite AuthorYear="1"&gt;&lt;Author&gt;Jensen&lt;/Author&gt;&lt;Year&gt;2018&lt;/Year&gt;&lt;RecNum&gt;3059&lt;/RecNum&gt;&lt;DisplayText&gt;Jensen et al. (2018)&lt;/DisplayText&gt;&lt;record&gt;&lt;rec-number&gt;3059&lt;/rec-number&gt;&lt;foreign-keys&gt;&lt;key app="EN" db-id="2a0fvtrtv22za6exff0x99w8aatd9zzwfzt2" timestamp="1524133372"&gt;3059&lt;/key&gt;&lt;key app="ENWeb" db-id=""&gt;0&lt;/key&gt;&lt;/foreign-keys&gt;&lt;ref-type name="Journal Article"&gt;17&lt;/ref-type&gt;&lt;contributors&gt;&lt;authors&gt;&lt;author&gt;Jensen, Martin Blomberg&lt;/author&gt;&lt;author&gt;Husted, Henrik&lt;/author&gt;&lt;author&gt;Bjerrum, Poul Jannick&lt;/author&gt;&lt;author&gt;Juul, Anders&lt;/author&gt;&lt;author&gt;Kehlet, Henrik&lt;/author&gt;&lt;/authors&gt;&lt;/contributors&gt;&lt;titles&gt;&lt;title&gt;Compromised activation of vitamin D after elective surgery: a prospective pilot study&lt;/title&gt;&lt;secondary-title&gt;JBMR Plus&lt;/secondary-title&gt;&lt;/titles&gt;&lt;periodical&gt;&lt;full-title&gt;JBMR Plus&lt;/full-title&gt;&lt;/periodical&gt;&lt;dates&gt;&lt;year&gt;2018&lt;/year&gt;&lt;/dates&gt;&lt;isbn&gt;2473-4039&lt;/isbn&gt;&lt;urls&gt;&lt;/urls&gt;&lt;/record&gt;&lt;/Cite&gt;&lt;/EndNote&gt;</w:instrText>
        </w:r>
        <w:r w:rsidR="00425C63">
          <w:fldChar w:fldCharType="separate"/>
        </w:r>
        <w:r w:rsidR="00425C63">
          <w:rPr>
            <w:noProof/>
          </w:rPr>
          <w:t>Jensen et al. (2018)</w:t>
        </w:r>
        <w:r w:rsidR="00425C63">
          <w:fldChar w:fldCharType="end"/>
        </w:r>
      </w:hyperlink>
      <w:r>
        <w:t xml:space="preserve"> found 1,25</w:t>
      </w:r>
      <w:r w:rsidRPr="000C272D">
        <w:t>(OH)</w:t>
      </w:r>
      <w:r w:rsidRPr="000C272D">
        <w:rPr>
          <w:vertAlign w:val="subscript"/>
        </w:rPr>
        <w:t>2</w:t>
      </w:r>
      <w:r w:rsidRPr="000C272D">
        <w:t>D</w:t>
      </w:r>
      <w:r>
        <w:t xml:space="preserve"> to be significantly decreased after 3 weeks following arthroplasty, this decrease was not accompanied with an increase in PTH however so the significance of this finding is unknown.</w:t>
      </w:r>
    </w:p>
    <w:p w14:paraId="0925E15E" w14:textId="0D282D4B" w:rsidR="00A05822" w:rsidRDefault="00957AFD" w:rsidP="004D1EFD">
      <w:r>
        <w:t>We observed a</w:t>
      </w:r>
      <w:r w:rsidR="00F12717">
        <w:t xml:space="preserve"> significant decrease in PINP on day 1</w:t>
      </w:r>
      <w:r w:rsidR="0020251E">
        <w:t xml:space="preserve"> afte</w:t>
      </w:r>
      <w:r w:rsidR="00B83748">
        <w:t>r surgery, with a significant increase at the follow-up appointment. PINP</w:t>
      </w:r>
      <w:r w:rsidR="00F12717">
        <w:t xml:space="preserve"> is a marker of osteoblast activity and</w:t>
      </w:r>
      <w:r w:rsidR="00D61E9B">
        <w:t xml:space="preserve"> could be initially decreased in response</w:t>
      </w:r>
      <w:r w:rsidR="00BC7FD7">
        <w:t xml:space="preserve"> to</w:t>
      </w:r>
      <w:r w:rsidR="00B83748">
        <w:t xml:space="preserve"> increased cortisol levels</w:t>
      </w:r>
      <w:r w:rsidR="00F12717">
        <w:t xml:space="preserve"> following ar</w:t>
      </w:r>
      <w:r w:rsidR="00BC7FD7">
        <w:t>throplasty</w:t>
      </w:r>
      <w:r w:rsidR="00D61E9B">
        <w:t>.</w:t>
      </w:r>
      <w:r w:rsidR="00A26D3C">
        <w:t xml:space="preserve"> Osteocalcin,</w:t>
      </w:r>
      <w:r w:rsidR="00B83748">
        <w:t xml:space="preserve"> another marker of osteoblast activity,</w:t>
      </w:r>
      <w:r w:rsidR="00F12717">
        <w:t xml:space="preserve"> </w:t>
      </w:r>
      <w:r w:rsidR="00A26D3C">
        <w:t>is kno</w:t>
      </w:r>
      <w:r w:rsidR="00D61E9B">
        <w:t xml:space="preserve">wn to be suppressed by cortisol: </w:t>
      </w:r>
      <w:r w:rsidR="00A26D3C">
        <w:t xml:space="preserve">it has been found </w:t>
      </w:r>
      <w:r w:rsidR="00F12717">
        <w:t>to decrease</w:t>
      </w:r>
      <w:r w:rsidR="00B83748">
        <w:t xml:space="preserve"> during corticosteroid treatment </w:t>
      </w:r>
      <w:r w:rsidR="00AC3899">
        <w:fldChar w:fldCharType="begin"/>
      </w:r>
      <w:r w:rsidR="00AC3899">
        <w:instrText xml:space="preserve"> ADDIN EN.CITE &lt;EndNote&gt;&lt;Cite&gt;&lt;Author&gt;Ekenstam&lt;/Author&gt;&lt;Year&gt;1988&lt;/Year&gt;&lt;RecNum&gt;3114&lt;/RecNum&gt;&lt;DisplayText&gt;(Ekenstam et al., 1988)&lt;/DisplayText&gt;&lt;record&gt;&lt;rec-number&gt;3114&lt;/rec-number&gt;&lt;foreign-keys&gt;&lt;key app="EN" db-id="2a0fvtrtv22za6exff0x99w8aatd9zzwfzt2" timestamp="1532556021"&gt;3114&lt;/key&gt;&lt;key app="ENWeb" db-id=""&gt;0&lt;/key&gt;&lt;/foreign-keys&gt;&lt;ref-type name="Journal Article"&gt;17&lt;/ref-type&gt;&lt;contributors&gt;&lt;authors&gt;&lt;author&gt;Ekenstam, E.&lt;/author&gt;&lt;author&gt;Stalenheim, G.&lt;/author&gt;&lt;author&gt;Hallgren, R.&lt;/author&gt;&lt;/authors&gt;&lt;/contributors&gt;&lt;auth-address&gt;Department of Internal Medicine, University Hospital, Uppsala, Sweden.&lt;/auth-address&gt;&lt;titles&gt;&lt;title&gt;The acute effect of high dose corticosteroid treatment on serum osteocalcin&lt;/title&gt;&lt;secondary-title&gt;Metabolism&lt;/secondary-title&gt;&lt;/titles&gt;&lt;periodical&gt;&lt;full-title&gt;Metabolism&lt;/full-title&gt;&lt;/periodical&gt;&lt;pages&gt;141-4&lt;/pages&gt;&lt;volume&gt;37&lt;/volume&gt;&lt;number&gt;2&lt;/number&gt;&lt;edition&gt;1988/02/01&lt;/edition&gt;&lt;keywords&gt;&lt;keyword&gt;Adrenal Cortex Hormones/*pharmacology&lt;/keyword&gt;&lt;keyword&gt;Adult&lt;/keyword&gt;&lt;keyword&gt;Aged&lt;/keyword&gt;&lt;keyword&gt;Calcium-Binding Proteins/*blood&lt;/keyword&gt;&lt;keyword&gt;Dose-Response Relationship, Drug&lt;/keyword&gt;&lt;keyword&gt;Female&lt;/keyword&gt;&lt;keyword&gt;Humans&lt;/keyword&gt;&lt;keyword&gt;Male&lt;/keyword&gt;&lt;keyword&gt;Middle Aged&lt;/keyword&gt;&lt;keyword&gt;Osteoblasts/drug effects&lt;/keyword&gt;&lt;keyword&gt;Osteocalcin&lt;/keyword&gt;&lt;keyword&gt;Time Factors&lt;/keyword&gt;&lt;/keywords&gt;&lt;dates&gt;&lt;year&gt;1988&lt;/year&gt;&lt;pub-dates&gt;&lt;date&gt;Feb&lt;/date&gt;&lt;/pub-dates&gt;&lt;/dates&gt;&lt;isbn&gt;0026-0495 (Print)&amp;#xD;0026-0495 (Linking)&lt;/isbn&gt;&lt;accession-num&gt;3257542&lt;/accession-num&gt;&lt;urls&gt;&lt;related-urls&gt;&lt;url&gt;https://www.ncbi.nlm.nih.gov/pubmed/3257542&lt;/url&gt;&lt;/related-urls&gt;&lt;/urls&gt;&lt;/record&gt;&lt;/Cite&gt;&lt;/EndNote&gt;</w:instrText>
      </w:r>
      <w:r w:rsidR="00AC3899">
        <w:fldChar w:fldCharType="separate"/>
      </w:r>
      <w:r w:rsidR="00AC3899">
        <w:rPr>
          <w:noProof/>
        </w:rPr>
        <w:t>(</w:t>
      </w:r>
      <w:hyperlink w:anchor="_ENREF_51" w:tooltip="Ekenstam, 1988 #3114" w:history="1">
        <w:r w:rsidR="00425C63">
          <w:rPr>
            <w:noProof/>
          </w:rPr>
          <w:t>Ekenstam et al., 1988</w:t>
        </w:r>
      </w:hyperlink>
      <w:r w:rsidR="00AC3899">
        <w:rPr>
          <w:noProof/>
        </w:rPr>
        <w:t>)</w:t>
      </w:r>
      <w:r w:rsidR="00AC3899">
        <w:fldChar w:fldCharType="end"/>
      </w:r>
      <w:r w:rsidR="00B83748">
        <w:t>, and in response to traumatic fracture,</w:t>
      </w:r>
      <w:r w:rsidR="00B83748" w:rsidRPr="00B83748">
        <w:t xml:space="preserve"> acute myocardial infarct and after undergoing elective abdominal surgery</w:t>
      </w:r>
      <w:r w:rsidR="00B83748">
        <w:t xml:space="preserve"> </w:t>
      </w:r>
      <w:r w:rsidR="00AC3899">
        <w:fldChar w:fldCharType="begin"/>
      </w:r>
      <w:r w:rsidR="00AC3899">
        <w:instrText xml:space="preserve"> ADDIN EN.CITE &lt;EndNote&gt;&lt;Cite&gt;&lt;Author&gt;Napal&lt;/Author&gt;&lt;Year&gt;1993&lt;/Year&gt;&lt;RecNum&gt;3074&lt;/RecNum&gt;&lt;DisplayText&gt;(Napal et al., 1993)&lt;/DisplayText&gt;&lt;record&gt;&lt;rec-number&gt;3074&lt;/rec-number&gt;&lt;foreign-keys&gt;&lt;key app="EN" db-id="2a0fvtrtv22za6exff0x99w8aatd9zzwfzt2" timestamp="1525345633"&gt;3074&lt;/key&gt;&lt;key app="ENWeb" db-id=""&gt;0&lt;/key&gt;&lt;/foreign-keys&gt;&lt;ref-type name="Journal Article"&gt;17&lt;/ref-type&gt;&lt;contributors&gt;&lt;authors&gt;&lt;author&gt;Napal, J.&lt;/author&gt;&lt;author&gt;Amado, J. A.&lt;/author&gt;&lt;author&gt;Riancho, J. A.&lt;/author&gt;&lt;author&gt;Olmos, J. M.&lt;/author&gt;&lt;author&gt;Gonzalez-Macias, J.&lt;/author&gt;&lt;/authors&gt;&lt;/contributors&gt;&lt;auth-address&gt;Departamento de Medicina Interna, Hospital Marques de Valdecilla, Universidad de Cantabria, Santander, Spain.&lt;/auth-address&gt;&lt;titles&gt;&lt;title&gt;Stress decreases the serum level of osteocalcin&lt;/title&gt;&lt;secondary-title&gt;Bone Miner&lt;/secondary-title&gt;&lt;/titles&gt;&lt;periodical&gt;&lt;full-title&gt;Bone Miner&lt;/full-title&gt;&lt;/periodical&gt;&lt;pages&gt;113-8&lt;/pages&gt;&lt;volume&gt;21&lt;/volume&gt;&lt;number&gt;2&lt;/number&gt;&lt;edition&gt;1993/05/01&lt;/edition&gt;&lt;keywords&gt;&lt;keyword&gt;Abdomen/surgery&lt;/keyword&gt;&lt;keyword&gt;Adult&lt;/keyword&gt;&lt;keyword&gt;Aged&lt;/keyword&gt;&lt;keyword&gt;Aged, 80 and over&lt;/keyword&gt;&lt;keyword&gt;Female&lt;/keyword&gt;&lt;keyword&gt;Fractures, Bone/blood&lt;/keyword&gt;&lt;keyword&gt;Heart Diseases/metabolism&lt;/keyword&gt;&lt;keyword&gt;Humans&lt;/keyword&gt;&lt;keyword&gt;Male&lt;/keyword&gt;&lt;keyword&gt;Middle Aged&lt;/keyword&gt;&lt;keyword&gt;Osteocalcin/*blood&lt;/keyword&gt;&lt;keyword&gt;Retinal Detachment/blood&lt;/keyword&gt;&lt;keyword&gt;Stress, Physiological/*blood&lt;/keyword&gt;&lt;/keywords&gt;&lt;dates&gt;&lt;year&gt;1993&lt;/year&gt;&lt;pub-dates&gt;&lt;date&gt;May&lt;/date&gt;&lt;/pub-dates&gt;&lt;/dates&gt;&lt;isbn&gt;0169-6009 (Print)&amp;#xD;0169-6009 (Linking)&lt;/isbn&gt;&lt;accession-num&gt;8358248&lt;/accession-num&gt;&lt;urls&gt;&lt;related-urls&gt;&lt;url&gt;&lt;style face="underline" font="default" size="100%"&gt;https://www.ncbi.nlm.nih.gov/pubmed/8358248&lt;/style&gt;&lt;/url&gt;&lt;/related-urls&gt;&lt;/urls&gt;&lt;/record&gt;&lt;/Cite&gt;&lt;/EndNote&gt;</w:instrText>
      </w:r>
      <w:r w:rsidR="00AC3899">
        <w:fldChar w:fldCharType="separate"/>
      </w:r>
      <w:r w:rsidR="00AC3899">
        <w:rPr>
          <w:noProof/>
        </w:rPr>
        <w:t>(</w:t>
      </w:r>
      <w:hyperlink w:anchor="_ENREF_108" w:tooltip="Napal, 1993 #3074" w:history="1">
        <w:r w:rsidR="00425C63">
          <w:rPr>
            <w:noProof/>
          </w:rPr>
          <w:t>Napal et al., 1993</w:t>
        </w:r>
      </w:hyperlink>
      <w:r w:rsidR="00AC3899">
        <w:rPr>
          <w:noProof/>
        </w:rPr>
        <w:t>)</w:t>
      </w:r>
      <w:r w:rsidR="00AC3899">
        <w:fldChar w:fldCharType="end"/>
      </w:r>
      <w:r w:rsidR="00B83748">
        <w:t>.</w:t>
      </w:r>
      <w:r w:rsidR="00A26D3C">
        <w:t xml:space="preserve"> It is likely then that the decrease in PINP could reflect the same decrease in osteoblast activity as is detected by a decrease in osteocalcin.</w:t>
      </w:r>
      <w:r w:rsidR="00B83748">
        <w:t xml:space="preserve"> </w:t>
      </w:r>
      <w:r w:rsidR="00F12717">
        <w:t>The significant increase in PINP at the follow up appointment is likely due</w:t>
      </w:r>
      <w:r w:rsidR="004C5B10">
        <w:t xml:space="preserve"> to bone healing</w:t>
      </w:r>
      <w:r w:rsidR="00A26D3C">
        <w:t xml:space="preserve"> </w:t>
      </w:r>
      <w:r w:rsidR="00BC7FD7">
        <w:t xml:space="preserve">at the site of arthroplasty, this increase in </w:t>
      </w:r>
      <w:r w:rsidR="00F8009A">
        <w:t>PINP</w:t>
      </w:r>
      <w:r w:rsidR="00BC7FD7">
        <w:t xml:space="preserve"> is also seen in </w:t>
      </w:r>
      <w:r w:rsidR="00F8009A">
        <w:t>other studies after</w:t>
      </w:r>
      <w:r w:rsidR="002B2824">
        <w:t xml:space="preserve"> arthroplasty or</w:t>
      </w:r>
      <w:r w:rsidR="00F8009A">
        <w:t xml:space="preserve"> fracture </w:t>
      </w:r>
      <w:r w:rsidR="00222C5D">
        <w:t xml:space="preserve">and can remain increased for 6-12 months </w:t>
      </w:r>
      <w:r w:rsidR="00AC3899">
        <w:fldChar w:fldCharType="begin">
          <w:fldData xml:space="preserve">PEVuZE5vdGU+PENpdGU+PEF1dGhvcj5JbmdsZTwvQXV0aG9yPjxZZWFyPjE5OTk8L1llYXI+PFJl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</w:fldData>
        </w:fldChar>
      </w:r>
      <w:r w:rsidR="00AC3899">
        <w:instrText xml:space="preserve"> ADDIN EN.CITE </w:instrText>
      </w:r>
      <w:r w:rsidR="00AC3899">
        <w:fldChar w:fldCharType="begin">
          <w:fldData xml:space="preserve">PEVuZE5vdGU+PENpdGU+PEF1dGhvcj5JbmdsZTwvQXV0aG9yPjxZZWFyPjE5OTk8L1llYXI+PFJl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</w:fldData>
        </w:fldChar>
      </w:r>
      <w:r w:rsidR="00AC3899">
        <w:instrText xml:space="preserve"> ADDIN EN.CITE.DATA </w:instrText>
      </w:r>
      <w:r w:rsidR="00AC3899">
        <w:fldChar w:fldCharType="end"/>
      </w:r>
      <w:r w:rsidR="00AC3899">
        <w:fldChar w:fldCharType="separate"/>
      </w:r>
      <w:r w:rsidR="00AC3899">
        <w:rPr>
          <w:noProof/>
        </w:rPr>
        <w:t>(</w:t>
      </w:r>
      <w:hyperlink w:anchor="_ENREF_82" w:tooltip="Ingle, 1999 #3109" w:history="1">
        <w:r w:rsidR="00425C63">
          <w:rPr>
            <w:noProof/>
          </w:rPr>
          <w:t>Ingle et al., 1999a</w:t>
        </w:r>
      </w:hyperlink>
      <w:r w:rsidR="00AC3899">
        <w:rPr>
          <w:noProof/>
        </w:rPr>
        <w:t xml:space="preserve">, </w:t>
      </w:r>
      <w:hyperlink w:anchor="_ENREF_83" w:tooltip="Ingle, 1999 #3108" w:history="1">
        <w:r w:rsidR="00425C63">
          <w:rPr>
            <w:noProof/>
          </w:rPr>
          <w:t>Ingle et al., 1999b</w:t>
        </w:r>
      </w:hyperlink>
      <w:r w:rsidR="00AC3899">
        <w:rPr>
          <w:noProof/>
        </w:rPr>
        <w:t xml:space="preserve">, </w:t>
      </w:r>
      <w:hyperlink w:anchor="_ENREF_154" w:tooltip="Wilkinson, 2001 #3048" w:history="1">
        <w:r w:rsidR="00425C63">
          <w:rPr>
            <w:noProof/>
          </w:rPr>
          <w:t>Wilkinson et al., 2001</w:t>
        </w:r>
      </w:hyperlink>
      <w:r w:rsidR="00AC3899">
        <w:rPr>
          <w:noProof/>
        </w:rPr>
        <w:t>)</w:t>
      </w:r>
      <w:r w:rsidR="00AC3899">
        <w:fldChar w:fldCharType="end"/>
      </w:r>
      <w:r w:rsidR="002B2824">
        <w:t xml:space="preserve">. </w:t>
      </w:r>
      <w:r w:rsidR="00D61E9B">
        <w:t>CTX decreased initially after surgery, CTX could not be measured at the follow-up appointment as a random blood sample could only be collect</w:t>
      </w:r>
      <w:r w:rsidR="004F2527">
        <w:t>ed at this visit as opposed to the</w:t>
      </w:r>
      <w:r w:rsidR="00D61E9B">
        <w:t xml:space="preserve"> fasting morning sample</w:t>
      </w:r>
      <w:r w:rsidR="004F2527">
        <w:t xml:space="preserve"> required for CTX measurement</w:t>
      </w:r>
      <w:r w:rsidR="00D61E9B">
        <w:t xml:space="preserve">. </w:t>
      </w:r>
      <w:r w:rsidR="002B2824">
        <w:t>The mechanism for an initial decrease is uncertain, however studies have shown that, similarly to bone formation markers such as PINP, bone resorption markers would remain raised by the follow up appointment due to healing of the b</w:t>
      </w:r>
      <w:r w:rsidR="00A33756">
        <w:t xml:space="preserve">one at the site of arthroplasty </w:t>
      </w:r>
      <w:r w:rsidR="00AC3899">
        <w:fldChar w:fldCharType="begin">
          <w:fldData xml:space="preserve">PEVuZE5vdGU+PENpdGU+PEF1dGhvcj5XaWxraW5zb248L0F1dGhvcj48WWVhcj4yMDAxPC9ZZWFy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</w:fldData>
        </w:fldChar>
      </w:r>
      <w:r w:rsidR="00AC3899">
        <w:instrText xml:space="preserve"> ADDIN EN.CITE </w:instrText>
      </w:r>
      <w:r w:rsidR="00AC3899">
        <w:fldChar w:fldCharType="begin">
          <w:fldData xml:space="preserve">PEVuZE5vdGU+PENpdGU+PEF1dGhvcj5XaWxraW5zb248L0F1dGhvcj48WWVhcj4yMDAxPC9ZZWFy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</w:fldData>
        </w:fldChar>
      </w:r>
      <w:r w:rsidR="00AC3899">
        <w:instrText xml:space="preserve"> ADDIN EN.CITE.DATA </w:instrText>
      </w:r>
      <w:r w:rsidR="00AC3899">
        <w:fldChar w:fldCharType="end"/>
      </w:r>
      <w:r w:rsidR="00AC3899">
        <w:fldChar w:fldCharType="separate"/>
      </w:r>
      <w:r w:rsidR="00AC3899">
        <w:rPr>
          <w:noProof/>
        </w:rPr>
        <w:t>(</w:t>
      </w:r>
      <w:hyperlink w:anchor="_ENREF_154" w:tooltip="Wilkinson, 2001 #3048" w:history="1">
        <w:r w:rsidR="00425C63">
          <w:rPr>
            <w:noProof/>
          </w:rPr>
          <w:t>Wilkinson et al., 2001</w:t>
        </w:r>
      </w:hyperlink>
      <w:r w:rsidR="00AC3899">
        <w:rPr>
          <w:noProof/>
        </w:rPr>
        <w:t>)</w:t>
      </w:r>
      <w:r w:rsidR="00AC3899">
        <w:fldChar w:fldCharType="end"/>
      </w:r>
      <w:r w:rsidR="002B2824">
        <w:t>.</w:t>
      </w:r>
    </w:p>
    <w:p w14:paraId="6793F3EF" w14:textId="77777777" w:rsidR="009D024C" w:rsidRDefault="00624E62" w:rsidP="004D1EFD">
      <w:r>
        <w:lastRenderedPageBreak/>
        <w:t xml:space="preserve">Some of the strengths of this study are that we measured total 25OHD by an established LC-MS/MS method used routinely in a hospital setting, and we measured free 25OHD directly using an ELISA method, as the calculation of free 25OHD depends on accurate measurements of 25OHD, VDBP, and albumin. We used a prospective longitudinal model of elective arthroplasty patients so that we can detect the change before and after the inflammatory insult. </w:t>
      </w:r>
    </w:p>
    <w:p w14:paraId="3CABAC0F" w14:textId="46E5BCB1" w:rsidR="00624E62" w:rsidRDefault="00624E62" w:rsidP="004D1EFD">
      <w:r>
        <w:t>Our weaknesses are</w:t>
      </w:r>
      <w:r w:rsidR="009D024C">
        <w:t>: T</w:t>
      </w:r>
      <w:r>
        <w:t xml:space="preserve">he </w:t>
      </w:r>
      <w:r w:rsidR="00ED7D58">
        <w:t>salivary method could not be included at this time</w:t>
      </w:r>
      <w:r>
        <w:t xml:space="preserve"> as the method is still being developed. Equilibrium dialysis or centrifugal ultrafiltration followed by LC-MS/MS would have been superior methods of measuring the free fraction of 25OHD, however these methods were not available. Measuring 1,25</w:t>
      </w:r>
      <w:r w:rsidRPr="000C272D">
        <w:t>(OH)</w:t>
      </w:r>
      <w:r w:rsidRPr="000C272D">
        <w:rPr>
          <w:vertAlign w:val="subscript"/>
        </w:rPr>
        <w:t>2</w:t>
      </w:r>
      <w:r w:rsidRPr="000C272D">
        <w:t>D</w:t>
      </w:r>
      <w:r>
        <w:t xml:space="preserve"> by LC-MS/MS would have been preferred, but this method was not available to us. We did not account for the genotype of VDBP in our calculation of the free fraction</w:t>
      </w:r>
      <w:r w:rsidR="009D024C">
        <w:t>,</w:t>
      </w:r>
      <w:r>
        <w:t xml:space="preserve"> however we aimed to recruit only Caucasians to minimise the effect of VDBP genotype on our findings, and as we are assessing the change in VDBP concentration in participants over time, the genotype is not as important as it would have been if we were investigating the differences between individuals.</w:t>
      </w:r>
    </w:p>
    <w:p w14:paraId="20F49F68" w14:textId="6A8DFF82" w:rsidR="00624E62" w:rsidRDefault="00624E62" w:rsidP="004D1EFD">
      <w:r>
        <w:t>F</w:t>
      </w:r>
      <w:r w:rsidR="00A35D9A">
        <w:t xml:space="preserve">uture work is required to </w:t>
      </w:r>
      <w:r>
        <w:t>determin</w:t>
      </w:r>
      <w:r w:rsidR="00217775">
        <w:t>e whether salivary 25OHD remains stable following an inflammatory insult</w:t>
      </w:r>
      <w:r>
        <w:t xml:space="preserve"> and whether it correlates with serum free 25OHD.</w:t>
      </w:r>
      <w:r w:rsidR="00217775">
        <w:t xml:space="preserve"> The effect of the inflammatory insult on</w:t>
      </w:r>
      <w:r w:rsidR="00A35D9A">
        <w:t xml:space="preserve"> the</w:t>
      </w:r>
      <w:r w:rsidR="00217775">
        <w:t xml:space="preserve"> intra</w:t>
      </w:r>
      <w:r w:rsidR="00A35D9A">
        <w:t>cellular concentrations of vitamin D metabolites in macrophages</w:t>
      </w:r>
      <w:r w:rsidR="00217775">
        <w:t xml:space="preserve"> are yet to be elucidated</w:t>
      </w:r>
      <w:r w:rsidR="00A35D9A">
        <w:t>.</w:t>
      </w:r>
      <w:r w:rsidR="006368F2">
        <w:t xml:space="preserve"> Measurement of 24,25</w:t>
      </w:r>
      <w:r w:rsidR="006368F2" w:rsidRPr="000C272D">
        <w:t>(OH)</w:t>
      </w:r>
      <w:r w:rsidR="006368F2" w:rsidRPr="000C272D">
        <w:rPr>
          <w:vertAlign w:val="subscript"/>
        </w:rPr>
        <w:t>2</w:t>
      </w:r>
      <w:r w:rsidR="006368F2">
        <w:t>D and 1,24,25</w:t>
      </w:r>
      <w:r w:rsidR="006368F2" w:rsidRPr="000C272D">
        <w:t>(OH)</w:t>
      </w:r>
      <w:r w:rsidR="006368F2" w:rsidRPr="000C272D">
        <w:rPr>
          <w:vertAlign w:val="subscript"/>
        </w:rPr>
        <w:t>3</w:t>
      </w:r>
      <w:r w:rsidR="006368F2" w:rsidRPr="000C272D">
        <w:t>D</w:t>
      </w:r>
      <w:r w:rsidR="006368F2">
        <w:t xml:space="preserve"> could show whether there is increased catabolism of 25OHD and 1,25</w:t>
      </w:r>
      <w:r w:rsidR="006368F2" w:rsidRPr="000C272D">
        <w:t>(OH)</w:t>
      </w:r>
      <w:r w:rsidR="006368F2" w:rsidRPr="000C272D">
        <w:rPr>
          <w:vertAlign w:val="subscript"/>
        </w:rPr>
        <w:t>2</w:t>
      </w:r>
      <w:r w:rsidR="006368F2">
        <w:t>D following surgery. As our model may be affected by the surgical procedures, such as blood loss or haemodilution, a different model of assessing vitamin D over the time</w:t>
      </w:r>
      <w:r w:rsidR="009D024C">
        <w:t xml:space="preserve"> </w:t>
      </w:r>
      <w:r w:rsidR="006368F2">
        <w:t>course of an inflammatory insult could be used, such as</w:t>
      </w:r>
      <w:r w:rsidR="004C5B10">
        <w:t xml:space="preserve"> is</w:t>
      </w:r>
      <w:r w:rsidR="006368F2">
        <w:t xml:space="preserve"> </w:t>
      </w:r>
      <w:r w:rsidR="009D024C">
        <w:t xml:space="preserve">seen during </w:t>
      </w:r>
      <w:r w:rsidR="006368F2">
        <w:t>bisphosphonate therapy</w:t>
      </w:r>
      <w:r w:rsidR="009D024C">
        <w:t>.</w:t>
      </w:r>
    </w:p>
    <w:p w14:paraId="66733E4C" w14:textId="3AE2262A" w:rsidR="00B72C07" w:rsidRPr="00B72C07" w:rsidRDefault="00B72C07" w:rsidP="00B72C07">
      <w:r>
        <w:lastRenderedPageBreak/>
        <w:t>In summary, this study has shown</w:t>
      </w:r>
      <w:r w:rsidR="00624E62">
        <w:t xml:space="preserve"> that total 25OHD is decreased during the acute phase response, despite no </w:t>
      </w:r>
      <w:r w:rsidR="001B0D50">
        <w:t xml:space="preserve">significant </w:t>
      </w:r>
      <w:r w:rsidR="00624E62">
        <w:t>change in free 25OHD, PTH, or 1,25</w:t>
      </w:r>
      <w:r w:rsidR="00624E62" w:rsidRPr="000C272D">
        <w:t>(OH)</w:t>
      </w:r>
      <w:r w:rsidR="00624E62" w:rsidRPr="000C272D">
        <w:rPr>
          <w:vertAlign w:val="subscript"/>
        </w:rPr>
        <w:t>2</w:t>
      </w:r>
      <w:r w:rsidR="00624E62" w:rsidRPr="000C272D">
        <w:t>D</w:t>
      </w:r>
      <w:r w:rsidR="00624E62">
        <w:t>. Care should be taken when diagnosing vitamin D deficiency in patients following an inflammat</w:t>
      </w:r>
      <w:r w:rsidR="006368F2">
        <w:t xml:space="preserve">ory insult, especially during a </w:t>
      </w:r>
      <w:r w:rsidR="00624E62">
        <w:t>fr</w:t>
      </w:r>
      <w:r w:rsidR="006368F2">
        <w:t>acture assessment when low vitamin D levels could be perceived as a causative factor. It</w:t>
      </w:r>
      <w:r w:rsidR="00624E62">
        <w:t xml:space="preserve"> would be prudent to assess</w:t>
      </w:r>
      <w:r w:rsidR="006368F2">
        <w:t xml:space="preserve"> the</w:t>
      </w:r>
      <w:r w:rsidR="00624E62">
        <w:t xml:space="preserve"> vitamin D status</w:t>
      </w:r>
      <w:r w:rsidR="006368F2">
        <w:t xml:space="preserve"> in patients after the </w:t>
      </w:r>
      <w:r w:rsidR="00624E62">
        <w:t>insult has resolved.</w:t>
      </w:r>
    </w:p>
    <w:p w14:paraId="4161AF45" w14:textId="77777777" w:rsidR="0032414C" w:rsidRPr="0032414C" w:rsidRDefault="0032414C" w:rsidP="0032414C"/>
    <w:p w14:paraId="1FE62D5A" w14:textId="0B913528" w:rsidR="007D6319" w:rsidRDefault="007D6319">
      <w:pPr>
        <w:spacing w:after="0" w:line="240" w:lineRule="auto"/>
        <w:jc w:val="left"/>
      </w:pPr>
      <w:r>
        <w:br w:type="page"/>
      </w:r>
    </w:p>
    <w:p w14:paraId="0D437D43" w14:textId="075D5154" w:rsidR="00A05822" w:rsidRDefault="004D1EFD" w:rsidP="00A05822">
      <w:pPr>
        <w:pStyle w:val="Heading1"/>
        <w:rPr>
          <w:rFonts w:cs="Arial"/>
        </w:rPr>
      </w:pPr>
      <w:bookmarkStart w:id="216" w:name="_Toc520790378"/>
      <w:r>
        <w:rPr>
          <w:rFonts w:cs="Arial"/>
        </w:rPr>
        <w:lastRenderedPageBreak/>
        <w:t>Discussion</w:t>
      </w:r>
      <w:bookmarkEnd w:id="216"/>
    </w:p>
    <w:p w14:paraId="206467D8" w14:textId="46F0906D" w:rsidR="002B1C3D" w:rsidRDefault="00631BFE" w:rsidP="00A05822">
      <w:r>
        <w:t xml:space="preserve">The </w:t>
      </w:r>
      <w:r w:rsidR="007C3AA1">
        <w:t xml:space="preserve">original </w:t>
      </w:r>
      <w:r>
        <w:t>aim of this thesis was to</w:t>
      </w:r>
      <w:r w:rsidR="00CB47E9">
        <w:t xml:space="preserve"> </w:t>
      </w:r>
      <w:r w:rsidR="003D31DA">
        <w:t xml:space="preserve">develop a method of measuring </w:t>
      </w:r>
      <w:r w:rsidR="00771CB7">
        <w:t>salivary 25OHD and to assess whether this method could be used as a surrogate marker of free vitamin D status</w:t>
      </w:r>
      <w:r w:rsidR="003D5989">
        <w:t xml:space="preserve"> in situations where it could be clinically useful, such as during inflammatory illnesses</w:t>
      </w:r>
      <w:r w:rsidR="007C3AA1">
        <w:t xml:space="preserve"> where total 25OHD is thought to act as an acute phase reactant and therefore not give a true indication of vitamin D status</w:t>
      </w:r>
      <w:r w:rsidR="00771CB7">
        <w:t xml:space="preserve">. </w:t>
      </w:r>
      <w:r w:rsidR="003D5989">
        <w:t>Elective hip and knee replacement surgery was chosen as a model to demonstrate the acute inflammatory response. As total 25OHD decreases during an inflammatory insult, likely due to the decrease in VDBP and albumin, it is thought that measurement of free 25OHD, which would be less affected by binding protein concentrations, might give a better indication of vitamin D status in inflammatory conditions. Saliva is thought to be a source of free 25OHD</w:t>
      </w:r>
      <w:r w:rsidR="007C3AA1">
        <w:t xml:space="preserve"> and therefore could be used as a surrogate marker for free vitamin D measurement. </w:t>
      </w:r>
    </w:p>
    <w:p w14:paraId="2897E3DD" w14:textId="0E7A45F4" w:rsidR="00195DB5" w:rsidRDefault="00195DB5" w:rsidP="00195DB5">
      <w:pPr>
        <w:pStyle w:val="Heading2"/>
      </w:pPr>
      <w:bookmarkStart w:id="217" w:name="_Toc520790379"/>
      <w:r>
        <w:t>Main findings</w:t>
      </w:r>
      <w:bookmarkEnd w:id="217"/>
    </w:p>
    <w:p w14:paraId="5D8981F6" w14:textId="4774310C" w:rsidR="00AE2CD6" w:rsidRDefault="00195DB5" w:rsidP="00A05822">
      <w:r>
        <w:t>We found</w:t>
      </w:r>
      <w:r w:rsidR="007C3AA1">
        <w:t xml:space="preserve"> increased sensitivity </w:t>
      </w:r>
      <w:r>
        <w:t>of the</w:t>
      </w:r>
      <w:r w:rsidR="002B1C3D">
        <w:t xml:space="preserve"> salivary 25OHD</w:t>
      </w:r>
      <w:r>
        <w:t xml:space="preserve"> method </w:t>
      </w:r>
      <w:r w:rsidR="00EA2F81">
        <w:t>into the an</w:t>
      </w:r>
      <w:r w:rsidR="002B1C3D">
        <w:t>alytical range</w:t>
      </w:r>
      <w:r w:rsidR="00EA2F81">
        <w:t xml:space="preserve"> </w:t>
      </w:r>
      <w:r w:rsidR="007C3AA1">
        <w:t>after derivatising with Amplifex dien</w:t>
      </w:r>
      <w:r w:rsidR="00EA2F81">
        <w:t>e,</w:t>
      </w:r>
      <w:r w:rsidR="007C3AA1">
        <w:t xml:space="preserve"> </w:t>
      </w:r>
      <w:r>
        <w:t xml:space="preserve">however </w:t>
      </w:r>
      <w:r w:rsidR="007C3AA1">
        <w:t xml:space="preserve">the method could not be fully validated due to technical challenges with the assay. </w:t>
      </w:r>
    </w:p>
    <w:p w14:paraId="52DDB7F3" w14:textId="0072F3EF" w:rsidR="00AE2CD6" w:rsidRDefault="00195DB5" w:rsidP="00AE2CD6">
      <w:r>
        <w:t xml:space="preserve">We did not detect VDBP or albumin in a salivary sample. </w:t>
      </w:r>
      <w:r w:rsidR="00AE2CD6">
        <w:t>The</w:t>
      </w:r>
      <w:r>
        <w:t xml:space="preserve"> reported</w:t>
      </w:r>
      <w:r w:rsidR="00AE2CD6">
        <w:t xml:space="preserve"> detection of vitamin D binding proteins in saliva in the literature was surprising because</w:t>
      </w:r>
      <w:r w:rsidR="00EA2F81">
        <w:t xml:space="preserve"> hormones were thought to be unbound in saliva. 25OHD is also found in much lower levels in saliva than in serum, </w:t>
      </w:r>
      <w:r w:rsidR="00CE0551">
        <w:t>at concentrations similar</w:t>
      </w:r>
      <w:r w:rsidR="00EA2F81">
        <w:t xml:space="preserve"> to the circulating free 25OHD concentration. Measurement of salivary proteins alongside salivary 25OHD during the inflammatory response may elucidate whether salivary 25OHD reflects serum total or free 25OHD levels.</w:t>
      </w:r>
    </w:p>
    <w:p w14:paraId="5504D976" w14:textId="21EB4119" w:rsidR="00CE0551" w:rsidRDefault="00CE0551" w:rsidP="00AE2CD6">
      <w:r>
        <w:t xml:space="preserve">During the inflammatory response, total 25OHD, albumin and VDBP decreased, however directly measured 25OHD and calculated 25OHD remained stable. Measures of </w:t>
      </w:r>
      <w:bookmarkStart w:id="218" w:name="_Hlk520779975"/>
      <w:r>
        <w:t>1,25(OH)</w:t>
      </w:r>
      <w:r w:rsidRPr="00CE0551">
        <w:rPr>
          <w:vertAlign w:val="subscript"/>
        </w:rPr>
        <w:t>2</w:t>
      </w:r>
      <w:r>
        <w:t xml:space="preserve">D </w:t>
      </w:r>
      <w:bookmarkEnd w:id="218"/>
      <w:r>
        <w:lastRenderedPageBreak/>
        <w:t>and PTH also remained stable which indicates that the total 25OHD may be artificially lowered due to the loss of binding proteins during the inflammatory response</w:t>
      </w:r>
      <w:r w:rsidR="00425C63">
        <w:t xml:space="preserve"> and that there is sufficient circulating free 25OHD to regulate levels of PTH and to provide a reservoir for conversion to 1,25(OH)</w:t>
      </w:r>
      <w:r w:rsidR="00425C63" w:rsidRPr="00CE0551">
        <w:rPr>
          <w:vertAlign w:val="subscript"/>
        </w:rPr>
        <w:t>2</w:t>
      </w:r>
      <w:r w:rsidR="00425C63">
        <w:t>D</w:t>
      </w:r>
      <w:r>
        <w:t xml:space="preserve">. </w:t>
      </w:r>
    </w:p>
    <w:p w14:paraId="63615B54" w14:textId="74DAF292" w:rsidR="00195DB5" w:rsidRDefault="00CE0551" w:rsidP="00AE2CD6">
      <w:pPr>
        <w:pStyle w:val="Heading2"/>
      </w:pPr>
      <w:bookmarkStart w:id="219" w:name="_Toc520790380"/>
      <w:r>
        <w:t xml:space="preserve">How this study </w:t>
      </w:r>
      <w:r w:rsidR="00425C63">
        <w:t>wa</w:t>
      </w:r>
      <w:r>
        <w:t>s unique</w:t>
      </w:r>
      <w:bookmarkEnd w:id="219"/>
    </w:p>
    <w:p w14:paraId="1319E81A" w14:textId="4F8A6A35" w:rsidR="00CE0551" w:rsidRDefault="00CE0551" w:rsidP="00CE0551">
      <w:r>
        <w:t xml:space="preserve">This is the first study to use Amplifex diene for salivary 25OHD measurement. </w:t>
      </w:r>
      <w:r w:rsidR="00425C63">
        <w:t>During method development</w:t>
      </w:r>
      <w:r>
        <w:t xml:space="preserve"> </w:t>
      </w:r>
      <w:r w:rsidR="00425C63">
        <w:t xml:space="preserve">there was no literature on </w:t>
      </w:r>
      <w:r>
        <w:t xml:space="preserve">Amplifex diene for 25OHD measurement, however </w:t>
      </w:r>
      <w:r w:rsidR="00425C63">
        <w:t>a</w:t>
      </w:r>
      <w:r>
        <w:t xml:space="preserve"> method</w:t>
      </w:r>
      <w:r w:rsidR="00425C63">
        <w:t xml:space="preserve"> of measuring </w:t>
      </w:r>
      <w:r w:rsidR="002B1C3D">
        <w:t xml:space="preserve">serum </w:t>
      </w:r>
      <w:r w:rsidR="00425C63">
        <w:t>25OHD after derivatisation with Amplifex diene</w:t>
      </w:r>
      <w:r>
        <w:t xml:space="preserve"> has since been published by</w:t>
      </w:r>
      <w:r w:rsidRPr="00B4786B">
        <w:t xml:space="preserve"> </w:t>
      </w:r>
      <w:hyperlink w:anchor="_ENREF_106" w:tooltip="Muller, 2016 #3101" w:history="1">
        <w:r w:rsidR="00425C63">
          <w:fldChar w:fldCharType="begin">
            <w:fldData xml:space="preserve">PEVuZE5vdGU+PENpdGUgQXV0aG9yWWVhcj0iMSI+PEF1dGhvcj5NdWxsZXI8L0F1dGhvcj48WWVh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==
</w:fldData>
          </w:fldChar>
        </w:r>
        <w:r w:rsidR="00425C63">
          <w:instrText xml:space="preserve"> ADDIN EN.CITE </w:instrText>
        </w:r>
        <w:r w:rsidR="00425C63">
          <w:fldChar w:fldCharType="begin">
            <w:fldData xml:space="preserve">PEVuZE5vdGU+PENpdGUgQXV0aG9yWWVhcj0iMSI+PEF1dGhvcj5NdWxsZXI8L0F1dGhvcj48WWVh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==
</w:fldData>
          </w:fldChar>
        </w:r>
        <w:r w:rsidR="00425C63">
          <w:instrText xml:space="preserve"> ADDIN EN.CITE.DATA </w:instrText>
        </w:r>
        <w:r w:rsidR="00425C63">
          <w:fldChar w:fldCharType="end"/>
        </w:r>
        <w:r w:rsidR="00425C63">
          <w:fldChar w:fldCharType="separate"/>
        </w:r>
        <w:r w:rsidR="00425C63">
          <w:rPr>
            <w:noProof/>
          </w:rPr>
          <w:t>Muller et al. (2016)</w:t>
        </w:r>
        <w:r w:rsidR="00425C63">
          <w:fldChar w:fldCharType="end"/>
        </w:r>
      </w:hyperlink>
      <w:r>
        <w:t xml:space="preserve">.  </w:t>
      </w:r>
    </w:p>
    <w:p w14:paraId="3255D722" w14:textId="738A3A08" w:rsidR="00425C63" w:rsidRDefault="00425C63" w:rsidP="00CE0551">
      <w:r>
        <w:t>When the clinical study was first developed, directly measured free 25OHD had not yet been measured in patients undergoing hip and knee replacement surgery</w:t>
      </w:r>
      <w:r w:rsidR="0046317F">
        <w:t>, ho</w:t>
      </w:r>
      <w:r w:rsidR="002B1C3D">
        <w:t>wever another study has now reported on directly</w:t>
      </w:r>
      <w:r w:rsidR="0046317F">
        <w:t xml:space="preserve"> measured free 25OHD by ELISA </w:t>
      </w:r>
      <w:r>
        <w:fldChar w:fldCharType="begin">
          <w:fldData xml:space="preserve">PEVuZE5vdGU+PENpdGU+PEF1dGhvcj5CaW5rbGV5PC9BdXRob3I+PFllYXI+MjAxNzwvWWVhcj48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</w:fldData>
        </w:fldChar>
      </w:r>
      <w:r>
        <w:instrText xml:space="preserve"> ADDIN EN.CITE </w:instrText>
      </w:r>
      <w:r>
        <w:fldChar w:fldCharType="begin">
          <w:fldData xml:space="preserve">PEVuZE5vdGU+PENpdGU+PEF1dGhvcj5CaW5rbGV5PC9BdXRob3I+PFllYXI+MjAxNzwvWWVhcj48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</w:fldData>
        </w:fldChar>
      </w:r>
      <w:r>
        <w:instrText xml:space="preserve"> ADDIN EN.CITE.DATA </w:instrText>
      </w:r>
      <w:r>
        <w:fldChar w:fldCharType="end"/>
      </w:r>
      <w:r>
        <w:fldChar w:fldCharType="separate"/>
      </w:r>
      <w:r>
        <w:rPr>
          <w:noProof/>
        </w:rPr>
        <w:t>(</w:t>
      </w:r>
      <w:hyperlink w:anchor="_ENREF_21" w:tooltip="Binkley, 2017 #3027" w:history="1">
        <w:r>
          <w:rPr>
            <w:noProof/>
          </w:rPr>
          <w:t>Binkley et al., 2017</w:t>
        </w:r>
      </w:hyperlink>
      <w:r>
        <w:rPr>
          <w:noProof/>
        </w:rPr>
        <w:t>)</w:t>
      </w:r>
      <w:r>
        <w:fldChar w:fldCharType="end"/>
      </w:r>
      <w:r w:rsidR="0046317F">
        <w:t>.</w:t>
      </w:r>
    </w:p>
    <w:p w14:paraId="65250AD2" w14:textId="407050A1" w:rsidR="00425C63" w:rsidRDefault="0046317F" w:rsidP="00CE0551">
      <w:r>
        <w:t xml:space="preserve">There has been little biological validation of the salivary 25OHD method. Once the </w:t>
      </w:r>
      <w:r w:rsidR="002B1C3D">
        <w:t xml:space="preserve">method has been improved so that </w:t>
      </w:r>
      <w:r>
        <w:t>a</w:t>
      </w:r>
      <w:r w:rsidR="002B1C3D">
        <w:t>cceptance criteria are</w:t>
      </w:r>
      <w:r>
        <w:t xml:space="preserve"> met and the method is ready for clinical use, it will be necessary to perform biological validation to determine whether it is a reliable marker of free 25OHD status.</w:t>
      </w:r>
    </w:p>
    <w:p w14:paraId="12910105" w14:textId="74FA71F3" w:rsidR="0046317F" w:rsidRDefault="00BB3403" w:rsidP="002B1C3D">
      <w:pPr>
        <w:pStyle w:val="Heading2"/>
      </w:pPr>
      <w:bookmarkStart w:id="220" w:name="_Toc520790381"/>
      <w:r>
        <w:t>Strengths and weaknesses</w:t>
      </w:r>
      <w:bookmarkEnd w:id="220"/>
    </w:p>
    <w:p w14:paraId="46F26832" w14:textId="56F9D438" w:rsidR="00BB3403" w:rsidRPr="00BB3403" w:rsidRDefault="00BB3403" w:rsidP="00BB3403">
      <w:r>
        <w:t xml:space="preserve">The </w:t>
      </w:r>
      <w:r w:rsidR="002B1C3D">
        <w:t>strengths of this thesis are that free 25OHD was able to be measured</w:t>
      </w:r>
      <w:r>
        <w:t xml:space="preserve"> direct</w:t>
      </w:r>
      <w:r w:rsidR="002B1C3D">
        <w:t>ly by ELISA</w:t>
      </w:r>
      <w:r>
        <w:t xml:space="preserve"> and the measurement of total 25OHD by LC-MS/MS</w:t>
      </w:r>
      <w:r w:rsidR="002B1C3D">
        <w:t xml:space="preserve"> in patients undergoing hip and knee replacement</w:t>
      </w:r>
      <w:r>
        <w:t xml:space="preserve">. </w:t>
      </w:r>
    </w:p>
    <w:p w14:paraId="107243A1" w14:textId="77777777" w:rsidR="00BB3403" w:rsidRDefault="0046317F" w:rsidP="00AE2CD6">
      <w:r>
        <w:t xml:space="preserve">The main limitation of this thesis is that the salivary method was not able to be biologically validated in the clinical study. </w:t>
      </w:r>
      <w:r w:rsidR="00195DB5">
        <w:t xml:space="preserve">In the salivary method development, recovery of the internal standard and spiked 25OHD in salivary samples was found to be inadequate, which would </w:t>
      </w:r>
      <w:r w:rsidR="00195DB5">
        <w:lastRenderedPageBreak/>
        <w:t xml:space="preserve">likely be resolved by improving the sample preparation technique as an emulsion formed in salivary samples and not in calibrants or quality control samples. </w:t>
      </w:r>
    </w:p>
    <w:p w14:paraId="73A71692" w14:textId="59923CD5" w:rsidR="00BB3403" w:rsidRDefault="00BB3403" w:rsidP="00BB3403">
      <w:pPr>
        <w:pStyle w:val="Heading2"/>
      </w:pPr>
      <w:bookmarkStart w:id="221" w:name="_Toc520790382"/>
      <w:r>
        <w:t>Future work</w:t>
      </w:r>
      <w:bookmarkEnd w:id="221"/>
    </w:p>
    <w:p w14:paraId="78FB1ABA" w14:textId="4F51722C" w:rsidR="00EA2F81" w:rsidRDefault="00195DB5" w:rsidP="00BB3403">
      <w:r>
        <w:t xml:space="preserve">The measurement of </w:t>
      </w:r>
      <w:r w:rsidR="00BB3403">
        <w:t xml:space="preserve">25OHD in </w:t>
      </w:r>
      <w:r>
        <w:t>the salivary samples collected in the clinical study in chapter 4 is still interesting and is planned in the future once the salivary</w:t>
      </w:r>
      <w:r w:rsidR="00BB3403">
        <w:t xml:space="preserve"> 25OHD</w:t>
      </w:r>
      <w:r>
        <w:t xml:space="preserve"> method is established.</w:t>
      </w:r>
      <w:r w:rsidR="00BB3403">
        <w:t xml:space="preserve"> The measurement of vitamin D binding proteins in saliva would also </w:t>
      </w:r>
      <w:r w:rsidR="00684C97">
        <w:t>help to determine whether salivary 25OHD is able to be used as a surrogate marker of serum free 25OHD.</w:t>
      </w:r>
    </w:p>
    <w:p w14:paraId="0295D5E8" w14:textId="0C3BA7A7" w:rsidR="00684C97" w:rsidRDefault="00684C97" w:rsidP="00BB3403">
      <w:r>
        <w:t>Equilibrium dialysis followed by LC-MS/MS is theoretically the gold standard measure of free 25OHD. Therefore ideally it would be useful to measure free 25OHD using this method in our clinical study.</w:t>
      </w:r>
    </w:p>
    <w:p w14:paraId="679B58EE" w14:textId="7FEF6D26" w:rsidR="00684C97" w:rsidRDefault="00684C97" w:rsidP="00BB3403">
      <w:r>
        <w:t>The mechanism for the decrease in VDBP is still not known and requires further investigation.</w:t>
      </w:r>
    </w:p>
    <w:p w14:paraId="5802D026" w14:textId="77777777" w:rsidR="0046317F" w:rsidRDefault="0046317F" w:rsidP="0046317F">
      <w:pPr>
        <w:pStyle w:val="Heading2"/>
      </w:pPr>
      <w:bookmarkStart w:id="222" w:name="_Toc520790383"/>
      <w:r>
        <w:t>Conclusion</w:t>
      </w:r>
      <w:bookmarkEnd w:id="222"/>
    </w:p>
    <w:p w14:paraId="79A4D5D3" w14:textId="2FD52E77" w:rsidR="00CB47E9" w:rsidRDefault="0046317F" w:rsidP="0046317F">
      <w:r>
        <w:t xml:space="preserve">In this thesis we have performed a comprehensive evaluation of vitamin D status </w:t>
      </w:r>
      <w:r w:rsidR="00BB3403">
        <w:t xml:space="preserve">during the inflammatory response. We have shown that total 25OHD measurement is not a reliable measure of vitamin D status during the </w:t>
      </w:r>
      <w:r w:rsidR="00684C97">
        <w:t xml:space="preserve">acute phase and that care should be taken when interpreting vitamin D </w:t>
      </w:r>
      <w:r w:rsidR="002B1C3D">
        <w:t>concentrations in patients after an acute trauma that triggers the inflammatory response, or during a chronic inflammatory illness.</w:t>
      </w:r>
      <w:r w:rsidR="00771CB7">
        <w:br w:type="page"/>
      </w:r>
    </w:p>
    <w:p w14:paraId="695218FC" w14:textId="77777777" w:rsidR="001B36A7" w:rsidRPr="004B1E06" w:rsidRDefault="008F5C15" w:rsidP="004B1E06">
      <w:pPr>
        <w:pStyle w:val="Heading1"/>
        <w:rPr>
          <w:rFonts w:cs="Arial"/>
        </w:rPr>
      </w:pPr>
      <w:bookmarkStart w:id="223" w:name="_Toc520790384"/>
      <w:r w:rsidRPr="000C272D">
        <w:rPr>
          <w:rFonts w:cs="Arial"/>
        </w:rPr>
        <w:lastRenderedPageBreak/>
        <w:t>References</w:t>
      </w:r>
      <w:bookmarkEnd w:id="223"/>
    </w:p>
    <w:p w14:paraId="185AAC4F" w14:textId="77777777" w:rsidR="00425C63" w:rsidRPr="00425C63" w:rsidRDefault="001B36A7" w:rsidP="00425C63">
      <w:pPr>
        <w:pStyle w:val="EndNoteBibliography"/>
        <w:spacing w:after="0"/>
        <w:ind w:left="720" w:hanging="720"/>
      </w:pPr>
      <w:r>
        <w:rPr>
          <w:sz w:val="22"/>
          <w:szCs w:val="22"/>
        </w:rPr>
        <w:fldChar w:fldCharType="begin"/>
      </w:r>
      <w:r>
        <w:rPr>
          <w:sz w:val="22"/>
          <w:szCs w:val="22"/>
        </w:rPr>
        <w:instrText xml:space="preserve"> ADDIN EN.REFLIST </w:instrText>
      </w:r>
      <w:r>
        <w:rPr>
          <w:sz w:val="22"/>
          <w:szCs w:val="22"/>
        </w:rPr>
        <w:fldChar w:fldCharType="separate"/>
      </w:r>
      <w:bookmarkStart w:id="224" w:name="_ENREF_1"/>
      <w:r w:rsidR="00425C63" w:rsidRPr="00425C63">
        <w:t xml:space="preserve">Abboud, M., Puglisi, D. A., Davies, B. N., Rybchyn, M., Whitehead, N. P., Brock, K. E., Cole, L., Gordon-Thomson, C., Fraser, D. R. &amp; Mason, R. S. 2013. Evidence for a specific uptake and retention mechanism for 25-hydroxyvitamin D (25OHD) in skeletal muscle cells. </w:t>
      </w:r>
      <w:r w:rsidR="00425C63" w:rsidRPr="00425C63">
        <w:rPr>
          <w:i/>
        </w:rPr>
        <w:t>Endocrinology,</w:t>
      </w:r>
      <w:r w:rsidR="00425C63" w:rsidRPr="00425C63">
        <w:t xml:space="preserve"> 154</w:t>
      </w:r>
      <w:r w:rsidR="00425C63" w:rsidRPr="00425C63">
        <w:rPr>
          <w:b/>
        </w:rPr>
        <w:t>,</w:t>
      </w:r>
      <w:r w:rsidR="00425C63" w:rsidRPr="00425C63">
        <w:t xml:space="preserve"> 3022-30.</w:t>
      </w:r>
      <w:bookmarkEnd w:id="224"/>
    </w:p>
    <w:p w14:paraId="63D87097" w14:textId="77777777" w:rsidR="00425C63" w:rsidRPr="00425C63" w:rsidRDefault="00425C63" w:rsidP="00425C63">
      <w:pPr>
        <w:pStyle w:val="EndNoteBibliography"/>
        <w:spacing w:after="0"/>
        <w:ind w:left="720" w:hanging="720"/>
      </w:pPr>
      <w:bookmarkStart w:id="225" w:name="_ENREF_2"/>
      <w:r w:rsidRPr="00425C63">
        <w:t xml:space="preserve">Armbrecht, H. J., Hodam, T. L., Boltz, M. A., Partridge, N. C., Brown, A. J. &amp; Kumar, V. B. 1998. Induction of the vitamin D 24-hydroxylase (CYP24) by 1,25-dihydroxyvitamin D3 is regulated by parathyroid hormone in UMR106 osteoblastic cells. </w:t>
      </w:r>
      <w:r w:rsidRPr="00425C63">
        <w:rPr>
          <w:i/>
        </w:rPr>
        <w:t>Endocrinology,</w:t>
      </w:r>
      <w:r w:rsidRPr="00425C63">
        <w:t xml:space="preserve"> 139</w:t>
      </w:r>
      <w:r w:rsidRPr="00425C63">
        <w:rPr>
          <w:b/>
        </w:rPr>
        <w:t>,</w:t>
      </w:r>
      <w:r w:rsidRPr="00425C63">
        <w:t xml:space="preserve"> 3375-81.</w:t>
      </w:r>
      <w:bookmarkEnd w:id="225"/>
    </w:p>
    <w:p w14:paraId="7D44E39F" w14:textId="77777777" w:rsidR="00425C63" w:rsidRPr="00425C63" w:rsidRDefault="00425C63" w:rsidP="00425C63">
      <w:pPr>
        <w:pStyle w:val="EndNoteBibliography"/>
        <w:spacing w:after="0"/>
        <w:ind w:left="720" w:hanging="720"/>
      </w:pPr>
      <w:bookmarkStart w:id="226" w:name="_ENREF_3"/>
      <w:r w:rsidRPr="00425C63">
        <w:t xml:space="preserve">Arnaud, J. &amp; Constans, J. 1993. Affinity differences for vitamin D metabolites associated with the genetic isoforms of the human serum carrier protein (DBP). </w:t>
      </w:r>
      <w:r w:rsidRPr="00425C63">
        <w:rPr>
          <w:i/>
        </w:rPr>
        <w:t>Hum Genet,</w:t>
      </w:r>
      <w:r w:rsidRPr="00425C63">
        <w:t xml:space="preserve"> 92</w:t>
      </w:r>
      <w:r w:rsidRPr="00425C63">
        <w:rPr>
          <w:b/>
        </w:rPr>
        <w:t>,</w:t>
      </w:r>
      <w:r w:rsidRPr="00425C63">
        <w:t xml:space="preserve"> 183-8.</w:t>
      </w:r>
      <w:bookmarkEnd w:id="226"/>
    </w:p>
    <w:p w14:paraId="7ABE5613" w14:textId="77777777" w:rsidR="00425C63" w:rsidRPr="00425C63" w:rsidRDefault="00425C63" w:rsidP="00425C63">
      <w:pPr>
        <w:pStyle w:val="EndNoteBibliography"/>
        <w:spacing w:after="0"/>
        <w:ind w:left="720" w:hanging="720"/>
      </w:pPr>
      <w:bookmarkStart w:id="227" w:name="_ENREF_4"/>
      <w:r w:rsidRPr="00425C63">
        <w:t xml:space="preserve">Atkins, G. J., Anderson, P. H., Findlay, D. M., Welldon, K. J., Vincent, C., Zannettino, A. C., O'loughlin, P. D. &amp; Morris, H. A. 2007. Metabolism of vitamin D3 in human osteoblasts: evidence for autocrine and paracrine activities of 1 alpha,25-dihydroxyvitamin D3. </w:t>
      </w:r>
      <w:r w:rsidRPr="00425C63">
        <w:rPr>
          <w:i/>
        </w:rPr>
        <w:t>Bone,</w:t>
      </w:r>
      <w:r w:rsidRPr="00425C63">
        <w:t xml:space="preserve"> 40</w:t>
      </w:r>
      <w:r w:rsidRPr="00425C63">
        <w:rPr>
          <w:b/>
        </w:rPr>
        <w:t>,</w:t>
      </w:r>
      <w:r w:rsidRPr="00425C63">
        <w:t xml:space="preserve"> 1517-28.</w:t>
      </w:r>
      <w:bookmarkEnd w:id="227"/>
    </w:p>
    <w:p w14:paraId="2E7157CE" w14:textId="77777777" w:rsidR="00425C63" w:rsidRPr="00425C63" w:rsidRDefault="00425C63" w:rsidP="00425C63">
      <w:pPr>
        <w:pStyle w:val="EndNoteBibliography"/>
        <w:spacing w:after="0"/>
        <w:ind w:left="720" w:hanging="720"/>
      </w:pPr>
      <w:bookmarkStart w:id="228" w:name="_ENREF_5"/>
      <w:r w:rsidRPr="00425C63">
        <w:t xml:space="preserve">Baecher, S., Leinenbach, A., Wright, J. A., Pongratz, S., Kobold, U. &amp; Thiele, R. 2012. Simultaneous quantification of four vitamin D metabolites in human serum using high performance liquid chromatography tandem mass spectrometry for vitamin D profiling. </w:t>
      </w:r>
      <w:r w:rsidRPr="00425C63">
        <w:rPr>
          <w:i/>
        </w:rPr>
        <w:t>Clin Biochem,</w:t>
      </w:r>
      <w:r w:rsidRPr="00425C63">
        <w:t xml:space="preserve"> 45</w:t>
      </w:r>
      <w:r w:rsidRPr="00425C63">
        <w:rPr>
          <w:b/>
        </w:rPr>
        <w:t>,</w:t>
      </w:r>
      <w:r w:rsidRPr="00425C63">
        <w:t xml:space="preserve"> 1491-6.</w:t>
      </w:r>
      <w:bookmarkEnd w:id="228"/>
    </w:p>
    <w:p w14:paraId="00D3B097" w14:textId="77777777" w:rsidR="00425C63" w:rsidRPr="00425C63" w:rsidRDefault="00425C63" w:rsidP="00425C63">
      <w:pPr>
        <w:pStyle w:val="EndNoteBibliography"/>
        <w:spacing w:after="0"/>
        <w:ind w:left="720" w:hanging="720"/>
      </w:pPr>
      <w:bookmarkStart w:id="229" w:name="_ENREF_6"/>
      <w:r w:rsidRPr="00425C63">
        <w:t xml:space="preserve">Bailey, D., Veljkovic, K., Yazdanpanah, M. &amp; Adeli, K. 2013. Analytical measurement and clinical relevance of vitamin D(3) C3-epimer. </w:t>
      </w:r>
      <w:r w:rsidRPr="00425C63">
        <w:rPr>
          <w:i/>
        </w:rPr>
        <w:t>Clin Biochem,</w:t>
      </w:r>
      <w:r w:rsidRPr="00425C63">
        <w:t xml:space="preserve"> 46</w:t>
      </w:r>
      <w:r w:rsidRPr="00425C63">
        <w:rPr>
          <w:b/>
        </w:rPr>
        <w:t>,</w:t>
      </w:r>
      <w:r w:rsidRPr="00425C63">
        <w:t xml:space="preserve"> 190-6.</w:t>
      </w:r>
      <w:bookmarkEnd w:id="229"/>
    </w:p>
    <w:p w14:paraId="480D1F86" w14:textId="77777777" w:rsidR="00425C63" w:rsidRPr="00425C63" w:rsidRDefault="00425C63" w:rsidP="00425C63">
      <w:pPr>
        <w:pStyle w:val="EndNoteBibliography"/>
        <w:spacing w:after="0"/>
        <w:ind w:left="720" w:hanging="720"/>
      </w:pPr>
      <w:bookmarkStart w:id="230" w:name="_ENREF_7"/>
      <w:r w:rsidRPr="00425C63">
        <w:t xml:space="preserve">Bang, U. C., Novovic, S., Andersen, A. M., Fenger, M., Hansen, M. B. &amp; Jensen, J. E. 2011. Variations in serum 25-hydroxyvitamin D during acute pancreatitis: an exploratory longitudinal study. </w:t>
      </w:r>
      <w:r w:rsidRPr="00425C63">
        <w:rPr>
          <w:i/>
        </w:rPr>
        <w:t>Endocr Res,</w:t>
      </w:r>
      <w:r w:rsidRPr="00425C63">
        <w:t xml:space="preserve"> 36</w:t>
      </w:r>
      <w:r w:rsidRPr="00425C63">
        <w:rPr>
          <w:b/>
        </w:rPr>
        <w:t>,</w:t>
      </w:r>
      <w:r w:rsidRPr="00425C63">
        <w:t xml:space="preserve"> 135-41.</w:t>
      </w:r>
      <w:bookmarkEnd w:id="230"/>
    </w:p>
    <w:p w14:paraId="7731D71D" w14:textId="77777777" w:rsidR="00425C63" w:rsidRPr="00425C63" w:rsidRDefault="00425C63" w:rsidP="00425C63">
      <w:pPr>
        <w:pStyle w:val="EndNoteBibliography"/>
        <w:spacing w:after="0"/>
        <w:ind w:left="720" w:hanging="720"/>
      </w:pPr>
      <w:bookmarkStart w:id="231" w:name="_ENREF_8"/>
      <w:r w:rsidRPr="00425C63">
        <w:t xml:space="preserve">Barth, J. H., Field, H. P., Mather, A. N. &amp; Plein, S. 2012. Serum 25 hydroxy-vitamin D does not exhibit an acute phase reaction after acute myocardial infarction. </w:t>
      </w:r>
      <w:r w:rsidRPr="00425C63">
        <w:rPr>
          <w:i/>
        </w:rPr>
        <w:t>Ann Clin Biochem,</w:t>
      </w:r>
      <w:r w:rsidRPr="00425C63">
        <w:t xml:space="preserve"> 49</w:t>
      </w:r>
      <w:r w:rsidRPr="00425C63">
        <w:rPr>
          <w:b/>
        </w:rPr>
        <w:t>,</w:t>
      </w:r>
      <w:r w:rsidRPr="00425C63">
        <w:t xml:space="preserve"> 399-401.</w:t>
      </w:r>
      <w:bookmarkEnd w:id="231"/>
    </w:p>
    <w:p w14:paraId="35FF274A" w14:textId="77777777" w:rsidR="00425C63" w:rsidRPr="00425C63" w:rsidRDefault="00425C63" w:rsidP="00425C63">
      <w:pPr>
        <w:pStyle w:val="EndNoteBibliography"/>
        <w:spacing w:after="0"/>
        <w:ind w:left="720" w:hanging="720"/>
      </w:pPr>
      <w:bookmarkStart w:id="232" w:name="_ENREF_9"/>
      <w:r w:rsidRPr="00425C63">
        <w:t xml:space="preserve">Beisel, W. R., Diraimondo, V. C., Chao, P. Y., Rosner, J. M. &amp; Forsham, P. H. 1964. The Influence of Plasma Protein Binding on the Extra-Adrenal Metabolism of Cortisol in Normal, Hyperthyroid and Hypothyroid Subjects. </w:t>
      </w:r>
      <w:r w:rsidRPr="00425C63">
        <w:rPr>
          <w:i/>
        </w:rPr>
        <w:t>Metabolism,</w:t>
      </w:r>
      <w:r w:rsidRPr="00425C63">
        <w:t xml:space="preserve"> 13</w:t>
      </w:r>
      <w:r w:rsidRPr="00425C63">
        <w:rPr>
          <w:b/>
        </w:rPr>
        <w:t>,</w:t>
      </w:r>
      <w:r w:rsidRPr="00425C63">
        <w:t xml:space="preserve"> 942-51.</w:t>
      </w:r>
      <w:bookmarkEnd w:id="232"/>
    </w:p>
    <w:p w14:paraId="5B3740EF" w14:textId="77777777" w:rsidR="00425C63" w:rsidRPr="00425C63" w:rsidRDefault="00425C63" w:rsidP="00425C63">
      <w:pPr>
        <w:pStyle w:val="EndNoteBibliography"/>
        <w:spacing w:after="0"/>
        <w:ind w:left="720" w:hanging="720"/>
      </w:pPr>
      <w:bookmarkStart w:id="233" w:name="_ENREF_10"/>
      <w:r w:rsidRPr="00425C63">
        <w:t xml:space="preserve">Bellido, T., Saini, V. &amp; Pajevic, P. D. 2013. Effects of PTH on osteocyte function. </w:t>
      </w:r>
      <w:r w:rsidRPr="00425C63">
        <w:rPr>
          <w:i/>
        </w:rPr>
        <w:t>Bone,</w:t>
      </w:r>
      <w:r w:rsidRPr="00425C63">
        <w:t xml:space="preserve"> 54</w:t>
      </w:r>
      <w:r w:rsidRPr="00425C63">
        <w:rPr>
          <w:b/>
        </w:rPr>
        <w:t>,</w:t>
      </w:r>
      <w:r w:rsidRPr="00425C63">
        <w:t xml:space="preserve"> 250-7.</w:t>
      </w:r>
      <w:bookmarkEnd w:id="233"/>
    </w:p>
    <w:p w14:paraId="3A774E72" w14:textId="77777777" w:rsidR="00425C63" w:rsidRPr="00425C63" w:rsidRDefault="00425C63" w:rsidP="00425C63">
      <w:pPr>
        <w:pStyle w:val="EndNoteBibliography"/>
        <w:spacing w:after="0"/>
        <w:ind w:left="720" w:hanging="720"/>
      </w:pPr>
      <w:bookmarkStart w:id="234" w:name="_ENREF_11"/>
      <w:r w:rsidRPr="00425C63">
        <w:t xml:space="preserve">Bergwitz, C. &amp; Juppner, H. 2010. Regulation of phosphate homeostasis by PTH, vitamin D, and FGF23. </w:t>
      </w:r>
      <w:r w:rsidRPr="00425C63">
        <w:rPr>
          <w:i/>
        </w:rPr>
        <w:t>Annu Rev Med,</w:t>
      </w:r>
      <w:r w:rsidRPr="00425C63">
        <w:t xml:space="preserve"> 61</w:t>
      </w:r>
      <w:r w:rsidRPr="00425C63">
        <w:rPr>
          <w:b/>
        </w:rPr>
        <w:t>,</w:t>
      </w:r>
      <w:r w:rsidRPr="00425C63">
        <w:t xml:space="preserve"> 91-104.</w:t>
      </w:r>
      <w:bookmarkEnd w:id="234"/>
    </w:p>
    <w:p w14:paraId="3B2A2C36" w14:textId="77777777" w:rsidR="00425C63" w:rsidRPr="00425C63" w:rsidRDefault="00425C63" w:rsidP="00425C63">
      <w:pPr>
        <w:pStyle w:val="EndNoteBibliography"/>
        <w:spacing w:after="0"/>
        <w:ind w:left="720" w:hanging="720"/>
      </w:pPr>
      <w:bookmarkStart w:id="235" w:name="_ENREF_12"/>
      <w:r w:rsidRPr="00425C63">
        <w:t xml:space="preserve">Bertoldo, F., Pancheri, S., Zenari, S., Boldini, S., Giovanazzi, B., Zanatta, M., Valenti, M. T., Dalle Carbonare, L. &amp; Lo Cascio, V. 2010. Serum 25-hydroxyvitamin D levels modulate the acute-phase response associated with the first nitrogen-containing bisphosphonate infusion. </w:t>
      </w:r>
      <w:r w:rsidRPr="00425C63">
        <w:rPr>
          <w:i/>
        </w:rPr>
        <w:t>J Bone Miner Res,</w:t>
      </w:r>
      <w:r w:rsidRPr="00425C63">
        <w:t xml:space="preserve"> 25</w:t>
      </w:r>
      <w:r w:rsidRPr="00425C63">
        <w:rPr>
          <w:b/>
        </w:rPr>
        <w:t>,</w:t>
      </w:r>
      <w:r w:rsidRPr="00425C63">
        <w:t xml:space="preserve"> 447-54.</w:t>
      </w:r>
      <w:bookmarkEnd w:id="235"/>
    </w:p>
    <w:p w14:paraId="00B8C52C" w14:textId="77777777" w:rsidR="00425C63" w:rsidRPr="00425C63" w:rsidRDefault="00425C63" w:rsidP="00425C63">
      <w:pPr>
        <w:pStyle w:val="EndNoteBibliography"/>
        <w:spacing w:after="0"/>
        <w:ind w:left="720" w:hanging="720"/>
      </w:pPr>
      <w:bookmarkStart w:id="236" w:name="_ENREF_13"/>
      <w:r w:rsidRPr="00425C63">
        <w:t xml:space="preserve">Bhan, I., Powe, C. E., Berg, A. H., Ankers, E., Wenger, J. B., Karumanchi, S. A. &amp; Thadhani, R. I. 2012. Bioavailable vitamin D is more tightly linked to mineral metabolism than total vitamin D in incident hemodialysis patients. </w:t>
      </w:r>
      <w:r w:rsidRPr="00425C63">
        <w:rPr>
          <w:i/>
        </w:rPr>
        <w:t>Kidney Int,</w:t>
      </w:r>
      <w:r w:rsidRPr="00425C63">
        <w:t xml:space="preserve"> 82</w:t>
      </w:r>
      <w:r w:rsidRPr="00425C63">
        <w:rPr>
          <w:b/>
        </w:rPr>
        <w:t>,</w:t>
      </w:r>
      <w:r w:rsidRPr="00425C63">
        <w:t xml:space="preserve"> 84-9.</w:t>
      </w:r>
      <w:bookmarkEnd w:id="236"/>
    </w:p>
    <w:p w14:paraId="46221162" w14:textId="77777777" w:rsidR="00425C63" w:rsidRPr="00425C63" w:rsidRDefault="00425C63" w:rsidP="00425C63">
      <w:pPr>
        <w:pStyle w:val="EndNoteBibliography"/>
        <w:spacing w:after="0"/>
        <w:ind w:left="720" w:hanging="720"/>
      </w:pPr>
      <w:bookmarkStart w:id="237" w:name="_ENREF_14"/>
      <w:r w:rsidRPr="00425C63">
        <w:t xml:space="preserve">Bikle, D. D. 2014. Vitamin D metabolism, mechanism of action, and clinical applications. </w:t>
      </w:r>
      <w:r w:rsidRPr="00425C63">
        <w:rPr>
          <w:i/>
        </w:rPr>
        <w:t>Chem Biol,</w:t>
      </w:r>
      <w:r w:rsidRPr="00425C63">
        <w:t xml:space="preserve"> 21</w:t>
      </w:r>
      <w:r w:rsidRPr="00425C63">
        <w:rPr>
          <w:b/>
        </w:rPr>
        <w:t>,</w:t>
      </w:r>
      <w:r w:rsidRPr="00425C63">
        <w:t xml:space="preserve"> 319-29.</w:t>
      </w:r>
      <w:bookmarkEnd w:id="237"/>
    </w:p>
    <w:p w14:paraId="51F1B9CB" w14:textId="77777777" w:rsidR="00425C63" w:rsidRPr="00425C63" w:rsidRDefault="00425C63" w:rsidP="00425C63">
      <w:pPr>
        <w:pStyle w:val="EndNoteBibliography"/>
        <w:spacing w:after="0"/>
        <w:ind w:left="720" w:hanging="720"/>
      </w:pPr>
      <w:bookmarkStart w:id="238" w:name="_ENREF_15"/>
      <w:r w:rsidRPr="00425C63">
        <w:t xml:space="preserve">Bikle, D. D., Gee, E., Halloran, B. &amp; Haddad, J. G. 1984. Free 1,25-dihydroxyvitamin D levels in serum from normal subjects, pregnant subjects, and subjects with liver disease. </w:t>
      </w:r>
      <w:r w:rsidRPr="00425C63">
        <w:rPr>
          <w:i/>
        </w:rPr>
        <w:t>J Clin Invest,</w:t>
      </w:r>
      <w:r w:rsidRPr="00425C63">
        <w:t xml:space="preserve"> 74</w:t>
      </w:r>
      <w:r w:rsidRPr="00425C63">
        <w:rPr>
          <w:b/>
        </w:rPr>
        <w:t>,</w:t>
      </w:r>
      <w:r w:rsidRPr="00425C63">
        <w:t xml:space="preserve"> 1966-71.</w:t>
      </w:r>
      <w:bookmarkEnd w:id="238"/>
    </w:p>
    <w:p w14:paraId="33C15768" w14:textId="77777777" w:rsidR="00425C63" w:rsidRPr="00425C63" w:rsidRDefault="00425C63" w:rsidP="00425C63">
      <w:pPr>
        <w:pStyle w:val="EndNoteBibliography"/>
        <w:spacing w:after="0"/>
        <w:ind w:left="720" w:hanging="720"/>
      </w:pPr>
      <w:bookmarkStart w:id="239" w:name="_ENREF_16"/>
      <w:r w:rsidRPr="00425C63">
        <w:t xml:space="preserve">Bikle, D. D., Gee, E., Halloran, B., Kowalski, M. A., Ryzen, E. &amp; Haddad, J. G. 1986. Assessment of the free fraction of 25-hydroxyvitamin D in serum and its regulation by albumin and the vitamin D-binding protein. </w:t>
      </w:r>
      <w:r w:rsidRPr="00425C63">
        <w:rPr>
          <w:i/>
        </w:rPr>
        <w:t>J Clin Endocrinol Metab,</w:t>
      </w:r>
      <w:r w:rsidRPr="00425C63">
        <w:t xml:space="preserve"> 63</w:t>
      </w:r>
      <w:r w:rsidRPr="00425C63">
        <w:rPr>
          <w:b/>
        </w:rPr>
        <w:t>,</w:t>
      </w:r>
      <w:r w:rsidRPr="00425C63">
        <w:t xml:space="preserve"> 954-9.</w:t>
      </w:r>
      <w:bookmarkEnd w:id="239"/>
    </w:p>
    <w:p w14:paraId="77B29967" w14:textId="77777777" w:rsidR="00425C63" w:rsidRPr="00425C63" w:rsidRDefault="00425C63" w:rsidP="00425C63">
      <w:pPr>
        <w:pStyle w:val="EndNoteBibliography"/>
        <w:spacing w:after="0"/>
        <w:ind w:left="720" w:hanging="720"/>
      </w:pPr>
      <w:bookmarkStart w:id="240" w:name="_ENREF_17"/>
      <w:r w:rsidRPr="00425C63">
        <w:lastRenderedPageBreak/>
        <w:t xml:space="preserve">Bikle, D. D., Murphy, E. W. &amp; Rasmussen, H. 1975. The ionic control of 1,25-dihydroxyvitamin D3 synthesis in isolated chick renal mitochondria. The role of calcium as influenced by inorganic phosphate and hydrogen-ion. </w:t>
      </w:r>
      <w:r w:rsidRPr="00425C63">
        <w:rPr>
          <w:i/>
        </w:rPr>
        <w:t>J Clin Invest,</w:t>
      </w:r>
      <w:r w:rsidRPr="00425C63">
        <w:t xml:space="preserve"> 55</w:t>
      </w:r>
      <w:r w:rsidRPr="00425C63">
        <w:rPr>
          <w:b/>
        </w:rPr>
        <w:t>,</w:t>
      </w:r>
      <w:r w:rsidRPr="00425C63">
        <w:t xml:space="preserve"> 299-304.</w:t>
      </w:r>
      <w:bookmarkEnd w:id="240"/>
    </w:p>
    <w:p w14:paraId="3A6B1CD5" w14:textId="77777777" w:rsidR="00425C63" w:rsidRPr="00425C63" w:rsidRDefault="00425C63" w:rsidP="00425C63">
      <w:pPr>
        <w:pStyle w:val="EndNoteBibliography"/>
        <w:spacing w:after="0"/>
        <w:ind w:left="720" w:hanging="720"/>
      </w:pPr>
      <w:bookmarkStart w:id="241" w:name="_ENREF_18"/>
      <w:r w:rsidRPr="00425C63">
        <w:t xml:space="preserve">Bikle, D. D., Pillai, S., Gee, E. &amp; Hincenbergs, M. 1989. Regulation of 1,25-dihydroxyvitamin D production in human keratinocytes by interferon-gamma. </w:t>
      </w:r>
      <w:r w:rsidRPr="00425C63">
        <w:rPr>
          <w:i/>
        </w:rPr>
        <w:t>Endocrinology,</w:t>
      </w:r>
      <w:r w:rsidRPr="00425C63">
        <w:t xml:space="preserve"> 124</w:t>
      </w:r>
      <w:r w:rsidRPr="00425C63">
        <w:rPr>
          <w:b/>
        </w:rPr>
        <w:t>,</w:t>
      </w:r>
      <w:r w:rsidRPr="00425C63">
        <w:t xml:space="preserve"> 655-60.</w:t>
      </w:r>
      <w:bookmarkEnd w:id="241"/>
    </w:p>
    <w:p w14:paraId="395E920D" w14:textId="77777777" w:rsidR="00425C63" w:rsidRPr="00425C63" w:rsidRDefault="00425C63" w:rsidP="00425C63">
      <w:pPr>
        <w:pStyle w:val="EndNoteBibliography"/>
        <w:spacing w:after="0"/>
        <w:ind w:left="720" w:hanging="720"/>
      </w:pPr>
      <w:bookmarkStart w:id="242" w:name="_ENREF_19"/>
      <w:r w:rsidRPr="00425C63">
        <w:t xml:space="preserve">Bikle, D. D., Pillai, S., Gee, E. &amp; Hincenbergs, M. 1991. Tumor necrosis factor-alpha regulation of 1,25-dihydroxyvitamin D production by human keratinocytes. </w:t>
      </w:r>
      <w:r w:rsidRPr="00425C63">
        <w:rPr>
          <w:i/>
        </w:rPr>
        <w:t>Endocrinology,</w:t>
      </w:r>
      <w:r w:rsidRPr="00425C63">
        <w:t xml:space="preserve"> 129</w:t>
      </w:r>
      <w:r w:rsidRPr="00425C63">
        <w:rPr>
          <w:b/>
        </w:rPr>
        <w:t>,</w:t>
      </w:r>
      <w:r w:rsidRPr="00425C63">
        <w:t xml:space="preserve"> 33-8.</w:t>
      </w:r>
      <w:bookmarkEnd w:id="242"/>
    </w:p>
    <w:p w14:paraId="6DDD9815" w14:textId="77777777" w:rsidR="00425C63" w:rsidRPr="00425C63" w:rsidRDefault="00425C63" w:rsidP="00425C63">
      <w:pPr>
        <w:pStyle w:val="EndNoteBibliography"/>
        <w:spacing w:after="0"/>
        <w:ind w:left="720" w:hanging="720"/>
      </w:pPr>
      <w:bookmarkStart w:id="243" w:name="_ENREF_20"/>
      <w:r w:rsidRPr="00425C63">
        <w:t xml:space="preserve">Bikle, D. D. &amp; Rasmussen, H. 1975. The ionic control of 1,25-dihydroxyvitamin D3 production in isolated chick renal tubules. </w:t>
      </w:r>
      <w:r w:rsidRPr="00425C63">
        <w:rPr>
          <w:i/>
        </w:rPr>
        <w:t>J Clin Invest,</w:t>
      </w:r>
      <w:r w:rsidRPr="00425C63">
        <w:t xml:space="preserve"> 55</w:t>
      </w:r>
      <w:r w:rsidRPr="00425C63">
        <w:rPr>
          <w:b/>
        </w:rPr>
        <w:t>,</w:t>
      </w:r>
      <w:r w:rsidRPr="00425C63">
        <w:t xml:space="preserve"> 292-8.</w:t>
      </w:r>
      <w:bookmarkEnd w:id="243"/>
    </w:p>
    <w:p w14:paraId="0FD983DD" w14:textId="77777777" w:rsidR="00425C63" w:rsidRPr="00425C63" w:rsidRDefault="00425C63" w:rsidP="00425C63">
      <w:pPr>
        <w:pStyle w:val="EndNoteBibliography"/>
        <w:spacing w:after="0"/>
        <w:ind w:left="720" w:hanging="720"/>
      </w:pPr>
      <w:bookmarkStart w:id="244" w:name="_ENREF_21"/>
      <w:r w:rsidRPr="00425C63">
        <w:t xml:space="preserve">Binkley, N., Coursin, D., Krueger, D., Iglar, P., Heiner, J., Illgen, R., Squire, M., Lappe, J., Watson, P. &amp; Hogan, K. 2017. Surgery alters parameters of vitamin D status and other laboratory results. </w:t>
      </w:r>
      <w:r w:rsidRPr="00425C63">
        <w:rPr>
          <w:i/>
        </w:rPr>
        <w:t>Osteoporos Int,</w:t>
      </w:r>
      <w:r w:rsidRPr="00425C63">
        <w:t xml:space="preserve"> 28</w:t>
      </w:r>
      <w:r w:rsidRPr="00425C63">
        <w:rPr>
          <w:b/>
        </w:rPr>
        <w:t>,</w:t>
      </w:r>
      <w:r w:rsidRPr="00425C63">
        <w:t xml:space="preserve"> 1013-1020.</w:t>
      </w:r>
      <w:bookmarkEnd w:id="244"/>
    </w:p>
    <w:p w14:paraId="2E00B954" w14:textId="77777777" w:rsidR="00425C63" w:rsidRPr="00425C63" w:rsidRDefault="00425C63" w:rsidP="00425C63">
      <w:pPr>
        <w:pStyle w:val="EndNoteBibliography"/>
        <w:spacing w:after="0"/>
        <w:ind w:left="720" w:hanging="720"/>
      </w:pPr>
      <w:bookmarkStart w:id="245" w:name="_ENREF_22"/>
      <w:r w:rsidRPr="00425C63">
        <w:t xml:space="preserve">Blum, M., Dolnikowski, G., Seyoum, E., Harris, S. S., Booth, S. L., Peterson, J., Saltzman, E. &amp; Dawson-Hughes, B. 2008. Vitamin D(3) in fat tissue. </w:t>
      </w:r>
      <w:r w:rsidRPr="00425C63">
        <w:rPr>
          <w:i/>
        </w:rPr>
        <w:t>Endocrine,</w:t>
      </w:r>
      <w:r w:rsidRPr="00425C63">
        <w:t xml:space="preserve"> 33</w:t>
      </w:r>
      <w:r w:rsidRPr="00425C63">
        <w:rPr>
          <w:b/>
        </w:rPr>
        <w:t>,</w:t>
      </w:r>
      <w:r w:rsidRPr="00425C63">
        <w:t xml:space="preserve"> 90-4.</w:t>
      </w:r>
      <w:bookmarkEnd w:id="245"/>
    </w:p>
    <w:p w14:paraId="648F2EBA" w14:textId="77777777" w:rsidR="00425C63" w:rsidRPr="00425C63" w:rsidRDefault="00425C63" w:rsidP="00425C63">
      <w:pPr>
        <w:pStyle w:val="EndNoteBibliography"/>
        <w:spacing w:after="0"/>
        <w:ind w:left="720" w:hanging="720"/>
      </w:pPr>
      <w:bookmarkStart w:id="246" w:name="_ENREF_23"/>
      <w:r w:rsidRPr="00425C63">
        <w:t xml:space="preserve">Bouillon, R. 2016. Free or Total 25OHD as Marker for Vitamin D Status? </w:t>
      </w:r>
      <w:r w:rsidRPr="00425C63">
        <w:rPr>
          <w:i/>
        </w:rPr>
        <w:t>J Bone Miner Res,</w:t>
      </w:r>
      <w:r w:rsidRPr="00425C63">
        <w:t xml:space="preserve"> 31</w:t>
      </w:r>
      <w:r w:rsidRPr="00425C63">
        <w:rPr>
          <w:b/>
        </w:rPr>
        <w:t>,</w:t>
      </w:r>
      <w:r w:rsidRPr="00425C63">
        <w:t xml:space="preserve"> 1124-7.</w:t>
      </w:r>
      <w:bookmarkEnd w:id="246"/>
    </w:p>
    <w:p w14:paraId="52D0A4E9" w14:textId="77777777" w:rsidR="00425C63" w:rsidRPr="00425C63" w:rsidRDefault="00425C63" w:rsidP="00425C63">
      <w:pPr>
        <w:pStyle w:val="EndNoteBibliography"/>
        <w:spacing w:after="0"/>
        <w:ind w:left="720" w:hanging="720"/>
      </w:pPr>
      <w:bookmarkStart w:id="247" w:name="_ENREF_24"/>
      <w:r w:rsidRPr="00425C63">
        <w:t xml:space="preserve">Bouillon, R., Jones, K. &amp; Schoenmakers, I. 2014. Vitamin D-binding protein and vitamin D in blacks and whites. </w:t>
      </w:r>
      <w:r w:rsidRPr="00425C63">
        <w:rPr>
          <w:i/>
        </w:rPr>
        <w:t>N Engl J Med,</w:t>
      </w:r>
      <w:r w:rsidRPr="00425C63">
        <w:t xml:space="preserve"> 370</w:t>
      </w:r>
      <w:r w:rsidRPr="00425C63">
        <w:rPr>
          <w:b/>
        </w:rPr>
        <w:t>,</w:t>
      </w:r>
      <w:r w:rsidRPr="00425C63">
        <w:t xml:space="preserve"> 879.</w:t>
      </w:r>
      <w:bookmarkEnd w:id="247"/>
    </w:p>
    <w:p w14:paraId="4D025F0B" w14:textId="77777777" w:rsidR="00425C63" w:rsidRPr="00425C63" w:rsidRDefault="00425C63" w:rsidP="00425C63">
      <w:pPr>
        <w:pStyle w:val="EndNoteBibliography"/>
        <w:spacing w:after="0"/>
        <w:ind w:left="720" w:hanging="720"/>
      </w:pPr>
      <w:bookmarkStart w:id="248" w:name="_ENREF_25"/>
      <w:r w:rsidRPr="00425C63">
        <w:t xml:space="preserve">Bouillon, R., Van Assche, F. A., Van Baelen, H., Heyns, W. &amp; De Moor, P. 1981. Influence of the vitamin D-binding protein on the serum concentration of 1,25-dihydroxyvitamin D3. Significance of the free 1,25-dihydroxyvitamin D3 concentration. </w:t>
      </w:r>
      <w:r w:rsidRPr="00425C63">
        <w:rPr>
          <w:i/>
        </w:rPr>
        <w:t>J Clin Invest,</w:t>
      </w:r>
      <w:r w:rsidRPr="00425C63">
        <w:t xml:space="preserve"> 67</w:t>
      </w:r>
      <w:r w:rsidRPr="00425C63">
        <w:rPr>
          <w:b/>
        </w:rPr>
        <w:t>,</w:t>
      </w:r>
      <w:r w:rsidRPr="00425C63">
        <w:t xml:space="preserve"> 589-96.</w:t>
      </w:r>
      <w:bookmarkEnd w:id="248"/>
    </w:p>
    <w:p w14:paraId="2FD74B92" w14:textId="77777777" w:rsidR="00425C63" w:rsidRPr="00425C63" w:rsidRDefault="00425C63" w:rsidP="00425C63">
      <w:pPr>
        <w:pStyle w:val="EndNoteBibliography"/>
        <w:spacing w:after="0"/>
        <w:ind w:left="720" w:hanging="720"/>
      </w:pPr>
      <w:bookmarkStart w:id="249" w:name="_ENREF_26"/>
      <w:r w:rsidRPr="00425C63">
        <w:t xml:space="preserve">Brumbaugh, P. F., Hughes, M. R. &amp; Haussler, M. R. 1975. Cytoplasmic and nuclear binding components for 1alpha25-dihydroxyvitamin D3 in chick parathyroid glands. </w:t>
      </w:r>
      <w:r w:rsidRPr="00425C63">
        <w:rPr>
          <w:i/>
        </w:rPr>
        <w:t>Proc Natl Acad Sci U S A,</w:t>
      </w:r>
      <w:r w:rsidRPr="00425C63">
        <w:t xml:space="preserve"> 72</w:t>
      </w:r>
      <w:r w:rsidRPr="00425C63">
        <w:rPr>
          <w:b/>
        </w:rPr>
        <w:t>,</w:t>
      </w:r>
      <w:r w:rsidRPr="00425C63">
        <w:t xml:space="preserve"> 4871-5.</w:t>
      </w:r>
      <w:bookmarkEnd w:id="249"/>
    </w:p>
    <w:p w14:paraId="3003D27B" w14:textId="77777777" w:rsidR="00425C63" w:rsidRPr="00425C63" w:rsidRDefault="00425C63" w:rsidP="00425C63">
      <w:pPr>
        <w:pStyle w:val="EndNoteBibliography"/>
        <w:spacing w:after="0"/>
        <w:ind w:left="720" w:hanging="720"/>
      </w:pPr>
      <w:bookmarkStart w:id="250" w:name="_ENREF_27"/>
      <w:r w:rsidRPr="00425C63">
        <w:t xml:space="preserve">Cai, Q., Chandler, J. S., Wasserman, R. H., Kumar, R. &amp; Penniston, J. T. 1993. Vitamin D and adaptation to dietary calcium and phosphate deficiencies increase intestinal plasma membrane calcium pump gene expression. </w:t>
      </w:r>
      <w:r w:rsidRPr="00425C63">
        <w:rPr>
          <w:i/>
        </w:rPr>
        <w:t>Proc Natl Acad Sci U S A,</w:t>
      </w:r>
      <w:r w:rsidRPr="00425C63">
        <w:t xml:space="preserve"> 90</w:t>
      </w:r>
      <w:r w:rsidRPr="00425C63">
        <w:rPr>
          <w:b/>
        </w:rPr>
        <w:t>,</w:t>
      </w:r>
      <w:r w:rsidRPr="00425C63">
        <w:t xml:space="preserve"> 1345-9.</w:t>
      </w:r>
      <w:bookmarkEnd w:id="250"/>
    </w:p>
    <w:p w14:paraId="2F454AC1" w14:textId="77777777" w:rsidR="00425C63" w:rsidRPr="00425C63" w:rsidRDefault="00425C63" w:rsidP="00425C63">
      <w:pPr>
        <w:pStyle w:val="EndNoteBibliography"/>
        <w:spacing w:after="0"/>
        <w:ind w:left="720" w:hanging="720"/>
      </w:pPr>
      <w:bookmarkStart w:id="251" w:name="_ENREF_28"/>
      <w:r w:rsidRPr="00425C63">
        <w:t xml:space="preserve">Carter, G. D., Carter, R., Jones, J. &amp; Berry, J. 2004. How accurate are assays for 25-hydroxyvitamin D? Data from the international vitamin D external quality assessment scheme. </w:t>
      </w:r>
      <w:r w:rsidRPr="00425C63">
        <w:rPr>
          <w:i/>
        </w:rPr>
        <w:t>Clin Chem,</w:t>
      </w:r>
      <w:r w:rsidRPr="00425C63">
        <w:t xml:space="preserve"> 50</w:t>
      </w:r>
      <w:r w:rsidRPr="00425C63">
        <w:rPr>
          <w:b/>
        </w:rPr>
        <w:t>,</w:t>
      </w:r>
      <w:r w:rsidRPr="00425C63">
        <w:t xml:space="preserve"> 2195-7.</w:t>
      </w:r>
      <w:bookmarkEnd w:id="251"/>
    </w:p>
    <w:p w14:paraId="684A11C4" w14:textId="77777777" w:rsidR="00425C63" w:rsidRPr="00425C63" w:rsidRDefault="00425C63" w:rsidP="00425C63">
      <w:pPr>
        <w:pStyle w:val="EndNoteBibliography"/>
        <w:spacing w:after="0"/>
        <w:ind w:left="720" w:hanging="720"/>
      </w:pPr>
      <w:bookmarkStart w:id="252" w:name="_ENREF_29"/>
      <w:r w:rsidRPr="00425C63">
        <w:t xml:space="preserve">Castell, J. V., Gomez-Lechon, M. J., David, M., Andus, T., Geiger, T., Trullenque, R., Fabra, R. &amp; Heinrich, P. C. 1989. Interleukin-6 is the major regulator of acute phase protein synthesis in adult human hepatocytes. </w:t>
      </w:r>
      <w:r w:rsidRPr="00425C63">
        <w:rPr>
          <w:i/>
        </w:rPr>
        <w:t>FEBS Lett,</w:t>
      </w:r>
      <w:r w:rsidRPr="00425C63">
        <w:t xml:space="preserve"> 242</w:t>
      </w:r>
      <w:r w:rsidRPr="00425C63">
        <w:rPr>
          <w:b/>
        </w:rPr>
        <w:t>,</w:t>
      </w:r>
      <w:r w:rsidRPr="00425C63">
        <w:t xml:space="preserve"> 237-9.</w:t>
      </w:r>
      <w:bookmarkEnd w:id="252"/>
    </w:p>
    <w:p w14:paraId="40E9391B" w14:textId="77777777" w:rsidR="00425C63" w:rsidRPr="00425C63" w:rsidRDefault="00425C63" w:rsidP="00425C63">
      <w:pPr>
        <w:pStyle w:val="EndNoteBibliography"/>
        <w:spacing w:after="0"/>
        <w:ind w:left="720" w:hanging="720"/>
      </w:pPr>
      <w:bookmarkStart w:id="253" w:name="_ENREF_30"/>
      <w:r w:rsidRPr="00425C63">
        <w:t xml:space="preserve">Chen, S., Sims, G. P., Chen, X. X., Gu, Y. Y., Chen, S. &amp; Lipsky, P. E. 2007. Modulatory effects of 1,25-dihydroxyvitamin D3 on human B cell differentiation. </w:t>
      </w:r>
      <w:r w:rsidRPr="00425C63">
        <w:rPr>
          <w:i/>
        </w:rPr>
        <w:t>J Immunol,</w:t>
      </w:r>
      <w:r w:rsidRPr="00425C63">
        <w:t xml:space="preserve"> 179</w:t>
      </w:r>
      <w:r w:rsidRPr="00425C63">
        <w:rPr>
          <w:b/>
        </w:rPr>
        <w:t>,</w:t>
      </w:r>
      <w:r w:rsidRPr="00425C63">
        <w:t xml:space="preserve"> 1634-47.</w:t>
      </w:r>
      <w:bookmarkEnd w:id="253"/>
    </w:p>
    <w:p w14:paraId="6B60AC75" w14:textId="77777777" w:rsidR="00425C63" w:rsidRPr="00425C63" w:rsidRDefault="00425C63" w:rsidP="00425C63">
      <w:pPr>
        <w:pStyle w:val="EndNoteBibliography"/>
        <w:spacing w:after="0"/>
        <w:ind w:left="720" w:hanging="720"/>
      </w:pPr>
      <w:bookmarkStart w:id="254" w:name="_ENREF_31"/>
      <w:r w:rsidRPr="00425C63">
        <w:t xml:space="preserve">Cheng, J. B., Levine, M. A., Bell, N. H., Mangelsdorf, D. J. &amp; Russell, D. W. 2004. Genetic evidence that the human CYP2R1 enzyme is a key vitamin D 25-hydroxylase. </w:t>
      </w:r>
      <w:r w:rsidRPr="00425C63">
        <w:rPr>
          <w:i/>
        </w:rPr>
        <w:t>Proc Natl Acad Sci U S A,</w:t>
      </w:r>
      <w:r w:rsidRPr="00425C63">
        <w:t xml:space="preserve"> 101</w:t>
      </w:r>
      <w:r w:rsidRPr="00425C63">
        <w:rPr>
          <w:b/>
        </w:rPr>
        <w:t>,</w:t>
      </w:r>
      <w:r w:rsidRPr="00425C63">
        <w:t xml:space="preserve"> 7711-5.</w:t>
      </w:r>
      <w:bookmarkEnd w:id="254"/>
    </w:p>
    <w:p w14:paraId="7AE2F882" w14:textId="77777777" w:rsidR="00425C63" w:rsidRPr="00425C63" w:rsidRDefault="00425C63" w:rsidP="00425C63">
      <w:pPr>
        <w:pStyle w:val="EndNoteBibliography"/>
        <w:spacing w:after="0"/>
        <w:ind w:left="720" w:hanging="720"/>
      </w:pPr>
      <w:bookmarkStart w:id="255" w:name="_ENREF_32"/>
      <w:r w:rsidRPr="00425C63">
        <w:t xml:space="preserve">Cheng, J. B., Motola, D. L., Mangelsdorf, D. J. &amp; Russell, D. W. 2003. De-orphanization of cytochrome P450 2R1: a microsomal vitamin D 25-hydroxilase. </w:t>
      </w:r>
      <w:r w:rsidRPr="00425C63">
        <w:rPr>
          <w:i/>
        </w:rPr>
        <w:t>J Biol Chem,</w:t>
      </w:r>
      <w:r w:rsidRPr="00425C63">
        <w:t xml:space="preserve"> 278</w:t>
      </w:r>
      <w:r w:rsidRPr="00425C63">
        <w:rPr>
          <w:b/>
        </w:rPr>
        <w:t>,</w:t>
      </w:r>
      <w:r w:rsidRPr="00425C63">
        <w:t xml:space="preserve"> 38084-93.</w:t>
      </w:r>
      <w:bookmarkEnd w:id="255"/>
    </w:p>
    <w:p w14:paraId="794EF48C" w14:textId="77777777" w:rsidR="00425C63" w:rsidRPr="00425C63" w:rsidRDefault="00425C63" w:rsidP="00425C63">
      <w:pPr>
        <w:pStyle w:val="EndNoteBibliography"/>
        <w:spacing w:after="0"/>
        <w:ind w:left="720" w:hanging="720"/>
      </w:pPr>
      <w:bookmarkStart w:id="256" w:name="_ENREF_33"/>
      <w:r w:rsidRPr="00425C63">
        <w:t xml:space="preserve">Christakos, S., Dhawan, P., Verstuyf, A., Verlinden, L. &amp; Carmeliet, G. 2016. Vitamin D: Metabolism, Molecular Mechanism of Action, and Pleiotropic Effects. </w:t>
      </w:r>
      <w:r w:rsidRPr="00425C63">
        <w:rPr>
          <w:i/>
        </w:rPr>
        <w:t>Physiol Rev,</w:t>
      </w:r>
      <w:r w:rsidRPr="00425C63">
        <w:t xml:space="preserve"> 96</w:t>
      </w:r>
      <w:r w:rsidRPr="00425C63">
        <w:rPr>
          <w:b/>
        </w:rPr>
        <w:t>,</w:t>
      </w:r>
      <w:r w:rsidRPr="00425C63">
        <w:t xml:space="preserve"> 365-408.</w:t>
      </w:r>
      <w:bookmarkEnd w:id="256"/>
    </w:p>
    <w:p w14:paraId="3D36C4D9" w14:textId="77777777" w:rsidR="00425C63" w:rsidRPr="00425C63" w:rsidRDefault="00425C63" w:rsidP="00425C63">
      <w:pPr>
        <w:pStyle w:val="EndNoteBibliography"/>
        <w:spacing w:after="0"/>
        <w:ind w:left="720" w:hanging="720"/>
      </w:pPr>
      <w:bookmarkStart w:id="257" w:name="_ENREF_34"/>
      <w:r w:rsidRPr="00425C63">
        <w:lastRenderedPageBreak/>
        <w:t xml:space="preserve">Chun, R. F., Peercy, B. E., Orwoll, E. S., Nielson, C. M., Adams, J. S. &amp; Hewison, M. 2014. Vitamin D and DBP: the free hormone hypothesis revisited. </w:t>
      </w:r>
      <w:r w:rsidRPr="00425C63">
        <w:rPr>
          <w:i/>
        </w:rPr>
        <w:t>J Steroid Biochem Mol Biol,</w:t>
      </w:r>
      <w:r w:rsidRPr="00425C63">
        <w:t xml:space="preserve"> 144 Pt A</w:t>
      </w:r>
      <w:r w:rsidRPr="00425C63">
        <w:rPr>
          <w:b/>
        </w:rPr>
        <w:t>,</w:t>
      </w:r>
      <w:r w:rsidRPr="00425C63">
        <w:t xml:space="preserve"> 132-7.</w:t>
      </w:r>
      <w:bookmarkEnd w:id="257"/>
    </w:p>
    <w:p w14:paraId="70A2E9A8" w14:textId="77777777" w:rsidR="00425C63" w:rsidRPr="00425C63" w:rsidRDefault="00425C63" w:rsidP="00425C63">
      <w:pPr>
        <w:pStyle w:val="EndNoteBibliography"/>
        <w:spacing w:after="0"/>
        <w:ind w:left="720" w:hanging="720"/>
      </w:pPr>
      <w:bookmarkStart w:id="258" w:name="_ENREF_35"/>
      <w:r w:rsidRPr="00425C63">
        <w:t xml:space="preserve">Cleve, H. &amp; Constans, J. 1988. The mutants of the vitamin-D-binding protein: more than 120 variants of the GC/DBP system. </w:t>
      </w:r>
      <w:r w:rsidRPr="00425C63">
        <w:rPr>
          <w:i/>
        </w:rPr>
        <w:t>Vox Sang,</w:t>
      </w:r>
      <w:r w:rsidRPr="00425C63">
        <w:t xml:space="preserve"> 54</w:t>
      </w:r>
      <w:r w:rsidRPr="00425C63">
        <w:rPr>
          <w:b/>
        </w:rPr>
        <w:t>,</w:t>
      </w:r>
      <w:r w:rsidRPr="00425C63">
        <w:t xml:space="preserve"> 215-25.</w:t>
      </w:r>
      <w:bookmarkEnd w:id="258"/>
    </w:p>
    <w:p w14:paraId="782B5596" w14:textId="77777777" w:rsidR="00425C63" w:rsidRPr="00425C63" w:rsidRDefault="00425C63" w:rsidP="00425C63">
      <w:pPr>
        <w:pStyle w:val="EndNoteBibliography"/>
        <w:spacing w:after="0"/>
        <w:ind w:left="720" w:hanging="720"/>
      </w:pPr>
      <w:bookmarkStart w:id="259" w:name="_ENREF_36"/>
      <w:r w:rsidRPr="00425C63">
        <w:t xml:space="preserve">Coldwell, R. D., Trafford, D. J. H., Varley, M. J., Kirk, D. N. &amp; Makin, H. L. J. 1990. Stable Isotope-Labeled Vitamin-D, Metabolites and Chemical Analogs - Synthesis and Use in Mass-Spectrometric Studies. </w:t>
      </w:r>
      <w:r w:rsidRPr="00425C63">
        <w:rPr>
          <w:i/>
        </w:rPr>
        <w:t>Steroids,</w:t>
      </w:r>
      <w:r w:rsidRPr="00425C63">
        <w:t xml:space="preserve"> 55</w:t>
      </w:r>
      <w:r w:rsidRPr="00425C63">
        <w:rPr>
          <w:b/>
        </w:rPr>
        <w:t>,</w:t>
      </w:r>
      <w:r w:rsidRPr="00425C63">
        <w:t xml:space="preserve"> 418-432.</w:t>
      </w:r>
      <w:bookmarkEnd w:id="259"/>
    </w:p>
    <w:p w14:paraId="54C7D337" w14:textId="77777777" w:rsidR="00425C63" w:rsidRPr="00425C63" w:rsidRDefault="00425C63" w:rsidP="00425C63">
      <w:pPr>
        <w:pStyle w:val="EndNoteBibliography"/>
        <w:spacing w:after="0"/>
        <w:ind w:left="720" w:hanging="720"/>
      </w:pPr>
      <w:bookmarkStart w:id="260" w:name="_ENREF_37"/>
      <w:r w:rsidRPr="00425C63">
        <w:t xml:space="preserve">Cooke, N. E. &amp; David, E. V. 1985. Serum vitamin D-binding protein is a third member of the albumin and alpha fetoprotein gene family. </w:t>
      </w:r>
      <w:r w:rsidRPr="00425C63">
        <w:rPr>
          <w:i/>
        </w:rPr>
        <w:t>J Clin Invest,</w:t>
      </w:r>
      <w:r w:rsidRPr="00425C63">
        <w:t xml:space="preserve"> 76</w:t>
      </w:r>
      <w:r w:rsidRPr="00425C63">
        <w:rPr>
          <w:b/>
        </w:rPr>
        <w:t>,</w:t>
      </w:r>
      <w:r w:rsidRPr="00425C63">
        <w:t xml:space="preserve"> 2420-4.</w:t>
      </w:r>
      <w:bookmarkEnd w:id="260"/>
    </w:p>
    <w:p w14:paraId="72811151" w14:textId="77777777" w:rsidR="00425C63" w:rsidRPr="00425C63" w:rsidRDefault="00425C63" w:rsidP="00425C63">
      <w:pPr>
        <w:pStyle w:val="EndNoteBibliography"/>
        <w:spacing w:after="0"/>
        <w:ind w:left="720" w:hanging="720"/>
      </w:pPr>
      <w:bookmarkStart w:id="261" w:name="_ENREF_38"/>
      <w:r w:rsidRPr="00425C63">
        <w:t xml:space="preserve">Coue, M., Constans, J., Viau, M. &amp; Olomucki, A. 1983. The effect of serum vitamin D-binding protein on polymerization and depolymerization of actin is similar to the effect of profilin on actin. </w:t>
      </w:r>
      <w:r w:rsidRPr="00425C63">
        <w:rPr>
          <w:i/>
        </w:rPr>
        <w:t>Biochim Biophys Acta,</w:t>
      </w:r>
      <w:r w:rsidRPr="00425C63">
        <w:t xml:space="preserve"> 759</w:t>
      </w:r>
      <w:r w:rsidRPr="00425C63">
        <w:rPr>
          <w:b/>
        </w:rPr>
        <w:t>,</w:t>
      </w:r>
      <w:r w:rsidRPr="00425C63">
        <w:t xml:space="preserve"> 137-45.</w:t>
      </w:r>
      <w:bookmarkEnd w:id="261"/>
    </w:p>
    <w:p w14:paraId="53A9E10B" w14:textId="77777777" w:rsidR="00425C63" w:rsidRPr="00425C63" w:rsidRDefault="00425C63" w:rsidP="00425C63">
      <w:pPr>
        <w:pStyle w:val="EndNoteBibliography"/>
        <w:spacing w:after="0"/>
        <w:ind w:left="720" w:hanging="720"/>
      </w:pPr>
      <w:bookmarkStart w:id="262" w:name="_ENREF_39"/>
      <w:r w:rsidRPr="00425C63">
        <w:t xml:space="preserve">Cui, S., Verroust, P. J., Moestrup, S. K. &amp; Christensen, E. I. 1996. Megalin/gp330 mediates uptake of albumin in renal proximal tubule. </w:t>
      </w:r>
      <w:r w:rsidRPr="00425C63">
        <w:rPr>
          <w:i/>
        </w:rPr>
        <w:t>Am J Physiol,</w:t>
      </w:r>
      <w:r w:rsidRPr="00425C63">
        <w:t xml:space="preserve"> 271</w:t>
      </w:r>
      <w:r w:rsidRPr="00425C63">
        <w:rPr>
          <w:b/>
        </w:rPr>
        <w:t>,</w:t>
      </w:r>
      <w:r w:rsidRPr="00425C63">
        <w:t xml:space="preserve"> F900-7.</w:t>
      </w:r>
      <w:bookmarkEnd w:id="262"/>
    </w:p>
    <w:p w14:paraId="12F75654" w14:textId="77777777" w:rsidR="00425C63" w:rsidRPr="00425C63" w:rsidRDefault="00425C63" w:rsidP="00425C63">
      <w:pPr>
        <w:pStyle w:val="EndNoteBibliography"/>
        <w:spacing w:after="0"/>
        <w:ind w:left="720" w:hanging="720"/>
      </w:pPr>
      <w:bookmarkStart w:id="263" w:name="_ENREF_40"/>
      <w:r w:rsidRPr="00425C63">
        <w:t xml:space="preserve">Dahl, B., Schiodt, F. V., Gehrchen, P. M., Ramlau, J., Kiaer, T. &amp; Ott, P. 2001. Gc-globulin is an acute phase reactant and an indicator of muscle injury after spinal surgery. </w:t>
      </w:r>
      <w:r w:rsidRPr="00425C63">
        <w:rPr>
          <w:i/>
        </w:rPr>
        <w:t>Inflamm Res,</w:t>
      </w:r>
      <w:r w:rsidRPr="00425C63">
        <w:t xml:space="preserve"> 50</w:t>
      </w:r>
      <w:r w:rsidRPr="00425C63">
        <w:rPr>
          <w:b/>
        </w:rPr>
        <w:t>,</w:t>
      </w:r>
      <w:r w:rsidRPr="00425C63">
        <w:t xml:space="preserve"> 39-43.</w:t>
      </w:r>
      <w:bookmarkEnd w:id="263"/>
    </w:p>
    <w:p w14:paraId="2BBE48FF" w14:textId="77777777" w:rsidR="00425C63" w:rsidRPr="00425C63" w:rsidRDefault="00425C63" w:rsidP="00425C63">
      <w:pPr>
        <w:pStyle w:val="EndNoteBibliography"/>
        <w:spacing w:after="0"/>
        <w:ind w:left="720" w:hanging="720"/>
      </w:pPr>
      <w:bookmarkStart w:id="264" w:name="_ENREF_41"/>
      <w:r w:rsidRPr="00425C63">
        <w:t xml:space="preserve">Daiger, S. P., Schanfield, M. S. &amp; Cavalli-Sforza, L. L. 1975. Group-specific component (Gc) proteins bind vitamin D and 25-hydroxyvitamin D. </w:t>
      </w:r>
      <w:r w:rsidRPr="00425C63">
        <w:rPr>
          <w:i/>
        </w:rPr>
        <w:t>Proc Natl Acad Sci U S A,</w:t>
      </w:r>
      <w:r w:rsidRPr="00425C63">
        <w:t xml:space="preserve"> 72</w:t>
      </w:r>
      <w:r w:rsidRPr="00425C63">
        <w:rPr>
          <w:b/>
        </w:rPr>
        <w:t>,</w:t>
      </w:r>
      <w:r w:rsidRPr="00425C63">
        <w:t xml:space="preserve"> 2076-80.</w:t>
      </w:r>
      <w:bookmarkEnd w:id="264"/>
    </w:p>
    <w:p w14:paraId="4B23400B" w14:textId="77777777" w:rsidR="00425C63" w:rsidRPr="00425C63" w:rsidRDefault="00425C63" w:rsidP="00425C63">
      <w:pPr>
        <w:pStyle w:val="EndNoteBibliography"/>
        <w:spacing w:after="0"/>
        <w:ind w:left="720" w:hanging="720"/>
      </w:pPr>
      <w:bookmarkStart w:id="265" w:name="_ENREF_42"/>
      <w:r w:rsidRPr="00425C63">
        <w:t xml:space="preserve">Damassa, D. A., Lin, T. M., Sonnenschein, C. &amp; Soto, A. M. 1991. Biological effects of sex hormone-binding globulin on androgen-induced proliferation and androgen metabolism in LNCaP prostate cells. </w:t>
      </w:r>
      <w:r w:rsidRPr="00425C63">
        <w:rPr>
          <w:i/>
        </w:rPr>
        <w:t>Endocrinology,</w:t>
      </w:r>
      <w:r w:rsidRPr="00425C63">
        <w:t xml:space="preserve"> 129</w:t>
      </w:r>
      <w:r w:rsidRPr="00425C63">
        <w:rPr>
          <w:b/>
        </w:rPr>
        <w:t>,</w:t>
      </w:r>
      <w:r w:rsidRPr="00425C63">
        <w:t xml:space="preserve"> 75-84.</w:t>
      </w:r>
      <w:bookmarkEnd w:id="265"/>
    </w:p>
    <w:p w14:paraId="5617D3CD" w14:textId="77777777" w:rsidR="00425C63" w:rsidRPr="00425C63" w:rsidRDefault="00425C63" w:rsidP="00425C63">
      <w:pPr>
        <w:pStyle w:val="EndNoteBibliography"/>
        <w:spacing w:after="0"/>
        <w:ind w:left="720" w:hanging="720"/>
      </w:pPr>
      <w:bookmarkStart w:id="266" w:name="_ENREF_43"/>
      <w:r w:rsidRPr="00425C63">
        <w:t xml:space="preserve">Darwish, H. M. &amp; Deluca, H. F. 1999. Identification of a transcription factor that binds to the promoter region of the human parathyroid hormone gene. </w:t>
      </w:r>
      <w:r w:rsidRPr="00425C63">
        <w:rPr>
          <w:i/>
        </w:rPr>
        <w:t>Arch Biochem Biophys,</w:t>
      </w:r>
      <w:r w:rsidRPr="00425C63">
        <w:t xml:space="preserve"> 365</w:t>
      </w:r>
      <w:r w:rsidRPr="00425C63">
        <w:rPr>
          <w:b/>
        </w:rPr>
        <w:t>,</w:t>
      </w:r>
      <w:r w:rsidRPr="00425C63">
        <w:t xml:space="preserve"> 123-30.</w:t>
      </w:r>
      <w:bookmarkEnd w:id="266"/>
    </w:p>
    <w:p w14:paraId="3DFC9940" w14:textId="77777777" w:rsidR="00425C63" w:rsidRPr="00425C63" w:rsidRDefault="00425C63" w:rsidP="00425C63">
      <w:pPr>
        <w:pStyle w:val="EndNoteBibliography"/>
        <w:spacing w:after="0"/>
        <w:ind w:left="720" w:hanging="720"/>
      </w:pPr>
      <w:bookmarkStart w:id="267" w:name="_ENREF_44"/>
      <w:r w:rsidRPr="00425C63">
        <w:t xml:space="preserve">Dastani, Z., Berger, C., Langsetmo, L., Fu, L., Wong, B. Y., Malik, S., Goltzman, D., Cole, D. E. &amp; Richards, J. B. 2014. In healthy adults, biological activity of vitamin D, as assessed by serum PTH, is largely independent of DBP concentrations. </w:t>
      </w:r>
      <w:r w:rsidRPr="00425C63">
        <w:rPr>
          <w:i/>
        </w:rPr>
        <w:t>J Bone Miner Res,</w:t>
      </w:r>
      <w:r w:rsidRPr="00425C63">
        <w:t xml:space="preserve"> 29</w:t>
      </w:r>
      <w:r w:rsidRPr="00425C63">
        <w:rPr>
          <w:b/>
        </w:rPr>
        <w:t>,</w:t>
      </w:r>
      <w:r w:rsidRPr="00425C63">
        <w:t xml:space="preserve"> 494-9.</w:t>
      </w:r>
      <w:bookmarkEnd w:id="267"/>
    </w:p>
    <w:p w14:paraId="14B6E402" w14:textId="77777777" w:rsidR="00425C63" w:rsidRPr="00425C63" w:rsidRDefault="00425C63" w:rsidP="00425C63">
      <w:pPr>
        <w:pStyle w:val="EndNoteBibliography"/>
        <w:spacing w:after="0"/>
        <w:ind w:left="720" w:hanging="720"/>
      </w:pPr>
      <w:bookmarkStart w:id="268" w:name="_ENREF_45"/>
      <w:r w:rsidRPr="00425C63">
        <w:t xml:space="preserve">Dawson-Hughes, B., Heaney, R. P., Holick, M. F., Lips, P., Meunier, P. J. &amp; Vieth, R. 2005. Estimates of optimal vitamin D status. </w:t>
      </w:r>
      <w:r w:rsidRPr="00425C63">
        <w:rPr>
          <w:i/>
        </w:rPr>
        <w:t>Osteoporos Int,</w:t>
      </w:r>
      <w:r w:rsidRPr="00425C63">
        <w:t xml:space="preserve"> 16</w:t>
      </w:r>
      <w:r w:rsidRPr="00425C63">
        <w:rPr>
          <w:b/>
        </w:rPr>
        <w:t>,</w:t>
      </w:r>
      <w:r w:rsidRPr="00425C63">
        <w:t xml:space="preserve"> 713-6.</w:t>
      </w:r>
      <w:bookmarkEnd w:id="268"/>
    </w:p>
    <w:p w14:paraId="6367982F" w14:textId="77777777" w:rsidR="00425C63" w:rsidRPr="00425C63" w:rsidRDefault="00425C63" w:rsidP="00425C63">
      <w:pPr>
        <w:pStyle w:val="EndNoteBibliography"/>
        <w:spacing w:after="0"/>
        <w:ind w:left="720" w:hanging="720"/>
      </w:pPr>
      <w:bookmarkStart w:id="269" w:name="_ENREF_46"/>
      <w:r w:rsidRPr="00425C63">
        <w:t xml:space="preserve">De Haes, P., Garmyn, M., Degreef, H., Vantieghem, K., Bouillon, R. &amp; Segaert, S. 2003. 1,25-Dihydroxyvitamin D3 inhibits ultraviolet B-induced apoptosis, Jun kinase activation, and interleukin-6 production in primary human keratinocytes. </w:t>
      </w:r>
      <w:r w:rsidRPr="00425C63">
        <w:rPr>
          <w:i/>
        </w:rPr>
        <w:t>J Cell Biochem,</w:t>
      </w:r>
      <w:r w:rsidRPr="00425C63">
        <w:t xml:space="preserve"> 89</w:t>
      </w:r>
      <w:r w:rsidRPr="00425C63">
        <w:rPr>
          <w:b/>
        </w:rPr>
        <w:t>,</w:t>
      </w:r>
      <w:r w:rsidRPr="00425C63">
        <w:t xml:space="preserve"> 663-73.</w:t>
      </w:r>
      <w:bookmarkEnd w:id="269"/>
    </w:p>
    <w:p w14:paraId="469EE1FB" w14:textId="77777777" w:rsidR="00425C63" w:rsidRPr="00425C63" w:rsidRDefault="00425C63" w:rsidP="00425C63">
      <w:pPr>
        <w:pStyle w:val="EndNoteBibliography"/>
        <w:spacing w:after="0"/>
        <w:ind w:left="720" w:hanging="720"/>
      </w:pPr>
      <w:bookmarkStart w:id="270" w:name="_ENREF_47"/>
      <w:r w:rsidRPr="00425C63">
        <w:t xml:space="preserve">Deluca, H. F. 2004. Overview of general physiologic features and functions of vitamin D. </w:t>
      </w:r>
      <w:r w:rsidRPr="00425C63">
        <w:rPr>
          <w:i/>
        </w:rPr>
        <w:t>Am J Clin Nutr,</w:t>
      </w:r>
      <w:r w:rsidRPr="00425C63">
        <w:t xml:space="preserve"> 80</w:t>
      </w:r>
      <w:r w:rsidRPr="00425C63">
        <w:rPr>
          <w:b/>
        </w:rPr>
        <w:t>,</w:t>
      </w:r>
      <w:r w:rsidRPr="00425C63">
        <w:t xml:space="preserve"> 1689S-96S.</w:t>
      </w:r>
      <w:bookmarkEnd w:id="270"/>
    </w:p>
    <w:p w14:paraId="61444B6A" w14:textId="77777777" w:rsidR="00425C63" w:rsidRPr="00425C63" w:rsidRDefault="00425C63" w:rsidP="00425C63">
      <w:pPr>
        <w:pStyle w:val="EndNoteBibliography"/>
        <w:spacing w:after="0"/>
        <w:ind w:left="720" w:hanging="720"/>
      </w:pPr>
      <w:bookmarkStart w:id="271" w:name="_ENREF_48"/>
      <w:r w:rsidRPr="00425C63">
        <w:t xml:space="preserve">Demay, M. B., Kiernan, M. S., Deluca, H. F. &amp; Kronenberg, H. M. 1992. Sequences in the human parathyroid hormone gene that bind the 1,25-dihydroxyvitamin D3 receptor and mediate transcriptional repression in response to 1,25-dihydroxyvitamin D3. </w:t>
      </w:r>
      <w:r w:rsidRPr="00425C63">
        <w:rPr>
          <w:i/>
        </w:rPr>
        <w:t>Proc Natl Acad Sci U S A,</w:t>
      </w:r>
      <w:r w:rsidRPr="00425C63">
        <w:t xml:space="preserve"> 89</w:t>
      </w:r>
      <w:r w:rsidRPr="00425C63">
        <w:rPr>
          <w:b/>
        </w:rPr>
        <w:t>,</w:t>
      </w:r>
      <w:r w:rsidRPr="00425C63">
        <w:t xml:space="preserve"> 8097-101.</w:t>
      </w:r>
      <w:bookmarkEnd w:id="271"/>
    </w:p>
    <w:p w14:paraId="7B94CB45" w14:textId="77777777" w:rsidR="00425C63" w:rsidRPr="00425C63" w:rsidRDefault="00425C63" w:rsidP="00425C63">
      <w:pPr>
        <w:pStyle w:val="EndNoteBibliography"/>
        <w:spacing w:after="0"/>
        <w:ind w:left="720" w:hanging="720"/>
      </w:pPr>
      <w:bookmarkStart w:id="272" w:name="_ENREF_49"/>
      <w:r w:rsidRPr="00425C63">
        <w:t xml:space="preserve">Denburg, M. R., Hoofnagle, A. N., Sayed, S., Gupta, J., De Boer, I. H., Appel, L. J., Durazo-Arvizu, R., Whitehead, K., Feldman, H. I., Leonard, M. B. &amp; Chronic Renal Insufficiency Cohort Study, I. 2016. Comparison of Two ELISA Methods and Mass Spectrometry for Measurement of Vitamin D-Binding Protein: Implications for the Assessment of Bioavailable Vitamin D Concentrations Across Genotypes. </w:t>
      </w:r>
      <w:r w:rsidRPr="00425C63">
        <w:rPr>
          <w:i/>
        </w:rPr>
        <w:t>J Bone Miner Res,</w:t>
      </w:r>
      <w:r w:rsidRPr="00425C63">
        <w:t xml:space="preserve"> 31</w:t>
      </w:r>
      <w:r w:rsidRPr="00425C63">
        <w:rPr>
          <w:b/>
        </w:rPr>
        <w:t>,</w:t>
      </w:r>
      <w:r w:rsidRPr="00425C63">
        <w:t xml:space="preserve"> 1128-36.</w:t>
      </w:r>
      <w:bookmarkEnd w:id="272"/>
    </w:p>
    <w:p w14:paraId="0D18A3C4" w14:textId="77777777" w:rsidR="00425C63" w:rsidRPr="00425C63" w:rsidRDefault="00425C63" w:rsidP="00425C63">
      <w:pPr>
        <w:pStyle w:val="EndNoteBibliography"/>
        <w:spacing w:after="0"/>
        <w:ind w:left="720" w:hanging="720"/>
      </w:pPr>
      <w:bookmarkStart w:id="273" w:name="_ENREF_50"/>
      <w:r w:rsidRPr="00425C63">
        <w:t xml:space="preserve">Dixon, K. M., Deo, S. S., Wong, G., Slater, M., Norman, A. W., Bishop, J. E., Posner, G. H., Ishizuka, S., Halliday, G. M., Reeve, V. E. &amp; Mason, R. S. 2005. Skin cancer </w:t>
      </w:r>
      <w:r w:rsidRPr="00425C63">
        <w:lastRenderedPageBreak/>
        <w:t xml:space="preserve">prevention: a possible role of 1,25dihydroxyvitamin D3 and its analogs. </w:t>
      </w:r>
      <w:r w:rsidRPr="00425C63">
        <w:rPr>
          <w:i/>
        </w:rPr>
        <w:t>J Steroid Biochem Mol Biol,</w:t>
      </w:r>
      <w:r w:rsidRPr="00425C63">
        <w:t xml:space="preserve"> 97</w:t>
      </w:r>
      <w:r w:rsidRPr="00425C63">
        <w:rPr>
          <w:b/>
        </w:rPr>
        <w:t>,</w:t>
      </w:r>
      <w:r w:rsidRPr="00425C63">
        <w:t xml:space="preserve"> 137-43.</w:t>
      </w:r>
      <w:bookmarkEnd w:id="273"/>
    </w:p>
    <w:p w14:paraId="4F571809" w14:textId="77777777" w:rsidR="00425C63" w:rsidRPr="00425C63" w:rsidRDefault="00425C63" w:rsidP="00425C63">
      <w:pPr>
        <w:pStyle w:val="EndNoteBibliography"/>
        <w:spacing w:after="0"/>
        <w:ind w:left="720" w:hanging="720"/>
      </w:pPr>
      <w:bookmarkStart w:id="274" w:name="_ENREF_51"/>
      <w:r w:rsidRPr="00425C63">
        <w:t xml:space="preserve">Ekenstam, E., Stalenheim, G. &amp; Hallgren, R. 1988. The acute effect of high dose corticosteroid treatment on serum osteocalcin. </w:t>
      </w:r>
      <w:r w:rsidRPr="00425C63">
        <w:rPr>
          <w:i/>
        </w:rPr>
        <w:t>Metabolism,</w:t>
      </w:r>
      <w:r w:rsidRPr="00425C63">
        <w:t xml:space="preserve"> 37</w:t>
      </w:r>
      <w:r w:rsidRPr="00425C63">
        <w:rPr>
          <w:b/>
        </w:rPr>
        <w:t>,</w:t>
      </w:r>
      <w:r w:rsidRPr="00425C63">
        <w:t xml:space="preserve"> 141-4.</w:t>
      </w:r>
      <w:bookmarkEnd w:id="274"/>
    </w:p>
    <w:p w14:paraId="4C2890AC" w14:textId="77777777" w:rsidR="00425C63" w:rsidRPr="00425C63" w:rsidRDefault="00425C63" w:rsidP="00425C63">
      <w:pPr>
        <w:pStyle w:val="EndNoteBibliography"/>
        <w:spacing w:after="0"/>
        <w:ind w:left="720" w:hanging="720"/>
      </w:pPr>
      <w:bookmarkStart w:id="275" w:name="_ENREF_52"/>
      <w:r w:rsidRPr="00425C63">
        <w:t xml:space="preserve">Elias, P. C., Martinez, E. Z., Barone, B. F., Mermejo, L. M., Castro, M. &amp; Moreira, A. C. 2014. Late-night salivary cortisol has a better performance than urinary free cortisol in the diagnosis of Cushing's syndrome. </w:t>
      </w:r>
      <w:r w:rsidRPr="00425C63">
        <w:rPr>
          <w:i/>
        </w:rPr>
        <w:t>J Clin Endocrinol Metab,</w:t>
      </w:r>
      <w:r w:rsidRPr="00425C63">
        <w:t xml:space="preserve"> 99</w:t>
      </w:r>
      <w:r w:rsidRPr="00425C63">
        <w:rPr>
          <w:b/>
        </w:rPr>
        <w:t>,</w:t>
      </w:r>
      <w:r w:rsidRPr="00425C63">
        <w:t xml:space="preserve"> 2045-51.</w:t>
      </w:r>
      <w:bookmarkEnd w:id="275"/>
    </w:p>
    <w:p w14:paraId="6CA12211" w14:textId="77777777" w:rsidR="00425C63" w:rsidRPr="00425C63" w:rsidRDefault="00425C63" w:rsidP="00425C63">
      <w:pPr>
        <w:pStyle w:val="EndNoteBibliography"/>
        <w:spacing w:after="0"/>
        <w:ind w:left="720" w:hanging="720"/>
      </w:pPr>
      <w:bookmarkStart w:id="276" w:name="_ENREF_53"/>
      <w:r w:rsidRPr="00425C63">
        <w:t xml:space="preserve">Fairney, A. &amp; Saphier, P. W. 1987. Studies on the measurement of 25-hydroxy vitamin D in human saliva. </w:t>
      </w:r>
      <w:r w:rsidRPr="00425C63">
        <w:rPr>
          <w:i/>
        </w:rPr>
        <w:t>Br J Nutr,</w:t>
      </w:r>
      <w:r w:rsidRPr="00425C63">
        <w:t xml:space="preserve"> 57</w:t>
      </w:r>
      <w:r w:rsidRPr="00425C63">
        <w:rPr>
          <w:b/>
        </w:rPr>
        <w:t>,</w:t>
      </w:r>
      <w:r w:rsidRPr="00425C63">
        <w:t xml:space="preserve"> 13-25.</w:t>
      </w:r>
      <w:bookmarkEnd w:id="276"/>
    </w:p>
    <w:p w14:paraId="10198800" w14:textId="77777777" w:rsidR="00425C63" w:rsidRPr="00425C63" w:rsidRDefault="00425C63" w:rsidP="00425C63">
      <w:pPr>
        <w:pStyle w:val="EndNoteBibliography"/>
        <w:spacing w:after="0"/>
        <w:ind w:left="720" w:hanging="720"/>
      </w:pPr>
      <w:bookmarkStart w:id="277" w:name="_ENREF_54"/>
      <w:r w:rsidRPr="00425C63">
        <w:t xml:space="preserve">Farrell, C. J., Martin, S., Mcwhinney, B., Straub, I., Williams, P. &amp; Herrmann, M. 2012. State-of-the-art vitamin D assays: a comparison of automated immunoassays with liquid chromatography-tandem mass spectrometry methods. </w:t>
      </w:r>
      <w:r w:rsidRPr="00425C63">
        <w:rPr>
          <w:i/>
        </w:rPr>
        <w:t>Clin Chem,</w:t>
      </w:r>
      <w:r w:rsidRPr="00425C63">
        <w:t xml:space="preserve"> 58</w:t>
      </w:r>
      <w:r w:rsidRPr="00425C63">
        <w:rPr>
          <w:b/>
        </w:rPr>
        <w:t>,</w:t>
      </w:r>
      <w:r w:rsidRPr="00425C63">
        <w:t xml:space="preserve"> 531-42.</w:t>
      </w:r>
      <w:bookmarkEnd w:id="277"/>
    </w:p>
    <w:p w14:paraId="19DBF89F" w14:textId="77777777" w:rsidR="00425C63" w:rsidRPr="00425C63" w:rsidRDefault="00425C63" w:rsidP="00425C63">
      <w:pPr>
        <w:pStyle w:val="EndNoteBibliography"/>
        <w:spacing w:after="0"/>
        <w:ind w:left="720" w:hanging="720"/>
      </w:pPr>
      <w:bookmarkStart w:id="278" w:name="_ENREF_55"/>
      <w:r w:rsidRPr="00425C63">
        <w:t xml:space="preserve">Flynn, L., Zimmerman, L. H., Mcnorton, K., Dolman, M., Tyburski, J., Baylor, A., Wilson, R. &amp; Dolman, H. 2012. Effects of vitamin D deficiency in critically ill surgical patients. </w:t>
      </w:r>
      <w:r w:rsidRPr="00425C63">
        <w:rPr>
          <w:i/>
        </w:rPr>
        <w:t>Am J Surg,</w:t>
      </w:r>
      <w:r w:rsidRPr="00425C63">
        <w:t xml:space="preserve"> 203</w:t>
      </w:r>
      <w:r w:rsidRPr="00425C63">
        <w:rPr>
          <w:b/>
        </w:rPr>
        <w:t>,</w:t>
      </w:r>
      <w:r w:rsidRPr="00425C63">
        <w:t xml:space="preserve"> 379-82; discussion 382.</w:t>
      </w:r>
      <w:bookmarkEnd w:id="278"/>
    </w:p>
    <w:p w14:paraId="3C2E6280" w14:textId="77777777" w:rsidR="00425C63" w:rsidRPr="00425C63" w:rsidRDefault="00425C63" w:rsidP="00425C63">
      <w:pPr>
        <w:pStyle w:val="EndNoteBibliography"/>
        <w:spacing w:after="0"/>
        <w:ind w:left="720" w:hanging="720"/>
      </w:pPr>
      <w:bookmarkStart w:id="279" w:name="_ENREF_56"/>
      <w:r w:rsidRPr="00425C63">
        <w:t xml:space="preserve">Flynn, N., Lam, F. &amp; Dawnay, A. 2014. Enhanced 3-epi-25-hydroxyvitamin D3 signal leads to overestimation of its concentration and amplifies interference in 25-hydroxyvitamin D LC-MS/MS assays. </w:t>
      </w:r>
      <w:r w:rsidRPr="00425C63">
        <w:rPr>
          <w:i/>
        </w:rPr>
        <w:t>Ann Clin Biochem,</w:t>
      </w:r>
      <w:r w:rsidRPr="00425C63">
        <w:t xml:space="preserve"> 51</w:t>
      </w:r>
      <w:r w:rsidRPr="00425C63">
        <w:rPr>
          <w:b/>
        </w:rPr>
        <w:t>,</w:t>
      </w:r>
      <w:r w:rsidRPr="00425C63">
        <w:t xml:space="preserve"> 352-9.</w:t>
      </w:r>
      <w:bookmarkEnd w:id="279"/>
    </w:p>
    <w:p w14:paraId="545B4DA5" w14:textId="77777777" w:rsidR="00425C63" w:rsidRPr="00425C63" w:rsidRDefault="00425C63" w:rsidP="00425C63">
      <w:pPr>
        <w:pStyle w:val="EndNoteBibliography"/>
        <w:spacing w:after="0"/>
        <w:ind w:left="720" w:hanging="720"/>
      </w:pPr>
      <w:bookmarkStart w:id="280" w:name="_ENREF_57"/>
      <w:r w:rsidRPr="00425C63">
        <w:t xml:space="preserve">Francis, R., Aspray, T., Fraser, W., Gittoes, N. &amp; Javaid, K. 2013. Vitamin D and Bone Health: A Practical Clinical Guideline for Patient Management. </w:t>
      </w:r>
      <w:r w:rsidRPr="00425C63">
        <w:rPr>
          <w:i/>
        </w:rPr>
        <w:t>The National Osteoporosis Society</w:t>
      </w:r>
      <w:r w:rsidRPr="00425C63">
        <w:t>.</w:t>
      </w:r>
      <w:bookmarkEnd w:id="280"/>
    </w:p>
    <w:p w14:paraId="71307B7E" w14:textId="77777777" w:rsidR="00425C63" w:rsidRPr="00425C63" w:rsidRDefault="00425C63" w:rsidP="00425C63">
      <w:pPr>
        <w:pStyle w:val="EndNoteBibliography"/>
        <w:spacing w:after="0"/>
        <w:ind w:left="720" w:hanging="720"/>
      </w:pPr>
      <w:bookmarkStart w:id="281" w:name="_ENREF_58"/>
      <w:r w:rsidRPr="00425C63">
        <w:t xml:space="preserve">Frey, B. M. &amp; Frey, F. J. 1990. Clinical pharmacokinetics of prednisone and prednisolone. </w:t>
      </w:r>
      <w:r w:rsidRPr="00425C63">
        <w:rPr>
          <w:i/>
        </w:rPr>
        <w:t>Clin Pharmacokinet,</w:t>
      </w:r>
      <w:r w:rsidRPr="00425C63">
        <w:t xml:space="preserve"> 19</w:t>
      </w:r>
      <w:r w:rsidRPr="00425C63">
        <w:rPr>
          <w:b/>
        </w:rPr>
        <w:t>,</w:t>
      </w:r>
      <w:r w:rsidRPr="00425C63">
        <w:t xml:space="preserve"> 126-46.</w:t>
      </w:r>
      <w:bookmarkEnd w:id="281"/>
    </w:p>
    <w:p w14:paraId="1FC1DBEF" w14:textId="77777777" w:rsidR="00425C63" w:rsidRPr="00425C63" w:rsidRDefault="00425C63" w:rsidP="00425C63">
      <w:pPr>
        <w:pStyle w:val="EndNoteBibliography"/>
        <w:spacing w:after="0"/>
        <w:ind w:left="720" w:hanging="720"/>
      </w:pPr>
      <w:bookmarkStart w:id="282" w:name="_ENREF_59"/>
      <w:r w:rsidRPr="00425C63">
        <w:t xml:space="preserve">Fuss, M., Pepersack, T., Gillet, C., Karmali, R. &amp; Corvilain, J. 1992. Calcium and vitamin D metabolism in granulomatous diseases. </w:t>
      </w:r>
      <w:r w:rsidRPr="00425C63">
        <w:rPr>
          <w:i/>
        </w:rPr>
        <w:t>Clin Rheumatol,</w:t>
      </w:r>
      <w:r w:rsidRPr="00425C63">
        <w:t xml:space="preserve"> 11</w:t>
      </w:r>
      <w:r w:rsidRPr="00425C63">
        <w:rPr>
          <w:b/>
        </w:rPr>
        <w:t>,</w:t>
      </w:r>
      <w:r w:rsidRPr="00425C63">
        <w:t xml:space="preserve"> 28-36.</w:t>
      </w:r>
      <w:bookmarkEnd w:id="282"/>
    </w:p>
    <w:p w14:paraId="08FA1B4D" w14:textId="77777777" w:rsidR="00425C63" w:rsidRPr="00425C63" w:rsidRDefault="00425C63" w:rsidP="00425C63">
      <w:pPr>
        <w:pStyle w:val="EndNoteBibliography"/>
        <w:spacing w:after="0"/>
        <w:ind w:left="720" w:hanging="720"/>
      </w:pPr>
      <w:bookmarkStart w:id="283" w:name="_ENREF_60"/>
      <w:r w:rsidRPr="00425C63">
        <w:t xml:space="preserve">Gatti, G., Perucca, E., Frigo, G. M., Notarangelo, L. D., Barberis, L. &amp; Martini, A. 1984. Pharmacokinetics of prednisone and its metabolite prednisolone in children with nephrotic syndrome during the active phase and in remission. </w:t>
      </w:r>
      <w:r w:rsidRPr="00425C63">
        <w:rPr>
          <w:i/>
        </w:rPr>
        <w:t>Br J Clin Pharmacol,</w:t>
      </w:r>
      <w:r w:rsidRPr="00425C63">
        <w:t xml:space="preserve"> 17</w:t>
      </w:r>
      <w:r w:rsidRPr="00425C63">
        <w:rPr>
          <w:b/>
        </w:rPr>
        <w:t>,</w:t>
      </w:r>
      <w:r w:rsidRPr="00425C63">
        <w:t xml:space="preserve"> 423-31.</w:t>
      </w:r>
      <w:bookmarkEnd w:id="283"/>
    </w:p>
    <w:p w14:paraId="6F72AB0C" w14:textId="77777777" w:rsidR="00425C63" w:rsidRPr="00425C63" w:rsidRDefault="00425C63" w:rsidP="00425C63">
      <w:pPr>
        <w:pStyle w:val="EndNoteBibliography"/>
        <w:spacing w:after="0"/>
        <w:ind w:left="720" w:hanging="720"/>
      </w:pPr>
      <w:bookmarkStart w:id="284" w:name="_ENREF_61"/>
      <w:r w:rsidRPr="00425C63">
        <w:t xml:space="preserve">Giorgi, E. P. &amp; Stein, W. D. 1981. The transport of steroids into animal cells in culture. </w:t>
      </w:r>
      <w:r w:rsidRPr="00425C63">
        <w:rPr>
          <w:i/>
        </w:rPr>
        <w:t>Endocrinology,</w:t>
      </w:r>
      <w:r w:rsidRPr="00425C63">
        <w:t xml:space="preserve"> 108</w:t>
      </w:r>
      <w:r w:rsidRPr="00425C63">
        <w:rPr>
          <w:b/>
        </w:rPr>
        <w:t>,</w:t>
      </w:r>
      <w:r w:rsidRPr="00425C63">
        <w:t xml:space="preserve"> 688-97.</w:t>
      </w:r>
      <w:bookmarkEnd w:id="284"/>
    </w:p>
    <w:p w14:paraId="5D1DC6FF" w14:textId="77777777" w:rsidR="00425C63" w:rsidRPr="00425C63" w:rsidRDefault="00425C63" w:rsidP="00425C63">
      <w:pPr>
        <w:pStyle w:val="EndNoteBibliography"/>
        <w:spacing w:after="0"/>
        <w:ind w:left="720" w:hanging="720"/>
      </w:pPr>
      <w:bookmarkStart w:id="285" w:name="_ENREF_62"/>
      <w:r w:rsidRPr="00425C63">
        <w:t xml:space="preserve">Glyn-Jones, S., Palmer, A., Price, A., Vincent, T., Weinans, H. &amp; Carr, A. J. 2015. Osteoarthritis. </w:t>
      </w:r>
      <w:r w:rsidRPr="00425C63">
        <w:rPr>
          <w:i/>
        </w:rPr>
        <w:t>The Lancet,</w:t>
      </w:r>
      <w:r w:rsidRPr="00425C63">
        <w:t xml:space="preserve"> 386</w:t>
      </w:r>
      <w:r w:rsidRPr="00425C63">
        <w:rPr>
          <w:b/>
        </w:rPr>
        <w:t>,</w:t>
      </w:r>
      <w:r w:rsidRPr="00425C63">
        <w:t xml:space="preserve"> 376-387.</w:t>
      </w:r>
      <w:bookmarkEnd w:id="285"/>
    </w:p>
    <w:p w14:paraId="53364D37" w14:textId="77777777" w:rsidR="00425C63" w:rsidRPr="00425C63" w:rsidRDefault="00425C63" w:rsidP="00425C63">
      <w:pPr>
        <w:pStyle w:val="EndNoteBibliography"/>
        <w:spacing w:after="0"/>
        <w:ind w:left="720" w:hanging="720"/>
      </w:pPr>
      <w:bookmarkStart w:id="286" w:name="_ENREF_63"/>
      <w:r w:rsidRPr="00425C63">
        <w:t xml:space="preserve">Gombart, A. F., Borregaard, N. &amp; Koeffler, H. P. 2005. Human cathelicidin antimicrobial peptide (CAMP) gene is a direct target of the vitamin D receptor and is strongly up-regulated in myeloid cells by 1,25-dihydroxyvitamin D3. </w:t>
      </w:r>
      <w:r w:rsidRPr="00425C63">
        <w:rPr>
          <w:i/>
        </w:rPr>
        <w:t>FASEB J,</w:t>
      </w:r>
      <w:r w:rsidRPr="00425C63">
        <w:t xml:space="preserve"> 19</w:t>
      </w:r>
      <w:r w:rsidRPr="00425C63">
        <w:rPr>
          <w:b/>
        </w:rPr>
        <w:t>,</w:t>
      </w:r>
      <w:r w:rsidRPr="00425C63">
        <w:t xml:space="preserve"> 1067-77.</w:t>
      </w:r>
      <w:bookmarkEnd w:id="286"/>
    </w:p>
    <w:p w14:paraId="28924972" w14:textId="77777777" w:rsidR="00425C63" w:rsidRPr="00425C63" w:rsidRDefault="00425C63" w:rsidP="00425C63">
      <w:pPr>
        <w:pStyle w:val="EndNoteBibliography"/>
        <w:spacing w:after="0"/>
        <w:ind w:left="720" w:hanging="720"/>
      </w:pPr>
      <w:bookmarkStart w:id="287" w:name="_ENREF_64"/>
      <w:r w:rsidRPr="00425C63">
        <w:t xml:space="preserve">Guo, Y. D., Strugnell, S., Back, D. W. &amp; Jones, G. 1993. Transfected human liver cytochrome P-450 hydroxylates vitamin D analogs at different side-chain positions. </w:t>
      </w:r>
      <w:r w:rsidRPr="00425C63">
        <w:rPr>
          <w:i/>
        </w:rPr>
        <w:t>Proc Natl Acad Sci U S A,</w:t>
      </w:r>
      <w:r w:rsidRPr="00425C63">
        <w:t xml:space="preserve"> 90</w:t>
      </w:r>
      <w:r w:rsidRPr="00425C63">
        <w:rPr>
          <w:b/>
        </w:rPr>
        <w:t>,</w:t>
      </w:r>
      <w:r w:rsidRPr="00425C63">
        <w:t xml:space="preserve"> 8668-72.</w:t>
      </w:r>
      <w:bookmarkEnd w:id="287"/>
    </w:p>
    <w:p w14:paraId="697B922C" w14:textId="77777777" w:rsidR="00425C63" w:rsidRPr="00425C63" w:rsidRDefault="00425C63" w:rsidP="00425C63">
      <w:pPr>
        <w:pStyle w:val="EndNoteBibliography"/>
        <w:spacing w:after="0"/>
        <w:ind w:left="720" w:hanging="720"/>
      </w:pPr>
      <w:bookmarkStart w:id="288" w:name="_ENREF_65"/>
      <w:r w:rsidRPr="00425C63">
        <w:t xml:space="preserve">Gupta, R., Dixon, K. M., Deo, S. S., Holliday, C. J., Slater, M., Halliday, G. M., Reeve, V. E. &amp; Mason, R. S. 2007. Photoprotection by 1,25 dihydroxyvitamin D3 is associated with an increase in p53 and a decrease in nitric oxide products. </w:t>
      </w:r>
      <w:r w:rsidRPr="00425C63">
        <w:rPr>
          <w:i/>
        </w:rPr>
        <w:t>J Invest Dermatol,</w:t>
      </w:r>
      <w:r w:rsidRPr="00425C63">
        <w:t xml:space="preserve"> 127</w:t>
      </w:r>
      <w:r w:rsidRPr="00425C63">
        <w:rPr>
          <w:b/>
        </w:rPr>
        <w:t>,</w:t>
      </w:r>
      <w:r w:rsidRPr="00425C63">
        <w:t xml:space="preserve"> 707-15.</w:t>
      </w:r>
      <w:bookmarkEnd w:id="288"/>
    </w:p>
    <w:p w14:paraId="3C2D1DEA" w14:textId="77777777" w:rsidR="00425C63" w:rsidRPr="00425C63" w:rsidRDefault="00425C63" w:rsidP="00425C63">
      <w:pPr>
        <w:pStyle w:val="EndNoteBibliography"/>
        <w:spacing w:after="0"/>
        <w:ind w:left="720" w:hanging="720"/>
      </w:pPr>
      <w:bookmarkStart w:id="289" w:name="_ENREF_66"/>
      <w:r w:rsidRPr="00425C63">
        <w:t xml:space="preserve">Hammes, A., Andreassen, T. K., Spoelgen, R., Raila, J., Hubner, N., Schulz, H., Metzger, J., Schweigert, F. J., Luppa, P. B., Nykjaer, A. &amp; Willnow, T. E. 2005. Role of endocytosis in cellular uptake of sex steroids. </w:t>
      </w:r>
      <w:r w:rsidRPr="00425C63">
        <w:rPr>
          <w:i/>
        </w:rPr>
        <w:t>Cell,</w:t>
      </w:r>
      <w:r w:rsidRPr="00425C63">
        <w:t xml:space="preserve"> 122</w:t>
      </w:r>
      <w:r w:rsidRPr="00425C63">
        <w:rPr>
          <w:b/>
        </w:rPr>
        <w:t>,</w:t>
      </w:r>
      <w:r w:rsidRPr="00425C63">
        <w:t xml:space="preserve"> 751-62.</w:t>
      </w:r>
      <w:bookmarkEnd w:id="289"/>
    </w:p>
    <w:p w14:paraId="71E01900" w14:textId="77777777" w:rsidR="00425C63" w:rsidRPr="00425C63" w:rsidRDefault="00425C63" w:rsidP="00425C63">
      <w:pPr>
        <w:pStyle w:val="EndNoteBibliography"/>
        <w:spacing w:after="0"/>
        <w:ind w:left="720" w:hanging="720"/>
      </w:pPr>
      <w:bookmarkStart w:id="290" w:name="_ENREF_67"/>
      <w:r w:rsidRPr="00425C63">
        <w:t xml:space="preserve">Hammond, G. L., Nisker, J. A., Jones, L. A. &amp; Siiteri, P. K. 1980. Estimation of the percentage of free steroid in undiluted serum by centrifugal ultrafiltration-dialysis. </w:t>
      </w:r>
      <w:r w:rsidRPr="00425C63">
        <w:rPr>
          <w:i/>
        </w:rPr>
        <w:t>J Biol Chem,</w:t>
      </w:r>
      <w:r w:rsidRPr="00425C63">
        <w:t xml:space="preserve"> 255</w:t>
      </w:r>
      <w:r w:rsidRPr="00425C63">
        <w:rPr>
          <w:b/>
        </w:rPr>
        <w:t>,</w:t>
      </w:r>
      <w:r w:rsidRPr="00425C63">
        <w:t xml:space="preserve"> 5023-6.</w:t>
      </w:r>
      <w:bookmarkEnd w:id="290"/>
    </w:p>
    <w:p w14:paraId="5C92BBF4" w14:textId="77777777" w:rsidR="00425C63" w:rsidRPr="00425C63" w:rsidRDefault="00425C63" w:rsidP="00425C63">
      <w:pPr>
        <w:pStyle w:val="EndNoteBibliography"/>
        <w:spacing w:after="0"/>
        <w:ind w:left="720" w:hanging="720"/>
      </w:pPr>
      <w:bookmarkStart w:id="291" w:name="_ENREF_68"/>
      <w:r w:rsidRPr="00425C63">
        <w:t xml:space="preserve">Heaney, R. P., Horst, R. L., Cullen, D. M. &amp; Armas, L. A. 2009. Vitamin D3 distribution and status in the body. </w:t>
      </w:r>
      <w:r w:rsidRPr="00425C63">
        <w:rPr>
          <w:i/>
        </w:rPr>
        <w:t>J Am Coll Nutr,</w:t>
      </w:r>
      <w:r w:rsidRPr="00425C63">
        <w:t xml:space="preserve"> 28</w:t>
      </w:r>
      <w:r w:rsidRPr="00425C63">
        <w:rPr>
          <w:b/>
        </w:rPr>
        <w:t>,</w:t>
      </w:r>
      <w:r w:rsidRPr="00425C63">
        <w:t xml:space="preserve"> 252-6.</w:t>
      </w:r>
      <w:bookmarkEnd w:id="291"/>
    </w:p>
    <w:p w14:paraId="06365B23" w14:textId="77777777" w:rsidR="00425C63" w:rsidRPr="00425C63" w:rsidRDefault="00425C63" w:rsidP="00425C63">
      <w:pPr>
        <w:pStyle w:val="EndNoteBibliography"/>
        <w:spacing w:after="0"/>
        <w:ind w:left="720" w:hanging="720"/>
      </w:pPr>
      <w:bookmarkStart w:id="292" w:name="_ENREF_69"/>
      <w:r w:rsidRPr="00425C63">
        <w:lastRenderedPageBreak/>
        <w:t xml:space="preserve">Hedman, C. J., Wiebe, D. A., Dey, S., Plath, J., Kemnitz, J. W. &amp; Ziegler, T. E. 2014. Development of a sensitive LC/MS/MS method for vitamin D metabolites: 1,25 Dihydroxyvitamin D2&amp;3 measurement using a novel derivatization agent. </w:t>
      </w:r>
      <w:r w:rsidRPr="00425C63">
        <w:rPr>
          <w:i/>
        </w:rPr>
        <w:t>J Chromatogr B Analyt Technol Biomed Life Sci,</w:t>
      </w:r>
      <w:r w:rsidRPr="00425C63">
        <w:t xml:space="preserve"> 953-954</w:t>
      </w:r>
      <w:r w:rsidRPr="00425C63">
        <w:rPr>
          <w:b/>
        </w:rPr>
        <w:t>,</w:t>
      </w:r>
      <w:r w:rsidRPr="00425C63">
        <w:t xml:space="preserve"> 62-7.</w:t>
      </w:r>
      <w:bookmarkEnd w:id="292"/>
    </w:p>
    <w:p w14:paraId="667507B6" w14:textId="77777777" w:rsidR="00425C63" w:rsidRPr="00425C63" w:rsidRDefault="00425C63" w:rsidP="00425C63">
      <w:pPr>
        <w:pStyle w:val="EndNoteBibliography"/>
        <w:spacing w:after="0"/>
        <w:ind w:left="720" w:hanging="720"/>
      </w:pPr>
      <w:bookmarkStart w:id="293" w:name="_ENREF_70"/>
      <w:r w:rsidRPr="00425C63">
        <w:t xml:space="preserve">Henderson, C. M., Lutsey, P. L., Misialek, J. R., Laha, T. J., Selvin, E., Eckfeldt, J. H. &amp; Hoofnagle, A. N. 2016. Measurement by a Novel LC-MS/MS Methodology Reveals Similar Serum Concentrations of Vitamin D-Binding Protein in Blacks and Whites. </w:t>
      </w:r>
      <w:r w:rsidRPr="00425C63">
        <w:rPr>
          <w:i/>
        </w:rPr>
        <w:t>Clin Chem,</w:t>
      </w:r>
      <w:r w:rsidRPr="00425C63">
        <w:t xml:space="preserve"> 62</w:t>
      </w:r>
      <w:r w:rsidRPr="00425C63">
        <w:rPr>
          <w:b/>
        </w:rPr>
        <w:t>,</w:t>
      </w:r>
      <w:r w:rsidRPr="00425C63">
        <w:t xml:space="preserve"> 179-87.</w:t>
      </w:r>
      <w:bookmarkEnd w:id="293"/>
    </w:p>
    <w:p w14:paraId="036FD468" w14:textId="77777777" w:rsidR="00425C63" w:rsidRPr="00425C63" w:rsidRDefault="00425C63" w:rsidP="00425C63">
      <w:pPr>
        <w:pStyle w:val="EndNoteBibliography"/>
        <w:spacing w:after="0"/>
        <w:ind w:left="720" w:hanging="720"/>
      </w:pPr>
      <w:bookmarkStart w:id="294" w:name="_ENREF_71"/>
      <w:r w:rsidRPr="00425C63">
        <w:t xml:space="preserve">Higashi, T., Shibayama, Y., Fuji, M. &amp; Shimada, K. 2008. Liquid chromatography-tandem mass spectrometric method for the determination of salivary 25-hydroxyvitamin D3: a noninvasive tool for the assessment of vitamin D status. </w:t>
      </w:r>
      <w:r w:rsidRPr="00425C63">
        <w:rPr>
          <w:i/>
        </w:rPr>
        <w:t>Anal Bioanal Chem,</w:t>
      </w:r>
      <w:r w:rsidRPr="00425C63">
        <w:t xml:space="preserve"> 391</w:t>
      </w:r>
      <w:r w:rsidRPr="00425C63">
        <w:rPr>
          <w:b/>
        </w:rPr>
        <w:t>,</w:t>
      </w:r>
      <w:r w:rsidRPr="00425C63">
        <w:t xml:space="preserve"> 229-38.</w:t>
      </w:r>
      <w:bookmarkEnd w:id="294"/>
    </w:p>
    <w:p w14:paraId="1484E5A8" w14:textId="77777777" w:rsidR="00425C63" w:rsidRPr="00425C63" w:rsidRDefault="00425C63" w:rsidP="00425C63">
      <w:pPr>
        <w:pStyle w:val="EndNoteBibliography"/>
        <w:spacing w:after="0"/>
        <w:ind w:left="720" w:hanging="720"/>
      </w:pPr>
      <w:bookmarkStart w:id="295" w:name="_ENREF_72"/>
      <w:r w:rsidRPr="00425C63">
        <w:t xml:space="preserve">Hirschfeld, J. 1959. Immune-electrophoretic demonstration of qualitative differences in human sera and their relation to the haptoglobins. </w:t>
      </w:r>
      <w:r w:rsidRPr="00425C63">
        <w:rPr>
          <w:i/>
        </w:rPr>
        <w:t>Acta Pathol Microbiol Scand,</w:t>
      </w:r>
      <w:r w:rsidRPr="00425C63">
        <w:t xml:space="preserve"> 47</w:t>
      </w:r>
      <w:r w:rsidRPr="00425C63">
        <w:rPr>
          <w:b/>
        </w:rPr>
        <w:t>,</w:t>
      </w:r>
      <w:r w:rsidRPr="00425C63">
        <w:t xml:space="preserve"> 160-8.</w:t>
      </w:r>
      <w:bookmarkEnd w:id="295"/>
    </w:p>
    <w:p w14:paraId="183BCCD6" w14:textId="77777777" w:rsidR="00425C63" w:rsidRPr="00425C63" w:rsidRDefault="00425C63" w:rsidP="00425C63">
      <w:pPr>
        <w:pStyle w:val="EndNoteBibliography"/>
        <w:spacing w:after="0"/>
        <w:ind w:left="720" w:hanging="720"/>
      </w:pPr>
      <w:bookmarkStart w:id="296" w:name="_ENREF_73"/>
      <w:r w:rsidRPr="00425C63">
        <w:t xml:space="preserve">Hirtz, C., Vialaret, J., Nowak, N., Gabelle, A., Deville De Periere, D. &amp; Lehmann, S. 2016. Absolute quantification of 35 plasma biomarkers in human saliva using targeted MS. </w:t>
      </w:r>
      <w:r w:rsidRPr="00425C63">
        <w:rPr>
          <w:i/>
        </w:rPr>
        <w:t>Bioanalysis,</w:t>
      </w:r>
      <w:r w:rsidRPr="00425C63">
        <w:t xml:space="preserve"> 8</w:t>
      </w:r>
      <w:r w:rsidRPr="00425C63">
        <w:rPr>
          <w:b/>
        </w:rPr>
        <w:t>,</w:t>
      </w:r>
      <w:r w:rsidRPr="00425C63">
        <w:t xml:space="preserve"> 43-53.</w:t>
      </w:r>
      <w:bookmarkEnd w:id="296"/>
    </w:p>
    <w:p w14:paraId="34E4E72E" w14:textId="77777777" w:rsidR="00425C63" w:rsidRPr="00425C63" w:rsidRDefault="00425C63" w:rsidP="00425C63">
      <w:pPr>
        <w:pStyle w:val="EndNoteBibliography"/>
        <w:spacing w:after="0"/>
        <w:ind w:left="720" w:hanging="720"/>
      </w:pPr>
      <w:bookmarkStart w:id="297" w:name="_ENREF_74"/>
      <w:r w:rsidRPr="00425C63">
        <w:t xml:space="preserve">Holick, M. F. 1981. The cutaneous photosynthesis of previtamin D3: a unique photoendocrine system. </w:t>
      </w:r>
      <w:r w:rsidRPr="00425C63">
        <w:rPr>
          <w:i/>
        </w:rPr>
        <w:t>J Invest Dermatol,</w:t>
      </w:r>
      <w:r w:rsidRPr="00425C63">
        <w:t xml:space="preserve"> 77</w:t>
      </w:r>
      <w:r w:rsidRPr="00425C63">
        <w:rPr>
          <w:b/>
        </w:rPr>
        <w:t>,</w:t>
      </w:r>
      <w:r w:rsidRPr="00425C63">
        <w:t xml:space="preserve"> 51-8.</w:t>
      </w:r>
      <w:bookmarkEnd w:id="297"/>
    </w:p>
    <w:p w14:paraId="3C25CD29" w14:textId="77777777" w:rsidR="00425C63" w:rsidRPr="00425C63" w:rsidRDefault="00425C63" w:rsidP="00425C63">
      <w:pPr>
        <w:pStyle w:val="EndNoteBibliography"/>
        <w:spacing w:after="0"/>
        <w:ind w:left="720" w:hanging="720"/>
      </w:pPr>
      <w:bookmarkStart w:id="298" w:name="_ENREF_75"/>
      <w:r w:rsidRPr="00425C63">
        <w:t xml:space="preserve">Holick, M. F. 1990. The use and interpretation of assays for vitamin D and its metabolites. </w:t>
      </w:r>
      <w:r w:rsidRPr="00425C63">
        <w:rPr>
          <w:i/>
        </w:rPr>
        <w:t>J Nutr,</w:t>
      </w:r>
      <w:r w:rsidRPr="00425C63">
        <w:t xml:space="preserve"> 120 Suppl 11</w:t>
      </w:r>
      <w:r w:rsidRPr="00425C63">
        <w:rPr>
          <w:b/>
        </w:rPr>
        <w:t>,</w:t>
      </w:r>
      <w:r w:rsidRPr="00425C63">
        <w:t xml:space="preserve"> 1464-9.</w:t>
      </w:r>
      <w:bookmarkEnd w:id="298"/>
    </w:p>
    <w:p w14:paraId="57266057" w14:textId="77777777" w:rsidR="00425C63" w:rsidRPr="00425C63" w:rsidRDefault="00425C63" w:rsidP="00425C63">
      <w:pPr>
        <w:pStyle w:val="EndNoteBibliography"/>
        <w:spacing w:after="0"/>
        <w:ind w:left="720" w:hanging="720"/>
      </w:pPr>
      <w:bookmarkStart w:id="299" w:name="_ENREF_76"/>
      <w:r w:rsidRPr="00425C63">
        <w:t xml:space="preserve">Holick, M. F. 2007. Vitamin D deficiency. </w:t>
      </w:r>
      <w:r w:rsidRPr="00425C63">
        <w:rPr>
          <w:i/>
        </w:rPr>
        <w:t>N Engl J Med,</w:t>
      </w:r>
      <w:r w:rsidRPr="00425C63">
        <w:t xml:space="preserve"> 357</w:t>
      </w:r>
      <w:r w:rsidRPr="00425C63">
        <w:rPr>
          <w:b/>
        </w:rPr>
        <w:t>,</w:t>
      </w:r>
      <w:r w:rsidRPr="00425C63">
        <w:t xml:space="preserve"> 266-81.</w:t>
      </w:r>
      <w:bookmarkEnd w:id="299"/>
    </w:p>
    <w:p w14:paraId="028EBF3A" w14:textId="77777777" w:rsidR="00425C63" w:rsidRPr="00425C63" w:rsidRDefault="00425C63" w:rsidP="00425C63">
      <w:pPr>
        <w:pStyle w:val="EndNoteBibliography"/>
        <w:spacing w:after="0"/>
        <w:ind w:left="720" w:hanging="720"/>
      </w:pPr>
      <w:bookmarkStart w:id="300" w:name="_ENREF_77"/>
      <w:r w:rsidRPr="00425C63">
        <w:t xml:space="preserve">Holick, M. F. 2008. Vitamin D: a D-Lightful health perspective. </w:t>
      </w:r>
      <w:r w:rsidRPr="00425C63">
        <w:rPr>
          <w:i/>
        </w:rPr>
        <w:t>Nutr Rev,</w:t>
      </w:r>
      <w:r w:rsidRPr="00425C63">
        <w:t xml:space="preserve"> 66</w:t>
      </w:r>
      <w:r w:rsidRPr="00425C63">
        <w:rPr>
          <w:b/>
        </w:rPr>
        <w:t>,</w:t>
      </w:r>
      <w:r w:rsidRPr="00425C63">
        <w:t xml:space="preserve"> S182-94.</w:t>
      </w:r>
      <w:bookmarkEnd w:id="300"/>
    </w:p>
    <w:p w14:paraId="33A7EA6B" w14:textId="77777777" w:rsidR="00425C63" w:rsidRPr="00425C63" w:rsidRDefault="00425C63" w:rsidP="00425C63">
      <w:pPr>
        <w:pStyle w:val="EndNoteBibliography"/>
        <w:spacing w:after="0"/>
        <w:ind w:left="720" w:hanging="720"/>
      </w:pPr>
      <w:bookmarkStart w:id="301" w:name="_ENREF_78"/>
      <w:r w:rsidRPr="00425C63">
        <w:t xml:space="preserve">Holick, M. F., Binkley, N. C., Bischoff-Ferrari, H. A., Gordon, C. M., Hanley, D. A., Heaney, R. P., Murad, M. H., Weaver, C. M. &amp; Endocrine, S. 2011. Evaluation, treatment, and prevention of vitamin D deficiency: an Endocrine Society clinical practice guideline. </w:t>
      </w:r>
      <w:r w:rsidRPr="00425C63">
        <w:rPr>
          <w:i/>
        </w:rPr>
        <w:t>J Clin Endocrinol Metab,</w:t>
      </w:r>
      <w:r w:rsidRPr="00425C63">
        <w:t xml:space="preserve"> 96</w:t>
      </w:r>
      <w:r w:rsidRPr="00425C63">
        <w:rPr>
          <w:b/>
        </w:rPr>
        <w:t>,</w:t>
      </w:r>
      <w:r w:rsidRPr="00425C63">
        <w:t xml:space="preserve"> 1911-30.</w:t>
      </w:r>
      <w:bookmarkEnd w:id="301"/>
    </w:p>
    <w:p w14:paraId="04E1F801" w14:textId="77777777" w:rsidR="00425C63" w:rsidRPr="00425C63" w:rsidRDefault="00425C63" w:rsidP="00425C63">
      <w:pPr>
        <w:pStyle w:val="EndNoteBibliography"/>
        <w:spacing w:after="0"/>
        <w:ind w:left="720" w:hanging="720"/>
      </w:pPr>
      <w:bookmarkStart w:id="302" w:name="_ENREF_79"/>
      <w:r w:rsidRPr="00425C63">
        <w:t xml:space="preserve">Holmberg, I., Berlin, T., Ewerth, S. &amp; Bjorkhem, I. 1986. 25-Hydroxylase activity in subcellular fractions from human liver. Evidence for different rates of mitochondrial hydroxylation of vitamin D2 and D3. </w:t>
      </w:r>
      <w:r w:rsidRPr="00425C63">
        <w:rPr>
          <w:i/>
        </w:rPr>
        <w:t>Scand J Clin Lab Invest,</w:t>
      </w:r>
      <w:r w:rsidRPr="00425C63">
        <w:t xml:space="preserve"> 46</w:t>
      </w:r>
      <w:r w:rsidRPr="00425C63">
        <w:rPr>
          <w:b/>
        </w:rPr>
        <w:t>,</w:t>
      </w:r>
      <w:r w:rsidRPr="00425C63">
        <w:t xml:space="preserve"> 785-90.</w:t>
      </w:r>
      <w:bookmarkEnd w:id="302"/>
    </w:p>
    <w:p w14:paraId="07F09E06" w14:textId="77777777" w:rsidR="00425C63" w:rsidRPr="00425C63" w:rsidRDefault="00425C63" w:rsidP="00425C63">
      <w:pPr>
        <w:pStyle w:val="EndNoteBibliography"/>
        <w:spacing w:after="0"/>
        <w:ind w:left="720" w:hanging="720"/>
      </w:pPr>
      <w:bookmarkStart w:id="303" w:name="_ENREF_80"/>
      <w:r w:rsidRPr="00425C63">
        <w:t xml:space="preserve">Honour, J. W. 2011. Development and validation of a quantitative assay based on tandem mass spectrometry. </w:t>
      </w:r>
      <w:r w:rsidRPr="00425C63">
        <w:rPr>
          <w:i/>
        </w:rPr>
        <w:t>Ann Clin Biochem,</w:t>
      </w:r>
      <w:r w:rsidRPr="00425C63">
        <w:t xml:space="preserve"> 48</w:t>
      </w:r>
      <w:r w:rsidRPr="00425C63">
        <w:rPr>
          <w:b/>
        </w:rPr>
        <w:t>,</w:t>
      </w:r>
      <w:r w:rsidRPr="00425C63">
        <w:t xml:space="preserve"> 97-111.</w:t>
      </w:r>
      <w:bookmarkEnd w:id="303"/>
    </w:p>
    <w:p w14:paraId="2087F758" w14:textId="77777777" w:rsidR="00425C63" w:rsidRPr="00425C63" w:rsidRDefault="00425C63" w:rsidP="00425C63">
      <w:pPr>
        <w:pStyle w:val="EndNoteBibliography"/>
        <w:spacing w:after="0"/>
        <w:ind w:left="720" w:hanging="720"/>
      </w:pPr>
      <w:bookmarkStart w:id="304" w:name="_ENREF_81"/>
      <w:r w:rsidRPr="00425C63">
        <w:t xml:space="preserve">Hypponen, E. &amp; Power, C. 2007. Hypovitaminosis D in British adults at age 45 y: nationwide cohort study of dietary and lifestyle predictors. </w:t>
      </w:r>
      <w:r w:rsidRPr="00425C63">
        <w:rPr>
          <w:i/>
        </w:rPr>
        <w:t>American Journal of Clinical Nutrition,</w:t>
      </w:r>
      <w:r w:rsidRPr="00425C63">
        <w:t xml:space="preserve"> 85</w:t>
      </w:r>
      <w:r w:rsidRPr="00425C63">
        <w:rPr>
          <w:b/>
        </w:rPr>
        <w:t>,</w:t>
      </w:r>
      <w:r w:rsidRPr="00425C63">
        <w:t xml:space="preserve"> 860-868.</w:t>
      </w:r>
      <w:bookmarkEnd w:id="304"/>
    </w:p>
    <w:p w14:paraId="7C730F29" w14:textId="77777777" w:rsidR="00425C63" w:rsidRPr="00425C63" w:rsidRDefault="00425C63" w:rsidP="00425C63">
      <w:pPr>
        <w:pStyle w:val="EndNoteBibliography"/>
        <w:spacing w:after="0"/>
        <w:ind w:left="720" w:hanging="720"/>
      </w:pPr>
      <w:bookmarkStart w:id="305" w:name="_ENREF_82"/>
      <w:r w:rsidRPr="00425C63">
        <w:t xml:space="preserve">Ingle, B. M., Hay, S. M., Bottjer, H. M. &amp; Eastell, R. 1999a. Changes in bone mass and bone turnover following ankle fracture. </w:t>
      </w:r>
      <w:r w:rsidRPr="00425C63">
        <w:rPr>
          <w:i/>
        </w:rPr>
        <w:t>Osteoporos Int,</w:t>
      </w:r>
      <w:r w:rsidRPr="00425C63">
        <w:t xml:space="preserve"> 10</w:t>
      </w:r>
      <w:r w:rsidRPr="00425C63">
        <w:rPr>
          <w:b/>
        </w:rPr>
        <w:t>,</w:t>
      </w:r>
      <w:r w:rsidRPr="00425C63">
        <w:t xml:space="preserve"> 408-15.</w:t>
      </w:r>
      <w:bookmarkEnd w:id="305"/>
    </w:p>
    <w:p w14:paraId="1E5AB1F5" w14:textId="77777777" w:rsidR="00425C63" w:rsidRPr="00425C63" w:rsidRDefault="00425C63" w:rsidP="00425C63">
      <w:pPr>
        <w:pStyle w:val="EndNoteBibliography"/>
        <w:spacing w:after="0"/>
        <w:ind w:left="720" w:hanging="720"/>
      </w:pPr>
      <w:bookmarkStart w:id="306" w:name="_ENREF_83"/>
      <w:r w:rsidRPr="00425C63">
        <w:t xml:space="preserve">Ingle, B. M., Hay, S. M., Bottjer, H. M. &amp; Eastell, R. 1999b. Changes in bone mass and bone turnover following distal forearm fracture. </w:t>
      </w:r>
      <w:r w:rsidRPr="00425C63">
        <w:rPr>
          <w:i/>
        </w:rPr>
        <w:t>Osteoporos Int,</w:t>
      </w:r>
      <w:r w:rsidRPr="00425C63">
        <w:t xml:space="preserve"> 10</w:t>
      </w:r>
      <w:r w:rsidRPr="00425C63">
        <w:rPr>
          <w:b/>
        </w:rPr>
        <w:t>,</w:t>
      </w:r>
      <w:r w:rsidRPr="00425C63">
        <w:t xml:space="preserve"> 399-407.</w:t>
      </w:r>
      <w:bookmarkEnd w:id="306"/>
    </w:p>
    <w:p w14:paraId="258C52F9" w14:textId="77777777" w:rsidR="00425C63" w:rsidRPr="00425C63" w:rsidRDefault="00425C63" w:rsidP="00425C63">
      <w:pPr>
        <w:pStyle w:val="EndNoteBibliography"/>
        <w:spacing w:after="0"/>
        <w:ind w:left="720" w:hanging="720"/>
      </w:pPr>
      <w:bookmarkStart w:id="307" w:name="_ENREF_84"/>
      <w:r w:rsidRPr="00425C63">
        <w:t xml:space="preserve">Jakobsen, J., Maribo, H., Bysted, A., Sommer, H. M. &amp; Hels, O. 2007. 25-hydroxyvitamin D3 affects vitamin D status similar to vitamin D3 in pigs--but the meat produced has a lower content of vitamin D. </w:t>
      </w:r>
      <w:r w:rsidRPr="00425C63">
        <w:rPr>
          <w:i/>
        </w:rPr>
        <w:t>Br J Nutr,</w:t>
      </w:r>
      <w:r w:rsidRPr="00425C63">
        <w:t xml:space="preserve"> 98</w:t>
      </w:r>
      <w:r w:rsidRPr="00425C63">
        <w:rPr>
          <w:b/>
        </w:rPr>
        <w:t>,</w:t>
      </w:r>
      <w:r w:rsidRPr="00425C63">
        <w:t xml:space="preserve"> 908-13.</w:t>
      </w:r>
      <w:bookmarkEnd w:id="307"/>
    </w:p>
    <w:p w14:paraId="56155110" w14:textId="77777777" w:rsidR="00425C63" w:rsidRPr="00425C63" w:rsidRDefault="00425C63" w:rsidP="00425C63">
      <w:pPr>
        <w:pStyle w:val="EndNoteBibliography"/>
        <w:spacing w:after="0"/>
        <w:ind w:left="720" w:hanging="720"/>
      </w:pPr>
      <w:bookmarkStart w:id="308" w:name="_ENREF_85"/>
      <w:r w:rsidRPr="00425C63">
        <w:t xml:space="preserve">Jensen, M. B., Husted, H., Bjerrum, P. J., Juul, A. &amp; Kehlet, H. 2018. Compromised activation of vitamin D after elective surgery: a prospective pilot study. </w:t>
      </w:r>
      <w:r w:rsidRPr="00425C63">
        <w:rPr>
          <w:i/>
        </w:rPr>
        <w:t>JBMR Plus</w:t>
      </w:r>
      <w:r w:rsidRPr="00425C63">
        <w:t>.</w:t>
      </w:r>
      <w:bookmarkEnd w:id="308"/>
    </w:p>
    <w:p w14:paraId="3F6DA49D" w14:textId="77777777" w:rsidR="00425C63" w:rsidRPr="00425C63" w:rsidRDefault="00425C63" w:rsidP="00425C63">
      <w:pPr>
        <w:pStyle w:val="EndNoteBibliography"/>
        <w:spacing w:after="0"/>
        <w:ind w:left="720" w:hanging="720"/>
      </w:pPr>
      <w:bookmarkStart w:id="309" w:name="_ENREF_86"/>
      <w:r w:rsidRPr="00425C63">
        <w:t xml:space="preserve">Johnsen, M. S., Grimnes, G., Figenschau, Y., Torjesen, P. A., Almas, B. &amp; Jorde, R. 2014. Serum free and bio-available 25-hydroxyvitamin D correlate better with bone density than serum total 25-hydroxyvitamin D. </w:t>
      </w:r>
      <w:r w:rsidRPr="00425C63">
        <w:rPr>
          <w:i/>
        </w:rPr>
        <w:t>Scand J Clin Lab Invest,</w:t>
      </w:r>
      <w:r w:rsidRPr="00425C63">
        <w:t xml:space="preserve"> 74</w:t>
      </w:r>
      <w:r w:rsidRPr="00425C63">
        <w:rPr>
          <w:b/>
        </w:rPr>
        <w:t>,</w:t>
      </w:r>
      <w:r w:rsidRPr="00425C63">
        <w:t xml:space="preserve"> 177-83.</w:t>
      </w:r>
      <w:bookmarkEnd w:id="309"/>
    </w:p>
    <w:p w14:paraId="27B3B7E6" w14:textId="77777777" w:rsidR="00425C63" w:rsidRPr="00425C63" w:rsidRDefault="00425C63" w:rsidP="00425C63">
      <w:pPr>
        <w:pStyle w:val="EndNoteBibliography"/>
        <w:spacing w:after="0"/>
        <w:ind w:left="720" w:hanging="720"/>
      </w:pPr>
      <w:bookmarkStart w:id="310" w:name="_ENREF_87"/>
      <w:r w:rsidRPr="00425C63">
        <w:t xml:space="preserve">Joneja, J. M., Greenstein, P. M., Revis, G. J. &amp; Crowle, A. J. 1982. Identification of transcalciferin as a major component of human parotid saliva by crossed immunoelectrophoretic mapping. </w:t>
      </w:r>
      <w:r w:rsidRPr="00425C63">
        <w:rPr>
          <w:i/>
        </w:rPr>
        <w:t>Arch Oral Biol,</w:t>
      </w:r>
      <w:r w:rsidRPr="00425C63">
        <w:t xml:space="preserve"> 27</w:t>
      </w:r>
      <w:r w:rsidRPr="00425C63">
        <w:rPr>
          <w:b/>
        </w:rPr>
        <w:t>,</w:t>
      </w:r>
      <w:r w:rsidRPr="00425C63">
        <w:t xml:space="preserve"> 51-8.</w:t>
      </w:r>
      <w:bookmarkEnd w:id="310"/>
    </w:p>
    <w:p w14:paraId="614C359B" w14:textId="77777777" w:rsidR="00425C63" w:rsidRPr="00425C63" w:rsidRDefault="00425C63" w:rsidP="00425C63">
      <w:pPr>
        <w:pStyle w:val="EndNoteBibliography"/>
        <w:spacing w:after="0"/>
        <w:ind w:left="720" w:hanging="720"/>
      </w:pPr>
      <w:bookmarkStart w:id="311" w:name="_ENREF_88"/>
      <w:r w:rsidRPr="00425C63">
        <w:lastRenderedPageBreak/>
        <w:t xml:space="preserve">Jusko, W. J. &amp; Rose, J. Q. 1980. Monitoring prednisone and prednisolone. </w:t>
      </w:r>
      <w:r w:rsidRPr="00425C63">
        <w:rPr>
          <w:i/>
        </w:rPr>
        <w:t>Ther Drug Monit,</w:t>
      </w:r>
      <w:r w:rsidRPr="00425C63">
        <w:t xml:space="preserve"> 2</w:t>
      </w:r>
      <w:r w:rsidRPr="00425C63">
        <w:rPr>
          <w:b/>
        </w:rPr>
        <w:t>,</w:t>
      </w:r>
      <w:r w:rsidRPr="00425C63">
        <w:t xml:space="preserve"> 169-76.</w:t>
      </w:r>
      <w:bookmarkEnd w:id="311"/>
    </w:p>
    <w:p w14:paraId="44C81574" w14:textId="77777777" w:rsidR="00425C63" w:rsidRPr="00425C63" w:rsidRDefault="00425C63" w:rsidP="00425C63">
      <w:pPr>
        <w:pStyle w:val="EndNoteBibliography"/>
        <w:spacing w:after="0"/>
        <w:ind w:left="720" w:hanging="720"/>
      </w:pPr>
      <w:bookmarkStart w:id="312" w:name="_ENREF_89"/>
      <w:r w:rsidRPr="00425C63">
        <w:t xml:space="preserve">Kamao, M., Tatematsu, S., Hatakeyama, S., Sakaki, T., Sawada, N., Inouye, K., Ozono, K., Kubodera, N., Reddy, G. S. &amp; Okano, T. 2004. C-3 epimerization of vitamin D3 metabolites and further metabolism of C-3 epimers: 25-hydroxyvitamin D3 is metabolized to 3-epi-25-hydroxyvitamin D3 and subsequently metabolized through C-1alpha or C-24 hydroxylation. </w:t>
      </w:r>
      <w:r w:rsidRPr="00425C63">
        <w:rPr>
          <w:i/>
        </w:rPr>
        <w:t>J Biol Chem,</w:t>
      </w:r>
      <w:r w:rsidRPr="00425C63">
        <w:t xml:space="preserve"> 279</w:t>
      </w:r>
      <w:r w:rsidRPr="00425C63">
        <w:rPr>
          <w:b/>
        </w:rPr>
        <w:t>,</w:t>
      </w:r>
      <w:r w:rsidRPr="00425C63">
        <w:t xml:space="preserve"> 15897-907.</w:t>
      </w:r>
      <w:bookmarkEnd w:id="312"/>
    </w:p>
    <w:p w14:paraId="467D022B" w14:textId="77777777" w:rsidR="00425C63" w:rsidRPr="00425C63" w:rsidRDefault="00425C63" w:rsidP="00425C63">
      <w:pPr>
        <w:pStyle w:val="EndNoteBibliography"/>
        <w:spacing w:after="0"/>
        <w:ind w:left="720" w:hanging="720"/>
      </w:pPr>
      <w:bookmarkStart w:id="313" w:name="_ENREF_90"/>
      <w:r w:rsidRPr="00425C63">
        <w:t xml:space="preserve">Kawakami, M., Blum, C. B., Ramakrishnan, R., Dell, R. B. &amp; Goodman, D. S. 1981. Turnover of the plasma binding protein for vitamin D and its metabolites in normal human subjects. </w:t>
      </w:r>
      <w:r w:rsidRPr="00425C63">
        <w:rPr>
          <w:i/>
        </w:rPr>
        <w:t>J Clin Endocrinol Metab,</w:t>
      </w:r>
      <w:r w:rsidRPr="00425C63">
        <w:t xml:space="preserve"> 53</w:t>
      </w:r>
      <w:r w:rsidRPr="00425C63">
        <w:rPr>
          <w:b/>
        </w:rPr>
        <w:t>,</w:t>
      </w:r>
      <w:r w:rsidRPr="00425C63">
        <w:t xml:space="preserve"> 1110-6.</w:t>
      </w:r>
      <w:bookmarkEnd w:id="313"/>
    </w:p>
    <w:p w14:paraId="26C6A43B" w14:textId="77777777" w:rsidR="00425C63" w:rsidRPr="00425C63" w:rsidRDefault="00425C63" w:rsidP="00425C63">
      <w:pPr>
        <w:pStyle w:val="EndNoteBibliography"/>
        <w:spacing w:after="0"/>
        <w:ind w:left="720" w:hanging="720"/>
      </w:pPr>
      <w:bookmarkStart w:id="314" w:name="_ENREF_91"/>
      <w:r w:rsidRPr="00425C63">
        <w:t xml:space="preserve">Key, T. J., Appleby, P. N., Reeves, G. K., Roddam, A., Dorgan, J. F., Longcope, C., Stanczyk, F. Z., Stephenson, H. E., Jr., Falk, R. T., Miller, R., Schatzkin, A., Allen, D. S., Fentiman, I. S., Key, T. J., Wang, D. Y., Dowsett, M., Thomas, H. V., Hankinson, S. E., Toniolo, P., Akhmedkhanov, A., Koenig, K., Shore, R. E., Zeleniuch-Jacquotte, A., Berrino, F., Muti, P., Micheli, A., Krogh, V., Sieri, S., Pala, V., Venturelli, E., Secreto, G., Barrett-Connor, E., Laughlin, G. A., Kabuto, M., Akiba, S., Stevens, R. G., Neriishi, K., Land, C. E., Cauley, J. A., Kuller, L. H., Cummings, S. R., Helzlsouer, K. J., Alberg, A. J., Bush, T. L., Comstock, G. W., Gordon, G. B., Miller, S. R., Longcope, C. &amp; Endogenous Hormones Breast Cancer Collaborative, G. 2003. Body mass index, serum sex hormones, and breast cancer risk in postmenopausal women. </w:t>
      </w:r>
      <w:r w:rsidRPr="00425C63">
        <w:rPr>
          <w:i/>
        </w:rPr>
        <w:t>J Natl Cancer Inst,</w:t>
      </w:r>
      <w:r w:rsidRPr="00425C63">
        <w:t xml:space="preserve"> 95</w:t>
      </w:r>
      <w:r w:rsidRPr="00425C63">
        <w:rPr>
          <w:b/>
        </w:rPr>
        <w:t>,</w:t>
      </w:r>
      <w:r w:rsidRPr="00425C63">
        <w:t xml:space="preserve"> 1218-26.</w:t>
      </w:r>
      <w:bookmarkEnd w:id="314"/>
    </w:p>
    <w:p w14:paraId="1A9ABD2B" w14:textId="77777777" w:rsidR="00425C63" w:rsidRPr="00425C63" w:rsidRDefault="00425C63" w:rsidP="00425C63">
      <w:pPr>
        <w:pStyle w:val="EndNoteBibliography"/>
        <w:spacing w:after="0"/>
        <w:ind w:left="720" w:hanging="720"/>
      </w:pPr>
      <w:bookmarkStart w:id="315" w:name="_ENREF_92"/>
      <w:r w:rsidRPr="00425C63">
        <w:t xml:space="preserve">Knutsson, U., Dahlgren, J., Marcus, C., Rosberg, S., Bronnegard, M., Stierna, P. &amp; Albertsson-Wikland, K. 1997. Circadian cortisol rhythms in healthy boys and girls: relationship with age, growth, body composition, and pubertal development. </w:t>
      </w:r>
      <w:r w:rsidRPr="00425C63">
        <w:rPr>
          <w:i/>
        </w:rPr>
        <w:t>J Clin Endocrinol Metab,</w:t>
      </w:r>
      <w:r w:rsidRPr="00425C63">
        <w:t xml:space="preserve"> 82</w:t>
      </w:r>
      <w:r w:rsidRPr="00425C63">
        <w:rPr>
          <w:b/>
        </w:rPr>
        <w:t>,</w:t>
      </w:r>
      <w:r w:rsidRPr="00425C63">
        <w:t xml:space="preserve"> 536-40.</w:t>
      </w:r>
      <w:bookmarkEnd w:id="315"/>
    </w:p>
    <w:p w14:paraId="376C6E30" w14:textId="77777777" w:rsidR="00425C63" w:rsidRPr="00425C63" w:rsidRDefault="00425C63" w:rsidP="00425C63">
      <w:pPr>
        <w:pStyle w:val="EndNoteBibliography"/>
        <w:spacing w:after="0"/>
        <w:ind w:left="720" w:hanging="720"/>
      </w:pPr>
      <w:bookmarkStart w:id="316" w:name="_ENREF_93"/>
      <w:r w:rsidRPr="00425C63">
        <w:t xml:space="preserve">Krayer, J. W., Emerson, D. L., Goldschmidt-Clermont, P. J., Nel, A. E., Werner, P. A. &amp; Galbraith, R. M. 1987. Qualitative and quantitative studies of Gc (vitamin D-binding protein) in normal subjects and patients with periodontal disease. </w:t>
      </w:r>
      <w:r w:rsidRPr="00425C63">
        <w:rPr>
          <w:i/>
        </w:rPr>
        <w:t>J Periodontal Res,</w:t>
      </w:r>
      <w:r w:rsidRPr="00425C63">
        <w:t xml:space="preserve"> 22</w:t>
      </w:r>
      <w:r w:rsidRPr="00425C63">
        <w:rPr>
          <w:b/>
        </w:rPr>
        <w:t>,</w:t>
      </w:r>
      <w:r w:rsidRPr="00425C63">
        <w:t xml:space="preserve"> 259-63.</w:t>
      </w:r>
      <w:bookmarkEnd w:id="316"/>
    </w:p>
    <w:p w14:paraId="6A0488ED" w14:textId="77777777" w:rsidR="00425C63" w:rsidRPr="00425C63" w:rsidRDefault="00425C63" w:rsidP="00425C63">
      <w:pPr>
        <w:pStyle w:val="EndNoteBibliography"/>
        <w:spacing w:after="0"/>
        <w:ind w:left="720" w:hanging="720"/>
      </w:pPr>
      <w:bookmarkStart w:id="317" w:name="_ENREF_94"/>
      <w:r w:rsidRPr="00425C63">
        <w:t xml:space="preserve">Krishnan, A., Ochola, J., Mundy, J., Jones, M., Kruger, P., Duncan, E. &amp; Venkatesh, B. 2010. Acute fluid shifts influence the assessment of serum vitamin D status in critically ill patients. </w:t>
      </w:r>
      <w:r w:rsidRPr="00425C63">
        <w:rPr>
          <w:i/>
        </w:rPr>
        <w:t>Crit Care,</w:t>
      </w:r>
      <w:r w:rsidRPr="00425C63">
        <w:t xml:space="preserve"> 14</w:t>
      </w:r>
      <w:r w:rsidRPr="00425C63">
        <w:rPr>
          <w:b/>
        </w:rPr>
        <w:t>,</w:t>
      </w:r>
      <w:r w:rsidRPr="00425C63">
        <w:t xml:space="preserve"> R216.</w:t>
      </w:r>
      <w:bookmarkEnd w:id="317"/>
    </w:p>
    <w:p w14:paraId="030F6ADA" w14:textId="77777777" w:rsidR="00425C63" w:rsidRPr="00425C63" w:rsidRDefault="00425C63" w:rsidP="00425C63">
      <w:pPr>
        <w:pStyle w:val="EndNoteBibliography"/>
        <w:spacing w:after="0"/>
        <w:ind w:left="720" w:hanging="720"/>
      </w:pPr>
      <w:bookmarkStart w:id="318" w:name="_ENREF_95"/>
      <w:r w:rsidRPr="00425C63">
        <w:t xml:space="preserve">Levey, A. S., Bosch, J. P., Lewis, J. B., Greene, T., Rogers, N. &amp; Roth, D. 1999. A more accurate method to estimate glomerular filtration rate from serum creatinine: a new prediction equation. Modification of Diet in Renal Disease Study Group. </w:t>
      </w:r>
      <w:r w:rsidRPr="00425C63">
        <w:rPr>
          <w:i/>
        </w:rPr>
        <w:t>Ann Intern Med,</w:t>
      </w:r>
      <w:r w:rsidRPr="00425C63">
        <w:t xml:space="preserve"> 130</w:t>
      </w:r>
      <w:r w:rsidRPr="00425C63">
        <w:rPr>
          <w:b/>
        </w:rPr>
        <w:t>,</w:t>
      </w:r>
      <w:r w:rsidRPr="00425C63">
        <w:t xml:space="preserve"> 461-70.</w:t>
      </w:r>
      <w:bookmarkEnd w:id="318"/>
    </w:p>
    <w:p w14:paraId="53865870" w14:textId="77777777" w:rsidR="00425C63" w:rsidRPr="00425C63" w:rsidRDefault="00425C63" w:rsidP="00425C63">
      <w:pPr>
        <w:pStyle w:val="EndNoteBibliography"/>
        <w:spacing w:after="0"/>
        <w:ind w:left="720" w:hanging="720"/>
      </w:pPr>
      <w:bookmarkStart w:id="319" w:name="_ENREF_96"/>
      <w:r w:rsidRPr="00425C63">
        <w:t xml:space="preserve">Li, Y. C., Pirro, A. E., Amling, M., Delling, G., Baron, R., Bronson, R. &amp; Demay, M. B. 1997. Targeted ablation of the vitamin D receptor: an animal model of vitamin D-dependent rickets type II with alopecia. </w:t>
      </w:r>
      <w:r w:rsidRPr="00425C63">
        <w:rPr>
          <w:i/>
        </w:rPr>
        <w:t>Proc Natl Acad Sci U S A,</w:t>
      </w:r>
      <w:r w:rsidRPr="00425C63">
        <w:t xml:space="preserve"> 94</w:t>
      </w:r>
      <w:r w:rsidRPr="00425C63">
        <w:rPr>
          <w:b/>
        </w:rPr>
        <w:t>,</w:t>
      </w:r>
      <w:r w:rsidRPr="00425C63">
        <w:t xml:space="preserve"> 9831-5.</w:t>
      </w:r>
      <w:bookmarkEnd w:id="319"/>
    </w:p>
    <w:p w14:paraId="598DBD1B" w14:textId="77777777" w:rsidR="00425C63" w:rsidRPr="00425C63" w:rsidRDefault="00425C63" w:rsidP="00425C63">
      <w:pPr>
        <w:pStyle w:val="EndNoteBibliography"/>
        <w:spacing w:after="0"/>
        <w:ind w:left="720" w:hanging="720"/>
      </w:pPr>
      <w:bookmarkStart w:id="320" w:name="_ENREF_97"/>
      <w:r w:rsidRPr="00425C63">
        <w:t xml:space="preserve">Lips, P., Wiersinga, A., Van Ginkel, F. C., Jongen, M. J., Netelenbos, J. C., Hackeng, W. H., Delmas, P. D. &amp; Van Der Vijgh, W. J. 1988. The effect of vitamin D supplementation on vitamin D status and parathyroid function in elderly subjects. </w:t>
      </w:r>
      <w:r w:rsidRPr="00425C63">
        <w:rPr>
          <w:i/>
        </w:rPr>
        <w:t>J Clin Endocrinol Metab,</w:t>
      </w:r>
      <w:r w:rsidRPr="00425C63">
        <w:t xml:space="preserve"> 67</w:t>
      </w:r>
      <w:r w:rsidRPr="00425C63">
        <w:rPr>
          <w:b/>
        </w:rPr>
        <w:t>,</w:t>
      </w:r>
      <w:r w:rsidRPr="00425C63">
        <w:t xml:space="preserve"> 644-50.</w:t>
      </w:r>
      <w:bookmarkEnd w:id="320"/>
    </w:p>
    <w:p w14:paraId="2BCB727A" w14:textId="77777777" w:rsidR="00425C63" w:rsidRPr="00425C63" w:rsidRDefault="00425C63" w:rsidP="00425C63">
      <w:pPr>
        <w:pStyle w:val="EndNoteBibliography"/>
        <w:spacing w:after="0"/>
        <w:ind w:left="720" w:hanging="720"/>
      </w:pPr>
      <w:bookmarkStart w:id="321" w:name="_ENREF_98"/>
      <w:r w:rsidRPr="00425C63">
        <w:t xml:space="preserve">Liu, M., Lee, M. H., Cohen, M., Bommakanti, M. &amp; Freedman, L. P. 1996. Transcriptional activation of the Cdk inhibitor p21 by vitamin D3 leads to the induced differentiation of the myelomonocytic cell line U937. </w:t>
      </w:r>
      <w:r w:rsidRPr="00425C63">
        <w:rPr>
          <w:i/>
        </w:rPr>
        <w:t>Genes Dev,</w:t>
      </w:r>
      <w:r w:rsidRPr="00425C63">
        <w:t xml:space="preserve"> 10</w:t>
      </w:r>
      <w:r w:rsidRPr="00425C63">
        <w:rPr>
          <w:b/>
        </w:rPr>
        <w:t>,</w:t>
      </w:r>
      <w:r w:rsidRPr="00425C63">
        <w:t xml:space="preserve"> 142-53.</w:t>
      </w:r>
      <w:bookmarkEnd w:id="321"/>
    </w:p>
    <w:p w14:paraId="3CDE7559" w14:textId="77777777" w:rsidR="00425C63" w:rsidRPr="00425C63" w:rsidRDefault="00425C63" w:rsidP="00425C63">
      <w:pPr>
        <w:pStyle w:val="EndNoteBibliography"/>
        <w:spacing w:after="0"/>
        <w:ind w:left="720" w:hanging="720"/>
      </w:pPr>
      <w:bookmarkStart w:id="322" w:name="_ENREF_99"/>
      <w:r w:rsidRPr="00425C63">
        <w:t xml:space="preserve">Louw, J. A., Werbeck, A., Louw, M. E., Kotze, T. J., Cooper, R. &amp; Labadarios, D. 1992. Blood vitamin concentrations during the acute-phase response. </w:t>
      </w:r>
      <w:r w:rsidRPr="00425C63">
        <w:rPr>
          <w:i/>
        </w:rPr>
        <w:t>Crit Care Med,</w:t>
      </w:r>
      <w:r w:rsidRPr="00425C63">
        <w:t xml:space="preserve"> 20</w:t>
      </w:r>
      <w:r w:rsidRPr="00425C63">
        <w:rPr>
          <w:b/>
        </w:rPr>
        <w:t>,</w:t>
      </w:r>
      <w:r w:rsidRPr="00425C63">
        <w:t xml:space="preserve"> 934-41.</w:t>
      </w:r>
      <w:bookmarkEnd w:id="322"/>
    </w:p>
    <w:p w14:paraId="2554FE1A" w14:textId="77777777" w:rsidR="00425C63" w:rsidRPr="00425C63" w:rsidRDefault="00425C63" w:rsidP="00425C63">
      <w:pPr>
        <w:pStyle w:val="EndNoteBibliography"/>
        <w:spacing w:after="0"/>
        <w:ind w:left="720" w:hanging="720"/>
      </w:pPr>
      <w:bookmarkStart w:id="323" w:name="_ENREF_100"/>
      <w:r w:rsidRPr="00425C63">
        <w:t xml:space="preserve">Marzolo, M. P. &amp; Farfan, P. 2011. New insights into the roles of megalin/LRP2 and the regulation of its functional expression. </w:t>
      </w:r>
      <w:r w:rsidRPr="00425C63">
        <w:rPr>
          <w:i/>
        </w:rPr>
        <w:t>Biol Res,</w:t>
      </w:r>
      <w:r w:rsidRPr="00425C63">
        <w:t xml:space="preserve"> 44</w:t>
      </w:r>
      <w:r w:rsidRPr="00425C63">
        <w:rPr>
          <w:b/>
        </w:rPr>
        <w:t>,</w:t>
      </w:r>
      <w:r w:rsidRPr="00425C63">
        <w:t xml:space="preserve"> 89-105.</w:t>
      </w:r>
      <w:bookmarkEnd w:id="323"/>
    </w:p>
    <w:p w14:paraId="5DD51013" w14:textId="77777777" w:rsidR="00425C63" w:rsidRPr="00425C63" w:rsidRDefault="00425C63" w:rsidP="00425C63">
      <w:pPr>
        <w:pStyle w:val="EndNoteBibliography"/>
        <w:spacing w:after="0"/>
        <w:ind w:left="720" w:hanging="720"/>
      </w:pPr>
      <w:bookmarkStart w:id="324" w:name="_ENREF_101"/>
      <w:r w:rsidRPr="00425C63">
        <w:lastRenderedPageBreak/>
        <w:t xml:space="preserve">Mendel, C. M. 1989. The free hormone hypothesis: a physiologically based mathematical model. </w:t>
      </w:r>
      <w:r w:rsidRPr="00425C63">
        <w:rPr>
          <w:i/>
        </w:rPr>
        <w:t>Endocr Rev,</w:t>
      </w:r>
      <w:r w:rsidRPr="00425C63">
        <w:t xml:space="preserve"> 10</w:t>
      </w:r>
      <w:r w:rsidRPr="00425C63">
        <w:rPr>
          <w:b/>
        </w:rPr>
        <w:t>,</w:t>
      </w:r>
      <w:r w:rsidRPr="00425C63">
        <w:t xml:space="preserve"> 232-74.</w:t>
      </w:r>
      <w:bookmarkEnd w:id="324"/>
    </w:p>
    <w:p w14:paraId="3008E62D" w14:textId="77777777" w:rsidR="00425C63" w:rsidRPr="00425C63" w:rsidRDefault="00425C63" w:rsidP="00425C63">
      <w:pPr>
        <w:pStyle w:val="EndNoteBibliography"/>
        <w:spacing w:after="0"/>
        <w:ind w:left="720" w:hanging="720"/>
      </w:pPr>
      <w:bookmarkStart w:id="325" w:name="_ENREF_102"/>
      <w:r w:rsidRPr="00425C63">
        <w:t xml:space="preserve">Mendel, C. M., Cavalieri, R. R. &amp; Weisiger, R. A. 1988a. Uptake of thyroxine by the perfused rat liver: implications for the free hormone hypothesis. </w:t>
      </w:r>
      <w:r w:rsidRPr="00425C63">
        <w:rPr>
          <w:i/>
        </w:rPr>
        <w:t>Am J Physiol,</w:t>
      </w:r>
      <w:r w:rsidRPr="00425C63">
        <w:t xml:space="preserve"> 255</w:t>
      </w:r>
      <w:r w:rsidRPr="00425C63">
        <w:rPr>
          <w:b/>
        </w:rPr>
        <w:t>,</w:t>
      </w:r>
      <w:r w:rsidRPr="00425C63">
        <w:t xml:space="preserve"> E110-9.</w:t>
      </w:r>
      <w:bookmarkEnd w:id="325"/>
    </w:p>
    <w:p w14:paraId="621608E5" w14:textId="77777777" w:rsidR="00425C63" w:rsidRPr="00425C63" w:rsidRDefault="00425C63" w:rsidP="00425C63">
      <w:pPr>
        <w:pStyle w:val="EndNoteBibliography"/>
        <w:spacing w:after="0"/>
        <w:ind w:left="720" w:hanging="720"/>
      </w:pPr>
      <w:bookmarkStart w:id="326" w:name="_ENREF_103"/>
      <w:r w:rsidRPr="00425C63">
        <w:t xml:space="preserve">Mendel, C. M., Weisiger, R. A. &amp; Cavalieri, R. R. 1988b. Uptake of 3,5,3'-triiodothyronine by the perfused rat liver: return to the free hormone hypothesis. </w:t>
      </w:r>
      <w:r w:rsidRPr="00425C63">
        <w:rPr>
          <w:i/>
        </w:rPr>
        <w:t>Endocrinology,</w:t>
      </w:r>
      <w:r w:rsidRPr="00425C63">
        <w:t xml:space="preserve"> 123</w:t>
      </w:r>
      <w:r w:rsidRPr="00425C63">
        <w:rPr>
          <w:b/>
        </w:rPr>
        <w:t>,</w:t>
      </w:r>
      <w:r w:rsidRPr="00425C63">
        <w:t xml:space="preserve"> 1817-24.</w:t>
      </w:r>
      <w:bookmarkEnd w:id="326"/>
    </w:p>
    <w:p w14:paraId="4254F2D9" w14:textId="77777777" w:rsidR="00425C63" w:rsidRPr="00425C63" w:rsidRDefault="00425C63" w:rsidP="00425C63">
      <w:pPr>
        <w:pStyle w:val="EndNoteBibliography"/>
        <w:spacing w:after="0"/>
        <w:ind w:left="720" w:hanging="720"/>
      </w:pPr>
      <w:bookmarkStart w:id="327" w:name="_ENREF_104"/>
      <w:r w:rsidRPr="00425C63">
        <w:t xml:space="preserve">Midgley, J. E. 1993. The free thyroid hormone hypothesis and measurement of free hormones. </w:t>
      </w:r>
      <w:r w:rsidRPr="00425C63">
        <w:rPr>
          <w:i/>
        </w:rPr>
        <w:t>Clin Chem,</w:t>
      </w:r>
      <w:r w:rsidRPr="00425C63">
        <w:t xml:space="preserve"> 39</w:t>
      </w:r>
      <w:r w:rsidRPr="00425C63">
        <w:rPr>
          <w:b/>
        </w:rPr>
        <w:t>,</w:t>
      </w:r>
      <w:r w:rsidRPr="00425C63">
        <w:t xml:space="preserve"> 1342-4.</w:t>
      </w:r>
      <w:bookmarkEnd w:id="327"/>
    </w:p>
    <w:p w14:paraId="0E39F3F2" w14:textId="77777777" w:rsidR="00425C63" w:rsidRPr="00425C63" w:rsidRDefault="00425C63" w:rsidP="00425C63">
      <w:pPr>
        <w:pStyle w:val="EndNoteBibliography"/>
        <w:spacing w:after="0"/>
        <w:ind w:left="720" w:hanging="720"/>
      </w:pPr>
      <w:bookmarkStart w:id="328" w:name="_ENREF_105"/>
      <w:r w:rsidRPr="00425C63">
        <w:t xml:space="preserve">Moghadasian, M. H. 2004. Cerebrotendinous xanthomatosis: clinical course, genotypes and metabolic backgrounds. </w:t>
      </w:r>
      <w:r w:rsidRPr="00425C63">
        <w:rPr>
          <w:i/>
        </w:rPr>
        <w:t>Clin Invest Med,</w:t>
      </w:r>
      <w:r w:rsidRPr="00425C63">
        <w:t xml:space="preserve"> 27</w:t>
      </w:r>
      <w:r w:rsidRPr="00425C63">
        <w:rPr>
          <w:b/>
        </w:rPr>
        <w:t>,</w:t>
      </w:r>
      <w:r w:rsidRPr="00425C63">
        <w:t xml:space="preserve"> 42-50.</w:t>
      </w:r>
      <w:bookmarkEnd w:id="328"/>
    </w:p>
    <w:p w14:paraId="2D311FAA" w14:textId="77777777" w:rsidR="00425C63" w:rsidRPr="00425C63" w:rsidRDefault="00425C63" w:rsidP="00425C63">
      <w:pPr>
        <w:pStyle w:val="EndNoteBibliography"/>
        <w:spacing w:after="0"/>
        <w:ind w:left="720" w:hanging="720"/>
      </w:pPr>
      <w:bookmarkStart w:id="329" w:name="_ENREF_106"/>
      <w:r w:rsidRPr="00425C63">
        <w:t xml:space="preserve">Muller, M. J., Stokes, C. S., Lammert, F. &amp; Volmer, D. A. 2016. Chemotyping the distribution of vitamin D metabolites in human serum. </w:t>
      </w:r>
      <w:r w:rsidRPr="00425C63">
        <w:rPr>
          <w:i/>
        </w:rPr>
        <w:t>Sci Rep,</w:t>
      </w:r>
      <w:r w:rsidRPr="00425C63">
        <w:t xml:space="preserve"> 6</w:t>
      </w:r>
      <w:r w:rsidRPr="00425C63">
        <w:rPr>
          <w:b/>
        </w:rPr>
        <w:t>,</w:t>
      </w:r>
      <w:r w:rsidRPr="00425C63">
        <w:t xml:space="preserve"> 21080.</w:t>
      </w:r>
      <w:bookmarkEnd w:id="329"/>
    </w:p>
    <w:p w14:paraId="07C8096A" w14:textId="77777777" w:rsidR="00425C63" w:rsidRPr="00425C63" w:rsidRDefault="00425C63" w:rsidP="00425C63">
      <w:pPr>
        <w:pStyle w:val="EndNoteBibliography"/>
        <w:spacing w:after="0"/>
        <w:ind w:left="720" w:hanging="720"/>
      </w:pPr>
      <w:bookmarkStart w:id="330" w:name="_ENREF_107"/>
      <w:r w:rsidRPr="00425C63">
        <w:t xml:space="preserve">Musteata, M. L. &amp; Musteata, F. M. 2011. Overview of extraction methods for analysis of vitamin D and its metabolites in biological samples. </w:t>
      </w:r>
      <w:r w:rsidRPr="00425C63">
        <w:rPr>
          <w:i/>
        </w:rPr>
        <w:t>Bioanalysis,</w:t>
      </w:r>
      <w:r w:rsidRPr="00425C63">
        <w:t xml:space="preserve"> 3</w:t>
      </w:r>
      <w:r w:rsidRPr="00425C63">
        <w:rPr>
          <w:b/>
        </w:rPr>
        <w:t>,</w:t>
      </w:r>
      <w:r w:rsidRPr="00425C63">
        <w:t xml:space="preserve"> 1987-2002.</w:t>
      </w:r>
      <w:bookmarkEnd w:id="330"/>
    </w:p>
    <w:p w14:paraId="5A0FBBEC" w14:textId="77777777" w:rsidR="00425C63" w:rsidRPr="00425C63" w:rsidRDefault="00425C63" w:rsidP="00425C63">
      <w:pPr>
        <w:pStyle w:val="EndNoteBibliography"/>
        <w:spacing w:after="0"/>
        <w:ind w:left="720" w:hanging="720"/>
      </w:pPr>
      <w:bookmarkStart w:id="331" w:name="_ENREF_108"/>
      <w:r w:rsidRPr="00425C63">
        <w:t xml:space="preserve">Napal, J., Amado, J. A., Riancho, J. A., Olmos, J. M. &amp; Gonzalez-Macias, J. 1993. Stress decreases the serum level of osteocalcin. </w:t>
      </w:r>
      <w:r w:rsidRPr="00425C63">
        <w:rPr>
          <w:i/>
        </w:rPr>
        <w:t>Bone Miner,</w:t>
      </w:r>
      <w:r w:rsidRPr="00425C63">
        <w:t xml:space="preserve"> 21</w:t>
      </w:r>
      <w:r w:rsidRPr="00425C63">
        <w:rPr>
          <w:b/>
        </w:rPr>
        <w:t>,</w:t>
      </w:r>
      <w:r w:rsidRPr="00425C63">
        <w:t xml:space="preserve"> 113-8.</w:t>
      </w:r>
      <w:bookmarkEnd w:id="331"/>
    </w:p>
    <w:p w14:paraId="4AAC402F" w14:textId="77777777" w:rsidR="00425C63" w:rsidRPr="00425C63" w:rsidRDefault="00425C63" w:rsidP="00425C63">
      <w:pPr>
        <w:pStyle w:val="EndNoteBibliography"/>
        <w:spacing w:after="0"/>
        <w:ind w:left="720" w:hanging="720"/>
      </w:pPr>
      <w:bookmarkStart w:id="332" w:name="_ENREF_109"/>
      <w:r w:rsidRPr="00425C63">
        <w:t xml:space="preserve">Newens, K., Filteau, S. &amp; Tomkins, A. 2006. Plasma 25-hydroxyvitamin D does not vary over the course of a malarial infection. </w:t>
      </w:r>
      <w:r w:rsidRPr="00425C63">
        <w:rPr>
          <w:i/>
        </w:rPr>
        <w:t>Trans R Soc Trop Med Hyg,</w:t>
      </w:r>
      <w:r w:rsidRPr="00425C63">
        <w:t xml:space="preserve"> 100</w:t>
      </w:r>
      <w:r w:rsidRPr="00425C63">
        <w:rPr>
          <w:b/>
        </w:rPr>
        <w:t>,</w:t>
      </w:r>
      <w:r w:rsidRPr="00425C63">
        <w:t xml:space="preserve"> 41-4.</w:t>
      </w:r>
      <w:bookmarkEnd w:id="332"/>
    </w:p>
    <w:p w14:paraId="08EBA720" w14:textId="77777777" w:rsidR="00425C63" w:rsidRPr="00425C63" w:rsidRDefault="00425C63" w:rsidP="00425C63">
      <w:pPr>
        <w:pStyle w:val="EndNoteBibliography"/>
        <w:spacing w:after="0"/>
        <w:ind w:left="720" w:hanging="720"/>
      </w:pPr>
      <w:bookmarkStart w:id="333" w:name="_ENREF_110"/>
      <w:r w:rsidRPr="00425C63">
        <w:t xml:space="preserve">Nielson, C. M., Jones, K. S., Chun, R. F., Jacobs, J. M., Wang, Y., Hewison, M., Adams, J. S., Swanson, C. M., Lee, C. G., Vanderschueren, D., Pauwels, S., Prentice, A., Smith, R. D., Shi, T., Gao, Y., Schepmoes, A. A., Zmuda, J. M., Lapidus, J., Cauley, J. A., Bouillon, R., Schoenmakers, I., Orwoll, E. S. &amp; Osteoporotic Fractures in Men Research, G. 2016. Free 25-Hydroxyvitamin D: Impact of Vitamin D Binding Protein Assays on Racial-Genotypic Associations. </w:t>
      </w:r>
      <w:r w:rsidRPr="00425C63">
        <w:rPr>
          <w:i/>
        </w:rPr>
        <w:t>J Clin Endocrinol Metab,</w:t>
      </w:r>
      <w:r w:rsidRPr="00425C63">
        <w:t xml:space="preserve"> 101</w:t>
      </w:r>
      <w:r w:rsidRPr="00425C63">
        <w:rPr>
          <w:b/>
        </w:rPr>
        <w:t>,</w:t>
      </w:r>
      <w:r w:rsidRPr="00425C63">
        <w:t xml:space="preserve"> 2226-34.</w:t>
      </w:r>
      <w:bookmarkEnd w:id="333"/>
    </w:p>
    <w:p w14:paraId="5D732DDD" w14:textId="77777777" w:rsidR="00425C63" w:rsidRPr="00425C63" w:rsidRDefault="00425C63" w:rsidP="00425C63">
      <w:pPr>
        <w:pStyle w:val="EndNoteBibliography"/>
        <w:spacing w:after="0"/>
        <w:ind w:left="720" w:hanging="720"/>
      </w:pPr>
      <w:bookmarkStart w:id="334" w:name="_ENREF_111"/>
      <w:r w:rsidRPr="00425C63">
        <w:t xml:space="preserve">Nykjaer, A., Dragun, D., Walther, D., Vorum, H., Jacobsen, C., Herz, J., Melsen, F., Christensen, E. I. &amp; Willnow, T. E. 1999. An endocytic pathway essential for renal uptake and activation of the steroid 25-(OH) vitamin D3. </w:t>
      </w:r>
      <w:r w:rsidRPr="00425C63">
        <w:rPr>
          <w:i/>
        </w:rPr>
        <w:t>Cell,</w:t>
      </w:r>
      <w:r w:rsidRPr="00425C63">
        <w:t xml:space="preserve"> 96</w:t>
      </w:r>
      <w:r w:rsidRPr="00425C63">
        <w:rPr>
          <w:b/>
        </w:rPr>
        <w:t>,</w:t>
      </w:r>
      <w:r w:rsidRPr="00425C63">
        <w:t xml:space="preserve"> 507-15.</w:t>
      </w:r>
      <w:bookmarkEnd w:id="334"/>
    </w:p>
    <w:p w14:paraId="0A766CDD" w14:textId="77777777" w:rsidR="00425C63" w:rsidRPr="00425C63" w:rsidRDefault="00425C63" w:rsidP="00425C63">
      <w:pPr>
        <w:pStyle w:val="EndNoteBibliography"/>
        <w:spacing w:after="0"/>
        <w:ind w:left="720" w:hanging="720"/>
      </w:pPr>
      <w:bookmarkStart w:id="335" w:name="_ENREF_112"/>
      <w:r w:rsidRPr="00425C63">
        <w:t xml:space="preserve">Nykjaer, A., Fyfe, J. C., Kozyraki, R., Leheste, J. R., Jacobsen, C., Nielsen, M. S., Verroust, P. J., Aminoff, M., De La Chapelle, A., Moestrup, S. K., Ray, R., Gliemann, J., Willnow, T. E. &amp; Christensen, E. I. 2001. Cubilin dysfunction causes abnormal metabolism of the steroid hormone 25(OH) vitamin D(3). </w:t>
      </w:r>
      <w:r w:rsidRPr="00425C63">
        <w:rPr>
          <w:i/>
        </w:rPr>
        <w:t>Proc Natl Acad Sci U S A,</w:t>
      </w:r>
      <w:r w:rsidRPr="00425C63">
        <w:t xml:space="preserve"> 98</w:t>
      </w:r>
      <w:r w:rsidRPr="00425C63">
        <w:rPr>
          <w:b/>
        </w:rPr>
        <w:t>,</w:t>
      </w:r>
      <w:r w:rsidRPr="00425C63">
        <w:t xml:space="preserve"> 13895-900.</w:t>
      </w:r>
      <w:bookmarkEnd w:id="335"/>
    </w:p>
    <w:p w14:paraId="7D43DA38" w14:textId="77777777" w:rsidR="00425C63" w:rsidRPr="00425C63" w:rsidRDefault="00425C63" w:rsidP="00425C63">
      <w:pPr>
        <w:pStyle w:val="EndNoteBibliography"/>
        <w:spacing w:after="0"/>
        <w:ind w:left="720" w:hanging="720"/>
      </w:pPr>
      <w:bookmarkStart w:id="336" w:name="_ENREF_113"/>
      <w:r w:rsidRPr="00425C63">
        <w:t xml:space="preserve">Oelsner, W. K., Engstrom, S. M., Benvenuti, M. A., An, T. J., Jacobson, R. A., Polkowski, G. G. &amp; Schoenecker, J. G. 2017. Characterizing the Acute Phase Response in Healthy Patients Following Total Joint Arthroplasty: Predictable and Consistent. </w:t>
      </w:r>
      <w:r w:rsidRPr="00425C63">
        <w:rPr>
          <w:i/>
        </w:rPr>
        <w:t>J Arthroplasty,</w:t>
      </w:r>
      <w:r w:rsidRPr="00425C63">
        <w:t xml:space="preserve"> 32</w:t>
      </w:r>
      <w:r w:rsidRPr="00425C63">
        <w:rPr>
          <w:b/>
        </w:rPr>
        <w:t>,</w:t>
      </w:r>
      <w:r w:rsidRPr="00425C63">
        <w:t xml:space="preserve"> 309-314.</w:t>
      </w:r>
      <w:bookmarkEnd w:id="336"/>
    </w:p>
    <w:p w14:paraId="401C3233" w14:textId="77777777" w:rsidR="00425C63" w:rsidRPr="00425C63" w:rsidRDefault="00425C63" w:rsidP="00425C63">
      <w:pPr>
        <w:pStyle w:val="EndNoteBibliography"/>
        <w:spacing w:after="0"/>
        <w:ind w:left="720" w:hanging="720"/>
      </w:pPr>
      <w:bookmarkStart w:id="337" w:name="_ENREF_114"/>
      <w:r w:rsidRPr="00425C63">
        <w:t xml:space="preserve">Ogawa, S., Kittaka, H., Shinoda, K., Ooki, S., Nakata, A. &amp; Higashi, T. 2016. Comparative evaluation of new Cookson-type reagents for LC/ESI-MS/MS assay of 25-hydroxyvitamin D3 in neonatal blood samples. </w:t>
      </w:r>
      <w:r w:rsidRPr="00425C63">
        <w:rPr>
          <w:i/>
        </w:rPr>
        <w:t>Biomed Chromatogr,</w:t>
      </w:r>
      <w:r w:rsidRPr="00425C63">
        <w:t xml:space="preserve"> 30</w:t>
      </w:r>
      <w:r w:rsidRPr="00425C63">
        <w:rPr>
          <w:b/>
        </w:rPr>
        <w:t>,</w:t>
      </w:r>
      <w:r w:rsidRPr="00425C63">
        <w:t xml:space="preserve"> 938-45.</w:t>
      </w:r>
      <w:bookmarkEnd w:id="337"/>
    </w:p>
    <w:p w14:paraId="38F2534B" w14:textId="77777777" w:rsidR="00425C63" w:rsidRPr="00425C63" w:rsidRDefault="00425C63" w:rsidP="00425C63">
      <w:pPr>
        <w:pStyle w:val="EndNoteBibliography"/>
        <w:spacing w:after="0"/>
        <w:ind w:left="720" w:hanging="720"/>
      </w:pPr>
      <w:bookmarkStart w:id="338" w:name="_ENREF_115"/>
      <w:r w:rsidRPr="00425C63">
        <w:t xml:space="preserve">Ogawa, S., Ooki, S., Morohashi, M., Yamagata, K. &amp; Higashi, T. 2013. A novel Cookson-type reagent for enhancing sensitivity and specificity in assessment of infant vitamin D status using liquid chromatography/tandem mass spectrometry. </w:t>
      </w:r>
      <w:r w:rsidRPr="00425C63">
        <w:rPr>
          <w:i/>
        </w:rPr>
        <w:t>Rapid Commun Mass Spectrom,</w:t>
      </w:r>
      <w:r w:rsidRPr="00425C63">
        <w:t xml:space="preserve"> 27</w:t>
      </w:r>
      <w:r w:rsidRPr="00425C63">
        <w:rPr>
          <w:b/>
        </w:rPr>
        <w:t>,</w:t>
      </w:r>
      <w:r w:rsidRPr="00425C63">
        <w:t xml:space="preserve"> 2453-60.</w:t>
      </w:r>
      <w:bookmarkEnd w:id="338"/>
    </w:p>
    <w:p w14:paraId="21D4181E" w14:textId="77777777" w:rsidR="00425C63" w:rsidRPr="00425C63" w:rsidRDefault="00425C63" w:rsidP="00425C63">
      <w:pPr>
        <w:pStyle w:val="EndNoteBibliography"/>
        <w:spacing w:after="0"/>
        <w:ind w:left="720" w:hanging="720"/>
      </w:pPr>
      <w:bookmarkStart w:id="339" w:name="_ENREF_116"/>
      <w:r w:rsidRPr="00425C63">
        <w:t xml:space="preserve">Ooms, M. E., Lips, P., Roos, J. C., Van Der Vijgh, W. J., Popp-Snijders, C., Bezemer, P. D. &amp; Bouter, L. M. 1995. Vitamin D status and sex hormone binding globulin: determinants of bone turnover and bone mineral density in elderly women. </w:t>
      </w:r>
      <w:r w:rsidRPr="00425C63">
        <w:rPr>
          <w:i/>
        </w:rPr>
        <w:t>J Bone Miner Res,</w:t>
      </w:r>
      <w:r w:rsidRPr="00425C63">
        <w:t xml:space="preserve"> 10</w:t>
      </w:r>
      <w:r w:rsidRPr="00425C63">
        <w:rPr>
          <w:b/>
        </w:rPr>
        <w:t>,</w:t>
      </w:r>
      <w:r w:rsidRPr="00425C63">
        <w:t xml:space="preserve"> 1177-84.</w:t>
      </w:r>
      <w:bookmarkEnd w:id="339"/>
    </w:p>
    <w:p w14:paraId="657AE30E" w14:textId="77777777" w:rsidR="00425C63" w:rsidRPr="00425C63" w:rsidRDefault="00425C63" w:rsidP="00425C63">
      <w:pPr>
        <w:pStyle w:val="EndNoteBibliography"/>
        <w:spacing w:after="0"/>
        <w:ind w:left="720" w:hanging="720"/>
      </w:pPr>
      <w:bookmarkStart w:id="340" w:name="_ENREF_117"/>
      <w:r w:rsidRPr="00425C63">
        <w:t xml:space="preserve">Palmer, H. G., Gonzalez-Sancho, J. M., Espada, J., Berciano, M. T., Puig, I., Baulida, J., Quintanilla, M., Cano, A., De Herreros, A. G., Lafarga, M. &amp; Munoz, A. 2001. Vitamin D(3) promotes the differentiation of colon carcinoma cells by the induction of E-cadherin and the inhibition of beta-catenin signaling. </w:t>
      </w:r>
      <w:r w:rsidRPr="00425C63">
        <w:rPr>
          <w:i/>
        </w:rPr>
        <w:t>J Cell Biol,</w:t>
      </w:r>
      <w:r w:rsidRPr="00425C63">
        <w:t xml:space="preserve"> 154</w:t>
      </w:r>
      <w:r w:rsidRPr="00425C63">
        <w:rPr>
          <w:b/>
        </w:rPr>
        <w:t>,</w:t>
      </w:r>
      <w:r w:rsidRPr="00425C63">
        <w:t xml:space="preserve"> 369-87.</w:t>
      </w:r>
      <w:bookmarkEnd w:id="340"/>
    </w:p>
    <w:p w14:paraId="466437E6" w14:textId="77777777" w:rsidR="00425C63" w:rsidRPr="00425C63" w:rsidRDefault="00425C63" w:rsidP="00425C63">
      <w:pPr>
        <w:pStyle w:val="EndNoteBibliography"/>
        <w:spacing w:after="0"/>
        <w:ind w:left="720" w:hanging="720"/>
      </w:pPr>
      <w:bookmarkStart w:id="341" w:name="_ENREF_118"/>
      <w:r w:rsidRPr="00425C63">
        <w:lastRenderedPageBreak/>
        <w:t xml:space="preserve">Pearce, S. H. &amp; Cheetham, T. D. 2010. Diagnosis and management of vitamin D deficiency. </w:t>
      </w:r>
      <w:r w:rsidRPr="00425C63">
        <w:rPr>
          <w:i/>
        </w:rPr>
        <w:t>BMJ,</w:t>
      </w:r>
      <w:r w:rsidRPr="00425C63">
        <w:t xml:space="preserve"> 340</w:t>
      </w:r>
      <w:r w:rsidRPr="00425C63">
        <w:rPr>
          <w:b/>
        </w:rPr>
        <w:t>,</w:t>
      </w:r>
      <w:r w:rsidRPr="00425C63">
        <w:t xml:space="preserve"> b5664.</w:t>
      </w:r>
      <w:bookmarkEnd w:id="341"/>
    </w:p>
    <w:p w14:paraId="6BB640B5" w14:textId="77777777" w:rsidR="00425C63" w:rsidRPr="00425C63" w:rsidRDefault="00425C63" w:rsidP="00425C63">
      <w:pPr>
        <w:pStyle w:val="EndNoteBibliography"/>
        <w:spacing w:after="0"/>
        <w:ind w:left="720" w:hanging="720"/>
      </w:pPr>
      <w:bookmarkStart w:id="342" w:name="_ENREF_119"/>
      <w:r w:rsidRPr="00425C63">
        <w:t xml:space="preserve">Peng, J. B., Chen, X. Z., Berger, U. V., Vassilev, P. M., Brown, E. M. &amp; Hediger, M. A. 2000. A rat kidney-specific calcium transporter in the distal nephron. </w:t>
      </w:r>
      <w:r w:rsidRPr="00425C63">
        <w:rPr>
          <w:i/>
        </w:rPr>
        <w:t>J Biol Chem,</w:t>
      </w:r>
      <w:r w:rsidRPr="00425C63">
        <w:t xml:space="preserve"> 275</w:t>
      </w:r>
      <w:r w:rsidRPr="00425C63">
        <w:rPr>
          <w:b/>
        </w:rPr>
        <w:t>,</w:t>
      </w:r>
      <w:r w:rsidRPr="00425C63">
        <w:t xml:space="preserve"> 28186-94.</w:t>
      </w:r>
      <w:bookmarkEnd w:id="342"/>
    </w:p>
    <w:p w14:paraId="5C9F6595" w14:textId="77777777" w:rsidR="00425C63" w:rsidRPr="00425C63" w:rsidRDefault="00425C63" w:rsidP="00425C63">
      <w:pPr>
        <w:pStyle w:val="EndNoteBibliography"/>
        <w:spacing w:after="0"/>
        <w:ind w:left="720" w:hanging="720"/>
      </w:pPr>
      <w:bookmarkStart w:id="343" w:name="_ENREF_120"/>
      <w:r w:rsidRPr="00425C63">
        <w:t xml:space="preserve">Peng, J. B., Chen, X. Z., Berger, U. V., Vassilev, P. M., Tsukaguchi, H., Brown, E. M. &amp; Hediger, M. A. 1999. Molecular cloning and characterization of a channel-like transporter mediating intestinal calcium absorption. </w:t>
      </w:r>
      <w:r w:rsidRPr="00425C63">
        <w:rPr>
          <w:i/>
        </w:rPr>
        <w:t>J Biol Chem,</w:t>
      </w:r>
      <w:r w:rsidRPr="00425C63">
        <w:t xml:space="preserve"> 274</w:t>
      </w:r>
      <w:r w:rsidRPr="00425C63">
        <w:rPr>
          <w:b/>
        </w:rPr>
        <w:t>,</w:t>
      </w:r>
      <w:r w:rsidRPr="00425C63">
        <w:t xml:space="preserve"> 22739-46.</w:t>
      </w:r>
      <w:bookmarkEnd w:id="343"/>
    </w:p>
    <w:p w14:paraId="5DCE0BA2" w14:textId="77777777" w:rsidR="00425C63" w:rsidRPr="00425C63" w:rsidRDefault="00425C63" w:rsidP="00425C63">
      <w:pPr>
        <w:pStyle w:val="EndNoteBibliography"/>
        <w:spacing w:after="0"/>
        <w:ind w:left="720" w:hanging="720"/>
      </w:pPr>
      <w:bookmarkStart w:id="344" w:name="_ENREF_121"/>
      <w:r w:rsidRPr="00425C63">
        <w:t xml:space="preserve">Petersenn, S., Newell-Price, J., Findling, J. W., Gu, F., Maldonado, M., Sen, K., Salgado, L. R., Colao, A., Biller, B. M. &amp; Pasireotide, B. S. G. 2014. High variability in baseline urinary free cortisol values in patients with Cushing's disease. </w:t>
      </w:r>
      <w:r w:rsidRPr="00425C63">
        <w:rPr>
          <w:i/>
        </w:rPr>
        <w:t>Clin Endocrinol (Oxf),</w:t>
      </w:r>
      <w:r w:rsidRPr="00425C63">
        <w:t xml:space="preserve"> 80</w:t>
      </w:r>
      <w:r w:rsidRPr="00425C63">
        <w:rPr>
          <w:b/>
        </w:rPr>
        <w:t>,</w:t>
      </w:r>
      <w:r w:rsidRPr="00425C63">
        <w:t xml:space="preserve"> 261-9.</w:t>
      </w:r>
      <w:bookmarkEnd w:id="344"/>
    </w:p>
    <w:p w14:paraId="7B9A86DA" w14:textId="77777777" w:rsidR="00425C63" w:rsidRPr="00425C63" w:rsidRDefault="00425C63" w:rsidP="00425C63">
      <w:pPr>
        <w:pStyle w:val="EndNoteBibliography"/>
        <w:spacing w:after="0"/>
        <w:ind w:left="720" w:hanging="720"/>
      </w:pPr>
      <w:bookmarkStart w:id="345" w:name="_ENREF_122"/>
      <w:r w:rsidRPr="00425C63">
        <w:t xml:space="preserve">Phinney, K. W., Bedner, M., Tai, S. S., Vamathevan, V. V., Sander, L. C., Sharpless, K. E., Wise, S. A., Yen, J. H., Schleicher, R. L., Chaudhary-Webb, M., Pfeiffer, C. M., Betz, J. M., Coates, P. M. &amp; Picciano, M. F. 2012. Development and certification of a standard reference material for vitamin D metabolites in human serum. </w:t>
      </w:r>
      <w:r w:rsidRPr="00425C63">
        <w:rPr>
          <w:i/>
        </w:rPr>
        <w:t>Anal Chem,</w:t>
      </w:r>
      <w:r w:rsidRPr="00425C63">
        <w:t xml:space="preserve"> 84</w:t>
      </w:r>
      <w:r w:rsidRPr="00425C63">
        <w:rPr>
          <w:b/>
        </w:rPr>
        <w:t>,</w:t>
      </w:r>
      <w:r w:rsidRPr="00425C63">
        <w:t xml:space="preserve"> 956-62.</w:t>
      </w:r>
      <w:bookmarkEnd w:id="345"/>
    </w:p>
    <w:p w14:paraId="7015BFBD" w14:textId="77777777" w:rsidR="00425C63" w:rsidRPr="00425C63" w:rsidRDefault="00425C63" w:rsidP="00425C63">
      <w:pPr>
        <w:pStyle w:val="EndNoteBibliography"/>
        <w:spacing w:after="0"/>
        <w:ind w:left="720" w:hanging="720"/>
      </w:pPr>
      <w:bookmarkStart w:id="346" w:name="_ENREF_123"/>
      <w:r w:rsidRPr="00425C63">
        <w:t xml:space="preserve">Powe, C. E., Evans, M. K., Wenger, J., Zonderman, A. B., Berg, A. H., Nalls, M., Tamez, H., Zhang, D., Bhan, I., Karumanchi, S. A., Powe, N. R. &amp; Thadhani, R. 2013. Vitamin D-binding protein and vitamin D status of black Americans and white Americans. </w:t>
      </w:r>
      <w:r w:rsidRPr="00425C63">
        <w:rPr>
          <w:i/>
        </w:rPr>
        <w:t>N Engl J Med,</w:t>
      </w:r>
      <w:r w:rsidRPr="00425C63">
        <w:t xml:space="preserve"> 369</w:t>
      </w:r>
      <w:r w:rsidRPr="00425C63">
        <w:rPr>
          <w:b/>
        </w:rPr>
        <w:t>,</w:t>
      </w:r>
      <w:r w:rsidRPr="00425C63">
        <w:t xml:space="preserve"> 1991-2000.</w:t>
      </w:r>
      <w:bookmarkEnd w:id="346"/>
    </w:p>
    <w:p w14:paraId="15A5CE68" w14:textId="77777777" w:rsidR="00425C63" w:rsidRPr="00425C63" w:rsidRDefault="00425C63" w:rsidP="00425C63">
      <w:pPr>
        <w:pStyle w:val="EndNoteBibliography"/>
        <w:spacing w:after="0"/>
        <w:ind w:left="720" w:hanging="720"/>
      </w:pPr>
      <w:bookmarkStart w:id="347" w:name="_ENREF_124"/>
      <w:r w:rsidRPr="00425C63">
        <w:t xml:space="preserve">Powe, C. E., Ricciardi, C., Berg, A. H., Erdenesanaa, D., Collerone, G., Ankers, E., Wenger, J., Karumanchi, S. A., Thadhani, R. &amp; Bhan, I. 2011. Vitamin D-binding protein modifies the vitamin D-bone mineral density relationship. </w:t>
      </w:r>
      <w:r w:rsidRPr="00425C63">
        <w:rPr>
          <w:i/>
        </w:rPr>
        <w:t>J Bone Miner Res,</w:t>
      </w:r>
      <w:r w:rsidRPr="00425C63">
        <w:t xml:space="preserve"> 26</w:t>
      </w:r>
      <w:r w:rsidRPr="00425C63">
        <w:rPr>
          <w:b/>
        </w:rPr>
        <w:t>,</w:t>
      </w:r>
      <w:r w:rsidRPr="00425C63">
        <w:t xml:space="preserve"> 1609-16.</w:t>
      </w:r>
      <w:bookmarkEnd w:id="347"/>
    </w:p>
    <w:p w14:paraId="61E3CAB9" w14:textId="77777777" w:rsidR="00425C63" w:rsidRPr="00425C63" w:rsidRDefault="00425C63" w:rsidP="00425C63">
      <w:pPr>
        <w:pStyle w:val="EndNoteBibliography"/>
        <w:spacing w:after="0"/>
        <w:ind w:left="720" w:hanging="720"/>
      </w:pPr>
      <w:bookmarkStart w:id="348" w:name="_ENREF_125"/>
      <w:r w:rsidRPr="00425C63">
        <w:t xml:space="preserve">Putzu, A., Belletti, A., Cassina, T., Clivio, S., Monti, G., Zangrillo, A. &amp; Landoni, G. 2017. Vitamin D and outcomes in adult critically ill patients. A systematic review and meta-analysis of randomized trials. </w:t>
      </w:r>
      <w:r w:rsidRPr="00425C63">
        <w:rPr>
          <w:i/>
        </w:rPr>
        <w:t>J Crit Care,</w:t>
      </w:r>
      <w:r w:rsidRPr="00425C63">
        <w:t xml:space="preserve"> 38</w:t>
      </w:r>
      <w:r w:rsidRPr="00425C63">
        <w:rPr>
          <w:b/>
        </w:rPr>
        <w:t>,</w:t>
      </w:r>
      <w:r w:rsidRPr="00425C63">
        <w:t xml:space="preserve"> 109-114.</w:t>
      </w:r>
      <w:bookmarkEnd w:id="348"/>
    </w:p>
    <w:p w14:paraId="2165577D" w14:textId="77777777" w:rsidR="00425C63" w:rsidRPr="00425C63" w:rsidRDefault="00425C63" w:rsidP="00425C63">
      <w:pPr>
        <w:pStyle w:val="EndNoteBibliography"/>
        <w:spacing w:after="0"/>
        <w:ind w:left="720" w:hanging="720"/>
      </w:pPr>
      <w:bookmarkStart w:id="349" w:name="_ENREF_126"/>
      <w:r w:rsidRPr="00425C63">
        <w:t xml:space="preserve">Reid, D., Toole, B. J., Knox, S., Talwar, D., Harten, J., O'reilly, D. S., Blackwell, S., Kinsella, J., Mcmillan, D. C. &amp; Wallace, A. M. 2011. The relation between acute changes in the systemic inflammatory response and plasma 25-hydroxyvitamin D concentrations after elective knee arthroplasty. </w:t>
      </w:r>
      <w:r w:rsidRPr="00425C63">
        <w:rPr>
          <w:i/>
        </w:rPr>
        <w:t>Am J Clin Nutr,</w:t>
      </w:r>
      <w:r w:rsidRPr="00425C63">
        <w:t xml:space="preserve"> 93</w:t>
      </w:r>
      <w:r w:rsidRPr="00425C63">
        <w:rPr>
          <w:b/>
        </w:rPr>
        <w:t>,</w:t>
      </w:r>
      <w:r w:rsidRPr="00425C63">
        <w:t xml:space="preserve"> 1006-11.</w:t>
      </w:r>
      <w:bookmarkEnd w:id="349"/>
    </w:p>
    <w:p w14:paraId="2870E167" w14:textId="77777777" w:rsidR="00425C63" w:rsidRPr="00425C63" w:rsidRDefault="00425C63" w:rsidP="00425C63">
      <w:pPr>
        <w:pStyle w:val="EndNoteBibliography"/>
        <w:spacing w:after="0"/>
        <w:ind w:left="720" w:hanging="720"/>
      </w:pPr>
      <w:bookmarkStart w:id="350" w:name="_ENREF_127"/>
      <w:r w:rsidRPr="00425C63">
        <w:t xml:space="preserve">Rejnmark, L., Lauridsen, A. L., Vestergaard, P., Heickendorff, L., Andreasen, F. &amp; Mosekilde, L. 2002. Diurnal rhythm of plasma 1,25-dihydroxyvitamin D and vitamin D-binding protein in postmenopausal women: relationship to plasma parathyroid hormone and calcium and phosphate metabolism. </w:t>
      </w:r>
      <w:r w:rsidRPr="00425C63">
        <w:rPr>
          <w:i/>
        </w:rPr>
        <w:t>Eur J Endocrinol,</w:t>
      </w:r>
      <w:r w:rsidRPr="00425C63">
        <w:t xml:space="preserve"> 146</w:t>
      </w:r>
      <w:r w:rsidRPr="00425C63">
        <w:rPr>
          <w:b/>
        </w:rPr>
        <w:t>,</w:t>
      </w:r>
      <w:r w:rsidRPr="00425C63">
        <w:t xml:space="preserve"> 635-42.</w:t>
      </w:r>
      <w:bookmarkEnd w:id="350"/>
    </w:p>
    <w:p w14:paraId="1D21C174" w14:textId="77777777" w:rsidR="00425C63" w:rsidRPr="00425C63" w:rsidRDefault="00425C63" w:rsidP="00425C63">
      <w:pPr>
        <w:pStyle w:val="EndNoteBibliography"/>
        <w:spacing w:after="0"/>
        <w:ind w:left="720" w:hanging="720"/>
      </w:pPr>
      <w:bookmarkStart w:id="351" w:name="_ENREF_128"/>
      <w:r w:rsidRPr="00425C63">
        <w:t xml:space="preserve">Rigby, W. F., Stacy, T. &amp; Fanger, M. W. 1984. Inhibition of T lymphocyte mitogenesis by 1,25-dihydroxyvitamin D3 (calcitriol). </w:t>
      </w:r>
      <w:r w:rsidRPr="00425C63">
        <w:rPr>
          <w:i/>
        </w:rPr>
        <w:t>J Clin Invest,</w:t>
      </w:r>
      <w:r w:rsidRPr="00425C63">
        <w:t xml:space="preserve"> 74</w:t>
      </w:r>
      <w:r w:rsidRPr="00425C63">
        <w:rPr>
          <w:b/>
        </w:rPr>
        <w:t>,</w:t>
      </w:r>
      <w:r w:rsidRPr="00425C63">
        <w:t xml:space="preserve"> 1451-5.</w:t>
      </w:r>
      <w:bookmarkEnd w:id="351"/>
    </w:p>
    <w:p w14:paraId="519045DA" w14:textId="77777777" w:rsidR="00425C63" w:rsidRPr="00425C63" w:rsidRDefault="00425C63" w:rsidP="00425C63">
      <w:pPr>
        <w:pStyle w:val="EndNoteBibliography"/>
        <w:spacing w:after="0"/>
        <w:ind w:left="720" w:hanging="720"/>
      </w:pPr>
      <w:bookmarkStart w:id="352" w:name="_ENREF_129"/>
      <w:r w:rsidRPr="00425C63">
        <w:t xml:space="preserve">Rochel, N., Wurtz, J. M., Mitschler, A., Klaholz, B. &amp; Moras, D. 2000. The crystal structure of the nuclear receptor for vitamin D bound to its natural ligand. </w:t>
      </w:r>
      <w:r w:rsidRPr="00425C63">
        <w:rPr>
          <w:i/>
        </w:rPr>
        <w:t>Mol Cell,</w:t>
      </w:r>
      <w:r w:rsidRPr="00425C63">
        <w:t xml:space="preserve"> 5</w:t>
      </w:r>
      <w:r w:rsidRPr="00425C63">
        <w:rPr>
          <w:b/>
        </w:rPr>
        <w:t>,</w:t>
      </w:r>
      <w:r w:rsidRPr="00425C63">
        <w:t xml:space="preserve"> 173-9.</w:t>
      </w:r>
      <w:bookmarkEnd w:id="352"/>
    </w:p>
    <w:p w14:paraId="62BD8A83" w14:textId="77777777" w:rsidR="00425C63" w:rsidRPr="00425C63" w:rsidRDefault="00425C63" w:rsidP="00425C63">
      <w:pPr>
        <w:pStyle w:val="EndNoteBibliography"/>
        <w:spacing w:after="0"/>
        <w:ind w:left="720" w:hanging="720"/>
      </w:pPr>
      <w:bookmarkStart w:id="353" w:name="_ENREF_130"/>
      <w:r w:rsidRPr="00425C63">
        <w:t xml:space="preserve">Ross, A. C., Manson, J. E., Abrams, S. A., Aloia, J. F., Brannon, P. M., Clinton, S. K., Durazo-Arvizu, R. A., Gallagher, J. C., Gallo, R. L. &amp; Jones, G. 2011. The 2011 report on dietary reference intakes for calcium and vitamin D from the Institute of Medicine: what clinicians need to know. </w:t>
      </w:r>
      <w:r w:rsidRPr="00425C63">
        <w:rPr>
          <w:i/>
        </w:rPr>
        <w:t>Journal of Clinical Endocrinology &amp; Metabolism,</w:t>
      </w:r>
      <w:r w:rsidRPr="00425C63">
        <w:t xml:space="preserve"> 96</w:t>
      </w:r>
      <w:r w:rsidRPr="00425C63">
        <w:rPr>
          <w:b/>
        </w:rPr>
        <w:t>,</w:t>
      </w:r>
      <w:r w:rsidRPr="00425C63">
        <w:t xml:space="preserve"> 53-58.</w:t>
      </w:r>
      <w:bookmarkEnd w:id="353"/>
    </w:p>
    <w:p w14:paraId="39536B03" w14:textId="77777777" w:rsidR="00425C63" w:rsidRPr="00425C63" w:rsidRDefault="00425C63" w:rsidP="00425C63">
      <w:pPr>
        <w:pStyle w:val="EndNoteBibliography"/>
        <w:spacing w:after="0"/>
        <w:ind w:left="720" w:hanging="720"/>
      </w:pPr>
      <w:bookmarkStart w:id="354" w:name="_ENREF_131"/>
      <w:r w:rsidRPr="00425C63">
        <w:t xml:space="preserve">Rowling, M. J., Kemmis, C. M., Taffany, D. A. &amp; Welsh, J. 2006. Megalin-mediated endocytosis of vitamin D binding protein correlates with 25-hydroxycholecalciferol actions in human mammary cells. </w:t>
      </w:r>
      <w:r w:rsidRPr="00425C63">
        <w:rPr>
          <w:i/>
        </w:rPr>
        <w:t>J Nutr,</w:t>
      </w:r>
      <w:r w:rsidRPr="00425C63">
        <w:t xml:space="preserve"> 136</w:t>
      </w:r>
      <w:r w:rsidRPr="00425C63">
        <w:rPr>
          <w:b/>
        </w:rPr>
        <w:t>,</w:t>
      </w:r>
      <w:r w:rsidRPr="00425C63">
        <w:t xml:space="preserve"> 2754-9.</w:t>
      </w:r>
      <w:bookmarkEnd w:id="354"/>
    </w:p>
    <w:p w14:paraId="36CF1B85" w14:textId="77777777" w:rsidR="00425C63" w:rsidRPr="00425C63" w:rsidRDefault="00425C63" w:rsidP="00425C63">
      <w:pPr>
        <w:pStyle w:val="EndNoteBibliography"/>
        <w:spacing w:after="0"/>
        <w:ind w:left="720" w:hanging="720"/>
      </w:pPr>
      <w:bookmarkStart w:id="355" w:name="_ENREF_132"/>
      <w:r w:rsidRPr="00425C63">
        <w:t xml:space="preserve">Sattar, N., Welsh, P., Panarelli, M. &amp; Forouhi, N. G. 2012. Increasing requests for vitamin D measurement: costly, confusing, and without credibility. </w:t>
      </w:r>
      <w:r w:rsidRPr="00425C63">
        <w:rPr>
          <w:i/>
        </w:rPr>
        <w:t>Lancet,</w:t>
      </w:r>
      <w:r w:rsidRPr="00425C63">
        <w:t xml:space="preserve"> 379</w:t>
      </w:r>
      <w:r w:rsidRPr="00425C63">
        <w:rPr>
          <w:b/>
        </w:rPr>
        <w:t>,</w:t>
      </w:r>
      <w:r w:rsidRPr="00425C63">
        <w:t xml:space="preserve"> 95-6.</w:t>
      </w:r>
      <w:bookmarkEnd w:id="355"/>
    </w:p>
    <w:p w14:paraId="53403424" w14:textId="77777777" w:rsidR="00425C63" w:rsidRPr="00425C63" w:rsidRDefault="00425C63" w:rsidP="00425C63">
      <w:pPr>
        <w:pStyle w:val="EndNoteBibliography"/>
        <w:spacing w:after="0"/>
        <w:ind w:left="720" w:hanging="720"/>
      </w:pPr>
      <w:bookmarkStart w:id="356" w:name="_ENREF_133"/>
      <w:r w:rsidRPr="00425C63">
        <w:t xml:space="preserve">Schleicher, R. L., Encisco, S. E., Chaudhary-Webb, M., Paliakov, E., Mccoy, L. F. &amp; Pfeiffer, C. M. 2011. Isotope dilution ultra performance liquid chromatography-tandem mass </w:t>
      </w:r>
      <w:r w:rsidRPr="00425C63">
        <w:lastRenderedPageBreak/>
        <w:t xml:space="preserve">spectrometry method for simultaneous measurement of 25-hydroxyvitamin D2, 25-hydroxyvitamin D3 and 3-epi-25-hydroxyvitamin D3 in human serum. </w:t>
      </w:r>
      <w:r w:rsidRPr="00425C63">
        <w:rPr>
          <w:i/>
        </w:rPr>
        <w:t>Clin Chim Acta,</w:t>
      </w:r>
      <w:r w:rsidRPr="00425C63">
        <w:t xml:space="preserve"> 412</w:t>
      </w:r>
      <w:r w:rsidRPr="00425C63">
        <w:rPr>
          <w:b/>
        </w:rPr>
        <w:t>,</w:t>
      </w:r>
      <w:r w:rsidRPr="00425C63">
        <w:t xml:space="preserve"> 1594-9.</w:t>
      </w:r>
      <w:bookmarkEnd w:id="356"/>
    </w:p>
    <w:p w14:paraId="52909269" w14:textId="77777777" w:rsidR="00425C63" w:rsidRPr="00425C63" w:rsidRDefault="00425C63" w:rsidP="00425C63">
      <w:pPr>
        <w:pStyle w:val="EndNoteBibliography"/>
        <w:spacing w:after="0"/>
        <w:ind w:left="720" w:hanging="720"/>
      </w:pPr>
      <w:bookmarkStart w:id="357" w:name="_ENREF_134"/>
      <w:r w:rsidRPr="00425C63">
        <w:t xml:space="preserve">Schlingmann, K. P., Kaufmann, M., Weber, S., Irwin, A., Goos, C., John, U., Misselwitz, J., Klaus, G., Kuwertz-Broking, E., Fehrenbach, H., Wingen, A. M., Guran, T., Hoenderop, J. G., Bindels, R. J., Prosser, D. E., Jones, G. &amp; Konrad, M. 2011. Mutations in CYP24A1 and idiopathic infantile hypercalcemia. </w:t>
      </w:r>
      <w:r w:rsidRPr="00425C63">
        <w:rPr>
          <w:i/>
        </w:rPr>
        <w:t>N Engl J Med,</w:t>
      </w:r>
      <w:r w:rsidRPr="00425C63">
        <w:t xml:space="preserve"> 365</w:t>
      </w:r>
      <w:r w:rsidRPr="00425C63">
        <w:rPr>
          <w:b/>
        </w:rPr>
        <w:t>,</w:t>
      </w:r>
      <w:r w:rsidRPr="00425C63">
        <w:t xml:space="preserve"> 410-21.</w:t>
      </w:r>
      <w:bookmarkEnd w:id="357"/>
    </w:p>
    <w:p w14:paraId="329D6D8D" w14:textId="77777777" w:rsidR="00425C63" w:rsidRPr="00425C63" w:rsidRDefault="00425C63" w:rsidP="00425C63">
      <w:pPr>
        <w:pStyle w:val="EndNoteBibliography"/>
        <w:spacing w:after="0"/>
        <w:ind w:left="720" w:hanging="720"/>
      </w:pPr>
      <w:bookmarkStart w:id="358" w:name="_ENREF_135"/>
      <w:r w:rsidRPr="00425C63">
        <w:t xml:space="preserve">Schwartz, J. B., Lai, J., Lizaola, B., Kane, L., Markova, S., Weyland, P., Terrault, N. A., Stotland, N. &amp; Bikle, D. 2014a. A comparison of measured and calculated free 25(OH) vitamin D levels in clinical populations. </w:t>
      </w:r>
      <w:r w:rsidRPr="00425C63">
        <w:rPr>
          <w:i/>
        </w:rPr>
        <w:t>J Clin Endocrinol Metab,</w:t>
      </w:r>
      <w:r w:rsidRPr="00425C63">
        <w:t xml:space="preserve"> 99</w:t>
      </w:r>
      <w:r w:rsidRPr="00425C63">
        <w:rPr>
          <w:b/>
        </w:rPr>
        <w:t>,</w:t>
      </w:r>
      <w:r w:rsidRPr="00425C63">
        <w:t xml:space="preserve"> 1631-7.</w:t>
      </w:r>
      <w:bookmarkEnd w:id="358"/>
    </w:p>
    <w:p w14:paraId="4C8ED20B" w14:textId="77777777" w:rsidR="00425C63" w:rsidRPr="00425C63" w:rsidRDefault="00425C63" w:rsidP="00425C63">
      <w:pPr>
        <w:pStyle w:val="EndNoteBibliography"/>
        <w:spacing w:after="0"/>
        <w:ind w:left="720" w:hanging="720"/>
      </w:pPr>
      <w:bookmarkStart w:id="359" w:name="_ENREF_136"/>
      <w:r w:rsidRPr="00425C63">
        <w:t xml:space="preserve">Schwartz, J. B., Lai, J., Lizaola, B., Kane, L., Weyland, P., Terrault, N. A., Stotland, N. &amp; Bikle, D. 2014b. Variability in free 25(OH) vitamin D levels in clinical populations. </w:t>
      </w:r>
      <w:r w:rsidRPr="00425C63">
        <w:rPr>
          <w:i/>
        </w:rPr>
        <w:t>J Steroid Biochem Mol Biol,</w:t>
      </w:r>
      <w:r w:rsidRPr="00425C63">
        <w:t xml:space="preserve"> 144 Pt A</w:t>
      </w:r>
      <w:r w:rsidRPr="00425C63">
        <w:rPr>
          <w:b/>
        </w:rPr>
        <w:t>,</w:t>
      </w:r>
      <w:r w:rsidRPr="00425C63">
        <w:t xml:space="preserve"> 156-8.</w:t>
      </w:r>
      <w:bookmarkEnd w:id="359"/>
    </w:p>
    <w:p w14:paraId="4EBD09B2" w14:textId="77777777" w:rsidR="00425C63" w:rsidRPr="00425C63" w:rsidRDefault="00425C63" w:rsidP="00425C63">
      <w:pPr>
        <w:pStyle w:val="EndNoteBibliography"/>
        <w:spacing w:after="0"/>
        <w:ind w:left="720" w:hanging="720"/>
      </w:pPr>
      <w:bookmarkStart w:id="360" w:name="_ENREF_137"/>
      <w:r w:rsidRPr="00425C63">
        <w:t xml:space="preserve">Sooy, K., Kohut, J. &amp; Christakos, S. 2000. The role of calbindin and 1,25dihydroxyvitamin D3 in the kidney. </w:t>
      </w:r>
      <w:r w:rsidRPr="00425C63">
        <w:rPr>
          <w:i/>
        </w:rPr>
        <w:t>Curr Opin Nephrol Hypertens,</w:t>
      </w:r>
      <w:r w:rsidRPr="00425C63">
        <w:t xml:space="preserve"> 9</w:t>
      </w:r>
      <w:r w:rsidRPr="00425C63">
        <w:rPr>
          <w:b/>
        </w:rPr>
        <w:t>,</w:t>
      </w:r>
      <w:r w:rsidRPr="00425C63">
        <w:t xml:space="preserve"> 341-7.</w:t>
      </w:r>
      <w:bookmarkEnd w:id="360"/>
    </w:p>
    <w:p w14:paraId="1DA5921B" w14:textId="77777777" w:rsidR="00425C63" w:rsidRPr="00425C63" w:rsidRDefault="00425C63" w:rsidP="00425C63">
      <w:pPr>
        <w:pStyle w:val="EndNoteBibliography"/>
        <w:spacing w:after="0"/>
        <w:ind w:left="720" w:hanging="720"/>
      </w:pPr>
      <w:bookmarkStart w:id="361" w:name="_ENREF_138"/>
      <w:r w:rsidRPr="00425C63">
        <w:t xml:space="preserve">Speeckaert, M., Huang, G., Delanghe, J. R. &amp; Taes, Y. E. 2006. Biological and clinical aspects of the vitamin D binding protein (Gc-globulin) and its polymorphism. </w:t>
      </w:r>
      <w:r w:rsidRPr="00425C63">
        <w:rPr>
          <w:i/>
        </w:rPr>
        <w:t>Clin Chim Acta,</w:t>
      </w:r>
      <w:r w:rsidRPr="00425C63">
        <w:t xml:space="preserve"> 372</w:t>
      </w:r>
      <w:r w:rsidRPr="00425C63">
        <w:rPr>
          <w:b/>
        </w:rPr>
        <w:t>,</w:t>
      </w:r>
      <w:r w:rsidRPr="00425C63">
        <w:t xml:space="preserve"> 33-42.</w:t>
      </w:r>
      <w:bookmarkEnd w:id="361"/>
    </w:p>
    <w:p w14:paraId="4F5600BD" w14:textId="77777777" w:rsidR="00425C63" w:rsidRPr="00425C63" w:rsidRDefault="00425C63" w:rsidP="00425C63">
      <w:pPr>
        <w:pStyle w:val="EndNoteBibliography"/>
        <w:spacing w:after="0"/>
        <w:ind w:left="720" w:hanging="720"/>
      </w:pPr>
      <w:bookmarkStart w:id="362" w:name="_ENREF_139"/>
      <w:r w:rsidRPr="00425C63">
        <w:t xml:space="preserve">Strathmann, F. G., Laha, T. J. &amp; Hoofnagle, A. N. 2011. Quantification of 1alpha,25-dihydroxy vitamin D by immunoextraction and liquid chromatography-tandem mass spectrometry. </w:t>
      </w:r>
      <w:r w:rsidRPr="00425C63">
        <w:rPr>
          <w:i/>
        </w:rPr>
        <w:t>Clin Chem,</w:t>
      </w:r>
      <w:r w:rsidRPr="00425C63">
        <w:t xml:space="preserve"> 57</w:t>
      </w:r>
      <w:r w:rsidRPr="00425C63">
        <w:rPr>
          <w:b/>
        </w:rPr>
        <w:t>,</w:t>
      </w:r>
      <w:r w:rsidRPr="00425C63">
        <w:t xml:space="preserve"> 1279-85.</w:t>
      </w:r>
      <w:bookmarkEnd w:id="362"/>
    </w:p>
    <w:p w14:paraId="5DC42070" w14:textId="77777777" w:rsidR="00425C63" w:rsidRPr="00425C63" w:rsidRDefault="00425C63" w:rsidP="00425C63">
      <w:pPr>
        <w:pStyle w:val="EndNoteBibliography"/>
        <w:spacing w:after="0"/>
        <w:ind w:left="720" w:hanging="720"/>
      </w:pPr>
      <w:bookmarkStart w:id="363" w:name="_ENREF_140"/>
      <w:r w:rsidRPr="00425C63">
        <w:t xml:space="preserve">Strathmann, F. G., Sadilkova, K., Laha, T. J., Lesourd, S. E., Bornhorst, J. A., Hoofnagle, A. N. &amp; Jack, R. 2012. 3-epi-25 hydroxyvitamin D concentrations are not correlated with age in a cohort of infants and adults. </w:t>
      </w:r>
      <w:r w:rsidRPr="00425C63">
        <w:rPr>
          <w:i/>
        </w:rPr>
        <w:t>Clin Chim Acta,</w:t>
      </w:r>
      <w:r w:rsidRPr="00425C63">
        <w:t xml:space="preserve"> 413</w:t>
      </w:r>
      <w:r w:rsidRPr="00425C63">
        <w:rPr>
          <w:b/>
        </w:rPr>
        <w:t>,</w:t>
      </w:r>
      <w:r w:rsidRPr="00425C63">
        <w:t xml:space="preserve"> 203-6.</w:t>
      </w:r>
      <w:bookmarkEnd w:id="363"/>
    </w:p>
    <w:p w14:paraId="6DBB6005" w14:textId="77777777" w:rsidR="00425C63" w:rsidRPr="00425C63" w:rsidRDefault="00425C63" w:rsidP="00425C63">
      <w:pPr>
        <w:pStyle w:val="EndNoteBibliography"/>
        <w:spacing w:after="0"/>
        <w:ind w:left="720" w:hanging="720"/>
      </w:pPr>
      <w:bookmarkStart w:id="364" w:name="_ENREF_141"/>
      <w:r w:rsidRPr="00425C63">
        <w:t xml:space="preserve">Tanaka, Y., Castillo, L. &amp; Deluca, H. F. 1977. The 24-hydroxylation of 1,25-dihydroxyvitamin D3. </w:t>
      </w:r>
      <w:r w:rsidRPr="00425C63">
        <w:rPr>
          <w:i/>
        </w:rPr>
        <w:t>J Biol Chem,</w:t>
      </w:r>
      <w:r w:rsidRPr="00425C63">
        <w:t xml:space="preserve"> 252</w:t>
      </w:r>
      <w:r w:rsidRPr="00425C63">
        <w:rPr>
          <w:b/>
        </w:rPr>
        <w:t>,</w:t>
      </w:r>
      <w:r w:rsidRPr="00425C63">
        <w:t xml:space="preserve"> 1421-4.</w:t>
      </w:r>
      <w:bookmarkEnd w:id="364"/>
    </w:p>
    <w:p w14:paraId="511FE950" w14:textId="77777777" w:rsidR="00425C63" w:rsidRPr="00425C63" w:rsidRDefault="00425C63" w:rsidP="00425C63">
      <w:pPr>
        <w:pStyle w:val="EndNoteBibliography"/>
        <w:spacing w:after="0"/>
        <w:ind w:left="720" w:hanging="720"/>
      </w:pPr>
      <w:bookmarkStart w:id="365" w:name="_ENREF_142"/>
      <w:r w:rsidRPr="00425C63">
        <w:t xml:space="preserve">Teegarden, M. D., Riedl, K. M. &amp; Schwartz, S. J. 2015. Chromatographic separation of PTAD-derivatized 25-hydroxyvitamin D3 and its C-3 epimer from human serum and murine skin. </w:t>
      </w:r>
      <w:r w:rsidRPr="00425C63">
        <w:rPr>
          <w:i/>
        </w:rPr>
        <w:t>J Chromatogr B Analyt Technol Biomed Life Sci,</w:t>
      </w:r>
      <w:r w:rsidRPr="00425C63">
        <w:t xml:space="preserve"> 991</w:t>
      </w:r>
      <w:r w:rsidRPr="00425C63">
        <w:rPr>
          <w:b/>
        </w:rPr>
        <w:t>,</w:t>
      </w:r>
      <w:r w:rsidRPr="00425C63">
        <w:t xml:space="preserve"> 118-21.</w:t>
      </w:r>
      <w:bookmarkEnd w:id="365"/>
    </w:p>
    <w:p w14:paraId="74346980" w14:textId="77777777" w:rsidR="00425C63" w:rsidRPr="00425C63" w:rsidRDefault="00425C63" w:rsidP="00425C63">
      <w:pPr>
        <w:pStyle w:val="EndNoteBibliography"/>
        <w:spacing w:after="0"/>
        <w:ind w:left="720" w:hanging="720"/>
      </w:pPr>
      <w:bookmarkStart w:id="366" w:name="_ENREF_143"/>
      <w:r w:rsidRPr="00425C63">
        <w:t xml:space="preserve">Thomas, W. C., Jr., Morgan, H. G., Connor, T. B., Haddock, L., Bills, C. E. &amp; Howard, J. E. 1959. Studies of antiricketic activity in sera from patients with disorders of calcium metabolism and preliminary observations on the mode of transport of vitamin D in human serum. </w:t>
      </w:r>
      <w:r w:rsidRPr="00425C63">
        <w:rPr>
          <w:i/>
        </w:rPr>
        <w:t>J Clin Invest,</w:t>
      </w:r>
      <w:r w:rsidRPr="00425C63">
        <w:t xml:space="preserve"> 38</w:t>
      </w:r>
      <w:r w:rsidRPr="00425C63">
        <w:rPr>
          <w:b/>
        </w:rPr>
        <w:t>,</w:t>
      </w:r>
      <w:r w:rsidRPr="00425C63">
        <w:t xml:space="preserve"> 1078-85.</w:t>
      </w:r>
      <w:bookmarkEnd w:id="366"/>
    </w:p>
    <w:p w14:paraId="22B2AA67" w14:textId="77777777" w:rsidR="00425C63" w:rsidRPr="00425C63" w:rsidRDefault="00425C63" w:rsidP="00425C63">
      <w:pPr>
        <w:pStyle w:val="EndNoteBibliography"/>
        <w:spacing w:after="0"/>
        <w:ind w:left="720" w:hanging="720"/>
      </w:pPr>
      <w:bookmarkStart w:id="367" w:name="_ENREF_144"/>
      <w:r w:rsidRPr="00425C63">
        <w:t xml:space="preserve">Tsugawa, N., Suhara, Y., Kamao, M. &amp; Okano, T. 2005. Determination of 25-hydroxyvitamin D in human plasma using high-performance liquid chromatography--tandem mass spectrometry. </w:t>
      </w:r>
      <w:r w:rsidRPr="00425C63">
        <w:rPr>
          <w:i/>
        </w:rPr>
        <w:t>Anal Chem,</w:t>
      </w:r>
      <w:r w:rsidRPr="00425C63">
        <w:t xml:space="preserve"> 77</w:t>
      </w:r>
      <w:r w:rsidRPr="00425C63">
        <w:rPr>
          <w:b/>
        </w:rPr>
        <w:t>,</w:t>
      </w:r>
      <w:r w:rsidRPr="00425C63">
        <w:t xml:space="preserve"> 3001-7.</w:t>
      </w:r>
      <w:bookmarkEnd w:id="367"/>
    </w:p>
    <w:p w14:paraId="3C6C8AC3" w14:textId="77777777" w:rsidR="00425C63" w:rsidRPr="00425C63" w:rsidRDefault="00425C63" w:rsidP="00425C63">
      <w:pPr>
        <w:pStyle w:val="EndNoteBibliography"/>
        <w:spacing w:after="0"/>
        <w:ind w:left="720" w:hanging="720"/>
      </w:pPr>
      <w:bookmarkStart w:id="368" w:name="_ENREF_145"/>
      <w:r w:rsidRPr="00425C63">
        <w:t xml:space="preserve">Van Cromphaut, S. J., Dewerchin, M., Hoenderop, J. G., Stockmans, I., Van Herck, E., Kato, S., Bindels, R. J., Collen, D., Carmeliet, P., Bouillon, R. &amp; Carmeliet, G. 2001. Duodenal calcium absorption in vitamin D receptor-knockout mice: functional and molecular aspects. </w:t>
      </w:r>
      <w:r w:rsidRPr="00425C63">
        <w:rPr>
          <w:i/>
        </w:rPr>
        <w:t>Proc Natl Acad Sci U S A,</w:t>
      </w:r>
      <w:r w:rsidRPr="00425C63">
        <w:t xml:space="preserve"> 98</w:t>
      </w:r>
      <w:r w:rsidRPr="00425C63">
        <w:rPr>
          <w:b/>
        </w:rPr>
        <w:t>,</w:t>
      </w:r>
      <w:r w:rsidRPr="00425C63">
        <w:t xml:space="preserve"> 13324-9.</w:t>
      </w:r>
      <w:bookmarkEnd w:id="368"/>
    </w:p>
    <w:p w14:paraId="498D7DC5" w14:textId="77777777" w:rsidR="00425C63" w:rsidRPr="00425C63" w:rsidRDefault="00425C63" w:rsidP="00425C63">
      <w:pPr>
        <w:pStyle w:val="EndNoteBibliography"/>
        <w:spacing w:after="0"/>
        <w:ind w:left="720" w:hanging="720"/>
      </w:pPr>
      <w:bookmarkStart w:id="369" w:name="_ENREF_146"/>
      <w:r w:rsidRPr="00425C63">
        <w:t xml:space="preserve">Van Den Ouweland, J. M., Vogeser, M. &amp; Bacher, S. 2013. Vitamin D and metabolites measurement by tandem mass spectrometry. </w:t>
      </w:r>
      <w:r w:rsidRPr="00425C63">
        <w:rPr>
          <w:i/>
        </w:rPr>
        <w:t>Rev Endocr Metab Disord,</w:t>
      </w:r>
      <w:r w:rsidRPr="00425C63">
        <w:t xml:space="preserve"> 14</w:t>
      </w:r>
      <w:r w:rsidRPr="00425C63">
        <w:rPr>
          <w:b/>
        </w:rPr>
        <w:t>,</w:t>
      </w:r>
      <w:r w:rsidRPr="00425C63">
        <w:t xml:space="preserve"> 159-84.</w:t>
      </w:r>
      <w:bookmarkEnd w:id="369"/>
    </w:p>
    <w:p w14:paraId="3AB63E11" w14:textId="77777777" w:rsidR="00425C63" w:rsidRPr="00425C63" w:rsidRDefault="00425C63" w:rsidP="00425C63">
      <w:pPr>
        <w:pStyle w:val="EndNoteBibliography"/>
        <w:spacing w:after="0"/>
        <w:ind w:left="720" w:hanging="720"/>
      </w:pPr>
      <w:bookmarkStart w:id="370" w:name="_ENREF_147"/>
      <w:r w:rsidRPr="00425C63">
        <w:t xml:space="preserve">Vermeulen, A., Verdonck, L. &amp; Kaufman, J. M. 1999. A critical evaluation of simple methods for the estimation of free testosterone in serum. </w:t>
      </w:r>
      <w:r w:rsidRPr="00425C63">
        <w:rPr>
          <w:i/>
        </w:rPr>
        <w:t>J Clin Endocrinol Metab,</w:t>
      </w:r>
      <w:r w:rsidRPr="00425C63">
        <w:t xml:space="preserve"> 84</w:t>
      </w:r>
      <w:r w:rsidRPr="00425C63">
        <w:rPr>
          <w:b/>
        </w:rPr>
        <w:t>,</w:t>
      </w:r>
      <w:r w:rsidRPr="00425C63">
        <w:t xml:space="preserve"> 3666-72.</w:t>
      </w:r>
      <w:bookmarkEnd w:id="370"/>
    </w:p>
    <w:p w14:paraId="4418B2FC" w14:textId="77777777" w:rsidR="00425C63" w:rsidRPr="00425C63" w:rsidRDefault="00425C63" w:rsidP="00425C63">
      <w:pPr>
        <w:pStyle w:val="EndNoteBibliography"/>
        <w:spacing w:after="0"/>
        <w:ind w:left="720" w:hanging="720"/>
      </w:pPr>
      <w:bookmarkStart w:id="371" w:name="_ENREF_148"/>
      <w:r w:rsidRPr="00425C63">
        <w:t xml:space="preserve">Vining, R. F., Mcginley, R. A. &amp; Symons, R. G. 1983. Hormones in saliva: mode of entry and consequent implications for clinical interpretation. </w:t>
      </w:r>
      <w:r w:rsidRPr="00425C63">
        <w:rPr>
          <w:i/>
        </w:rPr>
        <w:t>Clin Chem,</w:t>
      </w:r>
      <w:r w:rsidRPr="00425C63">
        <w:t xml:space="preserve"> 29</w:t>
      </w:r>
      <w:r w:rsidRPr="00425C63">
        <w:rPr>
          <w:b/>
        </w:rPr>
        <w:t>,</w:t>
      </w:r>
      <w:r w:rsidRPr="00425C63">
        <w:t xml:space="preserve"> 1752-6.</w:t>
      </w:r>
      <w:bookmarkEnd w:id="371"/>
    </w:p>
    <w:p w14:paraId="7DAFB1D4" w14:textId="77777777" w:rsidR="00425C63" w:rsidRPr="00425C63" w:rsidRDefault="00425C63" w:rsidP="00425C63">
      <w:pPr>
        <w:pStyle w:val="EndNoteBibliography"/>
        <w:spacing w:after="0"/>
        <w:ind w:left="720" w:hanging="720"/>
      </w:pPr>
      <w:bookmarkStart w:id="372" w:name="_ENREF_149"/>
      <w:r w:rsidRPr="00425C63">
        <w:t xml:space="preserve">Waldron, J. L., Ashby, H. L., Cornes, M. P., Bechervaise, J., Razavi, C., Thomas, O. L., Chugh, S., Deshpande, S., Ford, C. &amp; Gama, R. 2013. Vitamin D: a negative acute phase reactant. </w:t>
      </w:r>
      <w:r w:rsidRPr="00425C63">
        <w:rPr>
          <w:i/>
        </w:rPr>
        <w:t>J Clin Pathol,</w:t>
      </w:r>
      <w:r w:rsidRPr="00425C63">
        <w:t xml:space="preserve"> 66</w:t>
      </w:r>
      <w:r w:rsidRPr="00425C63">
        <w:rPr>
          <w:b/>
        </w:rPr>
        <w:t>,</w:t>
      </w:r>
      <w:r w:rsidRPr="00425C63">
        <w:t xml:space="preserve"> 620-2.</w:t>
      </w:r>
      <w:bookmarkEnd w:id="372"/>
    </w:p>
    <w:p w14:paraId="4562F226" w14:textId="77777777" w:rsidR="00425C63" w:rsidRPr="00425C63" w:rsidRDefault="00425C63" w:rsidP="00425C63">
      <w:pPr>
        <w:pStyle w:val="EndNoteBibliography"/>
        <w:spacing w:after="0"/>
        <w:ind w:left="720" w:hanging="720"/>
      </w:pPr>
      <w:bookmarkStart w:id="373" w:name="_ENREF_150"/>
      <w:r w:rsidRPr="00425C63">
        <w:lastRenderedPageBreak/>
        <w:t xml:space="preserve">Wang, Q. M., Jones, J. B. &amp; Studzinski, G. P. 1996. Cyclin-dependent kinase inhibitor p27 as a mediator of the G1-S phase block induced by 1,25-dihydroxyvitamin D3 in HL60 cells. </w:t>
      </w:r>
      <w:r w:rsidRPr="00425C63">
        <w:rPr>
          <w:i/>
        </w:rPr>
        <w:t>Cancer Res,</w:t>
      </w:r>
      <w:r w:rsidRPr="00425C63">
        <w:t xml:space="preserve"> 56</w:t>
      </w:r>
      <w:r w:rsidRPr="00425C63">
        <w:rPr>
          <w:b/>
        </w:rPr>
        <w:t>,</w:t>
      </w:r>
      <w:r w:rsidRPr="00425C63">
        <w:t xml:space="preserve"> 264-7.</w:t>
      </w:r>
      <w:bookmarkEnd w:id="373"/>
    </w:p>
    <w:p w14:paraId="71230494" w14:textId="77777777" w:rsidR="00425C63" w:rsidRPr="00425C63" w:rsidRDefault="00425C63" w:rsidP="00425C63">
      <w:pPr>
        <w:pStyle w:val="EndNoteBibliography"/>
        <w:spacing w:after="0"/>
        <w:ind w:left="720" w:hanging="720"/>
      </w:pPr>
      <w:bookmarkStart w:id="374" w:name="_ENREF_151"/>
      <w:r w:rsidRPr="00425C63">
        <w:t xml:space="preserve">Wang, T. T., Nestel, F. P., Bourdeau, V., Nagai, Y., Wang, Q., Liao, J., Tavera-Mendoza, L., Lin, R., Hanrahan, J. W., Mader, S. &amp; White, J. H. 2004. Cutting edge: 1,25-dihydroxyvitamin D3 is a direct inducer of antimicrobial peptide gene expression. </w:t>
      </w:r>
      <w:r w:rsidRPr="00425C63">
        <w:rPr>
          <w:i/>
        </w:rPr>
        <w:t>J Immunol,</w:t>
      </w:r>
      <w:r w:rsidRPr="00425C63">
        <w:t xml:space="preserve"> 173</w:t>
      </w:r>
      <w:r w:rsidRPr="00425C63">
        <w:rPr>
          <w:b/>
        </w:rPr>
        <w:t>,</w:t>
      </w:r>
      <w:r w:rsidRPr="00425C63">
        <w:t xml:space="preserve"> 2909-12.</w:t>
      </w:r>
      <w:bookmarkEnd w:id="374"/>
    </w:p>
    <w:p w14:paraId="015BDC0F" w14:textId="77777777" w:rsidR="00425C63" w:rsidRPr="00425C63" w:rsidRDefault="00425C63" w:rsidP="00425C63">
      <w:pPr>
        <w:pStyle w:val="EndNoteBibliography"/>
        <w:spacing w:after="0"/>
        <w:ind w:left="720" w:hanging="720"/>
      </w:pPr>
      <w:bookmarkStart w:id="375" w:name="_ENREF_152"/>
      <w:r w:rsidRPr="00425C63">
        <w:t xml:space="preserve">Webb, A. R., Kift, R., Durkin, M. T., O'brien, S. J., Vail, A., Berry, J. L. &amp; Rhodes, L. E. 2010. The role of sunlight exposure in determining the vitamin D status of the U.K. white adult population. </w:t>
      </w:r>
      <w:r w:rsidRPr="00425C63">
        <w:rPr>
          <w:i/>
        </w:rPr>
        <w:t>Br J Dermatol,</w:t>
      </w:r>
      <w:r w:rsidRPr="00425C63">
        <w:t xml:space="preserve"> 163</w:t>
      </w:r>
      <w:r w:rsidRPr="00425C63">
        <w:rPr>
          <w:b/>
        </w:rPr>
        <w:t>,</w:t>
      </w:r>
      <w:r w:rsidRPr="00425C63">
        <w:t xml:space="preserve"> 1050-5.</w:t>
      </w:r>
      <w:bookmarkEnd w:id="375"/>
    </w:p>
    <w:p w14:paraId="2EBCB445" w14:textId="77777777" w:rsidR="00425C63" w:rsidRPr="00425C63" w:rsidRDefault="00425C63" w:rsidP="00425C63">
      <w:pPr>
        <w:pStyle w:val="EndNoteBibliography"/>
        <w:spacing w:after="0"/>
        <w:ind w:left="720" w:hanging="720"/>
      </w:pPr>
      <w:bookmarkStart w:id="376" w:name="_ENREF_153"/>
      <w:r w:rsidRPr="00425C63">
        <w:t xml:space="preserve">Wharton, B. &amp; Bishop, N. 2003. Rickets. </w:t>
      </w:r>
      <w:r w:rsidRPr="00425C63">
        <w:rPr>
          <w:i/>
        </w:rPr>
        <w:t>Lancet,</w:t>
      </w:r>
      <w:r w:rsidRPr="00425C63">
        <w:t xml:space="preserve"> 362</w:t>
      </w:r>
      <w:r w:rsidRPr="00425C63">
        <w:rPr>
          <w:b/>
        </w:rPr>
        <w:t>,</w:t>
      </w:r>
      <w:r w:rsidRPr="00425C63">
        <w:t xml:space="preserve"> 1389-400.</w:t>
      </w:r>
      <w:bookmarkEnd w:id="376"/>
    </w:p>
    <w:p w14:paraId="6F86BDDB" w14:textId="77777777" w:rsidR="00425C63" w:rsidRPr="00425C63" w:rsidRDefault="00425C63" w:rsidP="00425C63">
      <w:pPr>
        <w:pStyle w:val="EndNoteBibliography"/>
        <w:spacing w:after="0"/>
        <w:ind w:left="720" w:hanging="720"/>
      </w:pPr>
      <w:bookmarkStart w:id="377" w:name="_ENREF_154"/>
      <w:r w:rsidRPr="00425C63">
        <w:t xml:space="preserve">Wilkinson, J. M., Stockley, I., Peel, N. F., Hamer, A. J., Elson, R. A., Barrington, N. A. &amp; Eastell, R. 2001. Effect of pamidronate in preventing local bone loss after total hip arthroplasty: a randomized, double-blind, controlled trial. </w:t>
      </w:r>
      <w:r w:rsidRPr="00425C63">
        <w:rPr>
          <w:i/>
        </w:rPr>
        <w:t>J Bone Miner Res,</w:t>
      </w:r>
      <w:r w:rsidRPr="00425C63">
        <w:t xml:space="preserve"> 16</w:t>
      </w:r>
      <w:r w:rsidRPr="00425C63">
        <w:rPr>
          <w:b/>
        </w:rPr>
        <w:t>,</w:t>
      </w:r>
      <w:r w:rsidRPr="00425C63">
        <w:t xml:space="preserve"> 556-64.</w:t>
      </w:r>
      <w:bookmarkEnd w:id="377"/>
    </w:p>
    <w:p w14:paraId="39B4A3F2" w14:textId="77777777" w:rsidR="00425C63" w:rsidRPr="00425C63" w:rsidRDefault="00425C63" w:rsidP="00425C63">
      <w:pPr>
        <w:pStyle w:val="EndNoteBibliography"/>
        <w:spacing w:after="0"/>
        <w:ind w:left="720" w:hanging="720"/>
      </w:pPr>
      <w:bookmarkStart w:id="378" w:name="_ENREF_155"/>
      <w:r w:rsidRPr="00425C63">
        <w:t xml:space="preserve">Wolf, P., Muller-Sacherer, T., Baumgartner-Parzer, S., Winhofer, Y., Kroo, J., Gessl, A., Luger, A. &amp; Krebs, M. 2014. A Case of "Late-Onset" Idiopathic Infantile Hypercalcemia Secondary to Mutations in the CYP24A1 Gene. </w:t>
      </w:r>
      <w:r w:rsidRPr="00425C63">
        <w:rPr>
          <w:i/>
        </w:rPr>
        <w:t>Endocr Pract,</w:t>
      </w:r>
      <w:r w:rsidRPr="00425C63">
        <w:t xml:space="preserve"> 20</w:t>
      </w:r>
      <w:r w:rsidRPr="00425C63">
        <w:rPr>
          <w:b/>
        </w:rPr>
        <w:t>,</w:t>
      </w:r>
      <w:r w:rsidRPr="00425C63">
        <w:t xml:space="preserve"> e91-5.</w:t>
      </w:r>
      <w:bookmarkEnd w:id="378"/>
    </w:p>
    <w:p w14:paraId="03B709D7" w14:textId="77777777" w:rsidR="00425C63" w:rsidRPr="00425C63" w:rsidRDefault="00425C63" w:rsidP="00425C63">
      <w:pPr>
        <w:pStyle w:val="EndNoteBibliography"/>
        <w:spacing w:after="0"/>
        <w:ind w:left="720" w:hanging="720"/>
      </w:pPr>
      <w:bookmarkStart w:id="379" w:name="_ENREF_156"/>
      <w:r w:rsidRPr="00425C63">
        <w:t xml:space="preserve">Yombi, J. C., Schwab, P. E. &amp; Thienpont, E. 2015. Serum C-reactive protein distribution in minimally invasive total knee arthroplasty do not differ with distribution in conventional total knee arthroplasty. </w:t>
      </w:r>
      <w:r w:rsidRPr="00425C63">
        <w:rPr>
          <w:i/>
        </w:rPr>
        <w:t>PLoS One,</w:t>
      </w:r>
      <w:r w:rsidRPr="00425C63">
        <w:t xml:space="preserve"> 10</w:t>
      </w:r>
      <w:r w:rsidRPr="00425C63">
        <w:rPr>
          <w:b/>
        </w:rPr>
        <w:t>,</w:t>
      </w:r>
      <w:r w:rsidRPr="00425C63">
        <w:t xml:space="preserve"> e0124788.</w:t>
      </w:r>
      <w:bookmarkEnd w:id="379"/>
    </w:p>
    <w:p w14:paraId="64143401" w14:textId="77777777" w:rsidR="00425C63" w:rsidRPr="00425C63" w:rsidRDefault="00425C63" w:rsidP="00425C63">
      <w:pPr>
        <w:pStyle w:val="EndNoteBibliography"/>
        <w:spacing w:after="0"/>
        <w:ind w:left="720" w:hanging="720"/>
      </w:pPr>
      <w:bookmarkStart w:id="380" w:name="_ENREF_157"/>
      <w:r w:rsidRPr="00425C63">
        <w:t xml:space="preserve">Zheng, G., Bachinsky, D. R., Stamenkovic, I., Strickland, D. K., Brown, D., Andres, G. &amp; Mccluskey, R. T. 1994. Organ distribution in rats of two members of the low-density lipoprotein receptor gene family, gp330 and LRP/alpha 2MR, and the receptor-associated protein (RAP). </w:t>
      </w:r>
      <w:r w:rsidRPr="00425C63">
        <w:rPr>
          <w:i/>
        </w:rPr>
        <w:t>J Histochem Cytochem,</w:t>
      </w:r>
      <w:r w:rsidRPr="00425C63">
        <w:t xml:space="preserve"> 42</w:t>
      </w:r>
      <w:r w:rsidRPr="00425C63">
        <w:rPr>
          <w:b/>
        </w:rPr>
        <w:t>,</w:t>
      </w:r>
      <w:r w:rsidRPr="00425C63">
        <w:t xml:space="preserve"> 531-42.</w:t>
      </w:r>
      <w:bookmarkEnd w:id="380"/>
    </w:p>
    <w:p w14:paraId="20C4865F" w14:textId="77777777" w:rsidR="00425C63" w:rsidRPr="00425C63" w:rsidRDefault="00425C63" w:rsidP="00425C63">
      <w:pPr>
        <w:pStyle w:val="EndNoteBibliography"/>
        <w:ind w:left="720" w:hanging="720"/>
      </w:pPr>
      <w:bookmarkStart w:id="381" w:name="_ENREF_158"/>
      <w:r w:rsidRPr="00425C63">
        <w:t xml:space="preserve">Zhu, J. G., Ochalek, J. T., Kaufmann, M., Jones, G. &amp; Deluca, H. F. 2013. CYP2R1 is a major, but not exclusive, contributor to 25-hydroxyvitamin D production in vivo. </w:t>
      </w:r>
      <w:r w:rsidRPr="00425C63">
        <w:rPr>
          <w:i/>
        </w:rPr>
        <w:t>Proc Natl Acad Sci U S A,</w:t>
      </w:r>
      <w:r w:rsidRPr="00425C63">
        <w:t xml:space="preserve"> 110</w:t>
      </w:r>
      <w:r w:rsidRPr="00425C63">
        <w:rPr>
          <w:b/>
        </w:rPr>
        <w:t>,</w:t>
      </w:r>
      <w:r w:rsidRPr="00425C63">
        <w:t xml:space="preserve"> 15650-5.</w:t>
      </w:r>
      <w:bookmarkEnd w:id="381"/>
    </w:p>
    <w:p w14:paraId="63AEF540" w14:textId="29DD103C" w:rsidR="005D6EE8" w:rsidRPr="000C272D" w:rsidRDefault="001B36A7" w:rsidP="00472636">
      <w:pPr>
        <w:pStyle w:val="Heading1"/>
        <w:numPr>
          <w:ilvl w:val="0"/>
          <w:numId w:val="0"/>
        </w:numPr>
        <w:rPr>
          <w:rFonts w:cs="Arial"/>
          <w:sz w:val="22"/>
          <w:szCs w:val="22"/>
        </w:rPr>
      </w:pPr>
      <w:r>
        <w:rPr>
          <w:rFonts w:cs="Arial"/>
          <w:sz w:val="22"/>
          <w:szCs w:val="22"/>
        </w:rPr>
        <w:fldChar w:fldCharType="end"/>
      </w:r>
    </w:p>
    <w:sectPr w:rsidR="005D6EE8" w:rsidRPr="000C272D" w:rsidSect="00615F8D">
      <w:pgSz w:w="11906" w:h="16838" w:code="9"/>
      <w:pgMar w:top="1134" w:right="1077" w:bottom="1134" w:left="1077" w:header="454" w:footer="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8B89F7" w14:textId="77777777" w:rsidR="003B2FE0" w:rsidRDefault="003B2FE0" w:rsidP="005D6EE8">
      <w:r>
        <w:separator/>
      </w:r>
    </w:p>
    <w:p w14:paraId="4A38B6F3" w14:textId="77777777" w:rsidR="003B2FE0" w:rsidRDefault="003B2FE0" w:rsidP="005D6EE8"/>
    <w:p w14:paraId="7CCF699B" w14:textId="77777777" w:rsidR="003B2FE0" w:rsidRDefault="003B2FE0" w:rsidP="005D6EE8"/>
    <w:p w14:paraId="3C135DA3" w14:textId="77777777" w:rsidR="003B2FE0" w:rsidRDefault="003B2FE0" w:rsidP="005D6EE8"/>
    <w:p w14:paraId="4DFC19A5" w14:textId="77777777" w:rsidR="003B2FE0" w:rsidRDefault="003B2FE0" w:rsidP="005D6EE8"/>
  </w:endnote>
  <w:endnote w:type="continuationSeparator" w:id="0">
    <w:p w14:paraId="0C3E6FE0" w14:textId="77777777" w:rsidR="003B2FE0" w:rsidRDefault="003B2FE0" w:rsidP="005D6EE8">
      <w:r>
        <w:continuationSeparator/>
      </w:r>
    </w:p>
    <w:p w14:paraId="525695D4" w14:textId="77777777" w:rsidR="003B2FE0" w:rsidRDefault="003B2FE0" w:rsidP="005D6EE8"/>
    <w:p w14:paraId="5EBEBB5B" w14:textId="77777777" w:rsidR="003B2FE0" w:rsidRDefault="003B2FE0" w:rsidP="005D6EE8"/>
    <w:p w14:paraId="56268DFD" w14:textId="77777777" w:rsidR="003B2FE0" w:rsidRDefault="003B2FE0" w:rsidP="005D6EE8"/>
    <w:p w14:paraId="20220D63" w14:textId="77777777" w:rsidR="003B2FE0" w:rsidRDefault="003B2FE0" w:rsidP="005D6EE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2D6B29" w14:textId="605FC230" w:rsidR="002B1C3D" w:rsidRPr="00715042" w:rsidRDefault="002B1C3D" w:rsidP="009B2B82">
    <w:pPr>
      <w:pStyle w:val="Footer"/>
      <w:jc w:val="center"/>
      <w:rPr>
        <w:rFonts w:ascii="Arial" w:hAnsi="Arial" w:cs="Arial"/>
      </w:rPr>
    </w:pPr>
    <w:r w:rsidRPr="003B33BC">
      <w:rPr>
        <w:rFonts w:ascii="Arial" w:hAnsi="Arial" w:cs="Arial"/>
      </w:rPr>
      <w:fldChar w:fldCharType="begin"/>
    </w:r>
    <w:r w:rsidRPr="003B33BC">
      <w:rPr>
        <w:rFonts w:ascii="Arial" w:hAnsi="Arial" w:cs="Arial"/>
      </w:rPr>
      <w:instrText xml:space="preserve"> PAGE   \* MERGEFORMAT </w:instrText>
    </w:r>
    <w:r w:rsidRPr="003B33BC">
      <w:rPr>
        <w:rFonts w:ascii="Arial" w:hAnsi="Arial" w:cs="Arial"/>
      </w:rPr>
      <w:fldChar w:fldCharType="separate"/>
    </w:r>
    <w:r w:rsidR="00182C65">
      <w:rPr>
        <w:rFonts w:ascii="Arial" w:hAnsi="Arial" w:cs="Arial"/>
        <w:noProof/>
      </w:rPr>
      <w:t>26</w:t>
    </w:r>
    <w:r w:rsidRPr="003B33BC">
      <w:rPr>
        <w:rFonts w:ascii="Arial" w:hAnsi="Arial" w:cs="Arial"/>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769196" w14:textId="77777777" w:rsidR="003B2FE0" w:rsidRDefault="003B2FE0" w:rsidP="005D6EE8">
      <w:r>
        <w:separator/>
      </w:r>
    </w:p>
    <w:p w14:paraId="6EBC09B8" w14:textId="77777777" w:rsidR="003B2FE0" w:rsidRDefault="003B2FE0" w:rsidP="005D6EE8"/>
    <w:p w14:paraId="3ECDDD11" w14:textId="77777777" w:rsidR="003B2FE0" w:rsidRDefault="003B2FE0" w:rsidP="005D6EE8"/>
    <w:p w14:paraId="7AA6AD83" w14:textId="77777777" w:rsidR="003B2FE0" w:rsidRDefault="003B2FE0" w:rsidP="005D6EE8"/>
    <w:p w14:paraId="675B80B6" w14:textId="77777777" w:rsidR="003B2FE0" w:rsidRDefault="003B2FE0" w:rsidP="005D6EE8"/>
  </w:footnote>
  <w:footnote w:type="continuationSeparator" w:id="0">
    <w:p w14:paraId="2285425E" w14:textId="77777777" w:rsidR="003B2FE0" w:rsidRDefault="003B2FE0" w:rsidP="005D6EE8">
      <w:r>
        <w:continuationSeparator/>
      </w:r>
    </w:p>
    <w:p w14:paraId="6D4FCD5D" w14:textId="77777777" w:rsidR="003B2FE0" w:rsidRDefault="003B2FE0" w:rsidP="005D6EE8"/>
    <w:p w14:paraId="298651FC" w14:textId="77777777" w:rsidR="003B2FE0" w:rsidRDefault="003B2FE0" w:rsidP="005D6EE8"/>
    <w:p w14:paraId="21040B4A" w14:textId="77777777" w:rsidR="003B2FE0" w:rsidRDefault="003B2FE0" w:rsidP="005D6EE8"/>
    <w:p w14:paraId="3331C816" w14:textId="77777777" w:rsidR="003B2FE0" w:rsidRDefault="003B2FE0" w:rsidP="005D6EE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494CEB" w14:textId="77777777" w:rsidR="002B1C3D" w:rsidRPr="00895E22" w:rsidRDefault="002B1C3D" w:rsidP="005D6EE8">
    <w:pPr>
      <w:pStyle w:val="Header"/>
      <w:rPr>
        <w:rFonts w:asciiTheme="minorHAnsi" w:hAnsiTheme="minorHAnsi"/>
      </w:rPr>
    </w:pPr>
    <w:r w:rsidRPr="00895E22">
      <w:rPr>
        <w:rFonts w:asciiTheme="minorHAnsi" w:hAnsiTheme="minorHAnsi"/>
      </w:rPr>
      <w:t>Lucy Evans</w:t>
    </w:r>
    <w:r w:rsidRPr="00895E22">
      <w:rPr>
        <w:rFonts w:asciiTheme="minorHAnsi" w:hAnsiTheme="minorHAnsi"/>
      </w:rPr>
      <w:tab/>
    </w:r>
    <w:r w:rsidRPr="00895E22">
      <w:rPr>
        <w:rFonts w:asciiTheme="minorHAnsi" w:hAnsiTheme="minorHAnsi"/>
      </w:rPr>
      <w:tab/>
      <w:t>130261173</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49CD94" w14:textId="77777777" w:rsidR="002B1C3D" w:rsidRDefault="002B1C3D" w:rsidP="005D6EE8">
    <w:pPr>
      <w:pStyle w:val="Header"/>
    </w:pP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0"/>
    <w:multiLevelType w:val="singleLevel"/>
    <w:tmpl w:val="68B6AAC6"/>
    <w:lvl w:ilvl="0">
      <w:start w:val="1"/>
      <w:numFmt w:val="bullet"/>
      <w:lvlText w:val=""/>
      <w:lvlJc w:val="left"/>
      <w:pPr>
        <w:tabs>
          <w:tab w:val="num" w:pos="1492"/>
        </w:tabs>
        <w:ind w:left="1492" w:hanging="360"/>
      </w:pPr>
      <w:rPr>
        <w:rFonts w:ascii="Symbol" w:hAnsi="Symbol" w:hint="default"/>
      </w:rPr>
    </w:lvl>
  </w:abstractNum>
  <w:abstractNum w:abstractNumId="1" w15:restartNumberingAfterBreak="0">
    <w:nsid w:val="FFFFFF81"/>
    <w:multiLevelType w:val="singleLevel"/>
    <w:tmpl w:val="8692219C"/>
    <w:lvl w:ilvl="0">
      <w:start w:val="1"/>
      <w:numFmt w:val="bullet"/>
      <w:lvlText w:val=""/>
      <w:lvlJc w:val="left"/>
      <w:pPr>
        <w:tabs>
          <w:tab w:val="num" w:pos="1209"/>
        </w:tabs>
        <w:ind w:left="1209" w:hanging="360"/>
      </w:pPr>
      <w:rPr>
        <w:rFonts w:ascii="Symbol" w:hAnsi="Symbol" w:hint="default"/>
      </w:rPr>
    </w:lvl>
  </w:abstractNum>
  <w:abstractNum w:abstractNumId="2" w15:restartNumberingAfterBreak="0">
    <w:nsid w:val="FFFFFF82"/>
    <w:multiLevelType w:val="singleLevel"/>
    <w:tmpl w:val="1C124328"/>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47DE8A2C"/>
    <w:lvl w:ilvl="0">
      <w:start w:val="1"/>
      <w:numFmt w:val="bullet"/>
      <w:lvlText w:val=""/>
      <w:lvlJc w:val="left"/>
      <w:pPr>
        <w:tabs>
          <w:tab w:val="num" w:pos="643"/>
        </w:tabs>
        <w:ind w:left="643" w:hanging="360"/>
      </w:pPr>
      <w:rPr>
        <w:rFonts w:ascii="Symbol" w:hAnsi="Symbol" w:hint="default"/>
      </w:rPr>
    </w:lvl>
  </w:abstractNum>
  <w:abstractNum w:abstractNumId="4" w15:restartNumberingAfterBreak="0">
    <w:nsid w:val="01DC7CF9"/>
    <w:multiLevelType w:val="multilevel"/>
    <w:tmpl w:val="697AC352"/>
    <w:lvl w:ilvl="0">
      <w:start w:val="1"/>
      <w:numFmt w:val="bullet"/>
      <w:lvlText w:val=""/>
      <w:lvlJc w:val="left"/>
      <w:pPr>
        <w:ind w:left="360" w:hanging="360"/>
      </w:pPr>
      <w:rPr>
        <w:rFonts w:ascii="Symbol" w:hAnsi="Symbol" w:hint="default"/>
        <w:color w:val="auto"/>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5" w15:restartNumberingAfterBreak="0">
    <w:nsid w:val="02327081"/>
    <w:multiLevelType w:val="multilevel"/>
    <w:tmpl w:val="697AC352"/>
    <w:lvl w:ilvl="0">
      <w:start w:val="1"/>
      <w:numFmt w:val="bullet"/>
      <w:lvlText w:val=""/>
      <w:lvlJc w:val="left"/>
      <w:pPr>
        <w:ind w:left="360" w:hanging="360"/>
      </w:pPr>
      <w:rPr>
        <w:rFonts w:ascii="Symbol" w:hAnsi="Symbol" w:hint="default"/>
        <w:color w:val="auto"/>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6" w15:restartNumberingAfterBreak="0">
    <w:nsid w:val="07B67A35"/>
    <w:multiLevelType w:val="hybridMultilevel"/>
    <w:tmpl w:val="4FE8098A"/>
    <w:lvl w:ilvl="0" w:tplc="D996D38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09732730"/>
    <w:multiLevelType w:val="hybridMultilevel"/>
    <w:tmpl w:val="8A369D0C"/>
    <w:lvl w:ilvl="0" w:tplc="08090001">
      <w:start w:val="1"/>
      <w:numFmt w:val="bullet"/>
      <w:lvlText w:val=""/>
      <w:lvlJc w:val="left"/>
      <w:pPr>
        <w:ind w:left="720" w:hanging="360"/>
      </w:pPr>
      <w:rPr>
        <w:rFonts w:ascii="Symbol" w:hAnsi="Symbol" w:hint="default"/>
      </w:rPr>
    </w:lvl>
    <w:lvl w:ilvl="1" w:tplc="2586E8A2">
      <w:start w:val="1"/>
      <w:numFmt w:val="bullet"/>
      <w:lvlText w:val=""/>
      <w:lvlJc w:val="left"/>
      <w:pPr>
        <w:tabs>
          <w:tab w:val="num" w:pos="1420"/>
        </w:tabs>
        <w:ind w:left="1420" w:hanging="34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23F1E81"/>
    <w:multiLevelType w:val="hybridMultilevel"/>
    <w:tmpl w:val="CD26AE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19C30C2A"/>
    <w:multiLevelType w:val="multilevel"/>
    <w:tmpl w:val="697AC352"/>
    <w:lvl w:ilvl="0">
      <w:start w:val="1"/>
      <w:numFmt w:val="bullet"/>
      <w:lvlText w:val=""/>
      <w:lvlJc w:val="left"/>
      <w:pPr>
        <w:ind w:left="360" w:hanging="360"/>
      </w:pPr>
      <w:rPr>
        <w:rFonts w:ascii="Symbol" w:hAnsi="Symbol" w:hint="default"/>
        <w:color w:val="auto"/>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0" w15:restartNumberingAfterBreak="0">
    <w:nsid w:val="1B665B20"/>
    <w:multiLevelType w:val="multilevel"/>
    <w:tmpl w:val="3E7C8498"/>
    <w:lvl w:ilvl="0">
      <w:start w:val="3"/>
      <w:numFmt w:val="decimal"/>
      <w:lvlText w:val="%1.0"/>
      <w:lvlJc w:val="left"/>
      <w:pPr>
        <w:tabs>
          <w:tab w:val="num" w:pos="720"/>
        </w:tabs>
        <w:ind w:left="720" w:hanging="720"/>
      </w:pPr>
      <w:rPr>
        <w:rFonts w:hint="default"/>
      </w:rPr>
    </w:lvl>
    <w:lvl w:ilvl="1">
      <w:start w:val="1"/>
      <w:numFmt w:val="decimal"/>
      <w:lvlText w:val="%1.%2"/>
      <w:lvlJc w:val="left"/>
      <w:pPr>
        <w:tabs>
          <w:tab w:val="num" w:pos="1440"/>
        </w:tabs>
        <w:ind w:left="1440" w:hanging="720"/>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11" w15:restartNumberingAfterBreak="0">
    <w:nsid w:val="1E0434F3"/>
    <w:multiLevelType w:val="hybridMultilevel"/>
    <w:tmpl w:val="FD24F1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EE326E7"/>
    <w:multiLevelType w:val="multilevel"/>
    <w:tmpl w:val="697AC352"/>
    <w:lvl w:ilvl="0">
      <w:start w:val="1"/>
      <w:numFmt w:val="bullet"/>
      <w:lvlText w:val=""/>
      <w:lvlJc w:val="left"/>
      <w:pPr>
        <w:ind w:left="360" w:hanging="360"/>
      </w:pPr>
      <w:rPr>
        <w:rFonts w:ascii="Symbol" w:hAnsi="Symbol" w:hint="default"/>
        <w:color w:val="auto"/>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3" w15:restartNumberingAfterBreak="0">
    <w:nsid w:val="1EE43A69"/>
    <w:multiLevelType w:val="multilevel"/>
    <w:tmpl w:val="697AC352"/>
    <w:lvl w:ilvl="0">
      <w:start w:val="1"/>
      <w:numFmt w:val="bullet"/>
      <w:lvlText w:val=""/>
      <w:lvlJc w:val="left"/>
      <w:pPr>
        <w:ind w:left="360" w:hanging="360"/>
      </w:pPr>
      <w:rPr>
        <w:rFonts w:ascii="Symbol" w:hAnsi="Symbol" w:hint="default"/>
        <w:color w:val="auto"/>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4" w15:restartNumberingAfterBreak="0">
    <w:nsid w:val="206E5AE6"/>
    <w:multiLevelType w:val="multilevel"/>
    <w:tmpl w:val="697AC352"/>
    <w:lvl w:ilvl="0">
      <w:start w:val="1"/>
      <w:numFmt w:val="bullet"/>
      <w:lvlText w:val=""/>
      <w:lvlJc w:val="left"/>
      <w:pPr>
        <w:ind w:left="360" w:hanging="360"/>
      </w:pPr>
      <w:rPr>
        <w:rFonts w:ascii="Symbol" w:hAnsi="Symbol" w:hint="default"/>
        <w:color w:val="auto"/>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5" w15:restartNumberingAfterBreak="0">
    <w:nsid w:val="29A26FE7"/>
    <w:multiLevelType w:val="multilevel"/>
    <w:tmpl w:val="697AC352"/>
    <w:lvl w:ilvl="0">
      <w:start w:val="1"/>
      <w:numFmt w:val="bullet"/>
      <w:lvlText w:val=""/>
      <w:lvlJc w:val="left"/>
      <w:pPr>
        <w:ind w:left="360" w:hanging="360"/>
      </w:pPr>
      <w:rPr>
        <w:rFonts w:ascii="Symbol" w:hAnsi="Symbol" w:hint="default"/>
        <w:color w:val="auto"/>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6" w15:restartNumberingAfterBreak="0">
    <w:nsid w:val="2B0B761E"/>
    <w:multiLevelType w:val="multilevel"/>
    <w:tmpl w:val="697AC352"/>
    <w:lvl w:ilvl="0">
      <w:start w:val="1"/>
      <w:numFmt w:val="bullet"/>
      <w:lvlText w:val=""/>
      <w:lvlJc w:val="left"/>
      <w:pPr>
        <w:ind w:left="360" w:hanging="360"/>
      </w:pPr>
      <w:rPr>
        <w:rFonts w:ascii="Symbol" w:hAnsi="Symbol" w:hint="default"/>
        <w:color w:val="auto"/>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7" w15:restartNumberingAfterBreak="0">
    <w:nsid w:val="2CCB2621"/>
    <w:multiLevelType w:val="hybridMultilevel"/>
    <w:tmpl w:val="038A27B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E083596"/>
    <w:multiLevelType w:val="multilevel"/>
    <w:tmpl w:val="697AC352"/>
    <w:lvl w:ilvl="0">
      <w:start w:val="1"/>
      <w:numFmt w:val="bullet"/>
      <w:lvlText w:val=""/>
      <w:lvlJc w:val="left"/>
      <w:pPr>
        <w:ind w:left="360" w:hanging="360"/>
      </w:pPr>
      <w:rPr>
        <w:rFonts w:ascii="Symbol" w:hAnsi="Symbol" w:hint="default"/>
        <w:color w:val="auto"/>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9" w15:restartNumberingAfterBreak="0">
    <w:nsid w:val="2E3D241C"/>
    <w:multiLevelType w:val="multilevel"/>
    <w:tmpl w:val="697AC352"/>
    <w:lvl w:ilvl="0">
      <w:start w:val="1"/>
      <w:numFmt w:val="bullet"/>
      <w:lvlText w:val=""/>
      <w:lvlJc w:val="left"/>
      <w:pPr>
        <w:ind w:left="360" w:hanging="360"/>
      </w:pPr>
      <w:rPr>
        <w:rFonts w:ascii="Symbol" w:hAnsi="Symbol" w:hint="default"/>
        <w:color w:val="auto"/>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0" w15:restartNumberingAfterBreak="0">
    <w:nsid w:val="312813E7"/>
    <w:multiLevelType w:val="hybridMultilevel"/>
    <w:tmpl w:val="70C83F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ABF75EA"/>
    <w:multiLevelType w:val="multilevel"/>
    <w:tmpl w:val="697AC352"/>
    <w:lvl w:ilvl="0">
      <w:start w:val="1"/>
      <w:numFmt w:val="bullet"/>
      <w:lvlText w:val=""/>
      <w:lvlJc w:val="left"/>
      <w:pPr>
        <w:ind w:left="360" w:hanging="360"/>
      </w:pPr>
      <w:rPr>
        <w:rFonts w:ascii="Symbol" w:hAnsi="Symbol" w:hint="default"/>
        <w:color w:val="auto"/>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2" w15:restartNumberingAfterBreak="0">
    <w:nsid w:val="46C47EB5"/>
    <w:multiLevelType w:val="hybridMultilevel"/>
    <w:tmpl w:val="0BCAB1F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47C2180F"/>
    <w:multiLevelType w:val="multilevel"/>
    <w:tmpl w:val="697AC352"/>
    <w:lvl w:ilvl="0">
      <w:start w:val="1"/>
      <w:numFmt w:val="bullet"/>
      <w:lvlText w:val=""/>
      <w:lvlJc w:val="left"/>
      <w:pPr>
        <w:ind w:left="360" w:hanging="360"/>
      </w:pPr>
      <w:rPr>
        <w:rFonts w:ascii="Symbol" w:hAnsi="Symbol" w:hint="default"/>
        <w:color w:val="auto"/>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4" w15:restartNumberingAfterBreak="0">
    <w:nsid w:val="4A3524D1"/>
    <w:multiLevelType w:val="multilevel"/>
    <w:tmpl w:val="697AC352"/>
    <w:lvl w:ilvl="0">
      <w:start w:val="1"/>
      <w:numFmt w:val="bullet"/>
      <w:lvlText w:val=""/>
      <w:lvlJc w:val="left"/>
      <w:pPr>
        <w:ind w:left="360" w:hanging="360"/>
      </w:pPr>
      <w:rPr>
        <w:rFonts w:ascii="Symbol" w:hAnsi="Symbol" w:hint="default"/>
        <w:color w:val="auto"/>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5" w15:restartNumberingAfterBreak="0">
    <w:nsid w:val="50F63ABD"/>
    <w:multiLevelType w:val="multilevel"/>
    <w:tmpl w:val="697AC352"/>
    <w:lvl w:ilvl="0">
      <w:start w:val="1"/>
      <w:numFmt w:val="bullet"/>
      <w:lvlText w:val=""/>
      <w:lvlJc w:val="left"/>
      <w:pPr>
        <w:ind w:left="360" w:hanging="360"/>
      </w:pPr>
      <w:rPr>
        <w:rFonts w:ascii="Symbol" w:hAnsi="Symbol" w:hint="default"/>
        <w:color w:val="auto"/>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6" w15:restartNumberingAfterBreak="0">
    <w:nsid w:val="51502892"/>
    <w:multiLevelType w:val="hybridMultilevel"/>
    <w:tmpl w:val="66AEB89E"/>
    <w:lvl w:ilvl="0" w:tplc="1A7A001E">
      <w:start w:val="1"/>
      <w:numFmt w:val="bullet"/>
      <w:pStyle w:val="List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6891D4A"/>
    <w:multiLevelType w:val="multilevel"/>
    <w:tmpl w:val="697AC352"/>
    <w:lvl w:ilvl="0">
      <w:start w:val="1"/>
      <w:numFmt w:val="bullet"/>
      <w:lvlText w:val=""/>
      <w:lvlJc w:val="left"/>
      <w:pPr>
        <w:ind w:left="360" w:hanging="360"/>
      </w:pPr>
      <w:rPr>
        <w:rFonts w:ascii="Symbol" w:hAnsi="Symbol" w:hint="default"/>
        <w:color w:val="auto"/>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8" w15:restartNumberingAfterBreak="0">
    <w:nsid w:val="580B6015"/>
    <w:multiLevelType w:val="multilevel"/>
    <w:tmpl w:val="45788D20"/>
    <w:lvl w:ilvl="0">
      <w:start w:val="1"/>
      <w:numFmt w:val="decimal"/>
      <w:pStyle w:val="Heading1"/>
      <w:lvlText w:val="%1"/>
      <w:lvlJc w:val="left"/>
      <w:pPr>
        <w:ind w:left="432" w:hanging="432"/>
      </w:pPr>
      <w:rPr>
        <w:b/>
        <w:bCs w:val="0"/>
        <w:i w:val="0"/>
        <w:iCs w:val="0"/>
        <w:caps w:val="0"/>
        <w:smallCaps w:val="0"/>
        <w:strike w:val="0"/>
        <w:dstrike w:val="0"/>
        <w:outline w:val="0"/>
        <w:shadow w:val="0"/>
        <w:emboss w:val="0"/>
        <w:imprint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2137" w:hanging="720"/>
      </w:pPr>
      <w:rPr>
        <w:b/>
        <w:bCs w:val="0"/>
        <w:i/>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9" w15:restartNumberingAfterBreak="0">
    <w:nsid w:val="5DCB79B0"/>
    <w:multiLevelType w:val="multilevel"/>
    <w:tmpl w:val="697AC352"/>
    <w:lvl w:ilvl="0">
      <w:start w:val="1"/>
      <w:numFmt w:val="bullet"/>
      <w:lvlText w:val=""/>
      <w:lvlJc w:val="left"/>
      <w:pPr>
        <w:ind w:left="360" w:hanging="360"/>
      </w:pPr>
      <w:rPr>
        <w:rFonts w:ascii="Symbol" w:hAnsi="Symbol" w:hint="default"/>
        <w:color w:val="auto"/>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0" w15:restartNumberingAfterBreak="0">
    <w:nsid w:val="5EA35123"/>
    <w:multiLevelType w:val="hybridMultilevel"/>
    <w:tmpl w:val="F1CA8780"/>
    <w:lvl w:ilvl="0" w:tplc="0809000F">
      <w:start w:val="1"/>
      <w:numFmt w:val="decimal"/>
      <w:lvlText w:val="%1."/>
      <w:lvlJc w:val="left"/>
      <w:pPr>
        <w:ind w:left="720" w:hanging="360"/>
      </w:pPr>
      <w:rPr>
        <w:rFonts w:cs="Times New Roman" w:hint="default"/>
        <w:sz w:val="20"/>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1" w15:restartNumberingAfterBreak="0">
    <w:nsid w:val="5F080DC7"/>
    <w:multiLevelType w:val="hybridMultilevel"/>
    <w:tmpl w:val="55E0C7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0BF3CD7"/>
    <w:multiLevelType w:val="hybridMultilevel"/>
    <w:tmpl w:val="95E026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626C112A"/>
    <w:multiLevelType w:val="multilevel"/>
    <w:tmpl w:val="697AC352"/>
    <w:lvl w:ilvl="0">
      <w:start w:val="1"/>
      <w:numFmt w:val="bullet"/>
      <w:lvlText w:val=""/>
      <w:lvlJc w:val="left"/>
      <w:pPr>
        <w:ind w:left="360" w:hanging="360"/>
      </w:pPr>
      <w:rPr>
        <w:rFonts w:ascii="Symbol" w:hAnsi="Symbol" w:hint="default"/>
        <w:color w:val="auto"/>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4" w15:restartNumberingAfterBreak="0">
    <w:nsid w:val="667E4930"/>
    <w:multiLevelType w:val="multilevel"/>
    <w:tmpl w:val="697AC352"/>
    <w:lvl w:ilvl="0">
      <w:start w:val="1"/>
      <w:numFmt w:val="bullet"/>
      <w:lvlText w:val=""/>
      <w:lvlJc w:val="left"/>
      <w:pPr>
        <w:ind w:left="360" w:hanging="360"/>
      </w:pPr>
      <w:rPr>
        <w:rFonts w:ascii="Symbol" w:hAnsi="Symbol" w:hint="default"/>
        <w:color w:val="auto"/>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5" w15:restartNumberingAfterBreak="0">
    <w:nsid w:val="6AC3179C"/>
    <w:multiLevelType w:val="multilevel"/>
    <w:tmpl w:val="FAF67CEA"/>
    <w:lvl w:ilvl="0">
      <w:start w:val="14"/>
      <w:numFmt w:val="decimal"/>
      <w:lvlText w:val="%1.0"/>
      <w:lvlJc w:val="left"/>
      <w:pPr>
        <w:tabs>
          <w:tab w:val="num" w:pos="375"/>
        </w:tabs>
        <w:ind w:left="375" w:hanging="375"/>
      </w:pPr>
      <w:rPr>
        <w:rFonts w:hint="default"/>
      </w:rPr>
    </w:lvl>
    <w:lvl w:ilvl="1">
      <w:start w:val="1"/>
      <w:numFmt w:val="decimal"/>
      <w:lvlText w:val="%1.%2"/>
      <w:lvlJc w:val="left"/>
      <w:pPr>
        <w:tabs>
          <w:tab w:val="num" w:pos="1095"/>
        </w:tabs>
        <w:ind w:left="1095" w:hanging="375"/>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36" w15:restartNumberingAfterBreak="0">
    <w:nsid w:val="6CBC411B"/>
    <w:multiLevelType w:val="multilevel"/>
    <w:tmpl w:val="AE36BDA0"/>
    <w:lvl w:ilvl="0">
      <w:start w:val="1"/>
      <w:numFmt w:val="bullet"/>
      <w:lvlText w:val=""/>
      <w:lvlJc w:val="left"/>
      <w:pPr>
        <w:ind w:left="360" w:hanging="360"/>
      </w:pPr>
      <w:rPr>
        <w:rFonts w:ascii="Symbol" w:hAnsi="Symbol" w:hint="default"/>
        <w:color w:val="auto"/>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7" w15:restartNumberingAfterBreak="0">
    <w:nsid w:val="6D022505"/>
    <w:multiLevelType w:val="multilevel"/>
    <w:tmpl w:val="697AC352"/>
    <w:lvl w:ilvl="0">
      <w:start w:val="1"/>
      <w:numFmt w:val="bullet"/>
      <w:lvlText w:val=""/>
      <w:lvlJc w:val="left"/>
      <w:pPr>
        <w:ind w:left="360" w:hanging="360"/>
      </w:pPr>
      <w:rPr>
        <w:rFonts w:ascii="Symbol" w:hAnsi="Symbol" w:hint="default"/>
        <w:color w:val="auto"/>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8" w15:restartNumberingAfterBreak="0">
    <w:nsid w:val="726320D6"/>
    <w:multiLevelType w:val="hybridMultilevel"/>
    <w:tmpl w:val="E946DF2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15:restartNumberingAfterBreak="0">
    <w:nsid w:val="7D284BB1"/>
    <w:multiLevelType w:val="hybridMultilevel"/>
    <w:tmpl w:val="036E034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6"/>
  </w:num>
  <w:num w:numId="2">
    <w:abstractNumId w:val="28"/>
  </w:num>
  <w:num w:numId="3">
    <w:abstractNumId w:val="13"/>
  </w:num>
  <w:num w:numId="4">
    <w:abstractNumId w:val="23"/>
  </w:num>
  <w:num w:numId="5">
    <w:abstractNumId w:val="27"/>
  </w:num>
  <w:num w:numId="6">
    <w:abstractNumId w:val="14"/>
  </w:num>
  <w:num w:numId="7">
    <w:abstractNumId w:val="24"/>
  </w:num>
  <w:num w:numId="8">
    <w:abstractNumId w:val="33"/>
  </w:num>
  <w:num w:numId="9">
    <w:abstractNumId w:val="15"/>
  </w:num>
  <w:num w:numId="10">
    <w:abstractNumId w:val="34"/>
  </w:num>
  <w:num w:numId="11">
    <w:abstractNumId w:val="9"/>
  </w:num>
  <w:num w:numId="12">
    <w:abstractNumId w:val="4"/>
  </w:num>
  <w:num w:numId="13">
    <w:abstractNumId w:val="18"/>
  </w:num>
  <w:num w:numId="14">
    <w:abstractNumId w:val="25"/>
  </w:num>
  <w:num w:numId="15">
    <w:abstractNumId w:val="12"/>
  </w:num>
  <w:num w:numId="16">
    <w:abstractNumId w:val="16"/>
  </w:num>
  <w:num w:numId="17">
    <w:abstractNumId w:val="29"/>
  </w:num>
  <w:num w:numId="18">
    <w:abstractNumId w:val="37"/>
  </w:num>
  <w:num w:numId="19">
    <w:abstractNumId w:val="36"/>
  </w:num>
  <w:num w:numId="20">
    <w:abstractNumId w:val="10"/>
  </w:num>
  <w:num w:numId="21">
    <w:abstractNumId w:val="35"/>
  </w:num>
  <w:num w:numId="22">
    <w:abstractNumId w:val="6"/>
  </w:num>
  <w:num w:numId="23">
    <w:abstractNumId w:val="39"/>
  </w:num>
  <w:num w:numId="24">
    <w:abstractNumId w:val="30"/>
  </w:num>
  <w:num w:numId="25">
    <w:abstractNumId w:val="17"/>
  </w:num>
  <w:num w:numId="26">
    <w:abstractNumId w:val="22"/>
  </w:num>
  <w:num w:numId="27">
    <w:abstractNumId w:val="20"/>
  </w:num>
  <w:num w:numId="28">
    <w:abstractNumId w:val="5"/>
  </w:num>
  <w:num w:numId="29">
    <w:abstractNumId w:val="7"/>
  </w:num>
  <w:num w:numId="30">
    <w:abstractNumId w:val="32"/>
  </w:num>
  <w:num w:numId="31">
    <w:abstractNumId w:val="8"/>
  </w:num>
  <w:num w:numId="32">
    <w:abstractNumId w:val="3"/>
  </w:num>
  <w:num w:numId="33">
    <w:abstractNumId w:val="2"/>
  </w:num>
  <w:num w:numId="34">
    <w:abstractNumId w:val="1"/>
  </w:num>
  <w:num w:numId="35">
    <w:abstractNumId w:val="0"/>
  </w:num>
  <w:num w:numId="36">
    <w:abstractNumId w:val="28"/>
    <w:lvlOverride w:ilvl="0">
      <w:startOverride w:val="13"/>
    </w:lvlOverride>
  </w:num>
  <w:num w:numId="37">
    <w:abstractNumId w:val="11"/>
  </w:num>
  <w:num w:numId="38">
    <w:abstractNumId w:val="38"/>
  </w:num>
  <w:num w:numId="39">
    <w:abstractNumId w:val="19"/>
  </w:num>
  <w:num w:numId="40">
    <w:abstractNumId w:val="21"/>
  </w:num>
  <w:num w:numId="41">
    <w:abstractNumId w:val="3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activeWritingStyle w:appName="MSWord" w:lang="en-US" w:vendorID="64" w:dllVersion="6" w:nlCheck="1" w:checkStyle="1"/>
  <w:activeWritingStyle w:appName="MSWord" w:lang="en-GB" w:vendorID="64" w:dllVersion="6" w:nlCheck="1" w:checkStyle="1"/>
  <w:activeWritingStyle w:appName="MSWord" w:lang="fr-FR"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en-US" w:vendorID="64" w:dllVersion="131078" w:nlCheck="1" w:checkStyle="1"/>
  <w:activeWritingStyle w:appName="MSWord" w:lang="en-GB" w:vendorID="64" w:dllVersion="131078" w:nlCheck="1" w:checkStyle="1"/>
  <w:activeWritingStyle w:appName="MSWord" w:lang="fr-FR" w:vendorID="64" w:dllVersion="131078" w:nlCheck="1" w:checkStyle="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567"/>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a0fvtrtv22za6exff0x99w8aatd9zzwfzt2&quot;&gt;My EndNote Library2&lt;record-ids&gt;&lt;item&gt;1&lt;/item&gt;&lt;item&gt;59&lt;/item&gt;&lt;item&gt;60&lt;/item&gt;&lt;item&gt;64&lt;/item&gt;&lt;item&gt;71&lt;/item&gt;&lt;item&gt;162&lt;/item&gt;&lt;item&gt;171&lt;/item&gt;&lt;item&gt;176&lt;/item&gt;&lt;item&gt;179&lt;/item&gt;&lt;item&gt;191&lt;/item&gt;&lt;item&gt;209&lt;/item&gt;&lt;item&gt;213&lt;/item&gt;&lt;item&gt;217&lt;/item&gt;&lt;item&gt;218&lt;/item&gt;&lt;item&gt;220&lt;/item&gt;&lt;item&gt;224&lt;/item&gt;&lt;item&gt;234&lt;/item&gt;&lt;item&gt;261&lt;/item&gt;&lt;item&gt;265&lt;/item&gt;&lt;item&gt;274&lt;/item&gt;&lt;item&gt;279&lt;/item&gt;&lt;item&gt;281&lt;/item&gt;&lt;item&gt;295&lt;/item&gt;&lt;item&gt;316&lt;/item&gt;&lt;item&gt;319&lt;/item&gt;&lt;item&gt;326&lt;/item&gt;&lt;item&gt;334&lt;/item&gt;&lt;item&gt;372&lt;/item&gt;&lt;item&gt;381&lt;/item&gt;&lt;item&gt;410&lt;/item&gt;&lt;item&gt;429&lt;/item&gt;&lt;item&gt;436&lt;/item&gt;&lt;item&gt;439&lt;/item&gt;&lt;item&gt;451&lt;/item&gt;&lt;item&gt;452&lt;/item&gt;&lt;item&gt;455&lt;/item&gt;&lt;item&gt;474&lt;/item&gt;&lt;item&gt;476&lt;/item&gt;&lt;item&gt;478&lt;/item&gt;&lt;item&gt;483&lt;/item&gt;&lt;item&gt;495&lt;/item&gt;&lt;item&gt;514&lt;/item&gt;&lt;item&gt;521&lt;/item&gt;&lt;item&gt;523&lt;/item&gt;&lt;item&gt;537&lt;/item&gt;&lt;item&gt;573&lt;/item&gt;&lt;item&gt;574&lt;/item&gt;&lt;item&gt;584&lt;/item&gt;&lt;item&gt;592&lt;/item&gt;&lt;item&gt;597&lt;/item&gt;&lt;item&gt;599&lt;/item&gt;&lt;item&gt;604&lt;/item&gt;&lt;item&gt;611&lt;/item&gt;&lt;item&gt;614&lt;/item&gt;&lt;item&gt;621&lt;/item&gt;&lt;item&gt;622&lt;/item&gt;&lt;item&gt;630&lt;/item&gt;&lt;item&gt;660&lt;/item&gt;&lt;item&gt;678&lt;/item&gt;&lt;item&gt;721&lt;/item&gt;&lt;item&gt;725&lt;/item&gt;&lt;item&gt;733&lt;/item&gt;&lt;item&gt;744&lt;/item&gt;&lt;item&gt;750&lt;/item&gt;&lt;item&gt;790&lt;/item&gt;&lt;item&gt;812&lt;/item&gt;&lt;item&gt;832&lt;/item&gt;&lt;item&gt;844&lt;/item&gt;&lt;item&gt;872&lt;/item&gt;&lt;item&gt;875&lt;/item&gt;&lt;item&gt;897&lt;/item&gt;&lt;item&gt;902&lt;/item&gt;&lt;item&gt;925&lt;/item&gt;&lt;item&gt;928&lt;/item&gt;&lt;item&gt;959&lt;/item&gt;&lt;item&gt;989&lt;/item&gt;&lt;item&gt;992&lt;/item&gt;&lt;item&gt;1003&lt;/item&gt;&lt;item&gt;1004&lt;/item&gt;&lt;item&gt;1014&lt;/item&gt;&lt;item&gt;1015&lt;/item&gt;&lt;item&gt;1027&lt;/item&gt;&lt;item&gt;1032&lt;/item&gt;&lt;item&gt;1053&lt;/item&gt;&lt;item&gt;1057&lt;/item&gt;&lt;item&gt;1077&lt;/item&gt;&lt;item&gt;1082&lt;/item&gt;&lt;item&gt;1091&lt;/item&gt;&lt;item&gt;1098&lt;/item&gt;&lt;item&gt;1104&lt;/item&gt;&lt;item&gt;1116&lt;/item&gt;&lt;item&gt;1117&lt;/item&gt;&lt;item&gt;1140&lt;/item&gt;&lt;item&gt;1160&lt;/item&gt;&lt;item&gt;1165&lt;/item&gt;&lt;item&gt;1172&lt;/item&gt;&lt;item&gt;1183&lt;/item&gt;&lt;item&gt;1202&lt;/item&gt;&lt;item&gt;1211&lt;/item&gt;&lt;item&gt;1213&lt;/item&gt;&lt;item&gt;1223&lt;/item&gt;&lt;item&gt;1228&lt;/item&gt;&lt;item&gt;1234&lt;/item&gt;&lt;item&gt;1247&lt;/item&gt;&lt;item&gt;1257&lt;/item&gt;&lt;item&gt;1265&lt;/item&gt;&lt;item&gt;1285&lt;/item&gt;&lt;item&gt;1287&lt;/item&gt;&lt;item&gt;1291&lt;/item&gt;&lt;item&gt;1292&lt;/item&gt;&lt;item&gt;1301&lt;/item&gt;&lt;item&gt;1313&lt;/item&gt;&lt;item&gt;1321&lt;/item&gt;&lt;item&gt;1328&lt;/item&gt;&lt;item&gt;1338&lt;/item&gt;&lt;item&gt;1357&lt;/item&gt;&lt;item&gt;1372&lt;/item&gt;&lt;item&gt;1375&lt;/item&gt;&lt;item&gt;1400&lt;/item&gt;&lt;item&gt;1408&lt;/item&gt;&lt;item&gt;1500&lt;/item&gt;&lt;item&gt;1506&lt;/item&gt;&lt;item&gt;1508&lt;/item&gt;&lt;item&gt;1509&lt;/item&gt;&lt;item&gt;1527&lt;/item&gt;&lt;item&gt;1712&lt;/item&gt;&lt;item&gt;1715&lt;/item&gt;&lt;item&gt;1802&lt;/item&gt;&lt;item&gt;1803&lt;/item&gt;&lt;item&gt;2101&lt;/item&gt;&lt;item&gt;3021&lt;/item&gt;&lt;item&gt;3027&lt;/item&gt;&lt;item&gt;3048&lt;/item&gt;&lt;item&gt;3051&lt;/item&gt;&lt;item&gt;3052&lt;/item&gt;&lt;item&gt;3055&lt;/item&gt;&lt;item&gt;3059&lt;/item&gt;&lt;item&gt;3061&lt;/item&gt;&lt;item&gt;3070&lt;/item&gt;&lt;item&gt;3074&lt;/item&gt;&lt;item&gt;3078&lt;/item&gt;&lt;item&gt;3079&lt;/item&gt;&lt;item&gt;3088&lt;/item&gt;&lt;item&gt;3089&lt;/item&gt;&lt;item&gt;3091&lt;/item&gt;&lt;item&gt;3095&lt;/item&gt;&lt;item&gt;3100&lt;/item&gt;&lt;item&gt;3101&lt;/item&gt;&lt;item&gt;3102&lt;/item&gt;&lt;item&gt;3108&lt;/item&gt;&lt;item&gt;3109&lt;/item&gt;&lt;item&gt;3114&lt;/item&gt;&lt;item&gt;3115&lt;/item&gt;&lt;item&gt;3139&lt;/item&gt;&lt;item&gt;3154&lt;/item&gt;&lt;item&gt;3157&lt;/item&gt;&lt;item&gt;3160&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7C3024"/>
    <w:rsid w:val="00000712"/>
    <w:rsid w:val="000008CB"/>
    <w:rsid w:val="000019D4"/>
    <w:rsid w:val="00001C7F"/>
    <w:rsid w:val="00004D0C"/>
    <w:rsid w:val="00006004"/>
    <w:rsid w:val="00007604"/>
    <w:rsid w:val="0000791B"/>
    <w:rsid w:val="00012538"/>
    <w:rsid w:val="0001286E"/>
    <w:rsid w:val="000130FD"/>
    <w:rsid w:val="0001366A"/>
    <w:rsid w:val="00013802"/>
    <w:rsid w:val="00015685"/>
    <w:rsid w:val="000166B9"/>
    <w:rsid w:val="00017A12"/>
    <w:rsid w:val="0002108B"/>
    <w:rsid w:val="00021FC6"/>
    <w:rsid w:val="000225D9"/>
    <w:rsid w:val="00022900"/>
    <w:rsid w:val="00023184"/>
    <w:rsid w:val="00023ED9"/>
    <w:rsid w:val="0002493E"/>
    <w:rsid w:val="00024E84"/>
    <w:rsid w:val="000254E3"/>
    <w:rsid w:val="00027051"/>
    <w:rsid w:val="00027071"/>
    <w:rsid w:val="000272AE"/>
    <w:rsid w:val="000272E9"/>
    <w:rsid w:val="0002738A"/>
    <w:rsid w:val="0003086C"/>
    <w:rsid w:val="00031144"/>
    <w:rsid w:val="000314C3"/>
    <w:rsid w:val="00031D3F"/>
    <w:rsid w:val="00032F53"/>
    <w:rsid w:val="00033A68"/>
    <w:rsid w:val="0003453B"/>
    <w:rsid w:val="00034CA6"/>
    <w:rsid w:val="0003589E"/>
    <w:rsid w:val="00035A74"/>
    <w:rsid w:val="00035EAE"/>
    <w:rsid w:val="0003606B"/>
    <w:rsid w:val="0003697B"/>
    <w:rsid w:val="00040195"/>
    <w:rsid w:val="000403BA"/>
    <w:rsid w:val="000408AA"/>
    <w:rsid w:val="00041C91"/>
    <w:rsid w:val="00042418"/>
    <w:rsid w:val="0004330A"/>
    <w:rsid w:val="00045C66"/>
    <w:rsid w:val="00045C9E"/>
    <w:rsid w:val="00046AC4"/>
    <w:rsid w:val="00046F36"/>
    <w:rsid w:val="00047777"/>
    <w:rsid w:val="00047E36"/>
    <w:rsid w:val="00052CD2"/>
    <w:rsid w:val="000535C6"/>
    <w:rsid w:val="00054229"/>
    <w:rsid w:val="000545B6"/>
    <w:rsid w:val="0006092F"/>
    <w:rsid w:val="00060A2C"/>
    <w:rsid w:val="00060BE4"/>
    <w:rsid w:val="00061904"/>
    <w:rsid w:val="00063238"/>
    <w:rsid w:val="00064D82"/>
    <w:rsid w:val="0006674A"/>
    <w:rsid w:val="0006677F"/>
    <w:rsid w:val="00067287"/>
    <w:rsid w:val="00067FC4"/>
    <w:rsid w:val="000702EF"/>
    <w:rsid w:val="0007031D"/>
    <w:rsid w:val="0007034C"/>
    <w:rsid w:val="0007071F"/>
    <w:rsid w:val="00071333"/>
    <w:rsid w:val="0007173F"/>
    <w:rsid w:val="00071C69"/>
    <w:rsid w:val="00072514"/>
    <w:rsid w:val="00072E33"/>
    <w:rsid w:val="000741D0"/>
    <w:rsid w:val="00074651"/>
    <w:rsid w:val="00074998"/>
    <w:rsid w:val="000757A0"/>
    <w:rsid w:val="00076BDB"/>
    <w:rsid w:val="00076FB4"/>
    <w:rsid w:val="00077349"/>
    <w:rsid w:val="0008058C"/>
    <w:rsid w:val="0008225F"/>
    <w:rsid w:val="00082DD8"/>
    <w:rsid w:val="000844D8"/>
    <w:rsid w:val="00085C8E"/>
    <w:rsid w:val="00087F08"/>
    <w:rsid w:val="00091269"/>
    <w:rsid w:val="0009167A"/>
    <w:rsid w:val="00091A7F"/>
    <w:rsid w:val="00091ED0"/>
    <w:rsid w:val="0009222A"/>
    <w:rsid w:val="0009286F"/>
    <w:rsid w:val="000928FE"/>
    <w:rsid w:val="00093AD5"/>
    <w:rsid w:val="00093DD3"/>
    <w:rsid w:val="00095C9A"/>
    <w:rsid w:val="00097335"/>
    <w:rsid w:val="000975C2"/>
    <w:rsid w:val="00097C37"/>
    <w:rsid w:val="000A0B86"/>
    <w:rsid w:val="000A130F"/>
    <w:rsid w:val="000A1E95"/>
    <w:rsid w:val="000A2197"/>
    <w:rsid w:val="000A3A83"/>
    <w:rsid w:val="000A3B0C"/>
    <w:rsid w:val="000A65C1"/>
    <w:rsid w:val="000A7B86"/>
    <w:rsid w:val="000B16AE"/>
    <w:rsid w:val="000B1926"/>
    <w:rsid w:val="000B22EA"/>
    <w:rsid w:val="000B3D47"/>
    <w:rsid w:val="000B5935"/>
    <w:rsid w:val="000C08B0"/>
    <w:rsid w:val="000C2493"/>
    <w:rsid w:val="000C272D"/>
    <w:rsid w:val="000C2777"/>
    <w:rsid w:val="000C2C03"/>
    <w:rsid w:val="000C4933"/>
    <w:rsid w:val="000C4D34"/>
    <w:rsid w:val="000C5731"/>
    <w:rsid w:val="000C5A8D"/>
    <w:rsid w:val="000C60DE"/>
    <w:rsid w:val="000C6E30"/>
    <w:rsid w:val="000C72F2"/>
    <w:rsid w:val="000C7DEA"/>
    <w:rsid w:val="000D1720"/>
    <w:rsid w:val="000D1AAB"/>
    <w:rsid w:val="000D30D4"/>
    <w:rsid w:val="000D398A"/>
    <w:rsid w:val="000D5C9B"/>
    <w:rsid w:val="000D61D9"/>
    <w:rsid w:val="000D6407"/>
    <w:rsid w:val="000D65E6"/>
    <w:rsid w:val="000D6945"/>
    <w:rsid w:val="000D7F21"/>
    <w:rsid w:val="000E07FB"/>
    <w:rsid w:val="000E0F6C"/>
    <w:rsid w:val="000E1EA8"/>
    <w:rsid w:val="000E32E5"/>
    <w:rsid w:val="000E3446"/>
    <w:rsid w:val="000E46D8"/>
    <w:rsid w:val="000E4841"/>
    <w:rsid w:val="000E4AE2"/>
    <w:rsid w:val="000E581A"/>
    <w:rsid w:val="000E5D63"/>
    <w:rsid w:val="000E6227"/>
    <w:rsid w:val="000E6754"/>
    <w:rsid w:val="000E6C92"/>
    <w:rsid w:val="000E6CFE"/>
    <w:rsid w:val="000E7574"/>
    <w:rsid w:val="000E7675"/>
    <w:rsid w:val="000F166B"/>
    <w:rsid w:val="000F24B5"/>
    <w:rsid w:val="000F250E"/>
    <w:rsid w:val="000F3056"/>
    <w:rsid w:val="000F3DE9"/>
    <w:rsid w:val="000F3F23"/>
    <w:rsid w:val="000F5DF4"/>
    <w:rsid w:val="001003E6"/>
    <w:rsid w:val="00100B6E"/>
    <w:rsid w:val="00100FEC"/>
    <w:rsid w:val="00102431"/>
    <w:rsid w:val="00102CDB"/>
    <w:rsid w:val="001039AA"/>
    <w:rsid w:val="0010413D"/>
    <w:rsid w:val="00104596"/>
    <w:rsid w:val="00104609"/>
    <w:rsid w:val="001048B8"/>
    <w:rsid w:val="00104AC2"/>
    <w:rsid w:val="00104C1A"/>
    <w:rsid w:val="001079F7"/>
    <w:rsid w:val="00107F98"/>
    <w:rsid w:val="00110661"/>
    <w:rsid w:val="001107F0"/>
    <w:rsid w:val="00110BBF"/>
    <w:rsid w:val="00110E09"/>
    <w:rsid w:val="0011115C"/>
    <w:rsid w:val="00111619"/>
    <w:rsid w:val="001117FB"/>
    <w:rsid w:val="00112EF7"/>
    <w:rsid w:val="00113E48"/>
    <w:rsid w:val="00116B81"/>
    <w:rsid w:val="00120272"/>
    <w:rsid w:val="00120890"/>
    <w:rsid w:val="00120ADA"/>
    <w:rsid w:val="0012150F"/>
    <w:rsid w:val="00121A13"/>
    <w:rsid w:val="00122AB1"/>
    <w:rsid w:val="00123DFF"/>
    <w:rsid w:val="00123F9F"/>
    <w:rsid w:val="00125291"/>
    <w:rsid w:val="00125522"/>
    <w:rsid w:val="0012591C"/>
    <w:rsid w:val="00125AA0"/>
    <w:rsid w:val="00127474"/>
    <w:rsid w:val="0013071A"/>
    <w:rsid w:val="00130EF8"/>
    <w:rsid w:val="00131BB6"/>
    <w:rsid w:val="0013274A"/>
    <w:rsid w:val="00132998"/>
    <w:rsid w:val="00133370"/>
    <w:rsid w:val="00133F5B"/>
    <w:rsid w:val="00134BBA"/>
    <w:rsid w:val="00136CB8"/>
    <w:rsid w:val="00136FFF"/>
    <w:rsid w:val="0013702D"/>
    <w:rsid w:val="001377A2"/>
    <w:rsid w:val="001415BE"/>
    <w:rsid w:val="00141FA1"/>
    <w:rsid w:val="00144503"/>
    <w:rsid w:val="00144EFB"/>
    <w:rsid w:val="00144F02"/>
    <w:rsid w:val="001465B4"/>
    <w:rsid w:val="001466E6"/>
    <w:rsid w:val="00147736"/>
    <w:rsid w:val="001478DB"/>
    <w:rsid w:val="00147908"/>
    <w:rsid w:val="00151353"/>
    <w:rsid w:val="0015162E"/>
    <w:rsid w:val="00151F42"/>
    <w:rsid w:val="00152265"/>
    <w:rsid w:val="00152790"/>
    <w:rsid w:val="00152B1A"/>
    <w:rsid w:val="00152D97"/>
    <w:rsid w:val="00152F2E"/>
    <w:rsid w:val="00152F53"/>
    <w:rsid w:val="0015443A"/>
    <w:rsid w:val="001559E8"/>
    <w:rsid w:val="00156575"/>
    <w:rsid w:val="00160C07"/>
    <w:rsid w:val="001614CF"/>
    <w:rsid w:val="00162746"/>
    <w:rsid w:val="00164664"/>
    <w:rsid w:val="0016494F"/>
    <w:rsid w:val="0016576F"/>
    <w:rsid w:val="0017018E"/>
    <w:rsid w:val="001702CC"/>
    <w:rsid w:val="00170E75"/>
    <w:rsid w:val="00171558"/>
    <w:rsid w:val="00172E43"/>
    <w:rsid w:val="00173C7D"/>
    <w:rsid w:val="00174F17"/>
    <w:rsid w:val="0017540D"/>
    <w:rsid w:val="00176430"/>
    <w:rsid w:val="00176B90"/>
    <w:rsid w:val="00176D49"/>
    <w:rsid w:val="00180F78"/>
    <w:rsid w:val="00180FF3"/>
    <w:rsid w:val="00181765"/>
    <w:rsid w:val="001826DF"/>
    <w:rsid w:val="00182C46"/>
    <w:rsid w:val="00182C65"/>
    <w:rsid w:val="0018464D"/>
    <w:rsid w:val="00184ECE"/>
    <w:rsid w:val="00184FD3"/>
    <w:rsid w:val="00185952"/>
    <w:rsid w:val="001865A3"/>
    <w:rsid w:val="001868F8"/>
    <w:rsid w:val="0018774E"/>
    <w:rsid w:val="001877F6"/>
    <w:rsid w:val="00190DE1"/>
    <w:rsid w:val="00190E36"/>
    <w:rsid w:val="0019254A"/>
    <w:rsid w:val="00194C9E"/>
    <w:rsid w:val="00195DB5"/>
    <w:rsid w:val="0019671A"/>
    <w:rsid w:val="00196B5E"/>
    <w:rsid w:val="001971A0"/>
    <w:rsid w:val="0019756B"/>
    <w:rsid w:val="00197AA1"/>
    <w:rsid w:val="001A00D3"/>
    <w:rsid w:val="001A1029"/>
    <w:rsid w:val="001A1347"/>
    <w:rsid w:val="001A69F0"/>
    <w:rsid w:val="001A6A35"/>
    <w:rsid w:val="001A6AEA"/>
    <w:rsid w:val="001A7109"/>
    <w:rsid w:val="001A792E"/>
    <w:rsid w:val="001B0D50"/>
    <w:rsid w:val="001B36A7"/>
    <w:rsid w:val="001B36B7"/>
    <w:rsid w:val="001B3E2F"/>
    <w:rsid w:val="001B4039"/>
    <w:rsid w:val="001B5209"/>
    <w:rsid w:val="001B5DE5"/>
    <w:rsid w:val="001B6306"/>
    <w:rsid w:val="001B692B"/>
    <w:rsid w:val="001C1A3B"/>
    <w:rsid w:val="001C2B21"/>
    <w:rsid w:val="001C3176"/>
    <w:rsid w:val="001C34D7"/>
    <w:rsid w:val="001C43A4"/>
    <w:rsid w:val="001C4C17"/>
    <w:rsid w:val="001C4DED"/>
    <w:rsid w:val="001C52E8"/>
    <w:rsid w:val="001C6674"/>
    <w:rsid w:val="001C682B"/>
    <w:rsid w:val="001C72A7"/>
    <w:rsid w:val="001C72D2"/>
    <w:rsid w:val="001D0007"/>
    <w:rsid w:val="001D031F"/>
    <w:rsid w:val="001D0BD1"/>
    <w:rsid w:val="001D0C85"/>
    <w:rsid w:val="001D1381"/>
    <w:rsid w:val="001D15C3"/>
    <w:rsid w:val="001D23A3"/>
    <w:rsid w:val="001D446A"/>
    <w:rsid w:val="001D4880"/>
    <w:rsid w:val="001D6442"/>
    <w:rsid w:val="001D65BC"/>
    <w:rsid w:val="001D6EB6"/>
    <w:rsid w:val="001D6EC9"/>
    <w:rsid w:val="001E0804"/>
    <w:rsid w:val="001E1629"/>
    <w:rsid w:val="001E2156"/>
    <w:rsid w:val="001E4553"/>
    <w:rsid w:val="001E512C"/>
    <w:rsid w:val="001E5A5E"/>
    <w:rsid w:val="001E6952"/>
    <w:rsid w:val="001E771F"/>
    <w:rsid w:val="001E7B18"/>
    <w:rsid w:val="001E7EB8"/>
    <w:rsid w:val="001F08BE"/>
    <w:rsid w:val="001F1998"/>
    <w:rsid w:val="001F24EA"/>
    <w:rsid w:val="001F285E"/>
    <w:rsid w:val="001F386B"/>
    <w:rsid w:val="001F4425"/>
    <w:rsid w:val="001F4710"/>
    <w:rsid w:val="001F5ECB"/>
    <w:rsid w:val="001F63BB"/>
    <w:rsid w:val="001F6499"/>
    <w:rsid w:val="001F64B6"/>
    <w:rsid w:val="001F67D9"/>
    <w:rsid w:val="00201A9E"/>
    <w:rsid w:val="0020251E"/>
    <w:rsid w:val="002037A5"/>
    <w:rsid w:val="0020422F"/>
    <w:rsid w:val="0020461F"/>
    <w:rsid w:val="002051B5"/>
    <w:rsid w:val="00205741"/>
    <w:rsid w:val="00205E77"/>
    <w:rsid w:val="00207C74"/>
    <w:rsid w:val="002107C2"/>
    <w:rsid w:val="002134E4"/>
    <w:rsid w:val="0021567E"/>
    <w:rsid w:val="00216680"/>
    <w:rsid w:val="00217348"/>
    <w:rsid w:val="0021758C"/>
    <w:rsid w:val="00217775"/>
    <w:rsid w:val="002206BC"/>
    <w:rsid w:val="002216A1"/>
    <w:rsid w:val="00221D5D"/>
    <w:rsid w:val="00222C5D"/>
    <w:rsid w:val="00224279"/>
    <w:rsid w:val="002258BB"/>
    <w:rsid w:val="002266EB"/>
    <w:rsid w:val="00226DE0"/>
    <w:rsid w:val="002275BC"/>
    <w:rsid w:val="00231390"/>
    <w:rsid w:val="0023168E"/>
    <w:rsid w:val="002317F2"/>
    <w:rsid w:val="00231D00"/>
    <w:rsid w:val="00231E6F"/>
    <w:rsid w:val="002325CF"/>
    <w:rsid w:val="00235F99"/>
    <w:rsid w:val="002360E0"/>
    <w:rsid w:val="00236DA2"/>
    <w:rsid w:val="00237A67"/>
    <w:rsid w:val="0024605B"/>
    <w:rsid w:val="002462DA"/>
    <w:rsid w:val="00246E92"/>
    <w:rsid w:val="00247055"/>
    <w:rsid w:val="00250B16"/>
    <w:rsid w:val="002515F3"/>
    <w:rsid w:val="002518F5"/>
    <w:rsid w:val="00251C2D"/>
    <w:rsid w:val="0025315B"/>
    <w:rsid w:val="00253FE8"/>
    <w:rsid w:val="00254897"/>
    <w:rsid w:val="0025599F"/>
    <w:rsid w:val="0026109C"/>
    <w:rsid w:val="00261515"/>
    <w:rsid w:val="00261A39"/>
    <w:rsid w:val="002628F3"/>
    <w:rsid w:val="00262AFF"/>
    <w:rsid w:val="00264793"/>
    <w:rsid w:val="00264A98"/>
    <w:rsid w:val="00265484"/>
    <w:rsid w:val="0026592C"/>
    <w:rsid w:val="00266BB7"/>
    <w:rsid w:val="0026701A"/>
    <w:rsid w:val="00267253"/>
    <w:rsid w:val="002679A1"/>
    <w:rsid w:val="00270A0A"/>
    <w:rsid w:val="00270CF3"/>
    <w:rsid w:val="00271A7E"/>
    <w:rsid w:val="0027279A"/>
    <w:rsid w:val="002758FF"/>
    <w:rsid w:val="00276487"/>
    <w:rsid w:val="002770A0"/>
    <w:rsid w:val="00281FE6"/>
    <w:rsid w:val="00282A3F"/>
    <w:rsid w:val="00283CB2"/>
    <w:rsid w:val="00283ED9"/>
    <w:rsid w:val="0028468D"/>
    <w:rsid w:val="0028585A"/>
    <w:rsid w:val="00290300"/>
    <w:rsid w:val="002903B7"/>
    <w:rsid w:val="00290EDC"/>
    <w:rsid w:val="00292E88"/>
    <w:rsid w:val="00292F0F"/>
    <w:rsid w:val="00293063"/>
    <w:rsid w:val="00293D72"/>
    <w:rsid w:val="00294544"/>
    <w:rsid w:val="00294799"/>
    <w:rsid w:val="00295DA3"/>
    <w:rsid w:val="00297E30"/>
    <w:rsid w:val="002A0A5B"/>
    <w:rsid w:val="002A2350"/>
    <w:rsid w:val="002A2A81"/>
    <w:rsid w:val="002A3569"/>
    <w:rsid w:val="002A3704"/>
    <w:rsid w:val="002A3BEB"/>
    <w:rsid w:val="002A4761"/>
    <w:rsid w:val="002A4FAA"/>
    <w:rsid w:val="002A5254"/>
    <w:rsid w:val="002A537B"/>
    <w:rsid w:val="002A5F69"/>
    <w:rsid w:val="002A6A5B"/>
    <w:rsid w:val="002A6F7A"/>
    <w:rsid w:val="002A71C9"/>
    <w:rsid w:val="002A72CA"/>
    <w:rsid w:val="002B0AED"/>
    <w:rsid w:val="002B0C80"/>
    <w:rsid w:val="002B0E81"/>
    <w:rsid w:val="002B115C"/>
    <w:rsid w:val="002B1C3D"/>
    <w:rsid w:val="002B24EC"/>
    <w:rsid w:val="002B250B"/>
    <w:rsid w:val="002B2824"/>
    <w:rsid w:val="002B3217"/>
    <w:rsid w:val="002B3235"/>
    <w:rsid w:val="002B3AC0"/>
    <w:rsid w:val="002B3F49"/>
    <w:rsid w:val="002B44BA"/>
    <w:rsid w:val="002B5BBE"/>
    <w:rsid w:val="002B5E97"/>
    <w:rsid w:val="002B68ED"/>
    <w:rsid w:val="002B6C11"/>
    <w:rsid w:val="002B7835"/>
    <w:rsid w:val="002B7B10"/>
    <w:rsid w:val="002B7E9B"/>
    <w:rsid w:val="002C099D"/>
    <w:rsid w:val="002C1226"/>
    <w:rsid w:val="002C1415"/>
    <w:rsid w:val="002C17AE"/>
    <w:rsid w:val="002C2CE0"/>
    <w:rsid w:val="002C3ED3"/>
    <w:rsid w:val="002C4DB3"/>
    <w:rsid w:val="002C5074"/>
    <w:rsid w:val="002C5396"/>
    <w:rsid w:val="002C5C1D"/>
    <w:rsid w:val="002C71EB"/>
    <w:rsid w:val="002C7505"/>
    <w:rsid w:val="002C7661"/>
    <w:rsid w:val="002D0829"/>
    <w:rsid w:val="002D09E6"/>
    <w:rsid w:val="002D1A9A"/>
    <w:rsid w:val="002D3BFB"/>
    <w:rsid w:val="002D4A89"/>
    <w:rsid w:val="002D6F0D"/>
    <w:rsid w:val="002D764F"/>
    <w:rsid w:val="002E0F6E"/>
    <w:rsid w:val="002E165C"/>
    <w:rsid w:val="002E3162"/>
    <w:rsid w:val="002E3188"/>
    <w:rsid w:val="002E39BF"/>
    <w:rsid w:val="002E472F"/>
    <w:rsid w:val="002E4C8D"/>
    <w:rsid w:val="002E4D6C"/>
    <w:rsid w:val="002E4F10"/>
    <w:rsid w:val="002E5204"/>
    <w:rsid w:val="002E5277"/>
    <w:rsid w:val="002E59F7"/>
    <w:rsid w:val="002E6247"/>
    <w:rsid w:val="002E7802"/>
    <w:rsid w:val="002F0D95"/>
    <w:rsid w:val="002F1986"/>
    <w:rsid w:val="002F27B6"/>
    <w:rsid w:val="002F61F7"/>
    <w:rsid w:val="002F62A1"/>
    <w:rsid w:val="002F6653"/>
    <w:rsid w:val="002F665F"/>
    <w:rsid w:val="002F6842"/>
    <w:rsid w:val="00300A97"/>
    <w:rsid w:val="003014CD"/>
    <w:rsid w:val="00301787"/>
    <w:rsid w:val="00302428"/>
    <w:rsid w:val="00302D26"/>
    <w:rsid w:val="0030369D"/>
    <w:rsid w:val="003051B3"/>
    <w:rsid w:val="003052C5"/>
    <w:rsid w:val="0031202D"/>
    <w:rsid w:val="0031217A"/>
    <w:rsid w:val="00314EC6"/>
    <w:rsid w:val="0031520A"/>
    <w:rsid w:val="00315C03"/>
    <w:rsid w:val="00316058"/>
    <w:rsid w:val="0031665F"/>
    <w:rsid w:val="00317594"/>
    <w:rsid w:val="0032050A"/>
    <w:rsid w:val="0032132E"/>
    <w:rsid w:val="00322087"/>
    <w:rsid w:val="0032414C"/>
    <w:rsid w:val="00324DC3"/>
    <w:rsid w:val="003259F5"/>
    <w:rsid w:val="00326BCB"/>
    <w:rsid w:val="00327A60"/>
    <w:rsid w:val="00327BB0"/>
    <w:rsid w:val="00327D33"/>
    <w:rsid w:val="0033057F"/>
    <w:rsid w:val="00330F99"/>
    <w:rsid w:val="00331016"/>
    <w:rsid w:val="00331EF0"/>
    <w:rsid w:val="0033227B"/>
    <w:rsid w:val="0033255F"/>
    <w:rsid w:val="003346FF"/>
    <w:rsid w:val="00335EF0"/>
    <w:rsid w:val="00340D3C"/>
    <w:rsid w:val="00341344"/>
    <w:rsid w:val="003420B7"/>
    <w:rsid w:val="0034323E"/>
    <w:rsid w:val="00343CB4"/>
    <w:rsid w:val="00344354"/>
    <w:rsid w:val="003446D0"/>
    <w:rsid w:val="00344895"/>
    <w:rsid w:val="003449AC"/>
    <w:rsid w:val="003459D5"/>
    <w:rsid w:val="00345D70"/>
    <w:rsid w:val="00347017"/>
    <w:rsid w:val="00347BA5"/>
    <w:rsid w:val="00347E7B"/>
    <w:rsid w:val="00350F9A"/>
    <w:rsid w:val="003525CB"/>
    <w:rsid w:val="00352699"/>
    <w:rsid w:val="00355E6D"/>
    <w:rsid w:val="00356829"/>
    <w:rsid w:val="00357264"/>
    <w:rsid w:val="0035791B"/>
    <w:rsid w:val="00357A58"/>
    <w:rsid w:val="00357F08"/>
    <w:rsid w:val="00361F10"/>
    <w:rsid w:val="0036250B"/>
    <w:rsid w:val="00362854"/>
    <w:rsid w:val="00364B26"/>
    <w:rsid w:val="00365C04"/>
    <w:rsid w:val="00366977"/>
    <w:rsid w:val="00366DC3"/>
    <w:rsid w:val="00367468"/>
    <w:rsid w:val="00371ACE"/>
    <w:rsid w:val="00372DC2"/>
    <w:rsid w:val="0037304C"/>
    <w:rsid w:val="00373886"/>
    <w:rsid w:val="00376AC1"/>
    <w:rsid w:val="003779C1"/>
    <w:rsid w:val="003808BB"/>
    <w:rsid w:val="00380BD8"/>
    <w:rsid w:val="00380E1F"/>
    <w:rsid w:val="00381244"/>
    <w:rsid w:val="00384507"/>
    <w:rsid w:val="003845D9"/>
    <w:rsid w:val="00384A62"/>
    <w:rsid w:val="00385195"/>
    <w:rsid w:val="00385961"/>
    <w:rsid w:val="00385CB1"/>
    <w:rsid w:val="00385D95"/>
    <w:rsid w:val="00387BFB"/>
    <w:rsid w:val="003905FC"/>
    <w:rsid w:val="0039671E"/>
    <w:rsid w:val="003A047A"/>
    <w:rsid w:val="003A0636"/>
    <w:rsid w:val="003A076E"/>
    <w:rsid w:val="003A1CC4"/>
    <w:rsid w:val="003A2916"/>
    <w:rsid w:val="003A51DF"/>
    <w:rsid w:val="003A5A00"/>
    <w:rsid w:val="003A5E8B"/>
    <w:rsid w:val="003A6034"/>
    <w:rsid w:val="003A6997"/>
    <w:rsid w:val="003A7B15"/>
    <w:rsid w:val="003A7BFE"/>
    <w:rsid w:val="003A7C2F"/>
    <w:rsid w:val="003B1271"/>
    <w:rsid w:val="003B1B15"/>
    <w:rsid w:val="003B1CC2"/>
    <w:rsid w:val="003B2714"/>
    <w:rsid w:val="003B2FE0"/>
    <w:rsid w:val="003B33B3"/>
    <w:rsid w:val="003B33BC"/>
    <w:rsid w:val="003B4311"/>
    <w:rsid w:val="003B5DFC"/>
    <w:rsid w:val="003B65EF"/>
    <w:rsid w:val="003B680E"/>
    <w:rsid w:val="003C0FC3"/>
    <w:rsid w:val="003C179E"/>
    <w:rsid w:val="003C1B72"/>
    <w:rsid w:val="003C2D05"/>
    <w:rsid w:val="003C48D9"/>
    <w:rsid w:val="003C5B2D"/>
    <w:rsid w:val="003C65D6"/>
    <w:rsid w:val="003C7312"/>
    <w:rsid w:val="003C7F60"/>
    <w:rsid w:val="003D023F"/>
    <w:rsid w:val="003D18A1"/>
    <w:rsid w:val="003D1BC9"/>
    <w:rsid w:val="003D2050"/>
    <w:rsid w:val="003D23DA"/>
    <w:rsid w:val="003D26C4"/>
    <w:rsid w:val="003D2B54"/>
    <w:rsid w:val="003D31DA"/>
    <w:rsid w:val="003D38DC"/>
    <w:rsid w:val="003D4105"/>
    <w:rsid w:val="003D5989"/>
    <w:rsid w:val="003D7312"/>
    <w:rsid w:val="003D7CBC"/>
    <w:rsid w:val="003E2FD9"/>
    <w:rsid w:val="003E3D23"/>
    <w:rsid w:val="003E528A"/>
    <w:rsid w:val="003E544D"/>
    <w:rsid w:val="003E54D4"/>
    <w:rsid w:val="003E5555"/>
    <w:rsid w:val="003E5F2B"/>
    <w:rsid w:val="003E749A"/>
    <w:rsid w:val="003F273F"/>
    <w:rsid w:val="003F31AE"/>
    <w:rsid w:val="003F4324"/>
    <w:rsid w:val="003F678D"/>
    <w:rsid w:val="003F76A8"/>
    <w:rsid w:val="003F797A"/>
    <w:rsid w:val="00400F8C"/>
    <w:rsid w:val="0040290E"/>
    <w:rsid w:val="00403034"/>
    <w:rsid w:val="00403B94"/>
    <w:rsid w:val="00404865"/>
    <w:rsid w:val="00404E08"/>
    <w:rsid w:val="00405494"/>
    <w:rsid w:val="00406159"/>
    <w:rsid w:val="00406292"/>
    <w:rsid w:val="00406D3C"/>
    <w:rsid w:val="004078F4"/>
    <w:rsid w:val="004101CD"/>
    <w:rsid w:val="0041021B"/>
    <w:rsid w:val="0041051E"/>
    <w:rsid w:val="00410EAB"/>
    <w:rsid w:val="004112A0"/>
    <w:rsid w:val="0041322C"/>
    <w:rsid w:val="00413A74"/>
    <w:rsid w:val="00413EA1"/>
    <w:rsid w:val="00415A7D"/>
    <w:rsid w:val="00417358"/>
    <w:rsid w:val="00417B34"/>
    <w:rsid w:val="00420EDA"/>
    <w:rsid w:val="00421171"/>
    <w:rsid w:val="00421776"/>
    <w:rsid w:val="0042177F"/>
    <w:rsid w:val="00421E13"/>
    <w:rsid w:val="00422A59"/>
    <w:rsid w:val="004233D0"/>
    <w:rsid w:val="004236C1"/>
    <w:rsid w:val="00424FF7"/>
    <w:rsid w:val="00425579"/>
    <w:rsid w:val="00425C63"/>
    <w:rsid w:val="00425DC7"/>
    <w:rsid w:val="00426465"/>
    <w:rsid w:val="00426DCA"/>
    <w:rsid w:val="00430229"/>
    <w:rsid w:val="00431C2A"/>
    <w:rsid w:val="0043241E"/>
    <w:rsid w:val="00432837"/>
    <w:rsid w:val="0043341F"/>
    <w:rsid w:val="004342EF"/>
    <w:rsid w:val="004349A8"/>
    <w:rsid w:val="004353FF"/>
    <w:rsid w:val="00435A9A"/>
    <w:rsid w:val="00436424"/>
    <w:rsid w:val="00437C6B"/>
    <w:rsid w:val="004402B6"/>
    <w:rsid w:val="004407EC"/>
    <w:rsid w:val="004416CE"/>
    <w:rsid w:val="00443867"/>
    <w:rsid w:val="0044528F"/>
    <w:rsid w:val="00445B6C"/>
    <w:rsid w:val="00445F77"/>
    <w:rsid w:val="00446DF1"/>
    <w:rsid w:val="00447B8F"/>
    <w:rsid w:val="00447BA6"/>
    <w:rsid w:val="00447F6B"/>
    <w:rsid w:val="0045021A"/>
    <w:rsid w:val="004509B3"/>
    <w:rsid w:val="00450B30"/>
    <w:rsid w:val="0045140E"/>
    <w:rsid w:val="0045146F"/>
    <w:rsid w:val="00451B4D"/>
    <w:rsid w:val="00451BB4"/>
    <w:rsid w:val="00451BB8"/>
    <w:rsid w:val="004546F8"/>
    <w:rsid w:val="00456BDD"/>
    <w:rsid w:val="00456E86"/>
    <w:rsid w:val="00457BFC"/>
    <w:rsid w:val="004601B2"/>
    <w:rsid w:val="00460904"/>
    <w:rsid w:val="00462682"/>
    <w:rsid w:val="00462CE0"/>
    <w:rsid w:val="0046317F"/>
    <w:rsid w:val="004633CE"/>
    <w:rsid w:val="00463E27"/>
    <w:rsid w:val="004646E7"/>
    <w:rsid w:val="004649DE"/>
    <w:rsid w:val="00464A37"/>
    <w:rsid w:val="00464D49"/>
    <w:rsid w:val="0046601E"/>
    <w:rsid w:val="004669EE"/>
    <w:rsid w:val="00467768"/>
    <w:rsid w:val="00467E6F"/>
    <w:rsid w:val="00467EB1"/>
    <w:rsid w:val="004714F8"/>
    <w:rsid w:val="00471D60"/>
    <w:rsid w:val="004720AE"/>
    <w:rsid w:val="00472636"/>
    <w:rsid w:val="004735AE"/>
    <w:rsid w:val="00473EA7"/>
    <w:rsid w:val="004747BC"/>
    <w:rsid w:val="0047498F"/>
    <w:rsid w:val="004751B4"/>
    <w:rsid w:val="004759CA"/>
    <w:rsid w:val="004765FA"/>
    <w:rsid w:val="00476973"/>
    <w:rsid w:val="0047744C"/>
    <w:rsid w:val="00480115"/>
    <w:rsid w:val="004801CB"/>
    <w:rsid w:val="004802D5"/>
    <w:rsid w:val="0048083D"/>
    <w:rsid w:val="00480CAF"/>
    <w:rsid w:val="00482D45"/>
    <w:rsid w:val="00482F5B"/>
    <w:rsid w:val="00483C6C"/>
    <w:rsid w:val="00483CFA"/>
    <w:rsid w:val="004846AD"/>
    <w:rsid w:val="004847B3"/>
    <w:rsid w:val="00484BBE"/>
    <w:rsid w:val="00484D55"/>
    <w:rsid w:val="004859F7"/>
    <w:rsid w:val="00485DA9"/>
    <w:rsid w:val="00485F5A"/>
    <w:rsid w:val="0048694E"/>
    <w:rsid w:val="00486D83"/>
    <w:rsid w:val="004870BF"/>
    <w:rsid w:val="00487D8E"/>
    <w:rsid w:val="00490075"/>
    <w:rsid w:val="00490D61"/>
    <w:rsid w:val="004913CE"/>
    <w:rsid w:val="004920B1"/>
    <w:rsid w:val="00493970"/>
    <w:rsid w:val="0049512C"/>
    <w:rsid w:val="004969F1"/>
    <w:rsid w:val="00496EAB"/>
    <w:rsid w:val="00497FC6"/>
    <w:rsid w:val="004A1F91"/>
    <w:rsid w:val="004A3A17"/>
    <w:rsid w:val="004B0438"/>
    <w:rsid w:val="004B0DD1"/>
    <w:rsid w:val="004B175F"/>
    <w:rsid w:val="004B1D02"/>
    <w:rsid w:val="004B1E06"/>
    <w:rsid w:val="004B2418"/>
    <w:rsid w:val="004B399D"/>
    <w:rsid w:val="004B3B96"/>
    <w:rsid w:val="004B3C44"/>
    <w:rsid w:val="004B5270"/>
    <w:rsid w:val="004B6366"/>
    <w:rsid w:val="004C1F88"/>
    <w:rsid w:val="004C2F40"/>
    <w:rsid w:val="004C4D08"/>
    <w:rsid w:val="004C4F01"/>
    <w:rsid w:val="004C577A"/>
    <w:rsid w:val="004C5B10"/>
    <w:rsid w:val="004C64A9"/>
    <w:rsid w:val="004C6AA3"/>
    <w:rsid w:val="004C73D9"/>
    <w:rsid w:val="004D09BF"/>
    <w:rsid w:val="004D0B56"/>
    <w:rsid w:val="004D0D32"/>
    <w:rsid w:val="004D1EFD"/>
    <w:rsid w:val="004D3028"/>
    <w:rsid w:val="004D4C6D"/>
    <w:rsid w:val="004D5822"/>
    <w:rsid w:val="004D60DD"/>
    <w:rsid w:val="004D6AA2"/>
    <w:rsid w:val="004D7540"/>
    <w:rsid w:val="004E03B8"/>
    <w:rsid w:val="004E1F1A"/>
    <w:rsid w:val="004E25DE"/>
    <w:rsid w:val="004E2CCB"/>
    <w:rsid w:val="004E2F51"/>
    <w:rsid w:val="004E349D"/>
    <w:rsid w:val="004E3561"/>
    <w:rsid w:val="004E43BA"/>
    <w:rsid w:val="004E66CE"/>
    <w:rsid w:val="004E6956"/>
    <w:rsid w:val="004E776D"/>
    <w:rsid w:val="004E7980"/>
    <w:rsid w:val="004F2527"/>
    <w:rsid w:val="004F2FDC"/>
    <w:rsid w:val="004F349C"/>
    <w:rsid w:val="004F3C60"/>
    <w:rsid w:val="004F40CE"/>
    <w:rsid w:val="004F4322"/>
    <w:rsid w:val="004F5613"/>
    <w:rsid w:val="004F5FC8"/>
    <w:rsid w:val="004F64A9"/>
    <w:rsid w:val="004F684E"/>
    <w:rsid w:val="004F6C32"/>
    <w:rsid w:val="0050074A"/>
    <w:rsid w:val="00501FEE"/>
    <w:rsid w:val="00503A62"/>
    <w:rsid w:val="00506FAE"/>
    <w:rsid w:val="005100E6"/>
    <w:rsid w:val="005124D3"/>
    <w:rsid w:val="00514167"/>
    <w:rsid w:val="0051497A"/>
    <w:rsid w:val="0051784C"/>
    <w:rsid w:val="00521467"/>
    <w:rsid w:val="005214E6"/>
    <w:rsid w:val="0052174F"/>
    <w:rsid w:val="005223B2"/>
    <w:rsid w:val="005236EC"/>
    <w:rsid w:val="00523A24"/>
    <w:rsid w:val="00524D7E"/>
    <w:rsid w:val="00525DC4"/>
    <w:rsid w:val="005264A1"/>
    <w:rsid w:val="00527EFE"/>
    <w:rsid w:val="005320B7"/>
    <w:rsid w:val="00533936"/>
    <w:rsid w:val="00534AD3"/>
    <w:rsid w:val="00534F43"/>
    <w:rsid w:val="005360F8"/>
    <w:rsid w:val="00536D88"/>
    <w:rsid w:val="00537C55"/>
    <w:rsid w:val="00540C8A"/>
    <w:rsid w:val="00540E3F"/>
    <w:rsid w:val="00541A13"/>
    <w:rsid w:val="005446FB"/>
    <w:rsid w:val="00545A6E"/>
    <w:rsid w:val="00546436"/>
    <w:rsid w:val="005472FD"/>
    <w:rsid w:val="00547700"/>
    <w:rsid w:val="00547712"/>
    <w:rsid w:val="00547A9B"/>
    <w:rsid w:val="005500A4"/>
    <w:rsid w:val="005500E8"/>
    <w:rsid w:val="005501CC"/>
    <w:rsid w:val="00551517"/>
    <w:rsid w:val="00551D79"/>
    <w:rsid w:val="0055319F"/>
    <w:rsid w:val="00554C79"/>
    <w:rsid w:val="00554E22"/>
    <w:rsid w:val="00556292"/>
    <w:rsid w:val="0055753B"/>
    <w:rsid w:val="00557B6C"/>
    <w:rsid w:val="0056012C"/>
    <w:rsid w:val="0056068C"/>
    <w:rsid w:val="00561D0C"/>
    <w:rsid w:val="0056228D"/>
    <w:rsid w:val="005622ED"/>
    <w:rsid w:val="005632A1"/>
    <w:rsid w:val="0056365F"/>
    <w:rsid w:val="00563E68"/>
    <w:rsid w:val="00563F57"/>
    <w:rsid w:val="0056528E"/>
    <w:rsid w:val="00567F40"/>
    <w:rsid w:val="0057145F"/>
    <w:rsid w:val="005715E7"/>
    <w:rsid w:val="00573118"/>
    <w:rsid w:val="0057451B"/>
    <w:rsid w:val="00575A41"/>
    <w:rsid w:val="0057720A"/>
    <w:rsid w:val="005776A8"/>
    <w:rsid w:val="00580110"/>
    <w:rsid w:val="00580424"/>
    <w:rsid w:val="0058044D"/>
    <w:rsid w:val="00580909"/>
    <w:rsid w:val="00581BB1"/>
    <w:rsid w:val="00581F15"/>
    <w:rsid w:val="0058290B"/>
    <w:rsid w:val="00582EBE"/>
    <w:rsid w:val="0058310D"/>
    <w:rsid w:val="0058428A"/>
    <w:rsid w:val="005854F7"/>
    <w:rsid w:val="005903B1"/>
    <w:rsid w:val="00590DAD"/>
    <w:rsid w:val="005911AE"/>
    <w:rsid w:val="00592650"/>
    <w:rsid w:val="005926A9"/>
    <w:rsid w:val="005929A7"/>
    <w:rsid w:val="0059314B"/>
    <w:rsid w:val="00595114"/>
    <w:rsid w:val="0059527B"/>
    <w:rsid w:val="00595415"/>
    <w:rsid w:val="00595549"/>
    <w:rsid w:val="0059572C"/>
    <w:rsid w:val="00595E35"/>
    <w:rsid w:val="00596579"/>
    <w:rsid w:val="00596D52"/>
    <w:rsid w:val="005A0DD0"/>
    <w:rsid w:val="005A1317"/>
    <w:rsid w:val="005A19D5"/>
    <w:rsid w:val="005A2FB5"/>
    <w:rsid w:val="005A33F9"/>
    <w:rsid w:val="005A3417"/>
    <w:rsid w:val="005A379C"/>
    <w:rsid w:val="005A3A31"/>
    <w:rsid w:val="005A43CA"/>
    <w:rsid w:val="005A5005"/>
    <w:rsid w:val="005A6338"/>
    <w:rsid w:val="005A783C"/>
    <w:rsid w:val="005A7DB3"/>
    <w:rsid w:val="005B029D"/>
    <w:rsid w:val="005B04C8"/>
    <w:rsid w:val="005B0A72"/>
    <w:rsid w:val="005B2330"/>
    <w:rsid w:val="005B280D"/>
    <w:rsid w:val="005B3DA2"/>
    <w:rsid w:val="005B3DB8"/>
    <w:rsid w:val="005B545C"/>
    <w:rsid w:val="005B5B15"/>
    <w:rsid w:val="005B5B25"/>
    <w:rsid w:val="005B6141"/>
    <w:rsid w:val="005B7F41"/>
    <w:rsid w:val="005C0143"/>
    <w:rsid w:val="005C0FF6"/>
    <w:rsid w:val="005C1596"/>
    <w:rsid w:val="005C2349"/>
    <w:rsid w:val="005C3773"/>
    <w:rsid w:val="005C4498"/>
    <w:rsid w:val="005C4E4D"/>
    <w:rsid w:val="005C5246"/>
    <w:rsid w:val="005C6C52"/>
    <w:rsid w:val="005C704F"/>
    <w:rsid w:val="005D0187"/>
    <w:rsid w:val="005D0C19"/>
    <w:rsid w:val="005D14CE"/>
    <w:rsid w:val="005D2634"/>
    <w:rsid w:val="005D4052"/>
    <w:rsid w:val="005D4109"/>
    <w:rsid w:val="005D45C0"/>
    <w:rsid w:val="005D6EE8"/>
    <w:rsid w:val="005D6F7E"/>
    <w:rsid w:val="005D7116"/>
    <w:rsid w:val="005D7FE7"/>
    <w:rsid w:val="005E04F6"/>
    <w:rsid w:val="005E0EA8"/>
    <w:rsid w:val="005E1C0D"/>
    <w:rsid w:val="005E2315"/>
    <w:rsid w:val="005E318A"/>
    <w:rsid w:val="005E3779"/>
    <w:rsid w:val="005E3AFD"/>
    <w:rsid w:val="005E66BC"/>
    <w:rsid w:val="005E6860"/>
    <w:rsid w:val="005E702E"/>
    <w:rsid w:val="005E70C4"/>
    <w:rsid w:val="005E71F4"/>
    <w:rsid w:val="005E73F0"/>
    <w:rsid w:val="005E7661"/>
    <w:rsid w:val="005F1308"/>
    <w:rsid w:val="005F2035"/>
    <w:rsid w:val="005F23EF"/>
    <w:rsid w:val="005F27E9"/>
    <w:rsid w:val="005F2F07"/>
    <w:rsid w:val="005F3B08"/>
    <w:rsid w:val="005F43C8"/>
    <w:rsid w:val="005F43ED"/>
    <w:rsid w:val="005F470A"/>
    <w:rsid w:val="005F658A"/>
    <w:rsid w:val="005F68F5"/>
    <w:rsid w:val="005F7598"/>
    <w:rsid w:val="005F7BF5"/>
    <w:rsid w:val="00601473"/>
    <w:rsid w:val="00601739"/>
    <w:rsid w:val="00603476"/>
    <w:rsid w:val="00605129"/>
    <w:rsid w:val="00605357"/>
    <w:rsid w:val="0060595D"/>
    <w:rsid w:val="00605C70"/>
    <w:rsid w:val="00606200"/>
    <w:rsid w:val="00611D2B"/>
    <w:rsid w:val="00612AB0"/>
    <w:rsid w:val="00612F9D"/>
    <w:rsid w:val="00613003"/>
    <w:rsid w:val="00613486"/>
    <w:rsid w:val="0061362D"/>
    <w:rsid w:val="006148B2"/>
    <w:rsid w:val="00614998"/>
    <w:rsid w:val="00615570"/>
    <w:rsid w:val="00615F8D"/>
    <w:rsid w:val="00616907"/>
    <w:rsid w:val="006202DC"/>
    <w:rsid w:val="006204CB"/>
    <w:rsid w:val="00621444"/>
    <w:rsid w:val="006235DE"/>
    <w:rsid w:val="00623FF5"/>
    <w:rsid w:val="00624E62"/>
    <w:rsid w:val="00625F3E"/>
    <w:rsid w:val="00630423"/>
    <w:rsid w:val="006316E2"/>
    <w:rsid w:val="00631BFE"/>
    <w:rsid w:val="00632219"/>
    <w:rsid w:val="00633EAD"/>
    <w:rsid w:val="00633ED6"/>
    <w:rsid w:val="00634016"/>
    <w:rsid w:val="0063424C"/>
    <w:rsid w:val="006343F4"/>
    <w:rsid w:val="00634427"/>
    <w:rsid w:val="00634796"/>
    <w:rsid w:val="006368E7"/>
    <w:rsid w:val="006368F2"/>
    <w:rsid w:val="0063704F"/>
    <w:rsid w:val="00637D36"/>
    <w:rsid w:val="00637F90"/>
    <w:rsid w:val="0064163E"/>
    <w:rsid w:val="006428B9"/>
    <w:rsid w:val="00642A7C"/>
    <w:rsid w:val="00643453"/>
    <w:rsid w:val="00643D89"/>
    <w:rsid w:val="00644006"/>
    <w:rsid w:val="006441D1"/>
    <w:rsid w:val="006441FE"/>
    <w:rsid w:val="00644A8D"/>
    <w:rsid w:val="00644BBF"/>
    <w:rsid w:val="006465F3"/>
    <w:rsid w:val="00646CFE"/>
    <w:rsid w:val="00647A4D"/>
    <w:rsid w:val="006531FA"/>
    <w:rsid w:val="00653EF7"/>
    <w:rsid w:val="006546BC"/>
    <w:rsid w:val="00655193"/>
    <w:rsid w:val="006552CD"/>
    <w:rsid w:val="00656F9F"/>
    <w:rsid w:val="00660DB2"/>
    <w:rsid w:val="006616A9"/>
    <w:rsid w:val="00663991"/>
    <w:rsid w:val="00663CB9"/>
    <w:rsid w:val="0066470E"/>
    <w:rsid w:val="00664A02"/>
    <w:rsid w:val="00664C41"/>
    <w:rsid w:val="00666A42"/>
    <w:rsid w:val="0066733F"/>
    <w:rsid w:val="006679C1"/>
    <w:rsid w:val="00667D06"/>
    <w:rsid w:val="0067040E"/>
    <w:rsid w:val="006730B5"/>
    <w:rsid w:val="0067340D"/>
    <w:rsid w:val="00673FA7"/>
    <w:rsid w:val="00674606"/>
    <w:rsid w:val="00674968"/>
    <w:rsid w:val="00676D7B"/>
    <w:rsid w:val="0067788A"/>
    <w:rsid w:val="00677943"/>
    <w:rsid w:val="00677A1B"/>
    <w:rsid w:val="00677CDF"/>
    <w:rsid w:val="00680844"/>
    <w:rsid w:val="00682A82"/>
    <w:rsid w:val="00683D02"/>
    <w:rsid w:val="00683F8E"/>
    <w:rsid w:val="00684AC8"/>
    <w:rsid w:val="00684C97"/>
    <w:rsid w:val="006857CC"/>
    <w:rsid w:val="006860EA"/>
    <w:rsid w:val="006869C5"/>
    <w:rsid w:val="006878C5"/>
    <w:rsid w:val="00690041"/>
    <w:rsid w:val="0069088A"/>
    <w:rsid w:val="00690CC8"/>
    <w:rsid w:val="006920BB"/>
    <w:rsid w:val="006922AA"/>
    <w:rsid w:val="00694DD5"/>
    <w:rsid w:val="0069547D"/>
    <w:rsid w:val="00696057"/>
    <w:rsid w:val="00697DB9"/>
    <w:rsid w:val="00697DEF"/>
    <w:rsid w:val="006A048D"/>
    <w:rsid w:val="006A074B"/>
    <w:rsid w:val="006A21A7"/>
    <w:rsid w:val="006A2559"/>
    <w:rsid w:val="006A25AB"/>
    <w:rsid w:val="006A3412"/>
    <w:rsid w:val="006A4F8E"/>
    <w:rsid w:val="006A5557"/>
    <w:rsid w:val="006A56D4"/>
    <w:rsid w:val="006A5970"/>
    <w:rsid w:val="006A7D06"/>
    <w:rsid w:val="006B024E"/>
    <w:rsid w:val="006B0D3D"/>
    <w:rsid w:val="006B1DF9"/>
    <w:rsid w:val="006B3F2E"/>
    <w:rsid w:val="006B420E"/>
    <w:rsid w:val="006B55A5"/>
    <w:rsid w:val="006B6992"/>
    <w:rsid w:val="006B6B37"/>
    <w:rsid w:val="006B6D66"/>
    <w:rsid w:val="006B71A2"/>
    <w:rsid w:val="006B74EE"/>
    <w:rsid w:val="006C0E15"/>
    <w:rsid w:val="006C1400"/>
    <w:rsid w:val="006C21C1"/>
    <w:rsid w:val="006C323E"/>
    <w:rsid w:val="006C35E3"/>
    <w:rsid w:val="006C3C0B"/>
    <w:rsid w:val="006C4ED5"/>
    <w:rsid w:val="006C591A"/>
    <w:rsid w:val="006C7624"/>
    <w:rsid w:val="006C7838"/>
    <w:rsid w:val="006D0655"/>
    <w:rsid w:val="006D2823"/>
    <w:rsid w:val="006D4C25"/>
    <w:rsid w:val="006D57D1"/>
    <w:rsid w:val="006D5AFB"/>
    <w:rsid w:val="006D6BC5"/>
    <w:rsid w:val="006D6C3D"/>
    <w:rsid w:val="006D6ED4"/>
    <w:rsid w:val="006D704F"/>
    <w:rsid w:val="006D78AC"/>
    <w:rsid w:val="006D7AF8"/>
    <w:rsid w:val="006E0152"/>
    <w:rsid w:val="006E0416"/>
    <w:rsid w:val="006E0A4B"/>
    <w:rsid w:val="006E114C"/>
    <w:rsid w:val="006E2B8B"/>
    <w:rsid w:val="006E2C6C"/>
    <w:rsid w:val="006E3901"/>
    <w:rsid w:val="006E48BB"/>
    <w:rsid w:val="006E6C6E"/>
    <w:rsid w:val="006E75C6"/>
    <w:rsid w:val="006F1E65"/>
    <w:rsid w:val="006F2738"/>
    <w:rsid w:val="006F2A74"/>
    <w:rsid w:val="006F5281"/>
    <w:rsid w:val="006F55A0"/>
    <w:rsid w:val="006F59F6"/>
    <w:rsid w:val="00700329"/>
    <w:rsid w:val="00701C5D"/>
    <w:rsid w:val="007044F1"/>
    <w:rsid w:val="00705355"/>
    <w:rsid w:val="007064EE"/>
    <w:rsid w:val="007076C6"/>
    <w:rsid w:val="007107B6"/>
    <w:rsid w:val="00710999"/>
    <w:rsid w:val="00710FF8"/>
    <w:rsid w:val="00713B25"/>
    <w:rsid w:val="0071402B"/>
    <w:rsid w:val="007145E4"/>
    <w:rsid w:val="0071492F"/>
    <w:rsid w:val="00715042"/>
    <w:rsid w:val="00715F5D"/>
    <w:rsid w:val="007174BE"/>
    <w:rsid w:val="00720193"/>
    <w:rsid w:val="007209BC"/>
    <w:rsid w:val="00720D5A"/>
    <w:rsid w:val="0072160F"/>
    <w:rsid w:val="00722436"/>
    <w:rsid w:val="0072291A"/>
    <w:rsid w:val="00722D89"/>
    <w:rsid w:val="00723078"/>
    <w:rsid w:val="007230D6"/>
    <w:rsid w:val="0072326C"/>
    <w:rsid w:val="00723544"/>
    <w:rsid w:val="007252C2"/>
    <w:rsid w:val="00725854"/>
    <w:rsid w:val="00725DD4"/>
    <w:rsid w:val="007261E9"/>
    <w:rsid w:val="0072683C"/>
    <w:rsid w:val="007335D8"/>
    <w:rsid w:val="00734896"/>
    <w:rsid w:val="00734B97"/>
    <w:rsid w:val="007355D4"/>
    <w:rsid w:val="00736620"/>
    <w:rsid w:val="00736F62"/>
    <w:rsid w:val="00740E07"/>
    <w:rsid w:val="00741302"/>
    <w:rsid w:val="007417A4"/>
    <w:rsid w:val="00743811"/>
    <w:rsid w:val="00743DAB"/>
    <w:rsid w:val="00744A4A"/>
    <w:rsid w:val="00745C6F"/>
    <w:rsid w:val="00747AD6"/>
    <w:rsid w:val="00750572"/>
    <w:rsid w:val="00751113"/>
    <w:rsid w:val="007532AA"/>
    <w:rsid w:val="00753893"/>
    <w:rsid w:val="00753BD1"/>
    <w:rsid w:val="007546C0"/>
    <w:rsid w:val="00755DC1"/>
    <w:rsid w:val="007568E0"/>
    <w:rsid w:val="00756BCE"/>
    <w:rsid w:val="007575CF"/>
    <w:rsid w:val="007609D7"/>
    <w:rsid w:val="007632B6"/>
    <w:rsid w:val="00765461"/>
    <w:rsid w:val="00765BAE"/>
    <w:rsid w:val="00765C18"/>
    <w:rsid w:val="00765F40"/>
    <w:rsid w:val="0076762E"/>
    <w:rsid w:val="00771CB7"/>
    <w:rsid w:val="00772C9B"/>
    <w:rsid w:val="00773C57"/>
    <w:rsid w:val="00774FF0"/>
    <w:rsid w:val="00775FD5"/>
    <w:rsid w:val="00777141"/>
    <w:rsid w:val="00777E9F"/>
    <w:rsid w:val="00780319"/>
    <w:rsid w:val="0078059C"/>
    <w:rsid w:val="00780BD6"/>
    <w:rsid w:val="0078175D"/>
    <w:rsid w:val="007817F8"/>
    <w:rsid w:val="00781E5B"/>
    <w:rsid w:val="00782345"/>
    <w:rsid w:val="0078385E"/>
    <w:rsid w:val="00784824"/>
    <w:rsid w:val="00785FEC"/>
    <w:rsid w:val="00786375"/>
    <w:rsid w:val="007869E0"/>
    <w:rsid w:val="0079120F"/>
    <w:rsid w:val="00791271"/>
    <w:rsid w:val="007915D6"/>
    <w:rsid w:val="00792774"/>
    <w:rsid w:val="00793549"/>
    <w:rsid w:val="00793CE4"/>
    <w:rsid w:val="007956AA"/>
    <w:rsid w:val="0079627A"/>
    <w:rsid w:val="00797A3E"/>
    <w:rsid w:val="007A21E6"/>
    <w:rsid w:val="007A275F"/>
    <w:rsid w:val="007A2F1A"/>
    <w:rsid w:val="007A3101"/>
    <w:rsid w:val="007A3364"/>
    <w:rsid w:val="007A360A"/>
    <w:rsid w:val="007A3BC7"/>
    <w:rsid w:val="007A480A"/>
    <w:rsid w:val="007A5794"/>
    <w:rsid w:val="007A59E2"/>
    <w:rsid w:val="007A6492"/>
    <w:rsid w:val="007B1581"/>
    <w:rsid w:val="007B1E44"/>
    <w:rsid w:val="007B2AC2"/>
    <w:rsid w:val="007B69A0"/>
    <w:rsid w:val="007B6AD8"/>
    <w:rsid w:val="007B6C91"/>
    <w:rsid w:val="007B6CDB"/>
    <w:rsid w:val="007B74CD"/>
    <w:rsid w:val="007B7AF2"/>
    <w:rsid w:val="007C3024"/>
    <w:rsid w:val="007C3AA1"/>
    <w:rsid w:val="007C3F6D"/>
    <w:rsid w:val="007C4F6E"/>
    <w:rsid w:val="007C6102"/>
    <w:rsid w:val="007C6354"/>
    <w:rsid w:val="007C6827"/>
    <w:rsid w:val="007C7803"/>
    <w:rsid w:val="007D0B51"/>
    <w:rsid w:val="007D2037"/>
    <w:rsid w:val="007D3940"/>
    <w:rsid w:val="007D3A49"/>
    <w:rsid w:val="007D3EFB"/>
    <w:rsid w:val="007D4B9C"/>
    <w:rsid w:val="007D4C9D"/>
    <w:rsid w:val="007D4F99"/>
    <w:rsid w:val="007D513D"/>
    <w:rsid w:val="007D56E6"/>
    <w:rsid w:val="007D6319"/>
    <w:rsid w:val="007D6B96"/>
    <w:rsid w:val="007E0631"/>
    <w:rsid w:val="007E0E8C"/>
    <w:rsid w:val="007E3846"/>
    <w:rsid w:val="007E4012"/>
    <w:rsid w:val="007E5367"/>
    <w:rsid w:val="007E7EBC"/>
    <w:rsid w:val="007E7FF9"/>
    <w:rsid w:val="007F21A7"/>
    <w:rsid w:val="007F264C"/>
    <w:rsid w:val="007F4E6A"/>
    <w:rsid w:val="007F549C"/>
    <w:rsid w:val="007F65FF"/>
    <w:rsid w:val="007F72C8"/>
    <w:rsid w:val="007F7B8A"/>
    <w:rsid w:val="008005A9"/>
    <w:rsid w:val="008012EA"/>
    <w:rsid w:val="008021B7"/>
    <w:rsid w:val="0080299A"/>
    <w:rsid w:val="008047FE"/>
    <w:rsid w:val="00804A1A"/>
    <w:rsid w:val="00805E38"/>
    <w:rsid w:val="008064E1"/>
    <w:rsid w:val="00807173"/>
    <w:rsid w:val="00807199"/>
    <w:rsid w:val="00807B82"/>
    <w:rsid w:val="00811EFD"/>
    <w:rsid w:val="008121AA"/>
    <w:rsid w:val="00813320"/>
    <w:rsid w:val="00813516"/>
    <w:rsid w:val="008139F9"/>
    <w:rsid w:val="00814506"/>
    <w:rsid w:val="00814713"/>
    <w:rsid w:val="00814A4D"/>
    <w:rsid w:val="008177CB"/>
    <w:rsid w:val="008178FF"/>
    <w:rsid w:val="00820F1F"/>
    <w:rsid w:val="008213F3"/>
    <w:rsid w:val="00821C35"/>
    <w:rsid w:val="008225B5"/>
    <w:rsid w:val="008233C2"/>
    <w:rsid w:val="00823D76"/>
    <w:rsid w:val="00825096"/>
    <w:rsid w:val="00825CA2"/>
    <w:rsid w:val="008303B0"/>
    <w:rsid w:val="00830442"/>
    <w:rsid w:val="0083144C"/>
    <w:rsid w:val="008315FC"/>
    <w:rsid w:val="00832F13"/>
    <w:rsid w:val="00833649"/>
    <w:rsid w:val="00833A94"/>
    <w:rsid w:val="00834612"/>
    <w:rsid w:val="0083607E"/>
    <w:rsid w:val="00837253"/>
    <w:rsid w:val="008377A5"/>
    <w:rsid w:val="00837E13"/>
    <w:rsid w:val="00840796"/>
    <w:rsid w:val="008443E6"/>
    <w:rsid w:val="00844DDB"/>
    <w:rsid w:val="00844FAB"/>
    <w:rsid w:val="00845217"/>
    <w:rsid w:val="00845929"/>
    <w:rsid w:val="00845942"/>
    <w:rsid w:val="00846217"/>
    <w:rsid w:val="00846F23"/>
    <w:rsid w:val="00850896"/>
    <w:rsid w:val="00850BDC"/>
    <w:rsid w:val="00850D30"/>
    <w:rsid w:val="008553A3"/>
    <w:rsid w:val="00857C3A"/>
    <w:rsid w:val="0086182F"/>
    <w:rsid w:val="00861B31"/>
    <w:rsid w:val="00861D43"/>
    <w:rsid w:val="00861E5C"/>
    <w:rsid w:val="00862DA8"/>
    <w:rsid w:val="008636BE"/>
    <w:rsid w:val="00864315"/>
    <w:rsid w:val="0086453B"/>
    <w:rsid w:val="00866027"/>
    <w:rsid w:val="00866FFB"/>
    <w:rsid w:val="0086767F"/>
    <w:rsid w:val="00870019"/>
    <w:rsid w:val="00871742"/>
    <w:rsid w:val="00871A05"/>
    <w:rsid w:val="00871D5C"/>
    <w:rsid w:val="00872BC1"/>
    <w:rsid w:val="008740BF"/>
    <w:rsid w:val="0087486D"/>
    <w:rsid w:val="00874AF6"/>
    <w:rsid w:val="00874B50"/>
    <w:rsid w:val="00874F53"/>
    <w:rsid w:val="00876817"/>
    <w:rsid w:val="008772AC"/>
    <w:rsid w:val="0087765D"/>
    <w:rsid w:val="00880E7A"/>
    <w:rsid w:val="0088155D"/>
    <w:rsid w:val="008825FC"/>
    <w:rsid w:val="008829A4"/>
    <w:rsid w:val="00882CF8"/>
    <w:rsid w:val="00883B41"/>
    <w:rsid w:val="00884396"/>
    <w:rsid w:val="008856D0"/>
    <w:rsid w:val="008863D5"/>
    <w:rsid w:val="00886919"/>
    <w:rsid w:val="00886988"/>
    <w:rsid w:val="0089109C"/>
    <w:rsid w:val="008932D8"/>
    <w:rsid w:val="0089334D"/>
    <w:rsid w:val="00895E22"/>
    <w:rsid w:val="00896129"/>
    <w:rsid w:val="0089627D"/>
    <w:rsid w:val="00896C75"/>
    <w:rsid w:val="00896FD4"/>
    <w:rsid w:val="008A0074"/>
    <w:rsid w:val="008A043E"/>
    <w:rsid w:val="008A049A"/>
    <w:rsid w:val="008A11E6"/>
    <w:rsid w:val="008A12D7"/>
    <w:rsid w:val="008A1DAF"/>
    <w:rsid w:val="008A38D3"/>
    <w:rsid w:val="008A4375"/>
    <w:rsid w:val="008A59F7"/>
    <w:rsid w:val="008A5A25"/>
    <w:rsid w:val="008A6487"/>
    <w:rsid w:val="008A702F"/>
    <w:rsid w:val="008A7649"/>
    <w:rsid w:val="008A7F19"/>
    <w:rsid w:val="008B0409"/>
    <w:rsid w:val="008B234B"/>
    <w:rsid w:val="008B37E3"/>
    <w:rsid w:val="008B434F"/>
    <w:rsid w:val="008B4C61"/>
    <w:rsid w:val="008B4F2B"/>
    <w:rsid w:val="008B56F6"/>
    <w:rsid w:val="008B59C7"/>
    <w:rsid w:val="008B63C9"/>
    <w:rsid w:val="008B6FB7"/>
    <w:rsid w:val="008B70FC"/>
    <w:rsid w:val="008B7A1A"/>
    <w:rsid w:val="008C14E3"/>
    <w:rsid w:val="008C1974"/>
    <w:rsid w:val="008C4BEC"/>
    <w:rsid w:val="008C4E75"/>
    <w:rsid w:val="008C509E"/>
    <w:rsid w:val="008C5625"/>
    <w:rsid w:val="008C5C8E"/>
    <w:rsid w:val="008C6789"/>
    <w:rsid w:val="008C7943"/>
    <w:rsid w:val="008C7B34"/>
    <w:rsid w:val="008D0AC5"/>
    <w:rsid w:val="008D0C20"/>
    <w:rsid w:val="008D1C68"/>
    <w:rsid w:val="008D1C94"/>
    <w:rsid w:val="008D1D6F"/>
    <w:rsid w:val="008D355B"/>
    <w:rsid w:val="008D46D0"/>
    <w:rsid w:val="008D4797"/>
    <w:rsid w:val="008D4D7F"/>
    <w:rsid w:val="008D561A"/>
    <w:rsid w:val="008D5A49"/>
    <w:rsid w:val="008D75FC"/>
    <w:rsid w:val="008E3CD3"/>
    <w:rsid w:val="008E3FE1"/>
    <w:rsid w:val="008E4284"/>
    <w:rsid w:val="008E52E2"/>
    <w:rsid w:val="008F0677"/>
    <w:rsid w:val="008F24EE"/>
    <w:rsid w:val="008F5C15"/>
    <w:rsid w:val="008F7325"/>
    <w:rsid w:val="008F7F33"/>
    <w:rsid w:val="00900732"/>
    <w:rsid w:val="0090142A"/>
    <w:rsid w:val="00902503"/>
    <w:rsid w:val="00902F72"/>
    <w:rsid w:val="00903236"/>
    <w:rsid w:val="00903440"/>
    <w:rsid w:val="009037BE"/>
    <w:rsid w:val="00903DCF"/>
    <w:rsid w:val="00903F70"/>
    <w:rsid w:val="00905023"/>
    <w:rsid w:val="0090580D"/>
    <w:rsid w:val="009061A1"/>
    <w:rsid w:val="0090665B"/>
    <w:rsid w:val="00910263"/>
    <w:rsid w:val="00910915"/>
    <w:rsid w:val="00910AAD"/>
    <w:rsid w:val="00910B8C"/>
    <w:rsid w:val="00910EAF"/>
    <w:rsid w:val="00911030"/>
    <w:rsid w:val="00912D86"/>
    <w:rsid w:val="00913A71"/>
    <w:rsid w:val="00914103"/>
    <w:rsid w:val="00915449"/>
    <w:rsid w:val="0091694C"/>
    <w:rsid w:val="009169B3"/>
    <w:rsid w:val="00917ED2"/>
    <w:rsid w:val="0092100F"/>
    <w:rsid w:val="0092266F"/>
    <w:rsid w:val="00922876"/>
    <w:rsid w:val="00923639"/>
    <w:rsid w:val="0092400D"/>
    <w:rsid w:val="00930668"/>
    <w:rsid w:val="00931102"/>
    <w:rsid w:val="009314FE"/>
    <w:rsid w:val="00932C21"/>
    <w:rsid w:val="00933449"/>
    <w:rsid w:val="009335E9"/>
    <w:rsid w:val="00934595"/>
    <w:rsid w:val="00935EE5"/>
    <w:rsid w:val="0093633E"/>
    <w:rsid w:val="009369C6"/>
    <w:rsid w:val="00936CBF"/>
    <w:rsid w:val="009374DD"/>
    <w:rsid w:val="00937739"/>
    <w:rsid w:val="009418AC"/>
    <w:rsid w:val="00942B69"/>
    <w:rsid w:val="009437F0"/>
    <w:rsid w:val="00945191"/>
    <w:rsid w:val="0094631B"/>
    <w:rsid w:val="00946AAE"/>
    <w:rsid w:val="00946B96"/>
    <w:rsid w:val="009472D6"/>
    <w:rsid w:val="009475E8"/>
    <w:rsid w:val="00950A7F"/>
    <w:rsid w:val="00951748"/>
    <w:rsid w:val="00951E28"/>
    <w:rsid w:val="009529B1"/>
    <w:rsid w:val="00953EBF"/>
    <w:rsid w:val="009560AF"/>
    <w:rsid w:val="009573B0"/>
    <w:rsid w:val="00957AFD"/>
    <w:rsid w:val="009610F2"/>
    <w:rsid w:val="00965383"/>
    <w:rsid w:val="00965D19"/>
    <w:rsid w:val="00967456"/>
    <w:rsid w:val="00967652"/>
    <w:rsid w:val="0096772F"/>
    <w:rsid w:val="00967ABE"/>
    <w:rsid w:val="009703F5"/>
    <w:rsid w:val="009715DF"/>
    <w:rsid w:val="00972C57"/>
    <w:rsid w:val="0097382B"/>
    <w:rsid w:val="00973CF9"/>
    <w:rsid w:val="00974E60"/>
    <w:rsid w:val="009758B1"/>
    <w:rsid w:val="00975F49"/>
    <w:rsid w:val="00976999"/>
    <w:rsid w:val="00976E00"/>
    <w:rsid w:val="0098037D"/>
    <w:rsid w:val="00980C0F"/>
    <w:rsid w:val="00981CA2"/>
    <w:rsid w:val="00982884"/>
    <w:rsid w:val="00982A7E"/>
    <w:rsid w:val="00983732"/>
    <w:rsid w:val="00983C64"/>
    <w:rsid w:val="00985AE0"/>
    <w:rsid w:val="00987B84"/>
    <w:rsid w:val="00990D03"/>
    <w:rsid w:val="00992775"/>
    <w:rsid w:val="00993CDB"/>
    <w:rsid w:val="00994205"/>
    <w:rsid w:val="009949E4"/>
    <w:rsid w:val="00997D39"/>
    <w:rsid w:val="009A05BC"/>
    <w:rsid w:val="009A08DC"/>
    <w:rsid w:val="009A1A1E"/>
    <w:rsid w:val="009A290E"/>
    <w:rsid w:val="009A318C"/>
    <w:rsid w:val="009A3AED"/>
    <w:rsid w:val="009A3EB9"/>
    <w:rsid w:val="009A433E"/>
    <w:rsid w:val="009A436C"/>
    <w:rsid w:val="009A46C7"/>
    <w:rsid w:val="009A4766"/>
    <w:rsid w:val="009A4D3A"/>
    <w:rsid w:val="009A53AF"/>
    <w:rsid w:val="009A53E0"/>
    <w:rsid w:val="009A575E"/>
    <w:rsid w:val="009A6AE0"/>
    <w:rsid w:val="009A6ECF"/>
    <w:rsid w:val="009B017D"/>
    <w:rsid w:val="009B03A5"/>
    <w:rsid w:val="009B0F00"/>
    <w:rsid w:val="009B12CE"/>
    <w:rsid w:val="009B12F5"/>
    <w:rsid w:val="009B159D"/>
    <w:rsid w:val="009B1EE3"/>
    <w:rsid w:val="009B217E"/>
    <w:rsid w:val="009B22F5"/>
    <w:rsid w:val="009B2B82"/>
    <w:rsid w:val="009B39B0"/>
    <w:rsid w:val="009B43F6"/>
    <w:rsid w:val="009B48A6"/>
    <w:rsid w:val="009B530D"/>
    <w:rsid w:val="009B62C2"/>
    <w:rsid w:val="009B6951"/>
    <w:rsid w:val="009B6B69"/>
    <w:rsid w:val="009B6B91"/>
    <w:rsid w:val="009B770C"/>
    <w:rsid w:val="009C01F8"/>
    <w:rsid w:val="009C1153"/>
    <w:rsid w:val="009C1CFB"/>
    <w:rsid w:val="009C20AA"/>
    <w:rsid w:val="009C27B8"/>
    <w:rsid w:val="009C4578"/>
    <w:rsid w:val="009C62DE"/>
    <w:rsid w:val="009D024C"/>
    <w:rsid w:val="009D03CB"/>
    <w:rsid w:val="009D0862"/>
    <w:rsid w:val="009D152E"/>
    <w:rsid w:val="009D2382"/>
    <w:rsid w:val="009D2669"/>
    <w:rsid w:val="009D328C"/>
    <w:rsid w:val="009D3F49"/>
    <w:rsid w:val="009D4FED"/>
    <w:rsid w:val="009D55F9"/>
    <w:rsid w:val="009D5CA4"/>
    <w:rsid w:val="009D6285"/>
    <w:rsid w:val="009D6F9E"/>
    <w:rsid w:val="009D74EA"/>
    <w:rsid w:val="009E0E49"/>
    <w:rsid w:val="009E3383"/>
    <w:rsid w:val="009E4D1C"/>
    <w:rsid w:val="009E5BC0"/>
    <w:rsid w:val="009E5C10"/>
    <w:rsid w:val="009E7EE6"/>
    <w:rsid w:val="009F1989"/>
    <w:rsid w:val="009F1F53"/>
    <w:rsid w:val="009F2212"/>
    <w:rsid w:val="009F33B3"/>
    <w:rsid w:val="009F34BD"/>
    <w:rsid w:val="009F3B04"/>
    <w:rsid w:val="009F3BA4"/>
    <w:rsid w:val="009F4580"/>
    <w:rsid w:val="009F4842"/>
    <w:rsid w:val="009F5025"/>
    <w:rsid w:val="009F6B16"/>
    <w:rsid w:val="00A004A8"/>
    <w:rsid w:val="00A00AE7"/>
    <w:rsid w:val="00A00F80"/>
    <w:rsid w:val="00A01B3E"/>
    <w:rsid w:val="00A03B0A"/>
    <w:rsid w:val="00A03C99"/>
    <w:rsid w:val="00A04FC7"/>
    <w:rsid w:val="00A050EA"/>
    <w:rsid w:val="00A05822"/>
    <w:rsid w:val="00A06BBF"/>
    <w:rsid w:val="00A0706D"/>
    <w:rsid w:val="00A07C6B"/>
    <w:rsid w:val="00A10200"/>
    <w:rsid w:val="00A11913"/>
    <w:rsid w:val="00A125F6"/>
    <w:rsid w:val="00A13B21"/>
    <w:rsid w:val="00A14FDC"/>
    <w:rsid w:val="00A1595F"/>
    <w:rsid w:val="00A16243"/>
    <w:rsid w:val="00A17BF1"/>
    <w:rsid w:val="00A220F3"/>
    <w:rsid w:val="00A246E3"/>
    <w:rsid w:val="00A24BA3"/>
    <w:rsid w:val="00A24D93"/>
    <w:rsid w:val="00A25E5D"/>
    <w:rsid w:val="00A26866"/>
    <w:rsid w:val="00A26D3C"/>
    <w:rsid w:val="00A273B2"/>
    <w:rsid w:val="00A30256"/>
    <w:rsid w:val="00A307C6"/>
    <w:rsid w:val="00A309F5"/>
    <w:rsid w:val="00A30B22"/>
    <w:rsid w:val="00A32B8F"/>
    <w:rsid w:val="00A33756"/>
    <w:rsid w:val="00A33C8B"/>
    <w:rsid w:val="00A34F02"/>
    <w:rsid w:val="00A35126"/>
    <w:rsid w:val="00A35D9A"/>
    <w:rsid w:val="00A3613E"/>
    <w:rsid w:val="00A36354"/>
    <w:rsid w:val="00A366A5"/>
    <w:rsid w:val="00A369FA"/>
    <w:rsid w:val="00A37685"/>
    <w:rsid w:val="00A37E03"/>
    <w:rsid w:val="00A40244"/>
    <w:rsid w:val="00A403BE"/>
    <w:rsid w:val="00A41243"/>
    <w:rsid w:val="00A4135D"/>
    <w:rsid w:val="00A42EC5"/>
    <w:rsid w:val="00A449EE"/>
    <w:rsid w:val="00A45DF0"/>
    <w:rsid w:val="00A471DE"/>
    <w:rsid w:val="00A479C7"/>
    <w:rsid w:val="00A50723"/>
    <w:rsid w:val="00A508E6"/>
    <w:rsid w:val="00A50B1F"/>
    <w:rsid w:val="00A512A9"/>
    <w:rsid w:val="00A5197C"/>
    <w:rsid w:val="00A51B51"/>
    <w:rsid w:val="00A53C2A"/>
    <w:rsid w:val="00A544B5"/>
    <w:rsid w:val="00A56DCB"/>
    <w:rsid w:val="00A60110"/>
    <w:rsid w:val="00A60641"/>
    <w:rsid w:val="00A61566"/>
    <w:rsid w:val="00A61B60"/>
    <w:rsid w:val="00A6398A"/>
    <w:rsid w:val="00A63FF2"/>
    <w:rsid w:val="00A64CA1"/>
    <w:rsid w:val="00A64EC1"/>
    <w:rsid w:val="00A65AC7"/>
    <w:rsid w:val="00A67382"/>
    <w:rsid w:val="00A673D3"/>
    <w:rsid w:val="00A67DE8"/>
    <w:rsid w:val="00A70B86"/>
    <w:rsid w:val="00A7159E"/>
    <w:rsid w:val="00A72DF7"/>
    <w:rsid w:val="00A73715"/>
    <w:rsid w:val="00A743FF"/>
    <w:rsid w:val="00A76B6F"/>
    <w:rsid w:val="00A76CD7"/>
    <w:rsid w:val="00A77A15"/>
    <w:rsid w:val="00A81161"/>
    <w:rsid w:val="00A8139F"/>
    <w:rsid w:val="00A81C5C"/>
    <w:rsid w:val="00A822B7"/>
    <w:rsid w:val="00A839AD"/>
    <w:rsid w:val="00A83B0B"/>
    <w:rsid w:val="00A84E2D"/>
    <w:rsid w:val="00A860C7"/>
    <w:rsid w:val="00A921DD"/>
    <w:rsid w:val="00A928EC"/>
    <w:rsid w:val="00A93195"/>
    <w:rsid w:val="00A93940"/>
    <w:rsid w:val="00A951B2"/>
    <w:rsid w:val="00A95CD4"/>
    <w:rsid w:val="00A96374"/>
    <w:rsid w:val="00A968F7"/>
    <w:rsid w:val="00A97C2E"/>
    <w:rsid w:val="00A97F12"/>
    <w:rsid w:val="00AA1489"/>
    <w:rsid w:val="00AA36E3"/>
    <w:rsid w:val="00AA4CD3"/>
    <w:rsid w:val="00AA53D2"/>
    <w:rsid w:val="00AA7225"/>
    <w:rsid w:val="00AA7C92"/>
    <w:rsid w:val="00AB3E00"/>
    <w:rsid w:val="00AB3F2B"/>
    <w:rsid w:val="00AB5A75"/>
    <w:rsid w:val="00AB61CD"/>
    <w:rsid w:val="00AC1EC1"/>
    <w:rsid w:val="00AC2F5E"/>
    <w:rsid w:val="00AC3899"/>
    <w:rsid w:val="00AC3D07"/>
    <w:rsid w:val="00AC4FB0"/>
    <w:rsid w:val="00AC685D"/>
    <w:rsid w:val="00AC7A4B"/>
    <w:rsid w:val="00AD0D13"/>
    <w:rsid w:val="00AD1210"/>
    <w:rsid w:val="00AD2B37"/>
    <w:rsid w:val="00AD3165"/>
    <w:rsid w:val="00AD3E75"/>
    <w:rsid w:val="00AD3EBA"/>
    <w:rsid w:val="00AD4223"/>
    <w:rsid w:val="00AD4C18"/>
    <w:rsid w:val="00AD51C8"/>
    <w:rsid w:val="00AD5D2B"/>
    <w:rsid w:val="00AD6FED"/>
    <w:rsid w:val="00AD7B68"/>
    <w:rsid w:val="00AE05F2"/>
    <w:rsid w:val="00AE06FD"/>
    <w:rsid w:val="00AE0A75"/>
    <w:rsid w:val="00AE0C0F"/>
    <w:rsid w:val="00AE2CD6"/>
    <w:rsid w:val="00AE4278"/>
    <w:rsid w:val="00AE42AF"/>
    <w:rsid w:val="00AE4CCF"/>
    <w:rsid w:val="00AE4E05"/>
    <w:rsid w:val="00AE5106"/>
    <w:rsid w:val="00AE590E"/>
    <w:rsid w:val="00AE631F"/>
    <w:rsid w:val="00AE6A96"/>
    <w:rsid w:val="00AE70AC"/>
    <w:rsid w:val="00AF03D7"/>
    <w:rsid w:val="00AF0EAC"/>
    <w:rsid w:val="00AF1B58"/>
    <w:rsid w:val="00AF20AE"/>
    <w:rsid w:val="00AF285E"/>
    <w:rsid w:val="00AF2ADC"/>
    <w:rsid w:val="00AF3B9F"/>
    <w:rsid w:val="00AF4239"/>
    <w:rsid w:val="00AF5BF4"/>
    <w:rsid w:val="00AF5C80"/>
    <w:rsid w:val="00AF6355"/>
    <w:rsid w:val="00AF6CFA"/>
    <w:rsid w:val="00B00A22"/>
    <w:rsid w:val="00B01A77"/>
    <w:rsid w:val="00B01E10"/>
    <w:rsid w:val="00B0260A"/>
    <w:rsid w:val="00B029C9"/>
    <w:rsid w:val="00B031CB"/>
    <w:rsid w:val="00B0376F"/>
    <w:rsid w:val="00B04103"/>
    <w:rsid w:val="00B044DF"/>
    <w:rsid w:val="00B045FC"/>
    <w:rsid w:val="00B058AD"/>
    <w:rsid w:val="00B05A6D"/>
    <w:rsid w:val="00B05BC0"/>
    <w:rsid w:val="00B05D24"/>
    <w:rsid w:val="00B061A7"/>
    <w:rsid w:val="00B0763A"/>
    <w:rsid w:val="00B0777A"/>
    <w:rsid w:val="00B126EF"/>
    <w:rsid w:val="00B129CF"/>
    <w:rsid w:val="00B1302E"/>
    <w:rsid w:val="00B14125"/>
    <w:rsid w:val="00B145C9"/>
    <w:rsid w:val="00B15394"/>
    <w:rsid w:val="00B156B4"/>
    <w:rsid w:val="00B164D5"/>
    <w:rsid w:val="00B172AC"/>
    <w:rsid w:val="00B2021B"/>
    <w:rsid w:val="00B205C7"/>
    <w:rsid w:val="00B2080B"/>
    <w:rsid w:val="00B21166"/>
    <w:rsid w:val="00B21487"/>
    <w:rsid w:val="00B222B4"/>
    <w:rsid w:val="00B2257F"/>
    <w:rsid w:val="00B22719"/>
    <w:rsid w:val="00B22946"/>
    <w:rsid w:val="00B22FA3"/>
    <w:rsid w:val="00B2308A"/>
    <w:rsid w:val="00B245C7"/>
    <w:rsid w:val="00B254FF"/>
    <w:rsid w:val="00B25BF7"/>
    <w:rsid w:val="00B264ED"/>
    <w:rsid w:val="00B26586"/>
    <w:rsid w:val="00B31395"/>
    <w:rsid w:val="00B3249C"/>
    <w:rsid w:val="00B33DB6"/>
    <w:rsid w:val="00B34A13"/>
    <w:rsid w:val="00B3546E"/>
    <w:rsid w:val="00B35F68"/>
    <w:rsid w:val="00B35F6F"/>
    <w:rsid w:val="00B37349"/>
    <w:rsid w:val="00B3769F"/>
    <w:rsid w:val="00B40963"/>
    <w:rsid w:val="00B424ED"/>
    <w:rsid w:val="00B42CE8"/>
    <w:rsid w:val="00B42F83"/>
    <w:rsid w:val="00B43BD7"/>
    <w:rsid w:val="00B43FF3"/>
    <w:rsid w:val="00B44D37"/>
    <w:rsid w:val="00B46B42"/>
    <w:rsid w:val="00B4724C"/>
    <w:rsid w:val="00B4786B"/>
    <w:rsid w:val="00B47A30"/>
    <w:rsid w:val="00B47DA7"/>
    <w:rsid w:val="00B50CDF"/>
    <w:rsid w:val="00B51778"/>
    <w:rsid w:val="00B5208E"/>
    <w:rsid w:val="00B52F04"/>
    <w:rsid w:val="00B5416B"/>
    <w:rsid w:val="00B557B0"/>
    <w:rsid w:val="00B5598C"/>
    <w:rsid w:val="00B573D9"/>
    <w:rsid w:val="00B57645"/>
    <w:rsid w:val="00B57755"/>
    <w:rsid w:val="00B600C1"/>
    <w:rsid w:val="00B60B5B"/>
    <w:rsid w:val="00B61851"/>
    <w:rsid w:val="00B61992"/>
    <w:rsid w:val="00B622D9"/>
    <w:rsid w:val="00B62AB6"/>
    <w:rsid w:val="00B62AB9"/>
    <w:rsid w:val="00B62F3D"/>
    <w:rsid w:val="00B63C54"/>
    <w:rsid w:val="00B64F5F"/>
    <w:rsid w:val="00B6547F"/>
    <w:rsid w:val="00B655D9"/>
    <w:rsid w:val="00B65686"/>
    <w:rsid w:val="00B657D3"/>
    <w:rsid w:val="00B678F5"/>
    <w:rsid w:val="00B67A9F"/>
    <w:rsid w:val="00B67EB0"/>
    <w:rsid w:val="00B705BD"/>
    <w:rsid w:val="00B70E07"/>
    <w:rsid w:val="00B71CE8"/>
    <w:rsid w:val="00B72C07"/>
    <w:rsid w:val="00B73DF7"/>
    <w:rsid w:val="00B74800"/>
    <w:rsid w:val="00B74994"/>
    <w:rsid w:val="00B7647B"/>
    <w:rsid w:val="00B76C1E"/>
    <w:rsid w:val="00B7785A"/>
    <w:rsid w:val="00B778D3"/>
    <w:rsid w:val="00B81594"/>
    <w:rsid w:val="00B82F2C"/>
    <w:rsid w:val="00B83003"/>
    <w:rsid w:val="00B83748"/>
    <w:rsid w:val="00B83918"/>
    <w:rsid w:val="00B843BB"/>
    <w:rsid w:val="00B84541"/>
    <w:rsid w:val="00B85F14"/>
    <w:rsid w:val="00B86DCA"/>
    <w:rsid w:val="00B86F33"/>
    <w:rsid w:val="00B8778A"/>
    <w:rsid w:val="00B87A5B"/>
    <w:rsid w:val="00B91908"/>
    <w:rsid w:val="00B9195D"/>
    <w:rsid w:val="00B91E50"/>
    <w:rsid w:val="00B936FC"/>
    <w:rsid w:val="00B93BB3"/>
    <w:rsid w:val="00B93F09"/>
    <w:rsid w:val="00B9400F"/>
    <w:rsid w:val="00B94B69"/>
    <w:rsid w:val="00B94C78"/>
    <w:rsid w:val="00B95257"/>
    <w:rsid w:val="00B95FEF"/>
    <w:rsid w:val="00BA12D1"/>
    <w:rsid w:val="00BA132A"/>
    <w:rsid w:val="00BA19C3"/>
    <w:rsid w:val="00BA1BDB"/>
    <w:rsid w:val="00BA26B0"/>
    <w:rsid w:val="00BA2899"/>
    <w:rsid w:val="00BA3458"/>
    <w:rsid w:val="00BA3855"/>
    <w:rsid w:val="00BA3BA0"/>
    <w:rsid w:val="00BA48A1"/>
    <w:rsid w:val="00BA49CE"/>
    <w:rsid w:val="00BA4FAC"/>
    <w:rsid w:val="00BA5BBE"/>
    <w:rsid w:val="00BA799C"/>
    <w:rsid w:val="00BB0044"/>
    <w:rsid w:val="00BB19DA"/>
    <w:rsid w:val="00BB1DF9"/>
    <w:rsid w:val="00BB2865"/>
    <w:rsid w:val="00BB2FFA"/>
    <w:rsid w:val="00BB3403"/>
    <w:rsid w:val="00BB6270"/>
    <w:rsid w:val="00BB63E6"/>
    <w:rsid w:val="00BB68E7"/>
    <w:rsid w:val="00BB77F1"/>
    <w:rsid w:val="00BC0580"/>
    <w:rsid w:val="00BC140B"/>
    <w:rsid w:val="00BC3048"/>
    <w:rsid w:val="00BC35A2"/>
    <w:rsid w:val="00BC3963"/>
    <w:rsid w:val="00BC42DD"/>
    <w:rsid w:val="00BC4FF9"/>
    <w:rsid w:val="00BC52A6"/>
    <w:rsid w:val="00BC634D"/>
    <w:rsid w:val="00BC68DB"/>
    <w:rsid w:val="00BC7FD7"/>
    <w:rsid w:val="00BD06A7"/>
    <w:rsid w:val="00BD0BA8"/>
    <w:rsid w:val="00BD150E"/>
    <w:rsid w:val="00BD17B4"/>
    <w:rsid w:val="00BD2846"/>
    <w:rsid w:val="00BD2F55"/>
    <w:rsid w:val="00BD3AB0"/>
    <w:rsid w:val="00BD56B1"/>
    <w:rsid w:val="00BD61F3"/>
    <w:rsid w:val="00BD62D6"/>
    <w:rsid w:val="00BD6AB4"/>
    <w:rsid w:val="00BD7CE1"/>
    <w:rsid w:val="00BE02C5"/>
    <w:rsid w:val="00BE0953"/>
    <w:rsid w:val="00BE0EBC"/>
    <w:rsid w:val="00BE0F91"/>
    <w:rsid w:val="00BE15FD"/>
    <w:rsid w:val="00BE17BF"/>
    <w:rsid w:val="00BE1BA1"/>
    <w:rsid w:val="00BE27D2"/>
    <w:rsid w:val="00BE2C1F"/>
    <w:rsid w:val="00BE4EB1"/>
    <w:rsid w:val="00BE69B3"/>
    <w:rsid w:val="00BE723A"/>
    <w:rsid w:val="00BF0424"/>
    <w:rsid w:val="00BF12C3"/>
    <w:rsid w:val="00BF1C04"/>
    <w:rsid w:val="00BF2FA2"/>
    <w:rsid w:val="00BF33CA"/>
    <w:rsid w:val="00BF4393"/>
    <w:rsid w:val="00BF5FFF"/>
    <w:rsid w:val="00BF61A6"/>
    <w:rsid w:val="00BF6371"/>
    <w:rsid w:val="00BF6481"/>
    <w:rsid w:val="00BF7131"/>
    <w:rsid w:val="00BF786E"/>
    <w:rsid w:val="00BF7D1D"/>
    <w:rsid w:val="00C001A2"/>
    <w:rsid w:val="00C0058E"/>
    <w:rsid w:val="00C00C47"/>
    <w:rsid w:val="00C00C53"/>
    <w:rsid w:val="00C00E99"/>
    <w:rsid w:val="00C0141F"/>
    <w:rsid w:val="00C02128"/>
    <w:rsid w:val="00C027B4"/>
    <w:rsid w:val="00C04903"/>
    <w:rsid w:val="00C04CD3"/>
    <w:rsid w:val="00C05179"/>
    <w:rsid w:val="00C055F3"/>
    <w:rsid w:val="00C05D26"/>
    <w:rsid w:val="00C07344"/>
    <w:rsid w:val="00C073F3"/>
    <w:rsid w:val="00C07BA9"/>
    <w:rsid w:val="00C10201"/>
    <w:rsid w:val="00C11107"/>
    <w:rsid w:val="00C113C4"/>
    <w:rsid w:val="00C11989"/>
    <w:rsid w:val="00C1284E"/>
    <w:rsid w:val="00C12D65"/>
    <w:rsid w:val="00C13D74"/>
    <w:rsid w:val="00C1583C"/>
    <w:rsid w:val="00C15AF7"/>
    <w:rsid w:val="00C15BC4"/>
    <w:rsid w:val="00C15E2A"/>
    <w:rsid w:val="00C171BD"/>
    <w:rsid w:val="00C17496"/>
    <w:rsid w:val="00C174B9"/>
    <w:rsid w:val="00C1787B"/>
    <w:rsid w:val="00C17D24"/>
    <w:rsid w:val="00C20B54"/>
    <w:rsid w:val="00C21553"/>
    <w:rsid w:val="00C220ED"/>
    <w:rsid w:val="00C23AFA"/>
    <w:rsid w:val="00C252E3"/>
    <w:rsid w:val="00C25701"/>
    <w:rsid w:val="00C26607"/>
    <w:rsid w:val="00C270AF"/>
    <w:rsid w:val="00C2749A"/>
    <w:rsid w:val="00C2796E"/>
    <w:rsid w:val="00C27A7A"/>
    <w:rsid w:val="00C27FC8"/>
    <w:rsid w:val="00C30982"/>
    <w:rsid w:val="00C30CF1"/>
    <w:rsid w:val="00C32518"/>
    <w:rsid w:val="00C329D1"/>
    <w:rsid w:val="00C33276"/>
    <w:rsid w:val="00C33B9B"/>
    <w:rsid w:val="00C34FF7"/>
    <w:rsid w:val="00C36F15"/>
    <w:rsid w:val="00C371BE"/>
    <w:rsid w:val="00C37880"/>
    <w:rsid w:val="00C37C4A"/>
    <w:rsid w:val="00C406AC"/>
    <w:rsid w:val="00C40EC3"/>
    <w:rsid w:val="00C41388"/>
    <w:rsid w:val="00C41979"/>
    <w:rsid w:val="00C43915"/>
    <w:rsid w:val="00C45B51"/>
    <w:rsid w:val="00C46BF4"/>
    <w:rsid w:val="00C47852"/>
    <w:rsid w:val="00C50CBC"/>
    <w:rsid w:val="00C51EB8"/>
    <w:rsid w:val="00C5400D"/>
    <w:rsid w:val="00C548E1"/>
    <w:rsid w:val="00C54D95"/>
    <w:rsid w:val="00C55F15"/>
    <w:rsid w:val="00C56191"/>
    <w:rsid w:val="00C562AC"/>
    <w:rsid w:val="00C565DE"/>
    <w:rsid w:val="00C577F4"/>
    <w:rsid w:val="00C60A2B"/>
    <w:rsid w:val="00C60F5B"/>
    <w:rsid w:val="00C61B73"/>
    <w:rsid w:val="00C622FA"/>
    <w:rsid w:val="00C62E11"/>
    <w:rsid w:val="00C63931"/>
    <w:rsid w:val="00C66553"/>
    <w:rsid w:val="00C666BD"/>
    <w:rsid w:val="00C670D4"/>
    <w:rsid w:val="00C72A5C"/>
    <w:rsid w:val="00C72AFB"/>
    <w:rsid w:val="00C74507"/>
    <w:rsid w:val="00C74DEA"/>
    <w:rsid w:val="00C7512B"/>
    <w:rsid w:val="00C75C83"/>
    <w:rsid w:val="00C76B41"/>
    <w:rsid w:val="00C77A90"/>
    <w:rsid w:val="00C800EB"/>
    <w:rsid w:val="00C802C8"/>
    <w:rsid w:val="00C8074F"/>
    <w:rsid w:val="00C815E3"/>
    <w:rsid w:val="00C81BA5"/>
    <w:rsid w:val="00C81C53"/>
    <w:rsid w:val="00C82638"/>
    <w:rsid w:val="00C82B83"/>
    <w:rsid w:val="00C82D84"/>
    <w:rsid w:val="00C8356B"/>
    <w:rsid w:val="00C83A9B"/>
    <w:rsid w:val="00C842FE"/>
    <w:rsid w:val="00C846BE"/>
    <w:rsid w:val="00C84BAB"/>
    <w:rsid w:val="00C8609A"/>
    <w:rsid w:val="00C86191"/>
    <w:rsid w:val="00C86370"/>
    <w:rsid w:val="00C863F9"/>
    <w:rsid w:val="00C86A52"/>
    <w:rsid w:val="00C86C02"/>
    <w:rsid w:val="00C901D4"/>
    <w:rsid w:val="00C918A8"/>
    <w:rsid w:val="00C9210C"/>
    <w:rsid w:val="00C925D8"/>
    <w:rsid w:val="00C92909"/>
    <w:rsid w:val="00C9458B"/>
    <w:rsid w:val="00C94C1D"/>
    <w:rsid w:val="00C95016"/>
    <w:rsid w:val="00C9655D"/>
    <w:rsid w:val="00CA0E3C"/>
    <w:rsid w:val="00CA4DC7"/>
    <w:rsid w:val="00CA595E"/>
    <w:rsid w:val="00CA5B46"/>
    <w:rsid w:val="00CA5F18"/>
    <w:rsid w:val="00CA68CD"/>
    <w:rsid w:val="00CB04DD"/>
    <w:rsid w:val="00CB117F"/>
    <w:rsid w:val="00CB3712"/>
    <w:rsid w:val="00CB3720"/>
    <w:rsid w:val="00CB3822"/>
    <w:rsid w:val="00CB47E9"/>
    <w:rsid w:val="00CB58EE"/>
    <w:rsid w:val="00CB5A6A"/>
    <w:rsid w:val="00CB5AEE"/>
    <w:rsid w:val="00CB6588"/>
    <w:rsid w:val="00CB7198"/>
    <w:rsid w:val="00CB73EF"/>
    <w:rsid w:val="00CC1083"/>
    <w:rsid w:val="00CC29BB"/>
    <w:rsid w:val="00CC3275"/>
    <w:rsid w:val="00CC41CF"/>
    <w:rsid w:val="00CC453E"/>
    <w:rsid w:val="00CC6067"/>
    <w:rsid w:val="00CC6CF0"/>
    <w:rsid w:val="00CC78FD"/>
    <w:rsid w:val="00CC7C01"/>
    <w:rsid w:val="00CC7CA6"/>
    <w:rsid w:val="00CD05A6"/>
    <w:rsid w:val="00CD061B"/>
    <w:rsid w:val="00CD178E"/>
    <w:rsid w:val="00CD17E9"/>
    <w:rsid w:val="00CD1A36"/>
    <w:rsid w:val="00CD211A"/>
    <w:rsid w:val="00CD3C83"/>
    <w:rsid w:val="00CD3F3F"/>
    <w:rsid w:val="00CD5692"/>
    <w:rsid w:val="00CD711D"/>
    <w:rsid w:val="00CD7E22"/>
    <w:rsid w:val="00CE0551"/>
    <w:rsid w:val="00CE0589"/>
    <w:rsid w:val="00CE07BE"/>
    <w:rsid w:val="00CE095A"/>
    <w:rsid w:val="00CE1598"/>
    <w:rsid w:val="00CE3902"/>
    <w:rsid w:val="00CE4C8D"/>
    <w:rsid w:val="00CE583A"/>
    <w:rsid w:val="00CE72EE"/>
    <w:rsid w:val="00CF18D4"/>
    <w:rsid w:val="00CF1B6D"/>
    <w:rsid w:val="00CF1DB3"/>
    <w:rsid w:val="00CF2CEC"/>
    <w:rsid w:val="00CF3156"/>
    <w:rsid w:val="00CF4446"/>
    <w:rsid w:val="00CF5227"/>
    <w:rsid w:val="00CF534F"/>
    <w:rsid w:val="00CF64D7"/>
    <w:rsid w:val="00CF6832"/>
    <w:rsid w:val="00D0001C"/>
    <w:rsid w:val="00D025BB"/>
    <w:rsid w:val="00D03BC7"/>
    <w:rsid w:val="00D03DC5"/>
    <w:rsid w:val="00D04699"/>
    <w:rsid w:val="00D051B7"/>
    <w:rsid w:val="00D05925"/>
    <w:rsid w:val="00D0674D"/>
    <w:rsid w:val="00D10368"/>
    <w:rsid w:val="00D10569"/>
    <w:rsid w:val="00D105FC"/>
    <w:rsid w:val="00D118EC"/>
    <w:rsid w:val="00D12FAD"/>
    <w:rsid w:val="00D13E43"/>
    <w:rsid w:val="00D14B81"/>
    <w:rsid w:val="00D14BB5"/>
    <w:rsid w:val="00D14ECA"/>
    <w:rsid w:val="00D1509E"/>
    <w:rsid w:val="00D1528A"/>
    <w:rsid w:val="00D15D76"/>
    <w:rsid w:val="00D22899"/>
    <w:rsid w:val="00D22911"/>
    <w:rsid w:val="00D247DF"/>
    <w:rsid w:val="00D24E45"/>
    <w:rsid w:val="00D30661"/>
    <w:rsid w:val="00D30907"/>
    <w:rsid w:val="00D3106A"/>
    <w:rsid w:val="00D32954"/>
    <w:rsid w:val="00D32A48"/>
    <w:rsid w:val="00D335BC"/>
    <w:rsid w:val="00D3446C"/>
    <w:rsid w:val="00D34AFF"/>
    <w:rsid w:val="00D350F2"/>
    <w:rsid w:val="00D3578B"/>
    <w:rsid w:val="00D35B8D"/>
    <w:rsid w:val="00D360D1"/>
    <w:rsid w:val="00D36AB6"/>
    <w:rsid w:val="00D378B0"/>
    <w:rsid w:val="00D378F9"/>
    <w:rsid w:val="00D40498"/>
    <w:rsid w:val="00D4139B"/>
    <w:rsid w:val="00D4235D"/>
    <w:rsid w:val="00D42E69"/>
    <w:rsid w:val="00D4423F"/>
    <w:rsid w:val="00D4425B"/>
    <w:rsid w:val="00D452A3"/>
    <w:rsid w:val="00D45A94"/>
    <w:rsid w:val="00D4688A"/>
    <w:rsid w:val="00D46A00"/>
    <w:rsid w:val="00D46D2D"/>
    <w:rsid w:val="00D4719A"/>
    <w:rsid w:val="00D477D5"/>
    <w:rsid w:val="00D47B9F"/>
    <w:rsid w:val="00D5000E"/>
    <w:rsid w:val="00D50C64"/>
    <w:rsid w:val="00D51580"/>
    <w:rsid w:val="00D51D84"/>
    <w:rsid w:val="00D53373"/>
    <w:rsid w:val="00D54DF0"/>
    <w:rsid w:val="00D55E8A"/>
    <w:rsid w:val="00D567EA"/>
    <w:rsid w:val="00D569EF"/>
    <w:rsid w:val="00D56F91"/>
    <w:rsid w:val="00D57303"/>
    <w:rsid w:val="00D6011B"/>
    <w:rsid w:val="00D6057E"/>
    <w:rsid w:val="00D60996"/>
    <w:rsid w:val="00D61E42"/>
    <w:rsid w:val="00D61E9B"/>
    <w:rsid w:val="00D62B8A"/>
    <w:rsid w:val="00D6487F"/>
    <w:rsid w:val="00D6532B"/>
    <w:rsid w:val="00D66A2B"/>
    <w:rsid w:val="00D66C74"/>
    <w:rsid w:val="00D6709E"/>
    <w:rsid w:val="00D7005E"/>
    <w:rsid w:val="00D70F4C"/>
    <w:rsid w:val="00D7225A"/>
    <w:rsid w:val="00D72708"/>
    <w:rsid w:val="00D7298A"/>
    <w:rsid w:val="00D72FBC"/>
    <w:rsid w:val="00D731FA"/>
    <w:rsid w:val="00D7326F"/>
    <w:rsid w:val="00D736AB"/>
    <w:rsid w:val="00D74D81"/>
    <w:rsid w:val="00D762C6"/>
    <w:rsid w:val="00D76423"/>
    <w:rsid w:val="00D76557"/>
    <w:rsid w:val="00D778D8"/>
    <w:rsid w:val="00D80792"/>
    <w:rsid w:val="00D818F8"/>
    <w:rsid w:val="00D83C92"/>
    <w:rsid w:val="00D83F69"/>
    <w:rsid w:val="00D85622"/>
    <w:rsid w:val="00D86204"/>
    <w:rsid w:val="00D86F57"/>
    <w:rsid w:val="00D87488"/>
    <w:rsid w:val="00D90A58"/>
    <w:rsid w:val="00D911B4"/>
    <w:rsid w:val="00D91550"/>
    <w:rsid w:val="00D91EAF"/>
    <w:rsid w:val="00D92D9D"/>
    <w:rsid w:val="00D94A33"/>
    <w:rsid w:val="00D94EA5"/>
    <w:rsid w:val="00D95228"/>
    <w:rsid w:val="00D9537E"/>
    <w:rsid w:val="00D96C49"/>
    <w:rsid w:val="00D97088"/>
    <w:rsid w:val="00D973DF"/>
    <w:rsid w:val="00D97408"/>
    <w:rsid w:val="00D975E0"/>
    <w:rsid w:val="00D97B8C"/>
    <w:rsid w:val="00DA0455"/>
    <w:rsid w:val="00DA0934"/>
    <w:rsid w:val="00DA0C7C"/>
    <w:rsid w:val="00DA27A8"/>
    <w:rsid w:val="00DA2CCE"/>
    <w:rsid w:val="00DA3236"/>
    <w:rsid w:val="00DA383F"/>
    <w:rsid w:val="00DA50BC"/>
    <w:rsid w:val="00DA5F31"/>
    <w:rsid w:val="00DB25AD"/>
    <w:rsid w:val="00DB2944"/>
    <w:rsid w:val="00DB2CDE"/>
    <w:rsid w:val="00DB3950"/>
    <w:rsid w:val="00DB3A3C"/>
    <w:rsid w:val="00DB59CB"/>
    <w:rsid w:val="00DC01EC"/>
    <w:rsid w:val="00DC0510"/>
    <w:rsid w:val="00DC16BF"/>
    <w:rsid w:val="00DC1B39"/>
    <w:rsid w:val="00DC39C4"/>
    <w:rsid w:val="00DC478F"/>
    <w:rsid w:val="00DC4AEE"/>
    <w:rsid w:val="00DC6921"/>
    <w:rsid w:val="00DC6E1F"/>
    <w:rsid w:val="00DC73B9"/>
    <w:rsid w:val="00DD2698"/>
    <w:rsid w:val="00DD28E9"/>
    <w:rsid w:val="00DD2D6E"/>
    <w:rsid w:val="00DD3ECD"/>
    <w:rsid w:val="00DD4413"/>
    <w:rsid w:val="00DD4482"/>
    <w:rsid w:val="00DD537C"/>
    <w:rsid w:val="00DD6A78"/>
    <w:rsid w:val="00DD72B0"/>
    <w:rsid w:val="00DD792C"/>
    <w:rsid w:val="00DD7ECE"/>
    <w:rsid w:val="00DE01EA"/>
    <w:rsid w:val="00DE0BDE"/>
    <w:rsid w:val="00DE121F"/>
    <w:rsid w:val="00DE2375"/>
    <w:rsid w:val="00DE2EE4"/>
    <w:rsid w:val="00DE3124"/>
    <w:rsid w:val="00DE5851"/>
    <w:rsid w:val="00DF08B3"/>
    <w:rsid w:val="00DF0AF0"/>
    <w:rsid w:val="00DF0CE3"/>
    <w:rsid w:val="00DF168A"/>
    <w:rsid w:val="00DF1C7C"/>
    <w:rsid w:val="00DF31B9"/>
    <w:rsid w:val="00DF3252"/>
    <w:rsid w:val="00DF3782"/>
    <w:rsid w:val="00DF3875"/>
    <w:rsid w:val="00DF6A5F"/>
    <w:rsid w:val="00DF71CF"/>
    <w:rsid w:val="00E00F59"/>
    <w:rsid w:val="00E01C58"/>
    <w:rsid w:val="00E02E20"/>
    <w:rsid w:val="00E03AB7"/>
    <w:rsid w:val="00E05AE8"/>
    <w:rsid w:val="00E114E5"/>
    <w:rsid w:val="00E117DC"/>
    <w:rsid w:val="00E13D2D"/>
    <w:rsid w:val="00E14A77"/>
    <w:rsid w:val="00E20285"/>
    <w:rsid w:val="00E20C80"/>
    <w:rsid w:val="00E214C6"/>
    <w:rsid w:val="00E22CA2"/>
    <w:rsid w:val="00E23C0E"/>
    <w:rsid w:val="00E247C6"/>
    <w:rsid w:val="00E25D2D"/>
    <w:rsid w:val="00E2629B"/>
    <w:rsid w:val="00E26492"/>
    <w:rsid w:val="00E26AB7"/>
    <w:rsid w:val="00E26F96"/>
    <w:rsid w:val="00E31502"/>
    <w:rsid w:val="00E324A6"/>
    <w:rsid w:val="00E32A6A"/>
    <w:rsid w:val="00E32FD2"/>
    <w:rsid w:val="00E33990"/>
    <w:rsid w:val="00E34B5C"/>
    <w:rsid w:val="00E35070"/>
    <w:rsid w:val="00E359E4"/>
    <w:rsid w:val="00E36410"/>
    <w:rsid w:val="00E40D85"/>
    <w:rsid w:val="00E4138A"/>
    <w:rsid w:val="00E414B6"/>
    <w:rsid w:val="00E420EA"/>
    <w:rsid w:val="00E42354"/>
    <w:rsid w:val="00E43517"/>
    <w:rsid w:val="00E43A11"/>
    <w:rsid w:val="00E43CF6"/>
    <w:rsid w:val="00E45481"/>
    <w:rsid w:val="00E45C4E"/>
    <w:rsid w:val="00E45E1D"/>
    <w:rsid w:val="00E4710B"/>
    <w:rsid w:val="00E514DE"/>
    <w:rsid w:val="00E5641D"/>
    <w:rsid w:val="00E57CF4"/>
    <w:rsid w:val="00E60888"/>
    <w:rsid w:val="00E61044"/>
    <w:rsid w:val="00E61AE4"/>
    <w:rsid w:val="00E62213"/>
    <w:rsid w:val="00E6256B"/>
    <w:rsid w:val="00E64002"/>
    <w:rsid w:val="00E64C15"/>
    <w:rsid w:val="00E64F38"/>
    <w:rsid w:val="00E6540F"/>
    <w:rsid w:val="00E658D0"/>
    <w:rsid w:val="00E659FD"/>
    <w:rsid w:val="00E65DAB"/>
    <w:rsid w:val="00E660D8"/>
    <w:rsid w:val="00E66CAF"/>
    <w:rsid w:val="00E67BF3"/>
    <w:rsid w:val="00E718BC"/>
    <w:rsid w:val="00E72E09"/>
    <w:rsid w:val="00E73317"/>
    <w:rsid w:val="00E7525B"/>
    <w:rsid w:val="00E76194"/>
    <w:rsid w:val="00E76788"/>
    <w:rsid w:val="00E801CB"/>
    <w:rsid w:val="00E803C4"/>
    <w:rsid w:val="00E80C6D"/>
    <w:rsid w:val="00E81652"/>
    <w:rsid w:val="00E82FD1"/>
    <w:rsid w:val="00E8370B"/>
    <w:rsid w:val="00E839BE"/>
    <w:rsid w:val="00E85066"/>
    <w:rsid w:val="00E86587"/>
    <w:rsid w:val="00E8661F"/>
    <w:rsid w:val="00E86727"/>
    <w:rsid w:val="00E86807"/>
    <w:rsid w:val="00E8773A"/>
    <w:rsid w:val="00E908B2"/>
    <w:rsid w:val="00E90FE9"/>
    <w:rsid w:val="00E916D8"/>
    <w:rsid w:val="00E9180A"/>
    <w:rsid w:val="00E93FA4"/>
    <w:rsid w:val="00E950D5"/>
    <w:rsid w:val="00E96335"/>
    <w:rsid w:val="00EA149E"/>
    <w:rsid w:val="00EA1894"/>
    <w:rsid w:val="00EA1A44"/>
    <w:rsid w:val="00EA1F39"/>
    <w:rsid w:val="00EA2AA0"/>
    <w:rsid w:val="00EA2F81"/>
    <w:rsid w:val="00EA2FCB"/>
    <w:rsid w:val="00EA4585"/>
    <w:rsid w:val="00EA4A87"/>
    <w:rsid w:val="00EA5B61"/>
    <w:rsid w:val="00EA6FF2"/>
    <w:rsid w:val="00EA79B0"/>
    <w:rsid w:val="00EA7A31"/>
    <w:rsid w:val="00EA7B85"/>
    <w:rsid w:val="00EA7F2D"/>
    <w:rsid w:val="00EB158C"/>
    <w:rsid w:val="00EB200D"/>
    <w:rsid w:val="00EB307E"/>
    <w:rsid w:val="00EB47E7"/>
    <w:rsid w:val="00EB4BAF"/>
    <w:rsid w:val="00EB50A9"/>
    <w:rsid w:val="00EB66FF"/>
    <w:rsid w:val="00EB72BB"/>
    <w:rsid w:val="00EC1462"/>
    <w:rsid w:val="00EC2B56"/>
    <w:rsid w:val="00EC5845"/>
    <w:rsid w:val="00EC750E"/>
    <w:rsid w:val="00ED3112"/>
    <w:rsid w:val="00ED57D8"/>
    <w:rsid w:val="00ED5FCD"/>
    <w:rsid w:val="00ED6074"/>
    <w:rsid w:val="00ED623F"/>
    <w:rsid w:val="00ED6F2A"/>
    <w:rsid w:val="00ED795F"/>
    <w:rsid w:val="00ED7994"/>
    <w:rsid w:val="00ED7D58"/>
    <w:rsid w:val="00ED7E23"/>
    <w:rsid w:val="00EE173D"/>
    <w:rsid w:val="00EE1BE4"/>
    <w:rsid w:val="00EE252D"/>
    <w:rsid w:val="00EE358B"/>
    <w:rsid w:val="00EE4CEF"/>
    <w:rsid w:val="00EE58CD"/>
    <w:rsid w:val="00EF002F"/>
    <w:rsid w:val="00EF0948"/>
    <w:rsid w:val="00EF0EF1"/>
    <w:rsid w:val="00EF1030"/>
    <w:rsid w:val="00EF14A4"/>
    <w:rsid w:val="00EF441E"/>
    <w:rsid w:val="00EF6019"/>
    <w:rsid w:val="00EF6CBA"/>
    <w:rsid w:val="00F006B3"/>
    <w:rsid w:val="00F012D7"/>
    <w:rsid w:val="00F016AF"/>
    <w:rsid w:val="00F01E3E"/>
    <w:rsid w:val="00F02082"/>
    <w:rsid w:val="00F0239A"/>
    <w:rsid w:val="00F040F6"/>
    <w:rsid w:val="00F04A72"/>
    <w:rsid w:val="00F05313"/>
    <w:rsid w:val="00F065E9"/>
    <w:rsid w:val="00F079AF"/>
    <w:rsid w:val="00F102E7"/>
    <w:rsid w:val="00F11856"/>
    <w:rsid w:val="00F11E92"/>
    <w:rsid w:val="00F12717"/>
    <w:rsid w:val="00F12D87"/>
    <w:rsid w:val="00F14E18"/>
    <w:rsid w:val="00F15440"/>
    <w:rsid w:val="00F1708D"/>
    <w:rsid w:val="00F2121D"/>
    <w:rsid w:val="00F21886"/>
    <w:rsid w:val="00F219F4"/>
    <w:rsid w:val="00F21C67"/>
    <w:rsid w:val="00F23DDD"/>
    <w:rsid w:val="00F245E4"/>
    <w:rsid w:val="00F2646B"/>
    <w:rsid w:val="00F27EAC"/>
    <w:rsid w:val="00F304C1"/>
    <w:rsid w:val="00F30722"/>
    <w:rsid w:val="00F308B3"/>
    <w:rsid w:val="00F3177E"/>
    <w:rsid w:val="00F31E24"/>
    <w:rsid w:val="00F31F67"/>
    <w:rsid w:val="00F321D6"/>
    <w:rsid w:val="00F32268"/>
    <w:rsid w:val="00F32615"/>
    <w:rsid w:val="00F33C4B"/>
    <w:rsid w:val="00F347C0"/>
    <w:rsid w:val="00F372E3"/>
    <w:rsid w:val="00F404C2"/>
    <w:rsid w:val="00F405F2"/>
    <w:rsid w:val="00F410F3"/>
    <w:rsid w:val="00F42677"/>
    <w:rsid w:val="00F4568B"/>
    <w:rsid w:val="00F47619"/>
    <w:rsid w:val="00F50ADB"/>
    <w:rsid w:val="00F51400"/>
    <w:rsid w:val="00F51831"/>
    <w:rsid w:val="00F51B1C"/>
    <w:rsid w:val="00F52143"/>
    <w:rsid w:val="00F53E39"/>
    <w:rsid w:val="00F54F22"/>
    <w:rsid w:val="00F55018"/>
    <w:rsid w:val="00F55A35"/>
    <w:rsid w:val="00F561CB"/>
    <w:rsid w:val="00F566DA"/>
    <w:rsid w:val="00F57C6A"/>
    <w:rsid w:val="00F60651"/>
    <w:rsid w:val="00F6074B"/>
    <w:rsid w:val="00F60B72"/>
    <w:rsid w:val="00F60BCA"/>
    <w:rsid w:val="00F610F8"/>
    <w:rsid w:val="00F617DA"/>
    <w:rsid w:val="00F61C45"/>
    <w:rsid w:val="00F61C91"/>
    <w:rsid w:val="00F61F15"/>
    <w:rsid w:val="00F6369B"/>
    <w:rsid w:val="00F63958"/>
    <w:rsid w:val="00F65ACA"/>
    <w:rsid w:val="00F65DF0"/>
    <w:rsid w:val="00F65DF9"/>
    <w:rsid w:val="00F66AB6"/>
    <w:rsid w:val="00F70B38"/>
    <w:rsid w:val="00F7107B"/>
    <w:rsid w:val="00F713D5"/>
    <w:rsid w:val="00F71DE7"/>
    <w:rsid w:val="00F74486"/>
    <w:rsid w:val="00F74BCC"/>
    <w:rsid w:val="00F74D4A"/>
    <w:rsid w:val="00F74DF0"/>
    <w:rsid w:val="00F751EE"/>
    <w:rsid w:val="00F762AB"/>
    <w:rsid w:val="00F777EC"/>
    <w:rsid w:val="00F8009A"/>
    <w:rsid w:val="00F828D7"/>
    <w:rsid w:val="00F82EC1"/>
    <w:rsid w:val="00F8339B"/>
    <w:rsid w:val="00F846B4"/>
    <w:rsid w:val="00F8496C"/>
    <w:rsid w:val="00F84CEB"/>
    <w:rsid w:val="00F85087"/>
    <w:rsid w:val="00F8531C"/>
    <w:rsid w:val="00F856FA"/>
    <w:rsid w:val="00F870DB"/>
    <w:rsid w:val="00F87126"/>
    <w:rsid w:val="00F876C3"/>
    <w:rsid w:val="00F93FCD"/>
    <w:rsid w:val="00F94A49"/>
    <w:rsid w:val="00F958B7"/>
    <w:rsid w:val="00F96957"/>
    <w:rsid w:val="00F97B18"/>
    <w:rsid w:val="00F97EEE"/>
    <w:rsid w:val="00FA0826"/>
    <w:rsid w:val="00FA0893"/>
    <w:rsid w:val="00FA2F2F"/>
    <w:rsid w:val="00FA3432"/>
    <w:rsid w:val="00FA40BC"/>
    <w:rsid w:val="00FA4DFE"/>
    <w:rsid w:val="00FA6334"/>
    <w:rsid w:val="00FA7911"/>
    <w:rsid w:val="00FA7DC9"/>
    <w:rsid w:val="00FB0D05"/>
    <w:rsid w:val="00FB0D2F"/>
    <w:rsid w:val="00FB2028"/>
    <w:rsid w:val="00FB2049"/>
    <w:rsid w:val="00FB216A"/>
    <w:rsid w:val="00FB3721"/>
    <w:rsid w:val="00FB42AE"/>
    <w:rsid w:val="00FB4B97"/>
    <w:rsid w:val="00FB6994"/>
    <w:rsid w:val="00FC04F5"/>
    <w:rsid w:val="00FC1732"/>
    <w:rsid w:val="00FC17C1"/>
    <w:rsid w:val="00FC23BC"/>
    <w:rsid w:val="00FC2730"/>
    <w:rsid w:val="00FC5BA8"/>
    <w:rsid w:val="00FC5E4A"/>
    <w:rsid w:val="00FC6517"/>
    <w:rsid w:val="00FC6A87"/>
    <w:rsid w:val="00FC7730"/>
    <w:rsid w:val="00FD0949"/>
    <w:rsid w:val="00FD2902"/>
    <w:rsid w:val="00FD2A1A"/>
    <w:rsid w:val="00FD2A42"/>
    <w:rsid w:val="00FD2FB7"/>
    <w:rsid w:val="00FD3CF1"/>
    <w:rsid w:val="00FD48B3"/>
    <w:rsid w:val="00FD55E1"/>
    <w:rsid w:val="00FD577C"/>
    <w:rsid w:val="00FD57D0"/>
    <w:rsid w:val="00FD6132"/>
    <w:rsid w:val="00FE0322"/>
    <w:rsid w:val="00FE1674"/>
    <w:rsid w:val="00FE3A83"/>
    <w:rsid w:val="00FE3AFE"/>
    <w:rsid w:val="00FE571C"/>
    <w:rsid w:val="00FE5F53"/>
    <w:rsid w:val="00FE624C"/>
    <w:rsid w:val="00FE669A"/>
    <w:rsid w:val="00FF1C62"/>
    <w:rsid w:val="00FF3F55"/>
    <w:rsid w:val="00FF4799"/>
    <w:rsid w:val="00FF4F2A"/>
    <w:rsid w:val="00FF4F37"/>
    <w:rsid w:val="00FF5435"/>
    <w:rsid w:val="00FF6614"/>
    <w:rsid w:val="00FF6616"/>
    <w:rsid w:val="00FF7521"/>
    <w:rsid w:val="00FF7CD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A09F645"/>
  <w15:docId w15:val="{BF4B2D3A-078C-4E2B-B8BF-F9F94309E1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en-GB" w:eastAsia="zh-CN" w:bidi="ar-SA"/>
      </w:rPr>
    </w:rPrDefault>
    <w:pPrDefault/>
  </w:docDefaults>
  <w:latentStyles w:defLockedState="0" w:defUIPriority="99" w:defSemiHidden="0" w:defUnhideWhenUsed="0" w:defQFormat="0" w:count="371">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39"/>
    <w:lsdException w:name="toc 7" w:locked="1" w:uiPriority="39"/>
    <w:lsdException w:name="toc 8" w:locked="1" w:uiPriority="39"/>
    <w:lsdException w:name="toc 9" w:locked="1" w:uiPriority="39"/>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54D95"/>
    <w:pPr>
      <w:spacing w:after="360" w:line="480" w:lineRule="auto"/>
      <w:jc w:val="both"/>
    </w:pPr>
    <w:rPr>
      <w:rFonts w:ascii="Arial" w:hAnsi="Arial" w:cs="Arial"/>
      <w:sz w:val="24"/>
      <w:szCs w:val="24"/>
      <w:lang w:val="en-US" w:eastAsia="en-GB"/>
    </w:rPr>
  </w:style>
  <w:style w:type="paragraph" w:styleId="Heading1">
    <w:name w:val="heading 1"/>
    <w:basedOn w:val="Normal"/>
    <w:next w:val="Normal"/>
    <w:link w:val="Heading1Char"/>
    <w:uiPriority w:val="99"/>
    <w:qFormat/>
    <w:rsid w:val="00814506"/>
    <w:pPr>
      <w:keepNext/>
      <w:numPr>
        <w:numId w:val="2"/>
      </w:numPr>
      <w:spacing w:after="240" w:line="420" w:lineRule="exact"/>
      <w:jc w:val="left"/>
      <w:outlineLvl w:val="0"/>
    </w:pPr>
    <w:rPr>
      <w:rFonts w:cs="Times New Roman"/>
      <w:b/>
      <w:bCs/>
      <w:kern w:val="32"/>
      <w:sz w:val="40"/>
      <w:szCs w:val="28"/>
      <w:u w:val="single"/>
    </w:rPr>
  </w:style>
  <w:style w:type="paragraph" w:styleId="Heading2">
    <w:name w:val="heading 2"/>
    <w:basedOn w:val="Normal"/>
    <w:next w:val="Normal"/>
    <w:link w:val="Heading2Char"/>
    <w:uiPriority w:val="99"/>
    <w:qFormat/>
    <w:rsid w:val="00F55018"/>
    <w:pPr>
      <w:keepNext/>
      <w:numPr>
        <w:ilvl w:val="1"/>
        <w:numId w:val="2"/>
      </w:numPr>
      <w:spacing w:before="240" w:after="240" w:line="240" w:lineRule="auto"/>
      <w:ind w:left="624" w:hanging="624"/>
      <w:outlineLvl w:val="1"/>
    </w:pPr>
    <w:rPr>
      <w:b/>
      <w:bCs/>
      <w:iCs/>
      <w:sz w:val="28"/>
      <w:szCs w:val="28"/>
      <w:u w:val="single"/>
    </w:rPr>
  </w:style>
  <w:style w:type="paragraph" w:styleId="Heading3">
    <w:name w:val="heading 3"/>
    <w:basedOn w:val="Normal"/>
    <w:next w:val="Normal"/>
    <w:link w:val="Heading3Char"/>
    <w:uiPriority w:val="99"/>
    <w:qFormat/>
    <w:rsid w:val="00551517"/>
    <w:pPr>
      <w:keepNext/>
      <w:numPr>
        <w:ilvl w:val="2"/>
        <w:numId w:val="2"/>
      </w:numPr>
      <w:spacing w:before="360" w:after="120" w:line="240" w:lineRule="auto"/>
      <w:ind w:left="720"/>
      <w:outlineLvl w:val="2"/>
    </w:pPr>
    <w:rPr>
      <w:rFonts w:cs="Times New Roman"/>
      <w:b/>
      <w:bCs/>
      <w:i/>
      <w:sz w:val="28"/>
    </w:rPr>
  </w:style>
  <w:style w:type="paragraph" w:styleId="Heading4">
    <w:name w:val="heading 4"/>
    <w:basedOn w:val="Normal"/>
    <w:next w:val="Normal"/>
    <w:link w:val="Heading4Char"/>
    <w:uiPriority w:val="99"/>
    <w:qFormat/>
    <w:rsid w:val="00FC5BA8"/>
    <w:pPr>
      <w:spacing w:before="240" w:after="0"/>
      <w:outlineLvl w:val="3"/>
    </w:pPr>
    <w:rPr>
      <w:b/>
      <w:u w:val="single"/>
    </w:rPr>
  </w:style>
  <w:style w:type="paragraph" w:styleId="Heading5">
    <w:name w:val="heading 5"/>
    <w:basedOn w:val="Normal"/>
    <w:next w:val="Normal"/>
    <w:link w:val="Heading5Char"/>
    <w:semiHidden/>
    <w:unhideWhenUsed/>
    <w:qFormat/>
    <w:locked/>
    <w:rsid w:val="000545B6"/>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locked/>
    <w:rsid w:val="000545B6"/>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locked/>
    <w:rsid w:val="000545B6"/>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locked/>
    <w:rsid w:val="000545B6"/>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locked/>
    <w:rsid w:val="000545B6"/>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14506"/>
    <w:rPr>
      <w:rFonts w:ascii="Arial" w:hAnsi="Arial"/>
      <w:b/>
      <w:bCs/>
      <w:kern w:val="32"/>
      <w:sz w:val="40"/>
      <w:szCs w:val="28"/>
      <w:u w:val="single"/>
      <w:lang w:val="en" w:eastAsia="en-US"/>
    </w:rPr>
  </w:style>
  <w:style w:type="character" w:customStyle="1" w:styleId="Heading2Char">
    <w:name w:val="Heading 2 Char"/>
    <w:basedOn w:val="DefaultParagraphFont"/>
    <w:link w:val="Heading2"/>
    <w:uiPriority w:val="99"/>
    <w:locked/>
    <w:rsid w:val="00F55018"/>
    <w:rPr>
      <w:rFonts w:ascii="Arial" w:hAnsi="Arial" w:cs="Arial"/>
      <w:b/>
      <w:bCs/>
      <w:iCs/>
      <w:sz w:val="28"/>
      <w:szCs w:val="28"/>
      <w:u w:val="single"/>
      <w:lang w:val="en-US" w:eastAsia="en-GB"/>
    </w:rPr>
  </w:style>
  <w:style w:type="character" w:customStyle="1" w:styleId="Heading3Char">
    <w:name w:val="Heading 3 Char"/>
    <w:basedOn w:val="DefaultParagraphFont"/>
    <w:link w:val="Heading3"/>
    <w:uiPriority w:val="99"/>
    <w:locked/>
    <w:rsid w:val="00551517"/>
    <w:rPr>
      <w:rFonts w:ascii="Arial" w:hAnsi="Arial"/>
      <w:b/>
      <w:bCs/>
      <w:i/>
      <w:sz w:val="28"/>
      <w:szCs w:val="24"/>
      <w:lang w:val="en-US" w:eastAsia="en-GB"/>
    </w:rPr>
  </w:style>
  <w:style w:type="character" w:customStyle="1" w:styleId="Heading4Char">
    <w:name w:val="Heading 4 Char"/>
    <w:basedOn w:val="DefaultParagraphFont"/>
    <w:link w:val="Heading4"/>
    <w:uiPriority w:val="99"/>
    <w:locked/>
    <w:rsid w:val="00FC5BA8"/>
    <w:rPr>
      <w:rFonts w:ascii="Arial" w:hAnsi="Arial" w:cs="Arial"/>
      <w:b/>
      <w:sz w:val="24"/>
      <w:szCs w:val="24"/>
      <w:u w:val="single"/>
      <w:lang w:val="en-US" w:eastAsia="en-GB"/>
    </w:rPr>
  </w:style>
  <w:style w:type="character" w:customStyle="1" w:styleId="Heading5Char">
    <w:name w:val="Heading 5 Char"/>
    <w:basedOn w:val="DefaultParagraphFont"/>
    <w:link w:val="Heading5"/>
    <w:semiHidden/>
    <w:rsid w:val="000545B6"/>
    <w:rPr>
      <w:rFonts w:asciiTheme="majorHAnsi" w:eastAsiaTheme="majorEastAsia" w:hAnsiTheme="majorHAnsi" w:cstheme="majorBidi"/>
      <w:color w:val="243F60" w:themeColor="accent1" w:themeShade="7F"/>
      <w:sz w:val="24"/>
      <w:szCs w:val="24"/>
      <w:lang w:val="en" w:eastAsia="en-US"/>
    </w:rPr>
  </w:style>
  <w:style w:type="character" w:customStyle="1" w:styleId="Heading6Char">
    <w:name w:val="Heading 6 Char"/>
    <w:basedOn w:val="DefaultParagraphFont"/>
    <w:link w:val="Heading6"/>
    <w:semiHidden/>
    <w:rsid w:val="000545B6"/>
    <w:rPr>
      <w:rFonts w:asciiTheme="majorHAnsi" w:eastAsiaTheme="majorEastAsia" w:hAnsiTheme="majorHAnsi" w:cstheme="majorBidi"/>
      <w:i/>
      <w:iCs/>
      <w:color w:val="243F60" w:themeColor="accent1" w:themeShade="7F"/>
      <w:sz w:val="24"/>
      <w:szCs w:val="24"/>
      <w:lang w:val="en" w:eastAsia="en-US"/>
    </w:rPr>
  </w:style>
  <w:style w:type="character" w:customStyle="1" w:styleId="Heading7Char">
    <w:name w:val="Heading 7 Char"/>
    <w:basedOn w:val="DefaultParagraphFont"/>
    <w:link w:val="Heading7"/>
    <w:semiHidden/>
    <w:rsid w:val="000545B6"/>
    <w:rPr>
      <w:rFonts w:asciiTheme="majorHAnsi" w:eastAsiaTheme="majorEastAsia" w:hAnsiTheme="majorHAnsi" w:cstheme="majorBidi"/>
      <w:i/>
      <w:iCs/>
      <w:color w:val="404040" w:themeColor="text1" w:themeTint="BF"/>
      <w:sz w:val="24"/>
      <w:szCs w:val="24"/>
      <w:lang w:val="en" w:eastAsia="en-US"/>
    </w:rPr>
  </w:style>
  <w:style w:type="character" w:customStyle="1" w:styleId="Heading8Char">
    <w:name w:val="Heading 8 Char"/>
    <w:basedOn w:val="DefaultParagraphFont"/>
    <w:link w:val="Heading8"/>
    <w:semiHidden/>
    <w:rsid w:val="000545B6"/>
    <w:rPr>
      <w:rFonts w:asciiTheme="majorHAnsi" w:eastAsiaTheme="majorEastAsia" w:hAnsiTheme="majorHAnsi" w:cstheme="majorBidi"/>
      <w:color w:val="404040" w:themeColor="text1" w:themeTint="BF"/>
      <w:sz w:val="20"/>
      <w:szCs w:val="20"/>
      <w:lang w:val="en" w:eastAsia="en-US"/>
    </w:rPr>
  </w:style>
  <w:style w:type="character" w:customStyle="1" w:styleId="Heading9Char">
    <w:name w:val="Heading 9 Char"/>
    <w:basedOn w:val="DefaultParagraphFont"/>
    <w:link w:val="Heading9"/>
    <w:semiHidden/>
    <w:rsid w:val="000545B6"/>
    <w:rPr>
      <w:rFonts w:asciiTheme="majorHAnsi" w:eastAsiaTheme="majorEastAsia" w:hAnsiTheme="majorHAnsi" w:cstheme="majorBidi"/>
      <w:i/>
      <w:iCs/>
      <w:color w:val="404040" w:themeColor="text1" w:themeTint="BF"/>
      <w:sz w:val="20"/>
      <w:szCs w:val="20"/>
      <w:lang w:val="en" w:eastAsia="en-US"/>
    </w:rPr>
  </w:style>
  <w:style w:type="paragraph" w:styleId="Header">
    <w:name w:val="header"/>
    <w:basedOn w:val="Normal"/>
    <w:link w:val="HeaderChar"/>
    <w:uiPriority w:val="99"/>
    <w:rsid w:val="005501CC"/>
    <w:pPr>
      <w:tabs>
        <w:tab w:val="center" w:pos="4513"/>
        <w:tab w:val="right" w:pos="9026"/>
      </w:tabs>
    </w:pPr>
    <w:rPr>
      <w:rFonts w:ascii="Times New Roman" w:hAnsi="Times New Roman" w:cs="Times New Roman"/>
    </w:rPr>
  </w:style>
  <w:style w:type="character" w:customStyle="1" w:styleId="HeaderChar">
    <w:name w:val="Header Char"/>
    <w:basedOn w:val="DefaultParagraphFont"/>
    <w:link w:val="Header"/>
    <w:uiPriority w:val="99"/>
    <w:locked/>
    <w:rsid w:val="005501CC"/>
    <w:rPr>
      <w:sz w:val="24"/>
      <w:lang w:eastAsia="en-US"/>
    </w:rPr>
  </w:style>
  <w:style w:type="paragraph" w:styleId="Footer">
    <w:name w:val="footer"/>
    <w:basedOn w:val="Normal"/>
    <w:link w:val="FooterChar"/>
    <w:uiPriority w:val="99"/>
    <w:rsid w:val="005501CC"/>
    <w:pPr>
      <w:tabs>
        <w:tab w:val="center" w:pos="4513"/>
        <w:tab w:val="right" w:pos="9026"/>
      </w:tabs>
    </w:pPr>
    <w:rPr>
      <w:rFonts w:ascii="Times New Roman" w:hAnsi="Times New Roman" w:cs="Times New Roman"/>
    </w:rPr>
  </w:style>
  <w:style w:type="character" w:customStyle="1" w:styleId="FooterChar">
    <w:name w:val="Footer Char"/>
    <w:basedOn w:val="DefaultParagraphFont"/>
    <w:link w:val="Footer"/>
    <w:uiPriority w:val="99"/>
    <w:locked/>
    <w:rsid w:val="005501CC"/>
    <w:rPr>
      <w:sz w:val="24"/>
      <w:lang w:eastAsia="en-US"/>
    </w:rPr>
  </w:style>
  <w:style w:type="paragraph" w:styleId="TOC1">
    <w:name w:val="toc 1"/>
    <w:basedOn w:val="Normal"/>
    <w:next w:val="Normal"/>
    <w:autoRedefine/>
    <w:uiPriority w:val="39"/>
    <w:rsid w:val="00AF6CFA"/>
    <w:pPr>
      <w:tabs>
        <w:tab w:val="left" w:pos="284"/>
        <w:tab w:val="left" w:pos="567"/>
        <w:tab w:val="right" w:leader="dot" w:pos="9061"/>
      </w:tabs>
      <w:spacing w:before="360" w:after="0" w:line="240" w:lineRule="auto"/>
      <w:ind w:left="284" w:right="1701" w:hanging="284"/>
    </w:pPr>
    <w:rPr>
      <w:b/>
      <w:caps/>
      <w:noProof/>
      <w:sz w:val="26"/>
    </w:rPr>
  </w:style>
  <w:style w:type="paragraph" w:styleId="TOC2">
    <w:name w:val="toc 2"/>
    <w:basedOn w:val="Normal"/>
    <w:next w:val="Normal"/>
    <w:autoRedefine/>
    <w:uiPriority w:val="39"/>
    <w:rsid w:val="00AF6CFA"/>
    <w:pPr>
      <w:tabs>
        <w:tab w:val="left" w:pos="1100"/>
        <w:tab w:val="right" w:leader="dot" w:pos="9060"/>
      </w:tabs>
      <w:spacing w:before="360" w:after="120" w:line="240" w:lineRule="auto"/>
      <w:ind w:left="1135" w:hanging="851"/>
    </w:pPr>
    <w:rPr>
      <w:b/>
      <w:i/>
    </w:rPr>
  </w:style>
  <w:style w:type="paragraph" w:styleId="TOC3">
    <w:name w:val="toc 3"/>
    <w:basedOn w:val="Normal"/>
    <w:next w:val="Normal"/>
    <w:autoRedefine/>
    <w:uiPriority w:val="39"/>
    <w:rsid w:val="00AF6CFA"/>
    <w:pPr>
      <w:tabs>
        <w:tab w:val="left" w:pos="340"/>
        <w:tab w:val="right" w:leader="dot" w:pos="9060"/>
      </w:tabs>
      <w:spacing w:after="120" w:line="240" w:lineRule="auto"/>
      <w:ind w:left="1418" w:right="1321" w:hanging="851"/>
    </w:pPr>
  </w:style>
  <w:style w:type="character" w:styleId="Hyperlink">
    <w:name w:val="Hyperlink"/>
    <w:basedOn w:val="DefaultParagraphFont"/>
    <w:uiPriority w:val="99"/>
    <w:rsid w:val="004802D5"/>
    <w:rPr>
      <w:rFonts w:cs="Times New Roman"/>
      <w:color w:val="0000FF"/>
      <w:u w:val="single"/>
    </w:rPr>
  </w:style>
  <w:style w:type="paragraph" w:styleId="TableofFigures">
    <w:name w:val="table of figures"/>
    <w:basedOn w:val="Normal"/>
    <w:next w:val="Normal"/>
    <w:autoRedefine/>
    <w:uiPriority w:val="99"/>
    <w:rsid w:val="00715042"/>
    <w:pPr>
      <w:tabs>
        <w:tab w:val="right" w:leader="dot" w:pos="9742"/>
      </w:tabs>
      <w:spacing w:after="240" w:line="240" w:lineRule="auto"/>
      <w:ind w:left="482" w:hanging="482"/>
      <w:jc w:val="left"/>
    </w:pPr>
    <w:rPr>
      <w:rFonts w:asciiTheme="minorHAnsi" w:hAnsiTheme="minorHAnsi"/>
      <w:b/>
      <w:bCs/>
      <w:szCs w:val="20"/>
    </w:rPr>
  </w:style>
  <w:style w:type="table" w:styleId="TableGrid">
    <w:name w:val="Table Grid"/>
    <w:basedOn w:val="TableNormal"/>
    <w:uiPriority w:val="99"/>
    <w:rsid w:val="00C842FE"/>
    <w:pPr>
      <w:spacing w:line="36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99"/>
    <w:qFormat/>
    <w:rsid w:val="00194C9E"/>
    <w:pPr>
      <w:spacing w:before="120" w:after="120" w:line="240" w:lineRule="auto"/>
    </w:pPr>
    <w:rPr>
      <w:b/>
      <w:bCs/>
      <w:sz w:val="22"/>
      <w:szCs w:val="22"/>
    </w:rPr>
  </w:style>
  <w:style w:type="table" w:styleId="LightShading">
    <w:name w:val="Light Shading"/>
    <w:basedOn w:val="TableNormal"/>
    <w:uiPriority w:val="99"/>
    <w:rsid w:val="00F63958"/>
    <w:rPr>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styleId="LightShading-Accent2">
    <w:name w:val="Light Shading Accent 2"/>
    <w:basedOn w:val="TableNormal"/>
    <w:uiPriority w:val="99"/>
    <w:rsid w:val="00F63958"/>
    <w:rPr>
      <w:color w:val="943634"/>
      <w:sz w:val="20"/>
      <w:szCs w:val="20"/>
    </w:rPr>
    <w:tblPr>
      <w:tblStyleRowBandSize w:val="1"/>
      <w:tblStyleColBandSize w:val="1"/>
      <w:tblBorders>
        <w:top w:val="single" w:sz="8" w:space="0" w:color="C0504D"/>
        <w:bottom w:val="single" w:sz="8" w:space="0" w:color="C0504D"/>
      </w:tblBorders>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table" w:styleId="LightShading-Accent1">
    <w:name w:val="Light Shading Accent 1"/>
    <w:basedOn w:val="TableNormal"/>
    <w:uiPriority w:val="99"/>
    <w:rsid w:val="00F63958"/>
    <w:rPr>
      <w:color w:val="365F91"/>
      <w:sz w:val="20"/>
      <w:szCs w:val="20"/>
    </w:rPr>
    <w:tblPr>
      <w:tblStyleRowBandSize w:val="1"/>
      <w:tblStyleColBandSize w:val="1"/>
      <w:tblBorders>
        <w:top w:val="single" w:sz="8" w:space="0" w:color="4F81BD"/>
        <w:bottom w:val="single" w:sz="8" w:space="0" w:color="4F81BD"/>
      </w:tblBorders>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table" w:styleId="LightShading-Accent3">
    <w:name w:val="Light Shading Accent 3"/>
    <w:basedOn w:val="TableNormal"/>
    <w:uiPriority w:val="99"/>
    <w:rsid w:val="00F63958"/>
    <w:rPr>
      <w:color w:val="76923C"/>
      <w:sz w:val="20"/>
      <w:szCs w:val="20"/>
    </w:rPr>
    <w:tblPr>
      <w:tblStyleRowBandSize w:val="1"/>
      <w:tblStyleColBandSize w:val="1"/>
      <w:tblBorders>
        <w:top w:val="single" w:sz="8" w:space="0" w:color="9BBB59"/>
        <w:bottom w:val="single" w:sz="8" w:space="0" w:color="9BBB59"/>
      </w:tblBorders>
    </w:tblPr>
    <w:tblStylePr w:type="firstRow">
      <w:pPr>
        <w:spacing w:before="0" w:after="0"/>
      </w:pPr>
      <w:rPr>
        <w:rFonts w:cs="Times New Roman"/>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rFonts w:cs="Times New Roman"/>
        <w:b/>
        <w:bCs/>
      </w:rPr>
      <w:tblPr/>
      <w:tcPr>
        <w:tcBorders>
          <w:top w:val="single" w:sz="8" w:space="0" w:color="9BBB59"/>
          <w:left w:val="nil"/>
          <w:bottom w:val="single" w:sz="8" w:space="0" w:color="9BBB59"/>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6EED5"/>
      </w:tcPr>
    </w:tblStylePr>
    <w:tblStylePr w:type="band1Horz">
      <w:rPr>
        <w:rFonts w:cs="Times New Roman"/>
      </w:rPr>
      <w:tblPr/>
      <w:tcPr>
        <w:tcBorders>
          <w:left w:val="nil"/>
          <w:right w:val="nil"/>
          <w:insideH w:val="nil"/>
          <w:insideV w:val="nil"/>
        </w:tcBorders>
        <w:shd w:val="clear" w:color="auto" w:fill="E6EED5"/>
      </w:tcPr>
    </w:tblStylePr>
  </w:style>
  <w:style w:type="table" w:styleId="LightShading-Accent4">
    <w:name w:val="Light Shading Accent 4"/>
    <w:basedOn w:val="TableNormal"/>
    <w:uiPriority w:val="99"/>
    <w:rsid w:val="00F63958"/>
    <w:rPr>
      <w:color w:val="5F497A"/>
      <w:sz w:val="20"/>
      <w:szCs w:val="20"/>
    </w:rPr>
    <w:tblPr>
      <w:tblStyleRowBandSize w:val="1"/>
      <w:tblStyleColBandSize w:val="1"/>
      <w:tblBorders>
        <w:top w:val="single" w:sz="8" w:space="0" w:color="8064A2"/>
        <w:bottom w:val="single" w:sz="8" w:space="0" w:color="8064A2"/>
      </w:tblBorders>
    </w:tblPr>
    <w:tblStylePr w:type="firstRow">
      <w:pPr>
        <w:spacing w:before="0" w:after="0"/>
      </w:pPr>
      <w:rPr>
        <w:rFonts w:cs="Times New Roman"/>
        <w:b/>
        <w:bCs/>
      </w:rPr>
      <w:tblPr/>
      <w:tcPr>
        <w:tcBorders>
          <w:top w:val="single" w:sz="8" w:space="0" w:color="8064A2"/>
          <w:left w:val="nil"/>
          <w:bottom w:val="single" w:sz="8" w:space="0" w:color="8064A2"/>
          <w:right w:val="nil"/>
          <w:insideH w:val="nil"/>
          <w:insideV w:val="nil"/>
        </w:tcBorders>
      </w:tcPr>
    </w:tblStylePr>
    <w:tblStylePr w:type="lastRow">
      <w:pPr>
        <w:spacing w:before="0" w:after="0"/>
      </w:pPr>
      <w:rPr>
        <w:rFonts w:cs="Times New Roman"/>
        <w:b/>
        <w:bCs/>
      </w:rPr>
      <w:tblPr/>
      <w:tcPr>
        <w:tcBorders>
          <w:top w:val="single" w:sz="8" w:space="0" w:color="8064A2"/>
          <w:left w:val="nil"/>
          <w:bottom w:val="single" w:sz="8" w:space="0" w:color="8064A2"/>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FD8E8"/>
      </w:tcPr>
    </w:tblStylePr>
    <w:tblStylePr w:type="band1Horz">
      <w:rPr>
        <w:rFonts w:cs="Times New Roman"/>
      </w:rPr>
      <w:tblPr/>
      <w:tcPr>
        <w:tcBorders>
          <w:left w:val="nil"/>
          <w:right w:val="nil"/>
          <w:insideH w:val="nil"/>
          <w:insideV w:val="nil"/>
        </w:tcBorders>
        <w:shd w:val="clear" w:color="auto" w:fill="DFD8E8"/>
      </w:tcPr>
    </w:tblStylePr>
  </w:style>
  <w:style w:type="table" w:styleId="LightShading-Accent5">
    <w:name w:val="Light Shading Accent 5"/>
    <w:basedOn w:val="TableNormal"/>
    <w:uiPriority w:val="99"/>
    <w:rsid w:val="00F63958"/>
    <w:rPr>
      <w:color w:val="31849B"/>
      <w:sz w:val="20"/>
      <w:szCs w:val="20"/>
    </w:rPr>
    <w:tblPr>
      <w:tblStyleRowBandSize w:val="1"/>
      <w:tblStyleColBandSize w:val="1"/>
      <w:tblBorders>
        <w:top w:val="single" w:sz="8" w:space="0" w:color="4BACC6"/>
        <w:bottom w:val="single" w:sz="8" w:space="0" w:color="4BACC6"/>
      </w:tblBorders>
    </w:tblPr>
    <w:tblStylePr w:type="fir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left w:val="nil"/>
          <w:right w:val="nil"/>
          <w:insideH w:val="nil"/>
          <w:insideV w:val="nil"/>
        </w:tcBorders>
        <w:shd w:val="clear" w:color="auto" w:fill="D2EAF1"/>
      </w:tcPr>
    </w:tblStylePr>
  </w:style>
  <w:style w:type="table" w:styleId="MediumList1-Accent2">
    <w:name w:val="Medium List 1 Accent 2"/>
    <w:basedOn w:val="TableNormal"/>
    <w:uiPriority w:val="99"/>
    <w:rsid w:val="00F63958"/>
    <w:rPr>
      <w:color w:val="000000"/>
      <w:sz w:val="20"/>
      <w:szCs w:val="20"/>
    </w:rPr>
    <w:tblPr>
      <w:tblStyleRowBandSize w:val="1"/>
      <w:tblStyleColBandSize w:val="1"/>
      <w:tblBorders>
        <w:top w:val="single" w:sz="8" w:space="0" w:color="C0504D"/>
        <w:bottom w:val="single" w:sz="8" w:space="0" w:color="C0504D"/>
      </w:tblBorders>
    </w:tblPr>
    <w:tblStylePr w:type="firstRow">
      <w:rPr>
        <w:rFonts w:ascii="Cambria" w:eastAsia="Times New Roman" w:hAnsi="Cambria" w:cs="Times New Roman"/>
      </w:rPr>
      <w:tblPr/>
      <w:tcPr>
        <w:tcBorders>
          <w:top w:val="nil"/>
          <w:bottom w:val="single" w:sz="8" w:space="0" w:color="C0504D"/>
        </w:tcBorders>
      </w:tcPr>
    </w:tblStylePr>
    <w:tblStylePr w:type="lastRow">
      <w:rPr>
        <w:rFonts w:cs="Times New Roman"/>
        <w:b/>
        <w:bCs/>
        <w:color w:val="1F497D"/>
      </w:rPr>
      <w:tblPr/>
      <w:tcPr>
        <w:tcBorders>
          <w:top w:val="single" w:sz="8" w:space="0" w:color="C0504D"/>
          <w:bottom w:val="single" w:sz="8" w:space="0" w:color="C0504D"/>
        </w:tcBorders>
      </w:tcPr>
    </w:tblStylePr>
    <w:tblStylePr w:type="firstCol">
      <w:rPr>
        <w:rFonts w:cs="Times New Roman"/>
        <w:b/>
        <w:bCs/>
      </w:rPr>
    </w:tblStylePr>
    <w:tblStylePr w:type="lastCol">
      <w:rPr>
        <w:rFonts w:cs="Times New Roman"/>
        <w:b/>
        <w:bCs/>
      </w:rPr>
      <w:tblPr/>
      <w:tcPr>
        <w:tcBorders>
          <w:top w:val="single" w:sz="8" w:space="0" w:color="C0504D"/>
          <w:bottom w:val="single" w:sz="8" w:space="0" w:color="C0504D"/>
        </w:tcBorders>
      </w:tcPr>
    </w:tblStylePr>
    <w:tblStylePr w:type="band1Vert">
      <w:rPr>
        <w:rFonts w:cs="Times New Roman"/>
      </w:rPr>
      <w:tblPr/>
      <w:tcPr>
        <w:shd w:val="clear" w:color="auto" w:fill="EFD3D2"/>
      </w:tcPr>
    </w:tblStylePr>
    <w:tblStylePr w:type="band1Horz">
      <w:rPr>
        <w:rFonts w:cs="Times New Roman"/>
      </w:rPr>
      <w:tblPr/>
      <w:tcPr>
        <w:shd w:val="clear" w:color="auto" w:fill="EFD3D2"/>
      </w:tcPr>
    </w:tblStylePr>
  </w:style>
  <w:style w:type="table" w:styleId="MediumShading2-Accent6">
    <w:name w:val="Medium Shading 2 Accent 6"/>
    <w:basedOn w:val="TableNormal"/>
    <w:uiPriority w:val="99"/>
    <w:rsid w:val="00F63958"/>
    <w:rPr>
      <w:sz w:val="20"/>
      <w:szCs w:val="20"/>
    </w:rPr>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F79646"/>
      </w:tcPr>
    </w:tblStylePr>
    <w:tblStylePr w:type="lastCol">
      <w:rPr>
        <w:rFonts w:cs="Times New Roman"/>
        <w:b/>
        <w:bCs/>
        <w:color w:val="FFFFFF"/>
      </w:rPr>
      <w:tblPr/>
      <w:tcPr>
        <w:tcBorders>
          <w:left w:val="nil"/>
          <w:right w:val="nil"/>
          <w:insideH w:val="nil"/>
          <w:insideV w:val="nil"/>
        </w:tcBorders>
        <w:shd w:val="clear" w:color="auto" w:fill="F79646"/>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paragraph" w:styleId="List">
    <w:name w:val="List"/>
    <w:basedOn w:val="Normal"/>
    <w:uiPriority w:val="99"/>
    <w:rsid w:val="00F63958"/>
    <w:rPr>
      <w:b/>
    </w:rPr>
  </w:style>
  <w:style w:type="paragraph" w:styleId="ListBullet">
    <w:name w:val="List Bullet"/>
    <w:basedOn w:val="Normal"/>
    <w:uiPriority w:val="99"/>
    <w:rsid w:val="00F63958"/>
    <w:pPr>
      <w:numPr>
        <w:numId w:val="1"/>
      </w:numPr>
    </w:pPr>
  </w:style>
  <w:style w:type="table" w:styleId="MediumGrid2-Accent6">
    <w:name w:val="Medium Grid 2 Accent 6"/>
    <w:basedOn w:val="TableNormal"/>
    <w:uiPriority w:val="99"/>
    <w:rsid w:val="00F63958"/>
    <w:rPr>
      <w:rFonts w:ascii="Cambria" w:hAnsi="Cambria"/>
      <w:color w:val="000000"/>
      <w:sz w:val="20"/>
      <w:szCs w:val="20"/>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cPr>
      <w:shd w:val="clear" w:color="auto" w:fill="FDE4D0"/>
    </w:tcPr>
    <w:tblStylePr w:type="firstRow">
      <w:rPr>
        <w:rFonts w:cs="Times New Roman"/>
        <w:b/>
        <w:bCs/>
        <w:color w:val="000000"/>
      </w:rPr>
      <w:tblPr/>
      <w:tcPr>
        <w:shd w:val="clear" w:color="auto" w:fill="FEF4EC"/>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FDE9D9"/>
      </w:tcPr>
    </w:tblStylePr>
    <w:tblStylePr w:type="band1Vert">
      <w:rPr>
        <w:rFonts w:cs="Times New Roman"/>
      </w:rPr>
      <w:tblPr/>
      <w:tcPr>
        <w:shd w:val="clear" w:color="auto" w:fill="FBCAA2"/>
      </w:tcPr>
    </w:tblStylePr>
    <w:tblStylePr w:type="band1Horz">
      <w:rPr>
        <w:rFonts w:cs="Times New Roman"/>
      </w:rPr>
      <w:tblPr/>
      <w:tcPr>
        <w:tcBorders>
          <w:insideH w:val="single" w:sz="6" w:space="0" w:color="F79646"/>
          <w:insideV w:val="single" w:sz="6" w:space="0" w:color="F79646"/>
        </w:tcBorders>
        <w:shd w:val="clear" w:color="auto" w:fill="FBCAA2"/>
      </w:tcPr>
    </w:tblStylePr>
    <w:tblStylePr w:type="nwCell">
      <w:rPr>
        <w:rFonts w:cs="Times New Roman"/>
      </w:rPr>
      <w:tblPr/>
      <w:tcPr>
        <w:shd w:val="clear" w:color="auto" w:fill="FFFFFF"/>
      </w:tcPr>
    </w:tblStylePr>
  </w:style>
  <w:style w:type="table" w:styleId="MediumGrid3-Accent5">
    <w:name w:val="Medium Grid 3 Accent 5"/>
    <w:basedOn w:val="TableNormal"/>
    <w:uiPriority w:val="99"/>
    <w:rsid w:val="00F63958"/>
    <w:rPr>
      <w:sz w:val="20"/>
      <w:szCs w:val="20"/>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styleId="MediumGrid3-Accent4">
    <w:name w:val="Medium Grid 3 Accent 4"/>
    <w:basedOn w:val="TableGrid"/>
    <w:uiPriority w:val="99"/>
    <w:rsid w:val="00F63958"/>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FD8E8"/>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rFonts w:cs="Times New Roman"/>
        <w:b/>
        <w:bCs/>
        <w:i w:val="0"/>
        <w:iCs w:val="0"/>
        <w:color w:val="FFFFFF"/>
      </w:rPr>
      <w:tblPr/>
      <w:tcPr>
        <w:shd w:val="clear" w:color="auto" w:fill="CCC0D9"/>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paragraph" w:styleId="BalloonText">
    <w:name w:val="Balloon Text"/>
    <w:basedOn w:val="Normal"/>
    <w:link w:val="BalloonTextChar"/>
    <w:uiPriority w:val="99"/>
    <w:semiHidden/>
    <w:rsid w:val="00462CE0"/>
    <w:rPr>
      <w:rFonts w:ascii="Tahoma" w:hAnsi="Tahoma" w:cs="Times New Roman"/>
      <w:sz w:val="16"/>
      <w:szCs w:val="16"/>
    </w:rPr>
  </w:style>
  <w:style w:type="character" w:customStyle="1" w:styleId="BalloonTextChar">
    <w:name w:val="Balloon Text Char"/>
    <w:basedOn w:val="DefaultParagraphFont"/>
    <w:link w:val="BalloonText"/>
    <w:uiPriority w:val="99"/>
    <w:semiHidden/>
    <w:locked/>
    <w:rsid w:val="00462CE0"/>
    <w:rPr>
      <w:rFonts w:ascii="Tahoma" w:hAnsi="Tahoma"/>
      <w:sz w:val="16"/>
      <w:lang w:eastAsia="en-US"/>
    </w:rPr>
  </w:style>
  <w:style w:type="paragraph" w:customStyle="1" w:styleId="Style11ptJustifiedLinespacingDouble">
    <w:name w:val="Style 11 pt Justified Line spacing:  Double"/>
    <w:basedOn w:val="Normal"/>
    <w:uiPriority w:val="99"/>
    <w:rsid w:val="00D94A33"/>
    <w:rPr>
      <w:sz w:val="22"/>
      <w:szCs w:val="20"/>
    </w:rPr>
  </w:style>
  <w:style w:type="table" w:customStyle="1" w:styleId="LightShading1">
    <w:name w:val="Light Shading1"/>
    <w:uiPriority w:val="99"/>
    <w:rsid w:val="00BC634D"/>
    <w:rPr>
      <w:color w:val="000000"/>
      <w:sz w:val="20"/>
      <w:szCs w:val="20"/>
      <w:lang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LightShading-Accent21">
    <w:name w:val="Light Shading - Accent 21"/>
    <w:uiPriority w:val="99"/>
    <w:rsid w:val="00BC634D"/>
    <w:rPr>
      <w:color w:val="943634"/>
      <w:sz w:val="20"/>
      <w:szCs w:val="20"/>
      <w:lang w:eastAsia="en-GB"/>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table" w:customStyle="1" w:styleId="LightShading-Accent11">
    <w:name w:val="Light Shading - Accent 11"/>
    <w:uiPriority w:val="99"/>
    <w:rsid w:val="00BC634D"/>
    <w:rPr>
      <w:color w:val="365F91"/>
      <w:sz w:val="20"/>
      <w:szCs w:val="20"/>
      <w:lang w:eastAsia="en-GB"/>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table" w:customStyle="1" w:styleId="LightShading-Accent31">
    <w:name w:val="Light Shading - Accent 31"/>
    <w:uiPriority w:val="99"/>
    <w:rsid w:val="00BC634D"/>
    <w:rPr>
      <w:color w:val="76923C"/>
      <w:sz w:val="20"/>
      <w:szCs w:val="20"/>
      <w:lang w:eastAsia="en-GB"/>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rFonts w:cs="Times New Roman"/>
        <w:b/>
        <w:bCs/>
      </w:rPr>
      <w:tblPr/>
      <w:tcPr>
        <w:tcBorders>
          <w:top w:val="single" w:sz="8" w:space="0" w:color="9BBB59"/>
          <w:left w:val="nil"/>
          <w:bottom w:val="single" w:sz="8" w:space="0" w:color="9BBB59"/>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6EED5"/>
      </w:tcPr>
    </w:tblStylePr>
    <w:tblStylePr w:type="band1Horz">
      <w:rPr>
        <w:rFonts w:cs="Times New Roman"/>
      </w:rPr>
      <w:tblPr/>
      <w:tcPr>
        <w:tcBorders>
          <w:left w:val="nil"/>
          <w:right w:val="nil"/>
          <w:insideH w:val="nil"/>
          <w:insideV w:val="nil"/>
        </w:tcBorders>
        <w:shd w:val="clear" w:color="auto" w:fill="E6EED5"/>
      </w:tcPr>
    </w:tblStylePr>
  </w:style>
  <w:style w:type="table" w:customStyle="1" w:styleId="LightShading-Accent41">
    <w:name w:val="Light Shading - Accent 41"/>
    <w:uiPriority w:val="99"/>
    <w:rsid w:val="00BC634D"/>
    <w:rPr>
      <w:color w:val="5F497A"/>
      <w:sz w:val="20"/>
      <w:szCs w:val="20"/>
      <w:lang w:eastAsia="en-GB"/>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8064A2"/>
          <w:left w:val="nil"/>
          <w:bottom w:val="single" w:sz="8" w:space="0" w:color="8064A2"/>
          <w:right w:val="nil"/>
          <w:insideH w:val="nil"/>
          <w:insideV w:val="nil"/>
        </w:tcBorders>
      </w:tcPr>
    </w:tblStylePr>
    <w:tblStylePr w:type="lastRow">
      <w:pPr>
        <w:spacing w:before="0" w:after="0"/>
      </w:pPr>
      <w:rPr>
        <w:rFonts w:cs="Times New Roman"/>
        <w:b/>
        <w:bCs/>
      </w:rPr>
      <w:tblPr/>
      <w:tcPr>
        <w:tcBorders>
          <w:top w:val="single" w:sz="8" w:space="0" w:color="8064A2"/>
          <w:left w:val="nil"/>
          <w:bottom w:val="single" w:sz="8" w:space="0" w:color="8064A2"/>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FD8E8"/>
      </w:tcPr>
    </w:tblStylePr>
    <w:tblStylePr w:type="band1Horz">
      <w:rPr>
        <w:rFonts w:cs="Times New Roman"/>
      </w:rPr>
      <w:tblPr/>
      <w:tcPr>
        <w:tcBorders>
          <w:left w:val="nil"/>
          <w:right w:val="nil"/>
          <w:insideH w:val="nil"/>
          <w:insideV w:val="nil"/>
        </w:tcBorders>
        <w:shd w:val="clear" w:color="auto" w:fill="DFD8E8"/>
      </w:tcPr>
    </w:tblStylePr>
  </w:style>
  <w:style w:type="table" w:customStyle="1" w:styleId="LightShading-Accent51">
    <w:name w:val="Light Shading - Accent 51"/>
    <w:uiPriority w:val="99"/>
    <w:rsid w:val="00BC634D"/>
    <w:rPr>
      <w:color w:val="31849B"/>
      <w:sz w:val="20"/>
      <w:szCs w:val="20"/>
      <w:lang w:eastAsia="en-GB"/>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left w:val="nil"/>
          <w:right w:val="nil"/>
          <w:insideH w:val="nil"/>
          <w:insideV w:val="nil"/>
        </w:tcBorders>
        <w:shd w:val="clear" w:color="auto" w:fill="D2EAF1"/>
      </w:tcPr>
    </w:tblStylePr>
  </w:style>
  <w:style w:type="table" w:customStyle="1" w:styleId="MediumList1-Accent21">
    <w:name w:val="Medium List 1 - Accent 21"/>
    <w:uiPriority w:val="99"/>
    <w:rsid w:val="00BC634D"/>
    <w:rPr>
      <w:color w:val="000000"/>
      <w:sz w:val="20"/>
      <w:szCs w:val="20"/>
      <w:lang w:eastAsia="en-GB"/>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rPr>
        <w:rFonts w:ascii="Cambria" w:eastAsia="Times New Roman" w:hAnsi="Cambria" w:cs="Times New Roman"/>
      </w:rPr>
      <w:tblPr/>
      <w:tcPr>
        <w:tcBorders>
          <w:top w:val="nil"/>
          <w:bottom w:val="single" w:sz="8" w:space="0" w:color="C0504D"/>
        </w:tcBorders>
      </w:tcPr>
    </w:tblStylePr>
    <w:tblStylePr w:type="lastRow">
      <w:rPr>
        <w:rFonts w:cs="Times New Roman"/>
        <w:b/>
        <w:bCs/>
        <w:color w:val="1F497D"/>
      </w:rPr>
      <w:tblPr/>
      <w:tcPr>
        <w:tcBorders>
          <w:top w:val="single" w:sz="8" w:space="0" w:color="C0504D"/>
          <w:bottom w:val="single" w:sz="8" w:space="0" w:color="C0504D"/>
        </w:tcBorders>
      </w:tcPr>
    </w:tblStylePr>
    <w:tblStylePr w:type="firstCol">
      <w:rPr>
        <w:rFonts w:cs="Times New Roman"/>
        <w:b/>
        <w:bCs/>
      </w:rPr>
    </w:tblStylePr>
    <w:tblStylePr w:type="lastCol">
      <w:rPr>
        <w:rFonts w:cs="Times New Roman"/>
        <w:b/>
        <w:bCs/>
      </w:rPr>
      <w:tblPr/>
      <w:tcPr>
        <w:tcBorders>
          <w:top w:val="single" w:sz="8" w:space="0" w:color="C0504D"/>
          <w:bottom w:val="single" w:sz="8" w:space="0" w:color="C0504D"/>
        </w:tcBorders>
      </w:tcPr>
    </w:tblStylePr>
    <w:tblStylePr w:type="band1Vert">
      <w:rPr>
        <w:rFonts w:cs="Times New Roman"/>
      </w:rPr>
      <w:tblPr/>
      <w:tcPr>
        <w:shd w:val="clear" w:color="auto" w:fill="EFD3D2"/>
      </w:tcPr>
    </w:tblStylePr>
    <w:tblStylePr w:type="band1Horz">
      <w:rPr>
        <w:rFonts w:cs="Times New Roman"/>
      </w:rPr>
      <w:tblPr/>
      <w:tcPr>
        <w:shd w:val="clear" w:color="auto" w:fill="EFD3D2"/>
      </w:tcPr>
    </w:tblStylePr>
  </w:style>
  <w:style w:type="table" w:customStyle="1" w:styleId="MediumShading2-Accent61">
    <w:name w:val="Medium Shading 2 - Accent 61"/>
    <w:uiPriority w:val="99"/>
    <w:rsid w:val="00BC634D"/>
    <w:rPr>
      <w:sz w:val="20"/>
      <w:szCs w:val="20"/>
      <w:lang w:eastAsia="en-GB"/>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F79646"/>
      </w:tcPr>
    </w:tblStylePr>
    <w:tblStylePr w:type="lastCol">
      <w:rPr>
        <w:rFonts w:cs="Times New Roman"/>
        <w:b/>
        <w:bCs/>
        <w:color w:val="FFFFFF"/>
      </w:rPr>
      <w:tblPr/>
      <w:tcPr>
        <w:tcBorders>
          <w:left w:val="nil"/>
          <w:right w:val="nil"/>
          <w:insideH w:val="nil"/>
          <w:insideV w:val="nil"/>
        </w:tcBorders>
        <w:shd w:val="clear" w:color="auto" w:fill="F79646"/>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MediumGrid2-Accent61">
    <w:name w:val="Medium Grid 2 - Accent 61"/>
    <w:uiPriority w:val="99"/>
    <w:rsid w:val="00BC634D"/>
    <w:rPr>
      <w:rFonts w:ascii="Cambria" w:hAnsi="Cambria"/>
      <w:color w:val="000000"/>
      <w:sz w:val="20"/>
      <w:szCs w:val="20"/>
      <w:lang w:eastAsia="en-GB"/>
    </w:rPr>
    <w:tblPr>
      <w:tblStyleRowBandSize w:val="1"/>
      <w:tblStyleColBandSize w:val="1"/>
      <w:tblInd w:w="0" w:type="dxa"/>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CellMar>
        <w:top w:w="0" w:type="dxa"/>
        <w:left w:w="108" w:type="dxa"/>
        <w:bottom w:w="0" w:type="dxa"/>
        <w:right w:w="108" w:type="dxa"/>
      </w:tblCellMar>
    </w:tblPr>
    <w:tcPr>
      <w:shd w:val="clear" w:color="auto" w:fill="FDE4D0"/>
    </w:tcPr>
    <w:tblStylePr w:type="firstRow">
      <w:rPr>
        <w:rFonts w:cs="Times New Roman"/>
        <w:b/>
        <w:bCs/>
        <w:color w:val="000000"/>
      </w:rPr>
      <w:tblPr/>
      <w:tcPr>
        <w:shd w:val="clear" w:color="auto" w:fill="FEF4EC"/>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FDE9D9"/>
      </w:tcPr>
    </w:tblStylePr>
    <w:tblStylePr w:type="band1Vert">
      <w:rPr>
        <w:rFonts w:cs="Times New Roman"/>
      </w:rPr>
      <w:tblPr/>
      <w:tcPr>
        <w:shd w:val="clear" w:color="auto" w:fill="FBCAA2"/>
      </w:tcPr>
    </w:tblStylePr>
    <w:tblStylePr w:type="band1Horz">
      <w:rPr>
        <w:rFonts w:cs="Times New Roman"/>
      </w:rPr>
      <w:tblPr/>
      <w:tcPr>
        <w:tcBorders>
          <w:insideH w:val="single" w:sz="6" w:space="0" w:color="F79646"/>
          <w:insideV w:val="single" w:sz="6" w:space="0" w:color="F79646"/>
        </w:tcBorders>
        <w:shd w:val="clear" w:color="auto" w:fill="FBCAA2"/>
      </w:tcPr>
    </w:tblStylePr>
    <w:tblStylePr w:type="nwCell">
      <w:rPr>
        <w:rFonts w:cs="Times New Roman"/>
      </w:rPr>
      <w:tblPr/>
      <w:tcPr>
        <w:shd w:val="clear" w:color="auto" w:fill="FFFFFF"/>
      </w:tcPr>
    </w:tblStylePr>
  </w:style>
  <w:style w:type="table" w:customStyle="1" w:styleId="MediumGrid3-Accent51">
    <w:name w:val="Medium Grid 3 - Accent 51"/>
    <w:uiPriority w:val="99"/>
    <w:rsid w:val="00BC634D"/>
    <w:rPr>
      <w:sz w:val="20"/>
      <w:szCs w:val="20"/>
      <w:lang w:eastAsia="en-GB"/>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customStyle="1" w:styleId="MediumGrid3-Accent41">
    <w:name w:val="Medium Grid 3 - Accent 41"/>
    <w:basedOn w:val="TableGrid"/>
    <w:next w:val="MediumGrid3-Accent4"/>
    <w:uiPriority w:val="99"/>
    <w:rsid w:val="00BC634D"/>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FD8E8"/>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rFonts w:cs="Times New Roman"/>
        <w:b/>
        <w:bCs/>
        <w:i w:val="0"/>
        <w:iCs w:val="0"/>
        <w:color w:val="FFFFFF"/>
      </w:rPr>
      <w:tblPr/>
      <w:tcPr>
        <w:shd w:val="clear" w:color="auto" w:fill="CCC0D9"/>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paragraph" w:customStyle="1" w:styleId="Reference">
    <w:name w:val="Reference"/>
    <w:basedOn w:val="Normal"/>
    <w:link w:val="ReferenceChar"/>
    <w:uiPriority w:val="99"/>
    <w:rsid w:val="00590DAD"/>
    <w:rPr>
      <w:rFonts w:cs="Times New Roman"/>
      <w:lang w:val="fr-FR"/>
    </w:rPr>
  </w:style>
  <w:style w:type="character" w:customStyle="1" w:styleId="ReferenceChar">
    <w:name w:val="Reference Char"/>
    <w:link w:val="Reference"/>
    <w:uiPriority w:val="99"/>
    <w:locked/>
    <w:rsid w:val="00590DAD"/>
    <w:rPr>
      <w:rFonts w:ascii="Arial" w:hAnsi="Arial"/>
      <w:sz w:val="24"/>
      <w:lang w:val="fr-FR" w:eastAsia="en-US"/>
    </w:rPr>
  </w:style>
  <w:style w:type="table" w:styleId="MediumList2-Accent5">
    <w:name w:val="Medium List 2 Accent 5"/>
    <w:basedOn w:val="TableNormal"/>
    <w:uiPriority w:val="99"/>
    <w:rsid w:val="00DF31B9"/>
    <w:rPr>
      <w:rFonts w:ascii="Cambria" w:hAnsi="Cambria"/>
      <w:color w:val="000000"/>
      <w:sz w:val="20"/>
      <w:szCs w:val="20"/>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rPr>
        <w:rFonts w:cs="Times New Roman"/>
        <w:sz w:val="24"/>
        <w:szCs w:val="24"/>
      </w:rPr>
      <w:tblPr/>
      <w:tcPr>
        <w:tcBorders>
          <w:top w:val="nil"/>
          <w:left w:val="nil"/>
          <w:bottom w:val="single" w:sz="24" w:space="0" w:color="4BACC6"/>
          <w:right w:val="nil"/>
          <w:insideH w:val="nil"/>
          <w:insideV w:val="nil"/>
        </w:tcBorders>
        <w:shd w:val="clear" w:color="auto" w:fill="FFFFFF"/>
      </w:tcPr>
    </w:tblStylePr>
    <w:tblStylePr w:type="lastRow">
      <w:rPr>
        <w:rFonts w:cs="Times New Roman"/>
      </w:rPr>
      <w:tblPr/>
      <w:tcPr>
        <w:tcBorders>
          <w:top w:val="single" w:sz="8" w:space="0" w:color="4BACC6"/>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BACC6"/>
          <w:insideH w:val="nil"/>
          <w:insideV w:val="nil"/>
        </w:tcBorders>
        <w:shd w:val="clear" w:color="auto" w:fill="FFFFFF"/>
      </w:tcPr>
    </w:tblStylePr>
    <w:tblStylePr w:type="lastCol">
      <w:rPr>
        <w:rFonts w:cs="Times New Roman"/>
      </w:rPr>
      <w:tblPr/>
      <w:tcPr>
        <w:tcBorders>
          <w:top w:val="nil"/>
          <w:left w:val="single" w:sz="8" w:space="0" w:color="4BACC6"/>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top w:val="nil"/>
          <w:bottom w:val="nil"/>
          <w:insideH w:val="nil"/>
          <w:insideV w:val="nil"/>
        </w:tcBorders>
        <w:shd w:val="clear" w:color="auto" w:fill="D2EAF1"/>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ediumList1-Accent5">
    <w:name w:val="Medium List 1 Accent 5"/>
    <w:basedOn w:val="TableNormal"/>
    <w:uiPriority w:val="99"/>
    <w:rsid w:val="00DF31B9"/>
    <w:rPr>
      <w:color w:val="000000"/>
      <w:sz w:val="20"/>
      <w:szCs w:val="20"/>
    </w:rPr>
    <w:tblPr>
      <w:tblStyleRowBandSize w:val="1"/>
      <w:tblStyleColBandSize w:val="1"/>
      <w:tblBorders>
        <w:top w:val="single" w:sz="8" w:space="0" w:color="4BACC6"/>
        <w:bottom w:val="single" w:sz="8" w:space="0" w:color="4BACC6"/>
      </w:tblBorders>
    </w:tblPr>
    <w:tblStylePr w:type="firstRow">
      <w:rPr>
        <w:rFonts w:ascii="Cambria" w:eastAsia="Times New Roman" w:hAnsi="Cambria" w:cs="Times New Roman"/>
      </w:rPr>
      <w:tblPr/>
      <w:tcPr>
        <w:tcBorders>
          <w:top w:val="nil"/>
          <w:bottom w:val="single" w:sz="8" w:space="0" w:color="4BACC6"/>
        </w:tcBorders>
      </w:tcPr>
    </w:tblStylePr>
    <w:tblStylePr w:type="lastRow">
      <w:rPr>
        <w:rFonts w:cs="Times New Roman"/>
        <w:b/>
        <w:bCs/>
        <w:color w:val="1F497D"/>
      </w:rPr>
      <w:tblPr/>
      <w:tcPr>
        <w:tcBorders>
          <w:top w:val="single" w:sz="8" w:space="0" w:color="4BACC6"/>
          <w:bottom w:val="single" w:sz="8" w:space="0" w:color="4BACC6"/>
        </w:tcBorders>
      </w:tcPr>
    </w:tblStylePr>
    <w:tblStylePr w:type="firstCol">
      <w:rPr>
        <w:rFonts w:cs="Times New Roman"/>
        <w:b/>
        <w:bCs/>
      </w:rPr>
    </w:tblStylePr>
    <w:tblStylePr w:type="lastCol">
      <w:rPr>
        <w:rFonts w:cs="Times New Roman"/>
        <w:b/>
        <w:bCs/>
      </w:rPr>
      <w:tblPr/>
      <w:tcPr>
        <w:tcBorders>
          <w:top w:val="single" w:sz="8" w:space="0" w:color="4BACC6"/>
          <w:bottom w:val="single" w:sz="8" w:space="0" w:color="4BACC6"/>
        </w:tcBorders>
      </w:tcPr>
    </w:tblStylePr>
    <w:tblStylePr w:type="band1Vert">
      <w:rPr>
        <w:rFonts w:cs="Times New Roman"/>
      </w:rPr>
      <w:tblPr/>
      <w:tcPr>
        <w:shd w:val="clear" w:color="auto" w:fill="D2EAF1"/>
      </w:tcPr>
    </w:tblStylePr>
    <w:tblStylePr w:type="band1Horz">
      <w:rPr>
        <w:rFonts w:cs="Times New Roman"/>
      </w:rPr>
      <w:tblPr/>
      <w:tcPr>
        <w:shd w:val="clear" w:color="auto" w:fill="D2EAF1"/>
      </w:tcPr>
    </w:tblStylePr>
  </w:style>
  <w:style w:type="character" w:styleId="FollowedHyperlink">
    <w:name w:val="FollowedHyperlink"/>
    <w:basedOn w:val="DefaultParagraphFont"/>
    <w:uiPriority w:val="99"/>
    <w:semiHidden/>
    <w:rsid w:val="001C52E8"/>
    <w:rPr>
      <w:rFonts w:cs="Times New Roman"/>
      <w:color w:val="800080"/>
      <w:u w:val="single"/>
    </w:rPr>
  </w:style>
  <w:style w:type="character" w:styleId="PlaceholderText">
    <w:name w:val="Placeholder Text"/>
    <w:basedOn w:val="DefaultParagraphFont"/>
    <w:uiPriority w:val="99"/>
    <w:semiHidden/>
    <w:rsid w:val="00AF5BF4"/>
    <w:rPr>
      <w:rFonts w:cs="Times New Roman"/>
      <w:color w:val="808080"/>
    </w:rPr>
  </w:style>
  <w:style w:type="paragraph" w:styleId="ListParagraph">
    <w:name w:val="List Paragraph"/>
    <w:basedOn w:val="Normal"/>
    <w:uiPriority w:val="99"/>
    <w:qFormat/>
    <w:rsid w:val="00551517"/>
    <w:pPr>
      <w:spacing w:after="120" w:line="360" w:lineRule="auto"/>
    </w:pPr>
  </w:style>
  <w:style w:type="paragraph" w:styleId="Revision">
    <w:name w:val="Revision"/>
    <w:hidden/>
    <w:uiPriority w:val="99"/>
    <w:semiHidden/>
    <w:rsid w:val="00110E09"/>
    <w:rPr>
      <w:rFonts w:ascii="Arial" w:hAnsi="Arial" w:cs="Arial"/>
      <w:sz w:val="24"/>
      <w:szCs w:val="24"/>
      <w:lang w:eastAsia="en-US"/>
    </w:rPr>
  </w:style>
  <w:style w:type="character" w:styleId="CommentReference">
    <w:name w:val="annotation reference"/>
    <w:basedOn w:val="DefaultParagraphFont"/>
    <w:uiPriority w:val="99"/>
    <w:semiHidden/>
    <w:rsid w:val="00110E09"/>
    <w:rPr>
      <w:rFonts w:cs="Times New Roman"/>
      <w:sz w:val="16"/>
      <w:szCs w:val="16"/>
    </w:rPr>
  </w:style>
  <w:style w:type="paragraph" w:styleId="CommentText">
    <w:name w:val="annotation text"/>
    <w:basedOn w:val="Normal"/>
    <w:link w:val="CommentTextChar"/>
    <w:uiPriority w:val="99"/>
    <w:semiHidden/>
    <w:rsid w:val="00110E09"/>
    <w:pPr>
      <w:spacing w:line="240" w:lineRule="auto"/>
    </w:pPr>
    <w:rPr>
      <w:sz w:val="20"/>
      <w:szCs w:val="20"/>
    </w:rPr>
  </w:style>
  <w:style w:type="character" w:customStyle="1" w:styleId="CommentTextChar">
    <w:name w:val="Comment Text Char"/>
    <w:basedOn w:val="DefaultParagraphFont"/>
    <w:link w:val="CommentText"/>
    <w:uiPriority w:val="99"/>
    <w:semiHidden/>
    <w:locked/>
    <w:rsid w:val="00110E09"/>
    <w:rPr>
      <w:rFonts w:ascii="Arial" w:hAnsi="Arial" w:cs="Arial"/>
      <w:lang w:eastAsia="en-US"/>
    </w:rPr>
  </w:style>
  <w:style w:type="paragraph" w:styleId="DocumentMap">
    <w:name w:val="Document Map"/>
    <w:basedOn w:val="Normal"/>
    <w:link w:val="DocumentMapChar"/>
    <w:uiPriority w:val="99"/>
    <w:semiHidden/>
    <w:rsid w:val="00ED6F2A"/>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E7669E"/>
    <w:rPr>
      <w:rFonts w:cs="Arial"/>
      <w:sz w:val="0"/>
      <w:szCs w:val="0"/>
      <w:lang w:eastAsia="en-US"/>
    </w:rPr>
  </w:style>
  <w:style w:type="character" w:customStyle="1" w:styleId="journalnumber">
    <w:name w:val="journalnumber"/>
    <w:basedOn w:val="DefaultParagraphFont"/>
    <w:rsid w:val="00027051"/>
    <w:rPr>
      <w:b/>
      <w:bCs/>
    </w:rPr>
  </w:style>
  <w:style w:type="character" w:customStyle="1" w:styleId="journalname4">
    <w:name w:val="journalname4"/>
    <w:basedOn w:val="DefaultParagraphFont"/>
    <w:rsid w:val="00027051"/>
    <w:rPr>
      <w:i/>
      <w:iCs/>
    </w:rPr>
  </w:style>
  <w:style w:type="paragraph" w:customStyle="1" w:styleId="atl2">
    <w:name w:val="atl2"/>
    <w:basedOn w:val="Normal"/>
    <w:rsid w:val="00027051"/>
    <w:pPr>
      <w:spacing w:line="456" w:lineRule="auto"/>
      <w:jc w:val="left"/>
    </w:pPr>
    <w:rPr>
      <w:rFonts w:ascii="Times New Roman" w:hAnsi="Times New Roman" w:cs="Times New Roman"/>
      <w:b/>
      <w:bCs/>
      <w:sz w:val="26"/>
      <w:szCs w:val="26"/>
      <w:lang w:eastAsia="zh-CN"/>
    </w:rPr>
  </w:style>
  <w:style w:type="paragraph" w:customStyle="1" w:styleId="aug8">
    <w:name w:val="aug8"/>
    <w:basedOn w:val="Normal"/>
    <w:rsid w:val="00027051"/>
    <w:pPr>
      <w:spacing w:line="456" w:lineRule="auto"/>
      <w:jc w:val="left"/>
    </w:pPr>
    <w:rPr>
      <w:rFonts w:ascii="Times New Roman" w:hAnsi="Times New Roman" w:cs="Times New Roman"/>
      <w:sz w:val="26"/>
      <w:szCs w:val="26"/>
      <w:lang w:eastAsia="zh-CN"/>
    </w:rPr>
  </w:style>
  <w:style w:type="paragraph" w:customStyle="1" w:styleId="journal5">
    <w:name w:val="journal5"/>
    <w:basedOn w:val="Normal"/>
    <w:rsid w:val="00027051"/>
    <w:pPr>
      <w:spacing w:line="456" w:lineRule="auto"/>
      <w:jc w:val="left"/>
    </w:pPr>
    <w:rPr>
      <w:rFonts w:ascii="Times New Roman" w:hAnsi="Times New Roman" w:cs="Times New Roman"/>
      <w:color w:val="7C7C7C"/>
      <w:sz w:val="26"/>
      <w:szCs w:val="26"/>
      <w:lang w:eastAsia="zh-CN"/>
    </w:rPr>
  </w:style>
  <w:style w:type="character" w:customStyle="1" w:styleId="cite-pages">
    <w:name w:val="cite-pages"/>
    <w:basedOn w:val="DefaultParagraphFont"/>
    <w:rsid w:val="00027051"/>
  </w:style>
  <w:style w:type="character" w:customStyle="1" w:styleId="cite-month-year">
    <w:name w:val="cite-month-year"/>
    <w:basedOn w:val="DefaultParagraphFont"/>
    <w:rsid w:val="00027051"/>
  </w:style>
  <w:style w:type="character" w:customStyle="1" w:styleId="authorname">
    <w:name w:val="authorname"/>
    <w:basedOn w:val="DefaultParagraphFont"/>
    <w:rsid w:val="00C86370"/>
  </w:style>
  <w:style w:type="character" w:customStyle="1" w:styleId="apple-converted-space">
    <w:name w:val="apple-converted-space"/>
    <w:basedOn w:val="DefaultParagraphFont"/>
    <w:rsid w:val="00C86370"/>
  </w:style>
  <w:style w:type="paragraph" w:styleId="EndnoteText">
    <w:name w:val="endnote text"/>
    <w:basedOn w:val="Normal"/>
    <w:link w:val="EndnoteTextChar"/>
    <w:uiPriority w:val="99"/>
    <w:semiHidden/>
    <w:unhideWhenUsed/>
    <w:rsid w:val="004F40CE"/>
    <w:pPr>
      <w:spacing w:line="240" w:lineRule="auto"/>
    </w:pPr>
    <w:rPr>
      <w:sz w:val="20"/>
      <w:szCs w:val="20"/>
    </w:rPr>
  </w:style>
  <w:style w:type="character" w:customStyle="1" w:styleId="EndnoteTextChar">
    <w:name w:val="Endnote Text Char"/>
    <w:basedOn w:val="DefaultParagraphFont"/>
    <w:link w:val="EndnoteText"/>
    <w:uiPriority w:val="99"/>
    <w:semiHidden/>
    <w:rsid w:val="004F40CE"/>
    <w:rPr>
      <w:rFonts w:ascii="Arial" w:hAnsi="Arial" w:cs="Arial"/>
      <w:sz w:val="20"/>
      <w:szCs w:val="20"/>
      <w:lang w:eastAsia="en-US"/>
    </w:rPr>
  </w:style>
  <w:style w:type="character" w:styleId="EndnoteReference">
    <w:name w:val="endnote reference"/>
    <w:basedOn w:val="DefaultParagraphFont"/>
    <w:uiPriority w:val="99"/>
    <w:semiHidden/>
    <w:unhideWhenUsed/>
    <w:rsid w:val="004F40CE"/>
    <w:rPr>
      <w:vertAlign w:val="superscript"/>
    </w:rPr>
  </w:style>
  <w:style w:type="paragraph" w:styleId="FootnoteText">
    <w:name w:val="footnote text"/>
    <w:basedOn w:val="Normal"/>
    <w:link w:val="FootnoteTextChar"/>
    <w:uiPriority w:val="99"/>
    <w:semiHidden/>
    <w:unhideWhenUsed/>
    <w:rsid w:val="004F40CE"/>
    <w:pPr>
      <w:spacing w:line="240" w:lineRule="auto"/>
    </w:pPr>
    <w:rPr>
      <w:sz w:val="20"/>
      <w:szCs w:val="20"/>
    </w:rPr>
  </w:style>
  <w:style w:type="character" w:customStyle="1" w:styleId="FootnoteTextChar">
    <w:name w:val="Footnote Text Char"/>
    <w:basedOn w:val="DefaultParagraphFont"/>
    <w:link w:val="FootnoteText"/>
    <w:uiPriority w:val="99"/>
    <w:semiHidden/>
    <w:rsid w:val="004F40CE"/>
    <w:rPr>
      <w:rFonts w:ascii="Arial" w:hAnsi="Arial" w:cs="Arial"/>
      <w:sz w:val="20"/>
      <w:szCs w:val="20"/>
      <w:lang w:eastAsia="en-US"/>
    </w:rPr>
  </w:style>
  <w:style w:type="character" w:styleId="FootnoteReference">
    <w:name w:val="footnote reference"/>
    <w:basedOn w:val="DefaultParagraphFont"/>
    <w:uiPriority w:val="99"/>
    <w:semiHidden/>
    <w:unhideWhenUsed/>
    <w:rsid w:val="004F40CE"/>
    <w:rPr>
      <w:vertAlign w:val="superscript"/>
    </w:rPr>
  </w:style>
  <w:style w:type="paragraph" w:customStyle="1" w:styleId="EndNoteBibliographyTitle">
    <w:name w:val="EndNote Bibliography Title"/>
    <w:basedOn w:val="Normal"/>
    <w:link w:val="EndNoteBibliographyTitleChar"/>
    <w:rsid w:val="008B0409"/>
    <w:pPr>
      <w:jc w:val="center"/>
    </w:pPr>
    <w:rPr>
      <w:noProof/>
    </w:rPr>
  </w:style>
  <w:style w:type="character" w:customStyle="1" w:styleId="EndNoteBibliographyTitleChar">
    <w:name w:val="EndNote Bibliography Title Char"/>
    <w:basedOn w:val="DefaultParagraphFont"/>
    <w:link w:val="EndNoteBibliographyTitle"/>
    <w:rsid w:val="008B0409"/>
    <w:rPr>
      <w:rFonts w:ascii="Arial" w:hAnsi="Arial" w:cs="Arial"/>
      <w:noProof/>
      <w:sz w:val="24"/>
      <w:szCs w:val="24"/>
      <w:lang w:val="en-US" w:eastAsia="en-GB"/>
    </w:rPr>
  </w:style>
  <w:style w:type="paragraph" w:customStyle="1" w:styleId="EndNoteBibliography">
    <w:name w:val="EndNote Bibliography"/>
    <w:basedOn w:val="Normal"/>
    <w:link w:val="EndNoteBibliographyChar"/>
    <w:rsid w:val="008B0409"/>
    <w:pPr>
      <w:spacing w:line="240" w:lineRule="auto"/>
    </w:pPr>
    <w:rPr>
      <w:noProof/>
    </w:rPr>
  </w:style>
  <w:style w:type="character" w:customStyle="1" w:styleId="EndNoteBibliographyChar">
    <w:name w:val="EndNote Bibliography Char"/>
    <w:basedOn w:val="DefaultParagraphFont"/>
    <w:link w:val="EndNoteBibliography"/>
    <w:rsid w:val="008B0409"/>
    <w:rPr>
      <w:rFonts w:ascii="Arial" w:hAnsi="Arial" w:cs="Arial"/>
      <w:noProof/>
      <w:sz w:val="24"/>
      <w:szCs w:val="24"/>
      <w:lang w:val="en-US" w:eastAsia="en-GB"/>
    </w:rPr>
  </w:style>
  <w:style w:type="character" w:styleId="Strong">
    <w:name w:val="Strong"/>
    <w:basedOn w:val="DefaultParagraphFont"/>
    <w:qFormat/>
    <w:locked/>
    <w:rsid w:val="008B0409"/>
    <w:rPr>
      <w:b/>
      <w:bCs/>
    </w:rPr>
  </w:style>
  <w:style w:type="paragraph" w:customStyle="1" w:styleId="EndNoteCategoryHeading">
    <w:name w:val="EndNote Category Heading"/>
    <w:basedOn w:val="Normal"/>
    <w:link w:val="EndNoteCategoryHeadingChar"/>
    <w:rsid w:val="00660DB2"/>
    <w:pPr>
      <w:spacing w:before="120" w:after="120"/>
      <w:jc w:val="left"/>
    </w:pPr>
    <w:rPr>
      <w:b/>
      <w:noProof/>
    </w:rPr>
  </w:style>
  <w:style w:type="character" w:customStyle="1" w:styleId="EndNoteCategoryHeadingChar">
    <w:name w:val="EndNote Category Heading Char"/>
    <w:basedOn w:val="Heading3Char"/>
    <w:link w:val="EndNoteCategoryHeading"/>
    <w:rsid w:val="00660DB2"/>
    <w:rPr>
      <w:rFonts w:ascii="Arial" w:hAnsi="Arial" w:cs="Arial"/>
      <w:b/>
      <w:bCs w:val="0"/>
      <w:i w:val="0"/>
      <w:noProof/>
      <w:sz w:val="24"/>
      <w:szCs w:val="24"/>
      <w:lang w:val="en-US" w:eastAsia="en-US"/>
    </w:rPr>
  </w:style>
  <w:style w:type="table" w:customStyle="1" w:styleId="GridTable1Light1">
    <w:name w:val="Grid Table 1 Light1"/>
    <w:basedOn w:val="TableNormal"/>
    <w:uiPriority w:val="46"/>
    <w:rsid w:val="00F2121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F2121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F2121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rmalWeb">
    <w:name w:val="Normal (Web)"/>
    <w:basedOn w:val="Normal"/>
    <w:uiPriority w:val="99"/>
    <w:semiHidden/>
    <w:unhideWhenUsed/>
    <w:rsid w:val="004407EC"/>
    <w:pPr>
      <w:spacing w:before="100" w:beforeAutospacing="1" w:after="100" w:afterAutospacing="1" w:line="240" w:lineRule="auto"/>
      <w:jc w:val="left"/>
    </w:pPr>
    <w:rPr>
      <w:rFonts w:ascii="Times New Roman" w:hAnsi="Times New Roman" w:cs="Times New Roman"/>
    </w:rPr>
  </w:style>
  <w:style w:type="table" w:customStyle="1" w:styleId="GridTable1Light-Accent11">
    <w:name w:val="Grid Table 1 Light - Accent 11"/>
    <w:basedOn w:val="TableNormal"/>
    <w:uiPriority w:val="46"/>
    <w:rsid w:val="00D0001C"/>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TOCHeading">
    <w:name w:val="TOC Heading"/>
    <w:basedOn w:val="Heading"/>
    <w:next w:val="Normal"/>
    <w:uiPriority w:val="39"/>
    <w:unhideWhenUsed/>
    <w:qFormat/>
    <w:rsid w:val="00C83A9B"/>
  </w:style>
  <w:style w:type="paragraph" w:customStyle="1" w:styleId="Heading">
    <w:name w:val="Heading"/>
    <w:basedOn w:val="Heading1"/>
    <w:link w:val="HeadingChar"/>
    <w:qFormat/>
    <w:rsid w:val="00814506"/>
    <w:pPr>
      <w:numPr>
        <w:numId w:val="0"/>
      </w:numPr>
      <w:ind w:left="432"/>
    </w:pPr>
  </w:style>
  <w:style w:type="character" w:customStyle="1" w:styleId="HeadingChar">
    <w:name w:val="Heading Char"/>
    <w:basedOn w:val="Heading1Char"/>
    <w:link w:val="Heading"/>
    <w:rsid w:val="00814506"/>
    <w:rPr>
      <w:rFonts w:ascii="Arial" w:hAnsi="Arial"/>
      <w:b/>
      <w:bCs/>
      <w:kern w:val="32"/>
      <w:sz w:val="40"/>
      <w:szCs w:val="28"/>
      <w:u w:val="single"/>
      <w:lang w:val="en" w:eastAsia="en-US"/>
    </w:rPr>
  </w:style>
  <w:style w:type="paragraph" w:styleId="Subtitle">
    <w:name w:val="Subtitle"/>
    <w:basedOn w:val="Normal"/>
    <w:next w:val="Normal"/>
    <w:link w:val="SubtitleChar"/>
    <w:locked/>
    <w:rsid w:val="00814506"/>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814506"/>
    <w:rPr>
      <w:rFonts w:asciiTheme="minorHAnsi" w:eastAsiaTheme="minorEastAsia" w:hAnsiTheme="minorHAnsi" w:cstheme="minorBidi"/>
      <w:color w:val="5A5A5A" w:themeColor="text1" w:themeTint="A5"/>
      <w:spacing w:val="15"/>
      <w:lang w:eastAsia="en-US"/>
    </w:rPr>
  </w:style>
  <w:style w:type="paragraph" w:customStyle="1" w:styleId="Normal10pt">
    <w:name w:val="Normal + 10pt"/>
    <w:basedOn w:val="Normal"/>
    <w:uiPriority w:val="99"/>
    <w:rsid w:val="00A36354"/>
    <w:pPr>
      <w:autoSpaceDE w:val="0"/>
      <w:autoSpaceDN w:val="0"/>
      <w:adjustRightInd w:val="0"/>
      <w:spacing w:line="276" w:lineRule="auto"/>
    </w:pPr>
    <w:rPr>
      <w:rFonts w:ascii="Calibri" w:hAnsi="Calibri"/>
      <w:color w:val="4F81BD"/>
      <w:sz w:val="22"/>
      <w:szCs w:val="22"/>
      <w:lang w:val="en-GB"/>
    </w:rPr>
  </w:style>
  <w:style w:type="paragraph" w:customStyle="1" w:styleId="Default">
    <w:name w:val="Default"/>
    <w:rsid w:val="00216680"/>
    <w:pPr>
      <w:autoSpaceDE w:val="0"/>
      <w:autoSpaceDN w:val="0"/>
      <w:adjustRightInd w:val="0"/>
    </w:pPr>
    <w:rPr>
      <w:rFonts w:ascii="Calibri" w:hAnsi="Calibri" w:cs="Calibri"/>
      <w:color w:val="000000"/>
      <w:sz w:val="24"/>
      <w:szCs w:val="24"/>
    </w:rPr>
  </w:style>
  <w:style w:type="paragraph" w:styleId="Title">
    <w:name w:val="Title"/>
    <w:basedOn w:val="Normal"/>
    <w:next w:val="Normal"/>
    <w:link w:val="TitleChar"/>
    <w:locked/>
    <w:rsid w:val="00216680"/>
    <w:pPr>
      <w:spacing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rsid w:val="00216680"/>
    <w:rPr>
      <w:rFonts w:ascii="Arial" w:eastAsiaTheme="majorEastAsia" w:hAnsi="Arial" w:cstheme="majorBidi"/>
      <w:spacing w:val="-10"/>
      <w:kern w:val="28"/>
      <w:sz w:val="56"/>
      <w:szCs w:val="56"/>
      <w:lang w:val="en-US" w:eastAsia="en-GB"/>
    </w:rPr>
  </w:style>
  <w:style w:type="table" w:styleId="TableWeb3">
    <w:name w:val="Table Web 3"/>
    <w:basedOn w:val="TableNormal"/>
    <w:uiPriority w:val="99"/>
    <w:rsid w:val="00216680"/>
    <w:pPr>
      <w:spacing w:line="360" w:lineRule="auto"/>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customStyle="1" w:styleId="UnresolvedMention1">
    <w:name w:val="Unresolved Mention1"/>
    <w:basedOn w:val="DefaultParagraphFont"/>
    <w:uiPriority w:val="99"/>
    <w:semiHidden/>
    <w:unhideWhenUsed/>
    <w:rsid w:val="00874F53"/>
    <w:rPr>
      <w:color w:val="808080"/>
      <w:shd w:val="clear" w:color="auto" w:fill="E6E6E6"/>
    </w:rPr>
  </w:style>
  <w:style w:type="table" w:styleId="TableGridLight">
    <w:name w:val="Grid Table Light"/>
    <w:basedOn w:val="TableNormal"/>
    <w:uiPriority w:val="40"/>
    <w:rsid w:val="00715F5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715F5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2">
    <w:name w:val="Unresolved Mention2"/>
    <w:basedOn w:val="DefaultParagraphFont"/>
    <w:uiPriority w:val="99"/>
    <w:semiHidden/>
    <w:unhideWhenUsed/>
    <w:rsid w:val="00C55F15"/>
    <w:rPr>
      <w:color w:val="808080"/>
      <w:shd w:val="clear" w:color="auto" w:fill="E6E6E6"/>
    </w:rPr>
  </w:style>
  <w:style w:type="paragraph" w:styleId="TOC4">
    <w:name w:val="toc 4"/>
    <w:basedOn w:val="Normal"/>
    <w:next w:val="Normal"/>
    <w:autoRedefine/>
    <w:uiPriority w:val="39"/>
    <w:unhideWhenUsed/>
    <w:locked/>
    <w:rsid w:val="00DD3ECD"/>
    <w:pPr>
      <w:spacing w:after="100" w:line="259" w:lineRule="auto"/>
      <w:ind w:left="660"/>
      <w:jc w:val="left"/>
    </w:pPr>
    <w:rPr>
      <w:rFonts w:asciiTheme="minorHAnsi" w:eastAsiaTheme="minorEastAsia" w:hAnsiTheme="minorHAnsi" w:cstheme="minorBidi"/>
      <w:sz w:val="22"/>
      <w:szCs w:val="22"/>
      <w:lang w:val="en-GB"/>
    </w:rPr>
  </w:style>
  <w:style w:type="paragraph" w:styleId="TOC5">
    <w:name w:val="toc 5"/>
    <w:basedOn w:val="Normal"/>
    <w:next w:val="Normal"/>
    <w:autoRedefine/>
    <w:uiPriority w:val="39"/>
    <w:unhideWhenUsed/>
    <w:locked/>
    <w:rsid w:val="00DD3ECD"/>
    <w:pPr>
      <w:spacing w:after="100" w:line="259" w:lineRule="auto"/>
      <w:ind w:left="880"/>
      <w:jc w:val="left"/>
    </w:pPr>
    <w:rPr>
      <w:rFonts w:asciiTheme="minorHAnsi" w:eastAsiaTheme="minorEastAsia" w:hAnsiTheme="minorHAnsi" w:cstheme="minorBidi"/>
      <w:sz w:val="22"/>
      <w:szCs w:val="22"/>
      <w:lang w:val="en-GB"/>
    </w:rPr>
  </w:style>
  <w:style w:type="paragraph" w:styleId="TOC6">
    <w:name w:val="toc 6"/>
    <w:basedOn w:val="Normal"/>
    <w:next w:val="Normal"/>
    <w:autoRedefine/>
    <w:uiPriority w:val="39"/>
    <w:unhideWhenUsed/>
    <w:locked/>
    <w:rsid w:val="00DD3ECD"/>
    <w:pPr>
      <w:spacing w:after="100" w:line="259" w:lineRule="auto"/>
      <w:ind w:left="1100"/>
      <w:jc w:val="left"/>
    </w:pPr>
    <w:rPr>
      <w:rFonts w:asciiTheme="minorHAnsi" w:eastAsiaTheme="minorEastAsia" w:hAnsiTheme="minorHAnsi" w:cstheme="minorBidi"/>
      <w:sz w:val="22"/>
      <w:szCs w:val="22"/>
      <w:lang w:val="en-GB"/>
    </w:rPr>
  </w:style>
  <w:style w:type="paragraph" w:styleId="TOC7">
    <w:name w:val="toc 7"/>
    <w:basedOn w:val="Normal"/>
    <w:next w:val="Normal"/>
    <w:autoRedefine/>
    <w:uiPriority w:val="39"/>
    <w:unhideWhenUsed/>
    <w:locked/>
    <w:rsid w:val="00DD3ECD"/>
    <w:pPr>
      <w:spacing w:after="100" w:line="259" w:lineRule="auto"/>
      <w:ind w:left="1320"/>
      <w:jc w:val="left"/>
    </w:pPr>
    <w:rPr>
      <w:rFonts w:asciiTheme="minorHAnsi" w:eastAsiaTheme="minorEastAsia" w:hAnsiTheme="minorHAnsi" w:cstheme="minorBidi"/>
      <w:sz w:val="22"/>
      <w:szCs w:val="22"/>
      <w:lang w:val="en-GB"/>
    </w:rPr>
  </w:style>
  <w:style w:type="paragraph" w:styleId="TOC8">
    <w:name w:val="toc 8"/>
    <w:basedOn w:val="Normal"/>
    <w:next w:val="Normal"/>
    <w:autoRedefine/>
    <w:uiPriority w:val="39"/>
    <w:unhideWhenUsed/>
    <w:locked/>
    <w:rsid w:val="00DD3ECD"/>
    <w:pPr>
      <w:spacing w:after="100" w:line="259" w:lineRule="auto"/>
      <w:ind w:left="1540"/>
      <w:jc w:val="left"/>
    </w:pPr>
    <w:rPr>
      <w:rFonts w:asciiTheme="minorHAnsi" w:eastAsiaTheme="minorEastAsia" w:hAnsiTheme="minorHAnsi" w:cstheme="minorBidi"/>
      <w:sz w:val="22"/>
      <w:szCs w:val="22"/>
      <w:lang w:val="en-GB"/>
    </w:rPr>
  </w:style>
  <w:style w:type="paragraph" w:styleId="TOC9">
    <w:name w:val="toc 9"/>
    <w:basedOn w:val="Normal"/>
    <w:next w:val="Normal"/>
    <w:autoRedefine/>
    <w:uiPriority w:val="39"/>
    <w:unhideWhenUsed/>
    <w:locked/>
    <w:rsid w:val="00DD3ECD"/>
    <w:pPr>
      <w:spacing w:after="100" w:line="259" w:lineRule="auto"/>
      <w:ind w:left="1760"/>
      <w:jc w:val="left"/>
    </w:pPr>
    <w:rPr>
      <w:rFonts w:asciiTheme="minorHAnsi" w:eastAsiaTheme="minorEastAsia" w:hAnsiTheme="minorHAnsi" w:cstheme="minorBidi"/>
      <w:sz w:val="22"/>
      <w:szCs w:val="22"/>
      <w:lang w:val="en-GB"/>
    </w:rPr>
  </w:style>
  <w:style w:type="character" w:styleId="Emphasis">
    <w:name w:val="Emphasis"/>
    <w:basedOn w:val="DefaultParagraphFont"/>
    <w:qFormat/>
    <w:locked/>
    <w:rsid w:val="0035791B"/>
    <w:rPr>
      <w:i/>
      <w:iCs/>
    </w:rPr>
  </w:style>
  <w:style w:type="character" w:customStyle="1" w:styleId="UnresolvedMention3">
    <w:name w:val="Unresolved Mention3"/>
    <w:basedOn w:val="DefaultParagraphFont"/>
    <w:uiPriority w:val="99"/>
    <w:semiHidden/>
    <w:unhideWhenUsed/>
    <w:rsid w:val="00F51831"/>
    <w:rPr>
      <w:color w:val="808080"/>
      <w:shd w:val="clear" w:color="auto" w:fill="E6E6E6"/>
    </w:rPr>
  </w:style>
  <w:style w:type="paragraph" w:styleId="CommentSubject">
    <w:name w:val="annotation subject"/>
    <w:basedOn w:val="CommentText"/>
    <w:next w:val="CommentText"/>
    <w:link w:val="CommentSubjectChar"/>
    <w:uiPriority w:val="99"/>
    <w:semiHidden/>
    <w:unhideWhenUsed/>
    <w:rsid w:val="00C05179"/>
    <w:rPr>
      <w:b/>
      <w:bCs/>
    </w:rPr>
  </w:style>
  <w:style w:type="character" w:customStyle="1" w:styleId="CommentSubjectChar">
    <w:name w:val="Comment Subject Char"/>
    <w:basedOn w:val="CommentTextChar"/>
    <w:link w:val="CommentSubject"/>
    <w:uiPriority w:val="99"/>
    <w:semiHidden/>
    <w:rsid w:val="00C05179"/>
    <w:rPr>
      <w:rFonts w:ascii="Arial" w:hAnsi="Arial" w:cs="Arial"/>
      <w:b/>
      <w:bCs/>
      <w:sz w:val="20"/>
      <w:szCs w:val="20"/>
      <w:lang w:val="en-US" w:eastAsia="en-GB"/>
    </w:rPr>
  </w:style>
  <w:style w:type="character" w:customStyle="1" w:styleId="UnresolvedMention4">
    <w:name w:val="Unresolved Mention4"/>
    <w:basedOn w:val="DefaultParagraphFont"/>
    <w:uiPriority w:val="99"/>
    <w:semiHidden/>
    <w:unhideWhenUsed/>
    <w:rsid w:val="00061904"/>
    <w:rPr>
      <w:color w:val="605E5C"/>
      <w:shd w:val="clear" w:color="auto" w:fill="E1DFDD"/>
    </w:rPr>
  </w:style>
  <w:style w:type="character" w:customStyle="1" w:styleId="UnresolvedMention">
    <w:name w:val="Unresolved Mention"/>
    <w:basedOn w:val="DefaultParagraphFont"/>
    <w:uiPriority w:val="99"/>
    <w:semiHidden/>
    <w:unhideWhenUsed/>
    <w:rsid w:val="00E608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361033">
      <w:bodyDiv w:val="1"/>
      <w:marLeft w:val="0"/>
      <w:marRight w:val="0"/>
      <w:marTop w:val="0"/>
      <w:marBottom w:val="0"/>
      <w:divBdr>
        <w:top w:val="none" w:sz="0" w:space="0" w:color="auto"/>
        <w:left w:val="none" w:sz="0" w:space="0" w:color="auto"/>
        <w:bottom w:val="none" w:sz="0" w:space="0" w:color="auto"/>
        <w:right w:val="none" w:sz="0" w:space="0" w:color="auto"/>
      </w:divBdr>
    </w:div>
    <w:div w:id="39139577">
      <w:bodyDiv w:val="1"/>
      <w:marLeft w:val="0"/>
      <w:marRight w:val="0"/>
      <w:marTop w:val="0"/>
      <w:marBottom w:val="0"/>
      <w:divBdr>
        <w:top w:val="none" w:sz="0" w:space="0" w:color="auto"/>
        <w:left w:val="none" w:sz="0" w:space="0" w:color="auto"/>
        <w:bottom w:val="none" w:sz="0" w:space="0" w:color="auto"/>
        <w:right w:val="none" w:sz="0" w:space="0" w:color="auto"/>
      </w:divBdr>
    </w:div>
    <w:div w:id="68895070">
      <w:bodyDiv w:val="1"/>
      <w:marLeft w:val="0"/>
      <w:marRight w:val="0"/>
      <w:marTop w:val="0"/>
      <w:marBottom w:val="0"/>
      <w:divBdr>
        <w:top w:val="none" w:sz="0" w:space="0" w:color="auto"/>
        <w:left w:val="none" w:sz="0" w:space="0" w:color="auto"/>
        <w:bottom w:val="none" w:sz="0" w:space="0" w:color="auto"/>
        <w:right w:val="none" w:sz="0" w:space="0" w:color="auto"/>
      </w:divBdr>
    </w:div>
    <w:div w:id="138353288">
      <w:bodyDiv w:val="1"/>
      <w:marLeft w:val="0"/>
      <w:marRight w:val="0"/>
      <w:marTop w:val="0"/>
      <w:marBottom w:val="0"/>
      <w:divBdr>
        <w:top w:val="none" w:sz="0" w:space="0" w:color="auto"/>
        <w:left w:val="none" w:sz="0" w:space="0" w:color="auto"/>
        <w:bottom w:val="none" w:sz="0" w:space="0" w:color="auto"/>
        <w:right w:val="none" w:sz="0" w:space="0" w:color="auto"/>
      </w:divBdr>
    </w:div>
    <w:div w:id="152913596">
      <w:marLeft w:val="0"/>
      <w:marRight w:val="0"/>
      <w:marTop w:val="0"/>
      <w:marBottom w:val="0"/>
      <w:divBdr>
        <w:top w:val="none" w:sz="0" w:space="0" w:color="auto"/>
        <w:left w:val="none" w:sz="0" w:space="0" w:color="auto"/>
        <w:bottom w:val="none" w:sz="0" w:space="0" w:color="auto"/>
        <w:right w:val="none" w:sz="0" w:space="0" w:color="auto"/>
      </w:divBdr>
    </w:div>
    <w:div w:id="152913597">
      <w:marLeft w:val="0"/>
      <w:marRight w:val="0"/>
      <w:marTop w:val="0"/>
      <w:marBottom w:val="0"/>
      <w:divBdr>
        <w:top w:val="none" w:sz="0" w:space="0" w:color="auto"/>
        <w:left w:val="none" w:sz="0" w:space="0" w:color="auto"/>
        <w:bottom w:val="none" w:sz="0" w:space="0" w:color="auto"/>
        <w:right w:val="none" w:sz="0" w:space="0" w:color="auto"/>
      </w:divBdr>
    </w:div>
    <w:div w:id="152913599">
      <w:marLeft w:val="0"/>
      <w:marRight w:val="0"/>
      <w:marTop w:val="0"/>
      <w:marBottom w:val="0"/>
      <w:divBdr>
        <w:top w:val="none" w:sz="0" w:space="0" w:color="auto"/>
        <w:left w:val="none" w:sz="0" w:space="0" w:color="auto"/>
        <w:bottom w:val="none" w:sz="0" w:space="0" w:color="auto"/>
        <w:right w:val="none" w:sz="0" w:space="0" w:color="auto"/>
      </w:divBdr>
    </w:div>
    <w:div w:id="152913600">
      <w:marLeft w:val="0"/>
      <w:marRight w:val="0"/>
      <w:marTop w:val="0"/>
      <w:marBottom w:val="0"/>
      <w:divBdr>
        <w:top w:val="none" w:sz="0" w:space="0" w:color="auto"/>
        <w:left w:val="none" w:sz="0" w:space="0" w:color="auto"/>
        <w:bottom w:val="none" w:sz="0" w:space="0" w:color="auto"/>
        <w:right w:val="none" w:sz="0" w:space="0" w:color="auto"/>
      </w:divBdr>
    </w:div>
    <w:div w:id="152913603">
      <w:marLeft w:val="0"/>
      <w:marRight w:val="0"/>
      <w:marTop w:val="0"/>
      <w:marBottom w:val="0"/>
      <w:divBdr>
        <w:top w:val="none" w:sz="0" w:space="0" w:color="auto"/>
        <w:left w:val="none" w:sz="0" w:space="0" w:color="auto"/>
        <w:bottom w:val="none" w:sz="0" w:space="0" w:color="auto"/>
        <w:right w:val="none" w:sz="0" w:space="0" w:color="auto"/>
      </w:divBdr>
    </w:div>
    <w:div w:id="152913604">
      <w:marLeft w:val="0"/>
      <w:marRight w:val="0"/>
      <w:marTop w:val="0"/>
      <w:marBottom w:val="0"/>
      <w:divBdr>
        <w:top w:val="none" w:sz="0" w:space="0" w:color="auto"/>
        <w:left w:val="none" w:sz="0" w:space="0" w:color="auto"/>
        <w:bottom w:val="none" w:sz="0" w:space="0" w:color="auto"/>
        <w:right w:val="none" w:sz="0" w:space="0" w:color="auto"/>
      </w:divBdr>
    </w:div>
    <w:div w:id="152913606">
      <w:marLeft w:val="0"/>
      <w:marRight w:val="0"/>
      <w:marTop w:val="0"/>
      <w:marBottom w:val="0"/>
      <w:divBdr>
        <w:top w:val="none" w:sz="0" w:space="0" w:color="auto"/>
        <w:left w:val="none" w:sz="0" w:space="0" w:color="auto"/>
        <w:bottom w:val="none" w:sz="0" w:space="0" w:color="auto"/>
        <w:right w:val="none" w:sz="0" w:space="0" w:color="auto"/>
      </w:divBdr>
    </w:div>
    <w:div w:id="152913609">
      <w:marLeft w:val="0"/>
      <w:marRight w:val="0"/>
      <w:marTop w:val="0"/>
      <w:marBottom w:val="0"/>
      <w:divBdr>
        <w:top w:val="none" w:sz="0" w:space="0" w:color="auto"/>
        <w:left w:val="none" w:sz="0" w:space="0" w:color="auto"/>
        <w:bottom w:val="none" w:sz="0" w:space="0" w:color="auto"/>
        <w:right w:val="none" w:sz="0" w:space="0" w:color="auto"/>
      </w:divBdr>
      <w:divsChild>
        <w:div w:id="152913618">
          <w:marLeft w:val="0"/>
          <w:marRight w:val="0"/>
          <w:marTop w:val="0"/>
          <w:marBottom w:val="0"/>
          <w:divBdr>
            <w:top w:val="none" w:sz="0" w:space="0" w:color="auto"/>
            <w:left w:val="none" w:sz="0" w:space="0" w:color="auto"/>
            <w:bottom w:val="none" w:sz="0" w:space="0" w:color="auto"/>
            <w:right w:val="none" w:sz="0" w:space="0" w:color="auto"/>
          </w:divBdr>
          <w:divsChild>
            <w:div w:id="152913661">
              <w:marLeft w:val="0"/>
              <w:marRight w:val="0"/>
              <w:marTop w:val="0"/>
              <w:marBottom w:val="0"/>
              <w:divBdr>
                <w:top w:val="none" w:sz="0" w:space="0" w:color="auto"/>
                <w:left w:val="none" w:sz="0" w:space="0" w:color="auto"/>
                <w:bottom w:val="none" w:sz="0" w:space="0" w:color="auto"/>
                <w:right w:val="none" w:sz="0" w:space="0" w:color="auto"/>
              </w:divBdr>
              <w:divsChild>
                <w:div w:id="152913639">
                  <w:marLeft w:val="0"/>
                  <w:marRight w:val="0"/>
                  <w:marTop w:val="0"/>
                  <w:marBottom w:val="0"/>
                  <w:divBdr>
                    <w:top w:val="none" w:sz="0" w:space="0" w:color="auto"/>
                    <w:left w:val="none" w:sz="0" w:space="0" w:color="auto"/>
                    <w:bottom w:val="none" w:sz="0" w:space="0" w:color="auto"/>
                    <w:right w:val="none" w:sz="0" w:space="0" w:color="auto"/>
                  </w:divBdr>
                  <w:divsChild>
                    <w:div w:id="152913605">
                      <w:marLeft w:val="0"/>
                      <w:marRight w:val="0"/>
                      <w:marTop w:val="0"/>
                      <w:marBottom w:val="0"/>
                      <w:divBdr>
                        <w:top w:val="none" w:sz="0" w:space="0" w:color="auto"/>
                        <w:left w:val="none" w:sz="0" w:space="0" w:color="auto"/>
                        <w:bottom w:val="none" w:sz="0" w:space="0" w:color="auto"/>
                        <w:right w:val="none" w:sz="0" w:space="0" w:color="auto"/>
                      </w:divBdr>
                      <w:divsChild>
                        <w:div w:id="152913635">
                          <w:marLeft w:val="0"/>
                          <w:marRight w:val="0"/>
                          <w:marTop w:val="0"/>
                          <w:marBottom w:val="0"/>
                          <w:divBdr>
                            <w:top w:val="none" w:sz="0" w:space="0" w:color="auto"/>
                            <w:left w:val="none" w:sz="0" w:space="0" w:color="auto"/>
                            <w:bottom w:val="none" w:sz="0" w:space="0" w:color="auto"/>
                            <w:right w:val="none" w:sz="0" w:space="0" w:color="auto"/>
                          </w:divBdr>
                          <w:divsChild>
                            <w:div w:id="152913626">
                              <w:marLeft w:val="0"/>
                              <w:marRight w:val="0"/>
                              <w:marTop w:val="0"/>
                              <w:marBottom w:val="0"/>
                              <w:divBdr>
                                <w:top w:val="none" w:sz="0" w:space="0" w:color="auto"/>
                                <w:left w:val="none" w:sz="0" w:space="0" w:color="auto"/>
                                <w:bottom w:val="none" w:sz="0" w:space="0" w:color="auto"/>
                                <w:right w:val="none" w:sz="0" w:space="0" w:color="auto"/>
                              </w:divBdr>
                              <w:divsChild>
                                <w:div w:id="152913623">
                                  <w:marLeft w:val="0"/>
                                  <w:marRight w:val="0"/>
                                  <w:marTop w:val="0"/>
                                  <w:marBottom w:val="0"/>
                                  <w:divBdr>
                                    <w:top w:val="none" w:sz="0" w:space="0" w:color="auto"/>
                                    <w:left w:val="none" w:sz="0" w:space="0" w:color="auto"/>
                                    <w:bottom w:val="none" w:sz="0" w:space="0" w:color="auto"/>
                                    <w:right w:val="none" w:sz="0" w:space="0" w:color="auto"/>
                                  </w:divBdr>
                                  <w:divsChild>
                                    <w:div w:id="152913601">
                                      <w:marLeft w:val="0"/>
                                      <w:marRight w:val="0"/>
                                      <w:marTop w:val="0"/>
                                      <w:marBottom w:val="0"/>
                                      <w:divBdr>
                                        <w:top w:val="none" w:sz="0" w:space="0" w:color="auto"/>
                                        <w:left w:val="none" w:sz="0" w:space="0" w:color="auto"/>
                                        <w:bottom w:val="none" w:sz="0" w:space="0" w:color="auto"/>
                                        <w:right w:val="none" w:sz="0" w:space="0" w:color="auto"/>
                                      </w:divBdr>
                                    </w:div>
                                    <w:div w:id="152913632">
                                      <w:marLeft w:val="0"/>
                                      <w:marRight w:val="0"/>
                                      <w:marTop w:val="0"/>
                                      <w:marBottom w:val="0"/>
                                      <w:divBdr>
                                        <w:top w:val="none" w:sz="0" w:space="0" w:color="auto"/>
                                        <w:left w:val="none" w:sz="0" w:space="0" w:color="auto"/>
                                        <w:bottom w:val="none" w:sz="0" w:space="0" w:color="auto"/>
                                        <w:right w:val="none" w:sz="0" w:space="0" w:color="auto"/>
                                      </w:divBdr>
                                    </w:div>
                                    <w:div w:id="152913658">
                                      <w:marLeft w:val="0"/>
                                      <w:marRight w:val="0"/>
                                      <w:marTop w:val="0"/>
                                      <w:marBottom w:val="0"/>
                                      <w:divBdr>
                                        <w:top w:val="none" w:sz="0" w:space="0" w:color="auto"/>
                                        <w:left w:val="none" w:sz="0" w:space="0" w:color="auto"/>
                                        <w:bottom w:val="none" w:sz="0" w:space="0" w:color="auto"/>
                                        <w:right w:val="none" w:sz="0" w:space="0" w:color="auto"/>
                                      </w:divBdr>
                                    </w:div>
                                    <w:div w:id="1529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2913610">
      <w:marLeft w:val="0"/>
      <w:marRight w:val="0"/>
      <w:marTop w:val="0"/>
      <w:marBottom w:val="0"/>
      <w:divBdr>
        <w:top w:val="none" w:sz="0" w:space="0" w:color="auto"/>
        <w:left w:val="none" w:sz="0" w:space="0" w:color="auto"/>
        <w:bottom w:val="none" w:sz="0" w:space="0" w:color="auto"/>
        <w:right w:val="none" w:sz="0" w:space="0" w:color="auto"/>
      </w:divBdr>
    </w:div>
    <w:div w:id="152913611">
      <w:marLeft w:val="0"/>
      <w:marRight w:val="0"/>
      <w:marTop w:val="0"/>
      <w:marBottom w:val="0"/>
      <w:divBdr>
        <w:top w:val="none" w:sz="0" w:space="0" w:color="auto"/>
        <w:left w:val="none" w:sz="0" w:space="0" w:color="auto"/>
        <w:bottom w:val="none" w:sz="0" w:space="0" w:color="auto"/>
        <w:right w:val="none" w:sz="0" w:space="0" w:color="auto"/>
      </w:divBdr>
    </w:div>
    <w:div w:id="152913612">
      <w:marLeft w:val="0"/>
      <w:marRight w:val="0"/>
      <w:marTop w:val="0"/>
      <w:marBottom w:val="0"/>
      <w:divBdr>
        <w:top w:val="none" w:sz="0" w:space="0" w:color="auto"/>
        <w:left w:val="none" w:sz="0" w:space="0" w:color="auto"/>
        <w:bottom w:val="none" w:sz="0" w:space="0" w:color="auto"/>
        <w:right w:val="none" w:sz="0" w:space="0" w:color="auto"/>
      </w:divBdr>
    </w:div>
    <w:div w:id="152913616">
      <w:marLeft w:val="0"/>
      <w:marRight w:val="0"/>
      <w:marTop w:val="0"/>
      <w:marBottom w:val="0"/>
      <w:divBdr>
        <w:top w:val="none" w:sz="0" w:space="0" w:color="auto"/>
        <w:left w:val="none" w:sz="0" w:space="0" w:color="auto"/>
        <w:bottom w:val="none" w:sz="0" w:space="0" w:color="auto"/>
        <w:right w:val="none" w:sz="0" w:space="0" w:color="auto"/>
      </w:divBdr>
    </w:div>
    <w:div w:id="152913619">
      <w:marLeft w:val="0"/>
      <w:marRight w:val="0"/>
      <w:marTop w:val="0"/>
      <w:marBottom w:val="0"/>
      <w:divBdr>
        <w:top w:val="none" w:sz="0" w:space="0" w:color="auto"/>
        <w:left w:val="none" w:sz="0" w:space="0" w:color="auto"/>
        <w:bottom w:val="none" w:sz="0" w:space="0" w:color="auto"/>
        <w:right w:val="none" w:sz="0" w:space="0" w:color="auto"/>
      </w:divBdr>
    </w:div>
    <w:div w:id="152913621">
      <w:marLeft w:val="0"/>
      <w:marRight w:val="0"/>
      <w:marTop w:val="0"/>
      <w:marBottom w:val="0"/>
      <w:divBdr>
        <w:top w:val="none" w:sz="0" w:space="0" w:color="auto"/>
        <w:left w:val="none" w:sz="0" w:space="0" w:color="auto"/>
        <w:bottom w:val="none" w:sz="0" w:space="0" w:color="auto"/>
        <w:right w:val="none" w:sz="0" w:space="0" w:color="auto"/>
      </w:divBdr>
      <w:divsChild>
        <w:div w:id="152913672">
          <w:marLeft w:val="285"/>
          <w:marRight w:val="0"/>
          <w:marTop w:val="0"/>
          <w:marBottom w:val="0"/>
          <w:divBdr>
            <w:top w:val="single" w:sz="2" w:space="0" w:color="2E2E2E"/>
            <w:left w:val="single" w:sz="2" w:space="0" w:color="2E2E2E"/>
            <w:bottom w:val="single" w:sz="2" w:space="0" w:color="2E2E2E"/>
            <w:right w:val="single" w:sz="2" w:space="0" w:color="2E2E2E"/>
          </w:divBdr>
          <w:divsChild>
            <w:div w:id="152913687">
              <w:marLeft w:val="0"/>
              <w:marRight w:val="0"/>
              <w:marTop w:val="15"/>
              <w:marBottom w:val="0"/>
              <w:divBdr>
                <w:top w:val="none" w:sz="0" w:space="0" w:color="auto"/>
                <w:left w:val="none" w:sz="0" w:space="0" w:color="auto"/>
                <w:bottom w:val="none" w:sz="0" w:space="0" w:color="auto"/>
                <w:right w:val="none" w:sz="0" w:space="0" w:color="auto"/>
              </w:divBdr>
              <w:divsChild>
                <w:div w:id="152913617">
                  <w:marLeft w:val="0"/>
                  <w:marRight w:val="0"/>
                  <w:marTop w:val="0"/>
                  <w:marBottom w:val="0"/>
                  <w:divBdr>
                    <w:top w:val="none" w:sz="0" w:space="0" w:color="auto"/>
                    <w:left w:val="none" w:sz="0" w:space="0" w:color="auto"/>
                    <w:bottom w:val="none" w:sz="0" w:space="0" w:color="auto"/>
                    <w:right w:val="none" w:sz="0" w:space="0" w:color="auto"/>
                  </w:divBdr>
                  <w:divsChild>
                    <w:div w:id="152913613">
                      <w:marLeft w:val="0"/>
                      <w:marRight w:val="0"/>
                      <w:marTop w:val="0"/>
                      <w:marBottom w:val="315"/>
                      <w:divBdr>
                        <w:top w:val="single" w:sz="6" w:space="0" w:color="D7D7D7"/>
                        <w:left w:val="single" w:sz="2" w:space="0" w:color="D7D7D7"/>
                        <w:bottom w:val="single" w:sz="6" w:space="0" w:color="D7D7D7"/>
                        <w:right w:val="single" w:sz="2" w:space="0" w:color="D7D7D7"/>
                      </w:divBdr>
                      <w:divsChild>
                        <w:div w:id="152913602">
                          <w:marLeft w:val="0"/>
                          <w:marRight w:val="0"/>
                          <w:marTop w:val="0"/>
                          <w:marBottom w:val="0"/>
                          <w:divBdr>
                            <w:top w:val="none" w:sz="0" w:space="0" w:color="auto"/>
                            <w:left w:val="none" w:sz="0" w:space="0" w:color="auto"/>
                            <w:bottom w:val="none" w:sz="0" w:space="0" w:color="auto"/>
                            <w:right w:val="none" w:sz="0" w:space="0" w:color="auto"/>
                          </w:divBdr>
                        </w:div>
                        <w:div w:id="152913615">
                          <w:marLeft w:val="0"/>
                          <w:marRight w:val="0"/>
                          <w:marTop w:val="0"/>
                          <w:marBottom w:val="0"/>
                          <w:divBdr>
                            <w:top w:val="none" w:sz="0" w:space="0" w:color="auto"/>
                            <w:left w:val="none" w:sz="0" w:space="0" w:color="auto"/>
                            <w:bottom w:val="none" w:sz="0" w:space="0" w:color="auto"/>
                            <w:right w:val="none" w:sz="0" w:space="0" w:color="auto"/>
                          </w:divBdr>
                        </w:div>
                      </w:divsChild>
                    </w:div>
                    <w:div w:id="152913664">
                      <w:marLeft w:val="0"/>
                      <w:marRight w:val="0"/>
                      <w:marTop w:val="0"/>
                      <w:marBottom w:val="45"/>
                      <w:divBdr>
                        <w:top w:val="none" w:sz="0" w:space="0" w:color="auto"/>
                        <w:left w:val="none" w:sz="0" w:space="0" w:color="auto"/>
                        <w:bottom w:val="none" w:sz="0" w:space="0" w:color="auto"/>
                        <w:right w:val="none" w:sz="0" w:space="0" w:color="auto"/>
                      </w:divBdr>
                    </w:div>
                  </w:divsChild>
                </w:div>
              </w:divsChild>
            </w:div>
          </w:divsChild>
        </w:div>
      </w:divsChild>
    </w:div>
    <w:div w:id="152913622">
      <w:marLeft w:val="0"/>
      <w:marRight w:val="0"/>
      <w:marTop w:val="0"/>
      <w:marBottom w:val="0"/>
      <w:divBdr>
        <w:top w:val="none" w:sz="0" w:space="0" w:color="auto"/>
        <w:left w:val="none" w:sz="0" w:space="0" w:color="auto"/>
        <w:bottom w:val="none" w:sz="0" w:space="0" w:color="auto"/>
        <w:right w:val="none" w:sz="0" w:space="0" w:color="auto"/>
      </w:divBdr>
    </w:div>
    <w:div w:id="152913627">
      <w:marLeft w:val="0"/>
      <w:marRight w:val="0"/>
      <w:marTop w:val="0"/>
      <w:marBottom w:val="0"/>
      <w:divBdr>
        <w:top w:val="none" w:sz="0" w:space="0" w:color="auto"/>
        <w:left w:val="none" w:sz="0" w:space="0" w:color="auto"/>
        <w:bottom w:val="none" w:sz="0" w:space="0" w:color="auto"/>
        <w:right w:val="none" w:sz="0" w:space="0" w:color="auto"/>
      </w:divBdr>
    </w:div>
    <w:div w:id="152913628">
      <w:marLeft w:val="0"/>
      <w:marRight w:val="0"/>
      <w:marTop w:val="0"/>
      <w:marBottom w:val="0"/>
      <w:divBdr>
        <w:top w:val="none" w:sz="0" w:space="0" w:color="auto"/>
        <w:left w:val="none" w:sz="0" w:space="0" w:color="auto"/>
        <w:bottom w:val="none" w:sz="0" w:space="0" w:color="auto"/>
        <w:right w:val="none" w:sz="0" w:space="0" w:color="auto"/>
      </w:divBdr>
    </w:div>
    <w:div w:id="152913629">
      <w:marLeft w:val="0"/>
      <w:marRight w:val="0"/>
      <w:marTop w:val="0"/>
      <w:marBottom w:val="0"/>
      <w:divBdr>
        <w:top w:val="none" w:sz="0" w:space="0" w:color="auto"/>
        <w:left w:val="none" w:sz="0" w:space="0" w:color="auto"/>
        <w:bottom w:val="none" w:sz="0" w:space="0" w:color="auto"/>
        <w:right w:val="none" w:sz="0" w:space="0" w:color="auto"/>
      </w:divBdr>
    </w:div>
    <w:div w:id="152913630">
      <w:marLeft w:val="0"/>
      <w:marRight w:val="0"/>
      <w:marTop w:val="0"/>
      <w:marBottom w:val="0"/>
      <w:divBdr>
        <w:top w:val="none" w:sz="0" w:space="0" w:color="auto"/>
        <w:left w:val="none" w:sz="0" w:space="0" w:color="auto"/>
        <w:bottom w:val="none" w:sz="0" w:space="0" w:color="auto"/>
        <w:right w:val="none" w:sz="0" w:space="0" w:color="auto"/>
      </w:divBdr>
    </w:div>
    <w:div w:id="152913633">
      <w:marLeft w:val="0"/>
      <w:marRight w:val="0"/>
      <w:marTop w:val="0"/>
      <w:marBottom w:val="0"/>
      <w:divBdr>
        <w:top w:val="none" w:sz="0" w:space="0" w:color="auto"/>
        <w:left w:val="none" w:sz="0" w:space="0" w:color="auto"/>
        <w:bottom w:val="none" w:sz="0" w:space="0" w:color="auto"/>
        <w:right w:val="none" w:sz="0" w:space="0" w:color="auto"/>
      </w:divBdr>
      <w:divsChild>
        <w:div w:id="152913641">
          <w:marLeft w:val="0"/>
          <w:marRight w:val="0"/>
          <w:marTop w:val="150"/>
          <w:marBottom w:val="0"/>
          <w:divBdr>
            <w:top w:val="none" w:sz="0" w:space="0" w:color="auto"/>
            <w:left w:val="none" w:sz="0" w:space="0" w:color="auto"/>
            <w:bottom w:val="none" w:sz="0" w:space="0" w:color="auto"/>
            <w:right w:val="none" w:sz="0" w:space="0" w:color="auto"/>
          </w:divBdr>
          <w:divsChild>
            <w:div w:id="152913608">
              <w:marLeft w:val="0"/>
              <w:marRight w:val="0"/>
              <w:marTop w:val="0"/>
              <w:marBottom w:val="0"/>
              <w:divBdr>
                <w:top w:val="single" w:sz="36" w:space="8" w:color="FFFFFF"/>
                <w:left w:val="none" w:sz="0" w:space="0" w:color="auto"/>
                <w:bottom w:val="none" w:sz="0" w:space="0" w:color="auto"/>
                <w:right w:val="none" w:sz="0" w:space="0" w:color="auto"/>
              </w:divBdr>
              <w:divsChild>
                <w:div w:id="152913620">
                  <w:marLeft w:val="0"/>
                  <w:marRight w:val="0"/>
                  <w:marTop w:val="0"/>
                  <w:marBottom w:val="0"/>
                  <w:divBdr>
                    <w:top w:val="none" w:sz="0" w:space="0" w:color="auto"/>
                    <w:left w:val="none" w:sz="0" w:space="0" w:color="auto"/>
                    <w:bottom w:val="none" w:sz="0" w:space="0" w:color="auto"/>
                    <w:right w:val="none" w:sz="0" w:space="0" w:color="auto"/>
                  </w:divBdr>
                </w:div>
                <w:div w:id="152913651">
                  <w:marLeft w:val="150"/>
                  <w:marRight w:val="150"/>
                  <w:marTop w:val="0"/>
                  <w:marBottom w:val="0"/>
                  <w:divBdr>
                    <w:top w:val="none" w:sz="0" w:space="0" w:color="auto"/>
                    <w:left w:val="none" w:sz="0" w:space="0" w:color="auto"/>
                    <w:bottom w:val="none" w:sz="0" w:space="0" w:color="auto"/>
                    <w:right w:val="none" w:sz="0" w:space="0" w:color="auto"/>
                  </w:divBdr>
                  <w:divsChild>
                    <w:div w:id="152913640">
                      <w:marLeft w:val="0"/>
                      <w:marRight w:val="0"/>
                      <w:marTop w:val="225"/>
                      <w:marBottom w:val="0"/>
                      <w:divBdr>
                        <w:top w:val="single" w:sz="6" w:space="0" w:color="EEEEEE"/>
                        <w:left w:val="none" w:sz="0" w:space="0" w:color="auto"/>
                        <w:bottom w:val="none" w:sz="0" w:space="0" w:color="auto"/>
                        <w:right w:val="none" w:sz="0" w:space="0" w:color="auto"/>
                      </w:divBdr>
                    </w:div>
                  </w:divsChild>
                </w:div>
              </w:divsChild>
            </w:div>
          </w:divsChild>
        </w:div>
      </w:divsChild>
    </w:div>
    <w:div w:id="152913634">
      <w:marLeft w:val="0"/>
      <w:marRight w:val="0"/>
      <w:marTop w:val="0"/>
      <w:marBottom w:val="0"/>
      <w:divBdr>
        <w:top w:val="none" w:sz="0" w:space="0" w:color="auto"/>
        <w:left w:val="none" w:sz="0" w:space="0" w:color="auto"/>
        <w:bottom w:val="none" w:sz="0" w:space="0" w:color="auto"/>
        <w:right w:val="none" w:sz="0" w:space="0" w:color="auto"/>
      </w:divBdr>
    </w:div>
    <w:div w:id="152913636">
      <w:marLeft w:val="0"/>
      <w:marRight w:val="0"/>
      <w:marTop w:val="0"/>
      <w:marBottom w:val="0"/>
      <w:divBdr>
        <w:top w:val="none" w:sz="0" w:space="0" w:color="auto"/>
        <w:left w:val="none" w:sz="0" w:space="0" w:color="auto"/>
        <w:bottom w:val="none" w:sz="0" w:space="0" w:color="auto"/>
        <w:right w:val="none" w:sz="0" w:space="0" w:color="auto"/>
      </w:divBdr>
    </w:div>
    <w:div w:id="152913637">
      <w:marLeft w:val="0"/>
      <w:marRight w:val="0"/>
      <w:marTop w:val="0"/>
      <w:marBottom w:val="0"/>
      <w:divBdr>
        <w:top w:val="none" w:sz="0" w:space="0" w:color="auto"/>
        <w:left w:val="none" w:sz="0" w:space="0" w:color="auto"/>
        <w:bottom w:val="none" w:sz="0" w:space="0" w:color="auto"/>
        <w:right w:val="none" w:sz="0" w:space="0" w:color="auto"/>
      </w:divBdr>
    </w:div>
    <w:div w:id="152913638">
      <w:marLeft w:val="0"/>
      <w:marRight w:val="0"/>
      <w:marTop w:val="0"/>
      <w:marBottom w:val="0"/>
      <w:divBdr>
        <w:top w:val="none" w:sz="0" w:space="0" w:color="auto"/>
        <w:left w:val="none" w:sz="0" w:space="0" w:color="auto"/>
        <w:bottom w:val="none" w:sz="0" w:space="0" w:color="auto"/>
        <w:right w:val="none" w:sz="0" w:space="0" w:color="auto"/>
      </w:divBdr>
      <w:divsChild>
        <w:div w:id="152913643">
          <w:marLeft w:val="1"/>
          <w:marRight w:val="1"/>
          <w:marTop w:val="0"/>
          <w:marBottom w:val="0"/>
          <w:divBdr>
            <w:top w:val="single" w:sz="6" w:space="0" w:color="E7E7E7"/>
            <w:left w:val="single" w:sz="6" w:space="0" w:color="E7E7E7"/>
            <w:bottom w:val="single" w:sz="6" w:space="0" w:color="E7E7E7"/>
            <w:right w:val="single" w:sz="6" w:space="0" w:color="E7E7E7"/>
          </w:divBdr>
          <w:divsChild>
            <w:div w:id="152913657">
              <w:marLeft w:val="0"/>
              <w:marRight w:val="0"/>
              <w:marTop w:val="240"/>
              <w:marBottom w:val="240"/>
              <w:divBdr>
                <w:top w:val="none" w:sz="0" w:space="0" w:color="auto"/>
                <w:left w:val="none" w:sz="0" w:space="0" w:color="auto"/>
                <w:bottom w:val="none" w:sz="0" w:space="0" w:color="auto"/>
                <w:right w:val="none" w:sz="0" w:space="0" w:color="auto"/>
              </w:divBdr>
              <w:divsChild>
                <w:div w:id="152913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913646">
      <w:marLeft w:val="0"/>
      <w:marRight w:val="0"/>
      <w:marTop w:val="0"/>
      <w:marBottom w:val="0"/>
      <w:divBdr>
        <w:top w:val="none" w:sz="0" w:space="0" w:color="auto"/>
        <w:left w:val="none" w:sz="0" w:space="0" w:color="auto"/>
        <w:bottom w:val="none" w:sz="0" w:space="0" w:color="auto"/>
        <w:right w:val="none" w:sz="0" w:space="0" w:color="auto"/>
      </w:divBdr>
    </w:div>
    <w:div w:id="152913647">
      <w:marLeft w:val="0"/>
      <w:marRight w:val="0"/>
      <w:marTop w:val="0"/>
      <w:marBottom w:val="0"/>
      <w:divBdr>
        <w:top w:val="none" w:sz="0" w:space="0" w:color="auto"/>
        <w:left w:val="none" w:sz="0" w:space="0" w:color="auto"/>
        <w:bottom w:val="none" w:sz="0" w:space="0" w:color="auto"/>
        <w:right w:val="none" w:sz="0" w:space="0" w:color="auto"/>
      </w:divBdr>
    </w:div>
    <w:div w:id="152913648">
      <w:marLeft w:val="0"/>
      <w:marRight w:val="0"/>
      <w:marTop w:val="0"/>
      <w:marBottom w:val="0"/>
      <w:divBdr>
        <w:top w:val="none" w:sz="0" w:space="0" w:color="auto"/>
        <w:left w:val="none" w:sz="0" w:space="0" w:color="auto"/>
        <w:bottom w:val="none" w:sz="0" w:space="0" w:color="auto"/>
        <w:right w:val="none" w:sz="0" w:space="0" w:color="auto"/>
      </w:divBdr>
    </w:div>
    <w:div w:id="152913652">
      <w:marLeft w:val="0"/>
      <w:marRight w:val="0"/>
      <w:marTop w:val="0"/>
      <w:marBottom w:val="0"/>
      <w:divBdr>
        <w:top w:val="none" w:sz="0" w:space="0" w:color="auto"/>
        <w:left w:val="none" w:sz="0" w:space="0" w:color="auto"/>
        <w:bottom w:val="none" w:sz="0" w:space="0" w:color="auto"/>
        <w:right w:val="none" w:sz="0" w:space="0" w:color="auto"/>
      </w:divBdr>
    </w:div>
    <w:div w:id="152913655">
      <w:marLeft w:val="0"/>
      <w:marRight w:val="0"/>
      <w:marTop w:val="0"/>
      <w:marBottom w:val="0"/>
      <w:divBdr>
        <w:top w:val="none" w:sz="0" w:space="0" w:color="auto"/>
        <w:left w:val="none" w:sz="0" w:space="0" w:color="auto"/>
        <w:bottom w:val="none" w:sz="0" w:space="0" w:color="auto"/>
        <w:right w:val="none" w:sz="0" w:space="0" w:color="auto"/>
      </w:divBdr>
    </w:div>
    <w:div w:id="152913656">
      <w:marLeft w:val="0"/>
      <w:marRight w:val="0"/>
      <w:marTop w:val="0"/>
      <w:marBottom w:val="0"/>
      <w:divBdr>
        <w:top w:val="none" w:sz="0" w:space="0" w:color="auto"/>
        <w:left w:val="none" w:sz="0" w:space="0" w:color="auto"/>
        <w:bottom w:val="none" w:sz="0" w:space="0" w:color="auto"/>
        <w:right w:val="none" w:sz="0" w:space="0" w:color="auto"/>
      </w:divBdr>
    </w:div>
    <w:div w:id="152913659">
      <w:marLeft w:val="0"/>
      <w:marRight w:val="0"/>
      <w:marTop w:val="0"/>
      <w:marBottom w:val="0"/>
      <w:divBdr>
        <w:top w:val="none" w:sz="0" w:space="0" w:color="auto"/>
        <w:left w:val="none" w:sz="0" w:space="0" w:color="auto"/>
        <w:bottom w:val="none" w:sz="0" w:space="0" w:color="auto"/>
        <w:right w:val="none" w:sz="0" w:space="0" w:color="auto"/>
      </w:divBdr>
      <w:divsChild>
        <w:div w:id="152913675">
          <w:marLeft w:val="0"/>
          <w:marRight w:val="0"/>
          <w:marTop w:val="150"/>
          <w:marBottom w:val="0"/>
          <w:divBdr>
            <w:top w:val="none" w:sz="0" w:space="0" w:color="auto"/>
            <w:left w:val="none" w:sz="0" w:space="0" w:color="auto"/>
            <w:bottom w:val="none" w:sz="0" w:space="0" w:color="auto"/>
            <w:right w:val="none" w:sz="0" w:space="0" w:color="auto"/>
          </w:divBdr>
          <w:divsChild>
            <w:div w:id="152913645">
              <w:marLeft w:val="0"/>
              <w:marRight w:val="0"/>
              <w:marTop w:val="0"/>
              <w:marBottom w:val="0"/>
              <w:divBdr>
                <w:top w:val="single" w:sz="36" w:space="8" w:color="FFFFFF"/>
                <w:left w:val="none" w:sz="0" w:space="0" w:color="auto"/>
                <w:bottom w:val="none" w:sz="0" w:space="0" w:color="auto"/>
                <w:right w:val="none" w:sz="0" w:space="0" w:color="auto"/>
              </w:divBdr>
              <w:divsChild>
                <w:div w:id="152913631">
                  <w:marLeft w:val="150"/>
                  <w:marRight w:val="150"/>
                  <w:marTop w:val="0"/>
                  <w:marBottom w:val="0"/>
                  <w:divBdr>
                    <w:top w:val="none" w:sz="0" w:space="0" w:color="auto"/>
                    <w:left w:val="none" w:sz="0" w:space="0" w:color="auto"/>
                    <w:bottom w:val="none" w:sz="0" w:space="0" w:color="auto"/>
                    <w:right w:val="none" w:sz="0" w:space="0" w:color="auto"/>
                  </w:divBdr>
                  <w:divsChild>
                    <w:div w:id="152913674">
                      <w:marLeft w:val="0"/>
                      <w:marRight w:val="0"/>
                      <w:marTop w:val="225"/>
                      <w:marBottom w:val="0"/>
                      <w:divBdr>
                        <w:top w:val="single" w:sz="6" w:space="0" w:color="EEEEEE"/>
                        <w:left w:val="none" w:sz="0" w:space="0" w:color="auto"/>
                        <w:bottom w:val="none" w:sz="0" w:space="0" w:color="auto"/>
                        <w:right w:val="none" w:sz="0" w:space="0" w:color="auto"/>
                      </w:divBdr>
                    </w:div>
                  </w:divsChild>
                </w:div>
              </w:divsChild>
            </w:div>
          </w:divsChild>
        </w:div>
      </w:divsChild>
    </w:div>
    <w:div w:id="152913660">
      <w:marLeft w:val="0"/>
      <w:marRight w:val="0"/>
      <w:marTop w:val="0"/>
      <w:marBottom w:val="0"/>
      <w:divBdr>
        <w:top w:val="none" w:sz="0" w:space="0" w:color="auto"/>
        <w:left w:val="none" w:sz="0" w:space="0" w:color="auto"/>
        <w:bottom w:val="none" w:sz="0" w:space="0" w:color="auto"/>
        <w:right w:val="none" w:sz="0" w:space="0" w:color="auto"/>
      </w:divBdr>
    </w:div>
    <w:div w:id="152913662">
      <w:marLeft w:val="0"/>
      <w:marRight w:val="0"/>
      <w:marTop w:val="0"/>
      <w:marBottom w:val="0"/>
      <w:divBdr>
        <w:top w:val="none" w:sz="0" w:space="0" w:color="auto"/>
        <w:left w:val="none" w:sz="0" w:space="0" w:color="auto"/>
        <w:bottom w:val="none" w:sz="0" w:space="0" w:color="auto"/>
        <w:right w:val="none" w:sz="0" w:space="0" w:color="auto"/>
      </w:divBdr>
    </w:div>
    <w:div w:id="152913665">
      <w:marLeft w:val="0"/>
      <w:marRight w:val="0"/>
      <w:marTop w:val="0"/>
      <w:marBottom w:val="0"/>
      <w:divBdr>
        <w:top w:val="none" w:sz="0" w:space="0" w:color="auto"/>
        <w:left w:val="none" w:sz="0" w:space="0" w:color="auto"/>
        <w:bottom w:val="none" w:sz="0" w:space="0" w:color="auto"/>
        <w:right w:val="none" w:sz="0" w:space="0" w:color="auto"/>
      </w:divBdr>
    </w:div>
    <w:div w:id="152913666">
      <w:marLeft w:val="0"/>
      <w:marRight w:val="0"/>
      <w:marTop w:val="0"/>
      <w:marBottom w:val="0"/>
      <w:divBdr>
        <w:top w:val="none" w:sz="0" w:space="0" w:color="auto"/>
        <w:left w:val="none" w:sz="0" w:space="0" w:color="auto"/>
        <w:bottom w:val="none" w:sz="0" w:space="0" w:color="auto"/>
        <w:right w:val="none" w:sz="0" w:space="0" w:color="auto"/>
      </w:divBdr>
    </w:div>
    <w:div w:id="152913667">
      <w:marLeft w:val="0"/>
      <w:marRight w:val="0"/>
      <w:marTop w:val="0"/>
      <w:marBottom w:val="0"/>
      <w:divBdr>
        <w:top w:val="none" w:sz="0" w:space="0" w:color="auto"/>
        <w:left w:val="none" w:sz="0" w:space="0" w:color="auto"/>
        <w:bottom w:val="none" w:sz="0" w:space="0" w:color="auto"/>
        <w:right w:val="none" w:sz="0" w:space="0" w:color="auto"/>
      </w:divBdr>
    </w:div>
    <w:div w:id="152913668">
      <w:marLeft w:val="0"/>
      <w:marRight w:val="0"/>
      <w:marTop w:val="0"/>
      <w:marBottom w:val="0"/>
      <w:divBdr>
        <w:top w:val="none" w:sz="0" w:space="0" w:color="auto"/>
        <w:left w:val="none" w:sz="0" w:space="0" w:color="auto"/>
        <w:bottom w:val="none" w:sz="0" w:space="0" w:color="auto"/>
        <w:right w:val="none" w:sz="0" w:space="0" w:color="auto"/>
      </w:divBdr>
    </w:div>
    <w:div w:id="152913669">
      <w:marLeft w:val="0"/>
      <w:marRight w:val="0"/>
      <w:marTop w:val="0"/>
      <w:marBottom w:val="0"/>
      <w:divBdr>
        <w:top w:val="none" w:sz="0" w:space="0" w:color="auto"/>
        <w:left w:val="none" w:sz="0" w:space="0" w:color="auto"/>
        <w:bottom w:val="none" w:sz="0" w:space="0" w:color="auto"/>
        <w:right w:val="none" w:sz="0" w:space="0" w:color="auto"/>
      </w:divBdr>
    </w:div>
    <w:div w:id="152913670">
      <w:marLeft w:val="0"/>
      <w:marRight w:val="0"/>
      <w:marTop w:val="0"/>
      <w:marBottom w:val="0"/>
      <w:divBdr>
        <w:top w:val="none" w:sz="0" w:space="0" w:color="auto"/>
        <w:left w:val="none" w:sz="0" w:space="0" w:color="auto"/>
        <w:bottom w:val="none" w:sz="0" w:space="0" w:color="auto"/>
        <w:right w:val="none" w:sz="0" w:space="0" w:color="auto"/>
      </w:divBdr>
    </w:div>
    <w:div w:id="152913671">
      <w:marLeft w:val="0"/>
      <w:marRight w:val="0"/>
      <w:marTop w:val="0"/>
      <w:marBottom w:val="0"/>
      <w:divBdr>
        <w:top w:val="none" w:sz="0" w:space="0" w:color="auto"/>
        <w:left w:val="none" w:sz="0" w:space="0" w:color="auto"/>
        <w:bottom w:val="none" w:sz="0" w:space="0" w:color="auto"/>
        <w:right w:val="none" w:sz="0" w:space="0" w:color="auto"/>
      </w:divBdr>
    </w:div>
    <w:div w:id="152913673">
      <w:marLeft w:val="0"/>
      <w:marRight w:val="0"/>
      <w:marTop w:val="0"/>
      <w:marBottom w:val="0"/>
      <w:divBdr>
        <w:top w:val="none" w:sz="0" w:space="0" w:color="auto"/>
        <w:left w:val="none" w:sz="0" w:space="0" w:color="auto"/>
        <w:bottom w:val="none" w:sz="0" w:space="0" w:color="auto"/>
        <w:right w:val="none" w:sz="0" w:space="0" w:color="auto"/>
      </w:divBdr>
      <w:divsChild>
        <w:div w:id="152913644">
          <w:marLeft w:val="1"/>
          <w:marRight w:val="1"/>
          <w:marTop w:val="0"/>
          <w:marBottom w:val="0"/>
          <w:divBdr>
            <w:top w:val="single" w:sz="6" w:space="0" w:color="E7E7E7"/>
            <w:left w:val="single" w:sz="6" w:space="0" w:color="E7E7E7"/>
            <w:bottom w:val="single" w:sz="6" w:space="0" w:color="E7E7E7"/>
            <w:right w:val="single" w:sz="6" w:space="0" w:color="E7E7E7"/>
          </w:divBdr>
          <w:divsChild>
            <w:div w:id="152913624">
              <w:marLeft w:val="0"/>
              <w:marRight w:val="0"/>
              <w:marTop w:val="240"/>
              <w:marBottom w:val="240"/>
              <w:divBdr>
                <w:top w:val="none" w:sz="0" w:space="0" w:color="auto"/>
                <w:left w:val="none" w:sz="0" w:space="0" w:color="auto"/>
                <w:bottom w:val="none" w:sz="0" w:space="0" w:color="auto"/>
                <w:right w:val="none" w:sz="0" w:space="0" w:color="auto"/>
              </w:divBdr>
              <w:divsChild>
                <w:div w:id="152913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913676">
      <w:marLeft w:val="0"/>
      <w:marRight w:val="0"/>
      <w:marTop w:val="0"/>
      <w:marBottom w:val="0"/>
      <w:divBdr>
        <w:top w:val="none" w:sz="0" w:space="0" w:color="auto"/>
        <w:left w:val="none" w:sz="0" w:space="0" w:color="auto"/>
        <w:bottom w:val="none" w:sz="0" w:space="0" w:color="auto"/>
        <w:right w:val="none" w:sz="0" w:space="0" w:color="auto"/>
      </w:divBdr>
    </w:div>
    <w:div w:id="152913677">
      <w:marLeft w:val="0"/>
      <w:marRight w:val="0"/>
      <w:marTop w:val="0"/>
      <w:marBottom w:val="0"/>
      <w:divBdr>
        <w:top w:val="none" w:sz="0" w:space="0" w:color="auto"/>
        <w:left w:val="none" w:sz="0" w:space="0" w:color="auto"/>
        <w:bottom w:val="none" w:sz="0" w:space="0" w:color="auto"/>
        <w:right w:val="none" w:sz="0" w:space="0" w:color="auto"/>
      </w:divBdr>
      <w:divsChild>
        <w:div w:id="152913642">
          <w:marLeft w:val="285"/>
          <w:marRight w:val="0"/>
          <w:marTop w:val="0"/>
          <w:marBottom w:val="0"/>
          <w:divBdr>
            <w:top w:val="none" w:sz="0" w:space="0" w:color="auto"/>
            <w:left w:val="single" w:sz="2" w:space="0" w:color="2E2E2E"/>
            <w:bottom w:val="single" w:sz="2" w:space="0" w:color="2E2E2E"/>
            <w:right w:val="single" w:sz="2" w:space="0" w:color="2E2E2E"/>
          </w:divBdr>
          <w:divsChild>
            <w:div w:id="152913653">
              <w:marLeft w:val="0"/>
              <w:marRight w:val="0"/>
              <w:marTop w:val="15"/>
              <w:marBottom w:val="0"/>
              <w:divBdr>
                <w:top w:val="none" w:sz="0" w:space="0" w:color="auto"/>
                <w:left w:val="none" w:sz="0" w:space="0" w:color="auto"/>
                <w:bottom w:val="none" w:sz="0" w:space="0" w:color="auto"/>
                <w:right w:val="none" w:sz="0" w:space="0" w:color="auto"/>
              </w:divBdr>
              <w:divsChild>
                <w:div w:id="152913654">
                  <w:marLeft w:val="0"/>
                  <w:marRight w:val="0"/>
                  <w:marTop w:val="0"/>
                  <w:marBottom w:val="0"/>
                  <w:divBdr>
                    <w:top w:val="none" w:sz="0" w:space="0" w:color="auto"/>
                    <w:left w:val="none" w:sz="0" w:space="0" w:color="auto"/>
                    <w:bottom w:val="none" w:sz="0" w:space="0" w:color="auto"/>
                    <w:right w:val="none" w:sz="0" w:space="0" w:color="auto"/>
                  </w:divBdr>
                  <w:divsChild>
                    <w:div w:id="152913686">
                      <w:marLeft w:val="0"/>
                      <w:marRight w:val="0"/>
                      <w:marTop w:val="0"/>
                      <w:marBottom w:val="315"/>
                      <w:divBdr>
                        <w:top w:val="single" w:sz="6" w:space="0" w:color="D7D7D7"/>
                        <w:left w:val="single" w:sz="2" w:space="0" w:color="D7D7D7"/>
                        <w:bottom w:val="single" w:sz="6" w:space="0" w:color="D7D7D7"/>
                        <w:right w:val="single" w:sz="2" w:space="0" w:color="D7D7D7"/>
                      </w:divBdr>
                      <w:divsChild>
                        <w:div w:id="152913614">
                          <w:marLeft w:val="0"/>
                          <w:marRight w:val="0"/>
                          <w:marTop w:val="0"/>
                          <w:marBottom w:val="0"/>
                          <w:divBdr>
                            <w:top w:val="none" w:sz="0" w:space="0" w:color="auto"/>
                            <w:left w:val="none" w:sz="0" w:space="0" w:color="auto"/>
                            <w:bottom w:val="none" w:sz="0" w:space="0" w:color="auto"/>
                            <w:right w:val="none" w:sz="0" w:space="0" w:color="auto"/>
                          </w:divBdr>
                        </w:div>
                        <w:div w:id="152913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2913678">
      <w:marLeft w:val="0"/>
      <w:marRight w:val="0"/>
      <w:marTop w:val="0"/>
      <w:marBottom w:val="0"/>
      <w:divBdr>
        <w:top w:val="none" w:sz="0" w:space="0" w:color="auto"/>
        <w:left w:val="none" w:sz="0" w:space="0" w:color="auto"/>
        <w:bottom w:val="none" w:sz="0" w:space="0" w:color="auto"/>
        <w:right w:val="none" w:sz="0" w:space="0" w:color="auto"/>
      </w:divBdr>
    </w:div>
    <w:div w:id="152913679">
      <w:marLeft w:val="0"/>
      <w:marRight w:val="0"/>
      <w:marTop w:val="0"/>
      <w:marBottom w:val="0"/>
      <w:divBdr>
        <w:top w:val="none" w:sz="0" w:space="0" w:color="auto"/>
        <w:left w:val="none" w:sz="0" w:space="0" w:color="auto"/>
        <w:bottom w:val="none" w:sz="0" w:space="0" w:color="auto"/>
        <w:right w:val="none" w:sz="0" w:space="0" w:color="auto"/>
      </w:divBdr>
    </w:div>
    <w:div w:id="152913680">
      <w:marLeft w:val="0"/>
      <w:marRight w:val="0"/>
      <w:marTop w:val="0"/>
      <w:marBottom w:val="0"/>
      <w:divBdr>
        <w:top w:val="none" w:sz="0" w:space="0" w:color="auto"/>
        <w:left w:val="none" w:sz="0" w:space="0" w:color="auto"/>
        <w:bottom w:val="none" w:sz="0" w:space="0" w:color="auto"/>
        <w:right w:val="none" w:sz="0" w:space="0" w:color="auto"/>
      </w:divBdr>
      <w:divsChild>
        <w:div w:id="152913650">
          <w:marLeft w:val="285"/>
          <w:marRight w:val="0"/>
          <w:marTop w:val="0"/>
          <w:marBottom w:val="0"/>
          <w:divBdr>
            <w:top w:val="single" w:sz="18" w:space="0" w:color="6C9D30"/>
            <w:left w:val="single" w:sz="2" w:space="0" w:color="2E2E2E"/>
            <w:bottom w:val="single" w:sz="2" w:space="0" w:color="2E2E2E"/>
            <w:right w:val="single" w:sz="2" w:space="0" w:color="2E2E2E"/>
          </w:divBdr>
          <w:divsChild>
            <w:div w:id="152913598">
              <w:marLeft w:val="0"/>
              <w:marRight w:val="0"/>
              <w:marTop w:val="15"/>
              <w:marBottom w:val="0"/>
              <w:divBdr>
                <w:top w:val="none" w:sz="0" w:space="0" w:color="auto"/>
                <w:left w:val="none" w:sz="0" w:space="0" w:color="auto"/>
                <w:bottom w:val="none" w:sz="0" w:space="0" w:color="auto"/>
                <w:right w:val="none" w:sz="0" w:space="0" w:color="auto"/>
              </w:divBdr>
              <w:divsChild>
                <w:div w:id="152913607">
                  <w:marLeft w:val="0"/>
                  <w:marRight w:val="0"/>
                  <w:marTop w:val="0"/>
                  <w:marBottom w:val="0"/>
                  <w:divBdr>
                    <w:top w:val="none" w:sz="0" w:space="0" w:color="auto"/>
                    <w:left w:val="none" w:sz="0" w:space="0" w:color="auto"/>
                    <w:bottom w:val="none" w:sz="0" w:space="0" w:color="auto"/>
                    <w:right w:val="none" w:sz="0" w:space="0" w:color="auto"/>
                  </w:divBdr>
                  <w:divsChild>
                    <w:div w:id="152913683">
                      <w:marLeft w:val="0"/>
                      <w:marRight w:val="0"/>
                      <w:marTop w:val="0"/>
                      <w:marBottom w:val="0"/>
                      <w:divBdr>
                        <w:top w:val="none" w:sz="0" w:space="0" w:color="auto"/>
                        <w:left w:val="none" w:sz="0" w:space="0" w:color="auto"/>
                        <w:bottom w:val="none" w:sz="0" w:space="0" w:color="auto"/>
                        <w:right w:val="none" w:sz="0" w:space="0" w:color="auto"/>
                      </w:divBdr>
                      <w:divsChild>
                        <w:div w:id="15291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2913681">
      <w:marLeft w:val="0"/>
      <w:marRight w:val="0"/>
      <w:marTop w:val="0"/>
      <w:marBottom w:val="0"/>
      <w:divBdr>
        <w:top w:val="none" w:sz="0" w:space="0" w:color="auto"/>
        <w:left w:val="none" w:sz="0" w:space="0" w:color="auto"/>
        <w:bottom w:val="none" w:sz="0" w:space="0" w:color="auto"/>
        <w:right w:val="none" w:sz="0" w:space="0" w:color="auto"/>
      </w:divBdr>
    </w:div>
    <w:div w:id="152913682">
      <w:marLeft w:val="0"/>
      <w:marRight w:val="0"/>
      <w:marTop w:val="0"/>
      <w:marBottom w:val="0"/>
      <w:divBdr>
        <w:top w:val="none" w:sz="0" w:space="0" w:color="auto"/>
        <w:left w:val="none" w:sz="0" w:space="0" w:color="auto"/>
        <w:bottom w:val="none" w:sz="0" w:space="0" w:color="auto"/>
        <w:right w:val="none" w:sz="0" w:space="0" w:color="auto"/>
      </w:divBdr>
    </w:div>
    <w:div w:id="152913685">
      <w:marLeft w:val="0"/>
      <w:marRight w:val="0"/>
      <w:marTop w:val="0"/>
      <w:marBottom w:val="0"/>
      <w:divBdr>
        <w:top w:val="none" w:sz="0" w:space="0" w:color="auto"/>
        <w:left w:val="none" w:sz="0" w:space="0" w:color="auto"/>
        <w:bottom w:val="none" w:sz="0" w:space="0" w:color="auto"/>
        <w:right w:val="none" w:sz="0" w:space="0" w:color="auto"/>
      </w:divBdr>
    </w:div>
    <w:div w:id="152913688">
      <w:marLeft w:val="0"/>
      <w:marRight w:val="0"/>
      <w:marTop w:val="0"/>
      <w:marBottom w:val="0"/>
      <w:divBdr>
        <w:top w:val="none" w:sz="0" w:space="0" w:color="auto"/>
        <w:left w:val="none" w:sz="0" w:space="0" w:color="auto"/>
        <w:bottom w:val="none" w:sz="0" w:space="0" w:color="auto"/>
        <w:right w:val="none" w:sz="0" w:space="0" w:color="auto"/>
      </w:divBdr>
    </w:div>
    <w:div w:id="185682961">
      <w:bodyDiv w:val="1"/>
      <w:marLeft w:val="0"/>
      <w:marRight w:val="0"/>
      <w:marTop w:val="0"/>
      <w:marBottom w:val="0"/>
      <w:divBdr>
        <w:top w:val="none" w:sz="0" w:space="0" w:color="auto"/>
        <w:left w:val="none" w:sz="0" w:space="0" w:color="auto"/>
        <w:bottom w:val="none" w:sz="0" w:space="0" w:color="auto"/>
        <w:right w:val="none" w:sz="0" w:space="0" w:color="auto"/>
      </w:divBdr>
      <w:divsChild>
        <w:div w:id="714622064">
          <w:marLeft w:val="1"/>
          <w:marRight w:val="1"/>
          <w:marTop w:val="0"/>
          <w:marBottom w:val="0"/>
          <w:divBdr>
            <w:top w:val="single" w:sz="6" w:space="0" w:color="E7E7E7"/>
            <w:left w:val="single" w:sz="6" w:space="0" w:color="E7E7E7"/>
            <w:bottom w:val="single" w:sz="6" w:space="0" w:color="E7E7E7"/>
            <w:right w:val="single" w:sz="6" w:space="0" w:color="E7E7E7"/>
          </w:divBdr>
          <w:divsChild>
            <w:div w:id="1938561340">
              <w:marLeft w:val="0"/>
              <w:marRight w:val="0"/>
              <w:marTop w:val="240"/>
              <w:marBottom w:val="240"/>
              <w:divBdr>
                <w:top w:val="none" w:sz="0" w:space="0" w:color="auto"/>
                <w:left w:val="none" w:sz="0" w:space="0" w:color="auto"/>
                <w:bottom w:val="none" w:sz="0" w:space="0" w:color="auto"/>
                <w:right w:val="none" w:sz="0" w:space="0" w:color="auto"/>
              </w:divBdr>
              <w:divsChild>
                <w:div w:id="1840389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6299129">
      <w:bodyDiv w:val="1"/>
      <w:marLeft w:val="0"/>
      <w:marRight w:val="0"/>
      <w:marTop w:val="0"/>
      <w:marBottom w:val="0"/>
      <w:divBdr>
        <w:top w:val="none" w:sz="0" w:space="0" w:color="auto"/>
        <w:left w:val="none" w:sz="0" w:space="0" w:color="auto"/>
        <w:bottom w:val="none" w:sz="0" w:space="0" w:color="auto"/>
        <w:right w:val="none" w:sz="0" w:space="0" w:color="auto"/>
      </w:divBdr>
    </w:div>
    <w:div w:id="296842075">
      <w:bodyDiv w:val="1"/>
      <w:marLeft w:val="0"/>
      <w:marRight w:val="0"/>
      <w:marTop w:val="0"/>
      <w:marBottom w:val="0"/>
      <w:divBdr>
        <w:top w:val="none" w:sz="0" w:space="0" w:color="auto"/>
        <w:left w:val="none" w:sz="0" w:space="0" w:color="auto"/>
        <w:bottom w:val="none" w:sz="0" w:space="0" w:color="auto"/>
        <w:right w:val="none" w:sz="0" w:space="0" w:color="auto"/>
      </w:divBdr>
    </w:div>
    <w:div w:id="320081598">
      <w:bodyDiv w:val="1"/>
      <w:marLeft w:val="0"/>
      <w:marRight w:val="0"/>
      <w:marTop w:val="0"/>
      <w:marBottom w:val="0"/>
      <w:divBdr>
        <w:top w:val="none" w:sz="0" w:space="0" w:color="auto"/>
        <w:left w:val="none" w:sz="0" w:space="0" w:color="auto"/>
        <w:bottom w:val="none" w:sz="0" w:space="0" w:color="auto"/>
        <w:right w:val="none" w:sz="0" w:space="0" w:color="auto"/>
      </w:divBdr>
    </w:div>
    <w:div w:id="323897115">
      <w:bodyDiv w:val="1"/>
      <w:marLeft w:val="0"/>
      <w:marRight w:val="0"/>
      <w:marTop w:val="0"/>
      <w:marBottom w:val="0"/>
      <w:divBdr>
        <w:top w:val="none" w:sz="0" w:space="0" w:color="auto"/>
        <w:left w:val="none" w:sz="0" w:space="0" w:color="auto"/>
        <w:bottom w:val="none" w:sz="0" w:space="0" w:color="auto"/>
        <w:right w:val="none" w:sz="0" w:space="0" w:color="auto"/>
      </w:divBdr>
    </w:div>
    <w:div w:id="414788204">
      <w:bodyDiv w:val="1"/>
      <w:marLeft w:val="0"/>
      <w:marRight w:val="0"/>
      <w:marTop w:val="0"/>
      <w:marBottom w:val="0"/>
      <w:divBdr>
        <w:top w:val="none" w:sz="0" w:space="0" w:color="auto"/>
        <w:left w:val="none" w:sz="0" w:space="0" w:color="auto"/>
        <w:bottom w:val="none" w:sz="0" w:space="0" w:color="auto"/>
        <w:right w:val="none" w:sz="0" w:space="0" w:color="auto"/>
      </w:divBdr>
      <w:divsChild>
        <w:div w:id="268122274">
          <w:marLeft w:val="1814"/>
          <w:marRight w:val="0"/>
          <w:marTop w:val="114"/>
          <w:marBottom w:val="0"/>
          <w:divBdr>
            <w:top w:val="none" w:sz="0" w:space="0" w:color="auto"/>
            <w:left w:val="none" w:sz="0" w:space="0" w:color="auto"/>
            <w:bottom w:val="none" w:sz="0" w:space="0" w:color="auto"/>
            <w:right w:val="none" w:sz="0" w:space="0" w:color="auto"/>
          </w:divBdr>
        </w:div>
        <w:div w:id="476073133">
          <w:marLeft w:val="1195"/>
          <w:marRight w:val="0"/>
          <w:marTop w:val="134"/>
          <w:marBottom w:val="0"/>
          <w:divBdr>
            <w:top w:val="none" w:sz="0" w:space="0" w:color="auto"/>
            <w:left w:val="none" w:sz="0" w:space="0" w:color="auto"/>
            <w:bottom w:val="none" w:sz="0" w:space="0" w:color="auto"/>
            <w:right w:val="none" w:sz="0" w:space="0" w:color="auto"/>
          </w:divBdr>
        </w:div>
        <w:div w:id="820776326">
          <w:marLeft w:val="562"/>
          <w:marRight w:val="0"/>
          <w:marTop w:val="0"/>
          <w:marBottom w:val="0"/>
          <w:divBdr>
            <w:top w:val="none" w:sz="0" w:space="0" w:color="auto"/>
            <w:left w:val="none" w:sz="0" w:space="0" w:color="auto"/>
            <w:bottom w:val="none" w:sz="0" w:space="0" w:color="auto"/>
            <w:right w:val="none" w:sz="0" w:space="0" w:color="auto"/>
          </w:divBdr>
        </w:div>
        <w:div w:id="1038238254">
          <w:marLeft w:val="1814"/>
          <w:marRight w:val="0"/>
          <w:marTop w:val="114"/>
          <w:marBottom w:val="0"/>
          <w:divBdr>
            <w:top w:val="none" w:sz="0" w:space="0" w:color="auto"/>
            <w:left w:val="none" w:sz="0" w:space="0" w:color="auto"/>
            <w:bottom w:val="none" w:sz="0" w:space="0" w:color="auto"/>
            <w:right w:val="none" w:sz="0" w:space="0" w:color="auto"/>
          </w:divBdr>
        </w:div>
        <w:div w:id="1119178313">
          <w:marLeft w:val="1195"/>
          <w:marRight w:val="0"/>
          <w:marTop w:val="137"/>
          <w:marBottom w:val="0"/>
          <w:divBdr>
            <w:top w:val="none" w:sz="0" w:space="0" w:color="auto"/>
            <w:left w:val="none" w:sz="0" w:space="0" w:color="auto"/>
            <w:bottom w:val="none" w:sz="0" w:space="0" w:color="auto"/>
            <w:right w:val="none" w:sz="0" w:space="0" w:color="auto"/>
          </w:divBdr>
        </w:div>
        <w:div w:id="1190528949">
          <w:marLeft w:val="1195"/>
          <w:marRight w:val="0"/>
          <w:marTop w:val="137"/>
          <w:marBottom w:val="0"/>
          <w:divBdr>
            <w:top w:val="none" w:sz="0" w:space="0" w:color="auto"/>
            <w:left w:val="none" w:sz="0" w:space="0" w:color="auto"/>
            <w:bottom w:val="none" w:sz="0" w:space="0" w:color="auto"/>
            <w:right w:val="none" w:sz="0" w:space="0" w:color="auto"/>
          </w:divBdr>
        </w:div>
        <w:div w:id="1273200156">
          <w:marLeft w:val="562"/>
          <w:marRight w:val="0"/>
          <w:marTop w:val="0"/>
          <w:marBottom w:val="0"/>
          <w:divBdr>
            <w:top w:val="none" w:sz="0" w:space="0" w:color="auto"/>
            <w:left w:val="none" w:sz="0" w:space="0" w:color="auto"/>
            <w:bottom w:val="none" w:sz="0" w:space="0" w:color="auto"/>
            <w:right w:val="none" w:sz="0" w:space="0" w:color="auto"/>
          </w:divBdr>
        </w:div>
        <w:div w:id="2102598250">
          <w:marLeft w:val="1814"/>
          <w:marRight w:val="0"/>
          <w:marTop w:val="115"/>
          <w:marBottom w:val="0"/>
          <w:divBdr>
            <w:top w:val="none" w:sz="0" w:space="0" w:color="auto"/>
            <w:left w:val="none" w:sz="0" w:space="0" w:color="auto"/>
            <w:bottom w:val="none" w:sz="0" w:space="0" w:color="auto"/>
            <w:right w:val="none" w:sz="0" w:space="0" w:color="auto"/>
          </w:divBdr>
        </w:div>
      </w:divsChild>
    </w:div>
    <w:div w:id="436678554">
      <w:bodyDiv w:val="1"/>
      <w:marLeft w:val="0"/>
      <w:marRight w:val="0"/>
      <w:marTop w:val="0"/>
      <w:marBottom w:val="0"/>
      <w:divBdr>
        <w:top w:val="none" w:sz="0" w:space="0" w:color="auto"/>
        <w:left w:val="none" w:sz="0" w:space="0" w:color="auto"/>
        <w:bottom w:val="none" w:sz="0" w:space="0" w:color="auto"/>
        <w:right w:val="none" w:sz="0" w:space="0" w:color="auto"/>
      </w:divBdr>
    </w:div>
    <w:div w:id="461773325">
      <w:bodyDiv w:val="1"/>
      <w:marLeft w:val="0"/>
      <w:marRight w:val="0"/>
      <w:marTop w:val="0"/>
      <w:marBottom w:val="0"/>
      <w:divBdr>
        <w:top w:val="none" w:sz="0" w:space="0" w:color="auto"/>
        <w:left w:val="none" w:sz="0" w:space="0" w:color="auto"/>
        <w:bottom w:val="none" w:sz="0" w:space="0" w:color="auto"/>
        <w:right w:val="none" w:sz="0" w:space="0" w:color="auto"/>
      </w:divBdr>
    </w:div>
    <w:div w:id="544949234">
      <w:bodyDiv w:val="1"/>
      <w:marLeft w:val="0"/>
      <w:marRight w:val="0"/>
      <w:marTop w:val="0"/>
      <w:marBottom w:val="0"/>
      <w:divBdr>
        <w:top w:val="none" w:sz="0" w:space="0" w:color="auto"/>
        <w:left w:val="none" w:sz="0" w:space="0" w:color="auto"/>
        <w:bottom w:val="none" w:sz="0" w:space="0" w:color="auto"/>
        <w:right w:val="none" w:sz="0" w:space="0" w:color="auto"/>
      </w:divBdr>
    </w:div>
    <w:div w:id="559177007">
      <w:bodyDiv w:val="1"/>
      <w:marLeft w:val="0"/>
      <w:marRight w:val="0"/>
      <w:marTop w:val="0"/>
      <w:marBottom w:val="0"/>
      <w:divBdr>
        <w:top w:val="none" w:sz="0" w:space="0" w:color="auto"/>
        <w:left w:val="none" w:sz="0" w:space="0" w:color="auto"/>
        <w:bottom w:val="none" w:sz="0" w:space="0" w:color="auto"/>
        <w:right w:val="none" w:sz="0" w:space="0" w:color="auto"/>
      </w:divBdr>
    </w:div>
    <w:div w:id="572931521">
      <w:bodyDiv w:val="1"/>
      <w:marLeft w:val="0"/>
      <w:marRight w:val="0"/>
      <w:marTop w:val="0"/>
      <w:marBottom w:val="0"/>
      <w:divBdr>
        <w:top w:val="none" w:sz="0" w:space="0" w:color="auto"/>
        <w:left w:val="none" w:sz="0" w:space="0" w:color="auto"/>
        <w:bottom w:val="none" w:sz="0" w:space="0" w:color="auto"/>
        <w:right w:val="none" w:sz="0" w:space="0" w:color="auto"/>
      </w:divBdr>
    </w:div>
    <w:div w:id="606422581">
      <w:bodyDiv w:val="1"/>
      <w:marLeft w:val="0"/>
      <w:marRight w:val="0"/>
      <w:marTop w:val="0"/>
      <w:marBottom w:val="0"/>
      <w:divBdr>
        <w:top w:val="none" w:sz="0" w:space="0" w:color="auto"/>
        <w:left w:val="none" w:sz="0" w:space="0" w:color="auto"/>
        <w:bottom w:val="none" w:sz="0" w:space="0" w:color="auto"/>
        <w:right w:val="none" w:sz="0" w:space="0" w:color="auto"/>
      </w:divBdr>
    </w:div>
    <w:div w:id="674187817">
      <w:bodyDiv w:val="1"/>
      <w:marLeft w:val="0"/>
      <w:marRight w:val="0"/>
      <w:marTop w:val="0"/>
      <w:marBottom w:val="0"/>
      <w:divBdr>
        <w:top w:val="none" w:sz="0" w:space="0" w:color="auto"/>
        <w:left w:val="none" w:sz="0" w:space="0" w:color="auto"/>
        <w:bottom w:val="none" w:sz="0" w:space="0" w:color="auto"/>
        <w:right w:val="none" w:sz="0" w:space="0" w:color="auto"/>
      </w:divBdr>
    </w:div>
    <w:div w:id="677195946">
      <w:bodyDiv w:val="1"/>
      <w:marLeft w:val="0"/>
      <w:marRight w:val="0"/>
      <w:marTop w:val="0"/>
      <w:marBottom w:val="0"/>
      <w:divBdr>
        <w:top w:val="none" w:sz="0" w:space="0" w:color="auto"/>
        <w:left w:val="none" w:sz="0" w:space="0" w:color="auto"/>
        <w:bottom w:val="none" w:sz="0" w:space="0" w:color="auto"/>
        <w:right w:val="none" w:sz="0" w:space="0" w:color="auto"/>
      </w:divBdr>
      <w:divsChild>
        <w:div w:id="136916271">
          <w:marLeft w:val="0"/>
          <w:marRight w:val="0"/>
          <w:marTop w:val="0"/>
          <w:marBottom w:val="0"/>
          <w:divBdr>
            <w:top w:val="none" w:sz="0" w:space="0" w:color="auto"/>
            <w:left w:val="none" w:sz="0" w:space="0" w:color="auto"/>
            <w:bottom w:val="none" w:sz="0" w:space="0" w:color="auto"/>
            <w:right w:val="none" w:sz="0" w:space="0" w:color="auto"/>
          </w:divBdr>
        </w:div>
        <w:div w:id="172915774">
          <w:marLeft w:val="0"/>
          <w:marRight w:val="0"/>
          <w:marTop w:val="0"/>
          <w:marBottom w:val="0"/>
          <w:divBdr>
            <w:top w:val="none" w:sz="0" w:space="0" w:color="auto"/>
            <w:left w:val="none" w:sz="0" w:space="0" w:color="auto"/>
            <w:bottom w:val="none" w:sz="0" w:space="0" w:color="auto"/>
            <w:right w:val="none" w:sz="0" w:space="0" w:color="auto"/>
          </w:divBdr>
        </w:div>
        <w:div w:id="414785909">
          <w:marLeft w:val="0"/>
          <w:marRight w:val="0"/>
          <w:marTop w:val="0"/>
          <w:marBottom w:val="0"/>
          <w:divBdr>
            <w:top w:val="none" w:sz="0" w:space="0" w:color="auto"/>
            <w:left w:val="none" w:sz="0" w:space="0" w:color="auto"/>
            <w:bottom w:val="none" w:sz="0" w:space="0" w:color="auto"/>
            <w:right w:val="none" w:sz="0" w:space="0" w:color="auto"/>
          </w:divBdr>
        </w:div>
        <w:div w:id="420760458">
          <w:marLeft w:val="0"/>
          <w:marRight w:val="0"/>
          <w:marTop w:val="0"/>
          <w:marBottom w:val="0"/>
          <w:divBdr>
            <w:top w:val="none" w:sz="0" w:space="0" w:color="auto"/>
            <w:left w:val="none" w:sz="0" w:space="0" w:color="auto"/>
            <w:bottom w:val="none" w:sz="0" w:space="0" w:color="auto"/>
            <w:right w:val="none" w:sz="0" w:space="0" w:color="auto"/>
          </w:divBdr>
        </w:div>
        <w:div w:id="1308121802">
          <w:marLeft w:val="0"/>
          <w:marRight w:val="0"/>
          <w:marTop w:val="0"/>
          <w:marBottom w:val="0"/>
          <w:divBdr>
            <w:top w:val="none" w:sz="0" w:space="0" w:color="auto"/>
            <w:left w:val="none" w:sz="0" w:space="0" w:color="auto"/>
            <w:bottom w:val="none" w:sz="0" w:space="0" w:color="auto"/>
            <w:right w:val="none" w:sz="0" w:space="0" w:color="auto"/>
          </w:divBdr>
        </w:div>
        <w:div w:id="2002657788">
          <w:marLeft w:val="0"/>
          <w:marRight w:val="0"/>
          <w:marTop w:val="0"/>
          <w:marBottom w:val="0"/>
          <w:divBdr>
            <w:top w:val="none" w:sz="0" w:space="0" w:color="auto"/>
            <w:left w:val="none" w:sz="0" w:space="0" w:color="auto"/>
            <w:bottom w:val="none" w:sz="0" w:space="0" w:color="auto"/>
            <w:right w:val="none" w:sz="0" w:space="0" w:color="auto"/>
          </w:divBdr>
        </w:div>
      </w:divsChild>
    </w:div>
    <w:div w:id="689260664">
      <w:bodyDiv w:val="1"/>
      <w:marLeft w:val="0"/>
      <w:marRight w:val="0"/>
      <w:marTop w:val="0"/>
      <w:marBottom w:val="0"/>
      <w:divBdr>
        <w:top w:val="none" w:sz="0" w:space="0" w:color="auto"/>
        <w:left w:val="none" w:sz="0" w:space="0" w:color="auto"/>
        <w:bottom w:val="none" w:sz="0" w:space="0" w:color="auto"/>
        <w:right w:val="none" w:sz="0" w:space="0" w:color="auto"/>
      </w:divBdr>
    </w:div>
    <w:div w:id="704141002">
      <w:bodyDiv w:val="1"/>
      <w:marLeft w:val="0"/>
      <w:marRight w:val="0"/>
      <w:marTop w:val="0"/>
      <w:marBottom w:val="0"/>
      <w:divBdr>
        <w:top w:val="none" w:sz="0" w:space="0" w:color="auto"/>
        <w:left w:val="none" w:sz="0" w:space="0" w:color="auto"/>
        <w:bottom w:val="none" w:sz="0" w:space="0" w:color="auto"/>
        <w:right w:val="none" w:sz="0" w:space="0" w:color="auto"/>
      </w:divBdr>
    </w:div>
    <w:div w:id="712316407">
      <w:bodyDiv w:val="1"/>
      <w:marLeft w:val="0"/>
      <w:marRight w:val="0"/>
      <w:marTop w:val="0"/>
      <w:marBottom w:val="0"/>
      <w:divBdr>
        <w:top w:val="none" w:sz="0" w:space="0" w:color="auto"/>
        <w:left w:val="none" w:sz="0" w:space="0" w:color="auto"/>
        <w:bottom w:val="none" w:sz="0" w:space="0" w:color="auto"/>
        <w:right w:val="none" w:sz="0" w:space="0" w:color="auto"/>
      </w:divBdr>
      <w:divsChild>
        <w:div w:id="92677941">
          <w:marLeft w:val="0"/>
          <w:marRight w:val="0"/>
          <w:marTop w:val="0"/>
          <w:marBottom w:val="450"/>
          <w:divBdr>
            <w:top w:val="none" w:sz="0" w:space="0" w:color="auto"/>
            <w:left w:val="none" w:sz="0" w:space="0" w:color="auto"/>
            <w:bottom w:val="none" w:sz="0" w:space="0" w:color="auto"/>
            <w:right w:val="none" w:sz="0" w:space="0" w:color="auto"/>
          </w:divBdr>
        </w:div>
      </w:divsChild>
    </w:div>
    <w:div w:id="805850681">
      <w:bodyDiv w:val="1"/>
      <w:marLeft w:val="0"/>
      <w:marRight w:val="0"/>
      <w:marTop w:val="0"/>
      <w:marBottom w:val="0"/>
      <w:divBdr>
        <w:top w:val="none" w:sz="0" w:space="0" w:color="auto"/>
        <w:left w:val="none" w:sz="0" w:space="0" w:color="auto"/>
        <w:bottom w:val="none" w:sz="0" w:space="0" w:color="auto"/>
        <w:right w:val="none" w:sz="0" w:space="0" w:color="auto"/>
      </w:divBdr>
    </w:div>
    <w:div w:id="814832317">
      <w:bodyDiv w:val="1"/>
      <w:marLeft w:val="0"/>
      <w:marRight w:val="0"/>
      <w:marTop w:val="0"/>
      <w:marBottom w:val="0"/>
      <w:divBdr>
        <w:top w:val="none" w:sz="0" w:space="0" w:color="auto"/>
        <w:left w:val="none" w:sz="0" w:space="0" w:color="auto"/>
        <w:bottom w:val="none" w:sz="0" w:space="0" w:color="auto"/>
        <w:right w:val="none" w:sz="0" w:space="0" w:color="auto"/>
      </w:divBdr>
    </w:div>
    <w:div w:id="838696303">
      <w:bodyDiv w:val="1"/>
      <w:marLeft w:val="0"/>
      <w:marRight w:val="0"/>
      <w:marTop w:val="0"/>
      <w:marBottom w:val="0"/>
      <w:divBdr>
        <w:top w:val="none" w:sz="0" w:space="0" w:color="auto"/>
        <w:left w:val="none" w:sz="0" w:space="0" w:color="auto"/>
        <w:bottom w:val="none" w:sz="0" w:space="0" w:color="auto"/>
        <w:right w:val="none" w:sz="0" w:space="0" w:color="auto"/>
      </w:divBdr>
    </w:div>
    <w:div w:id="872351258">
      <w:bodyDiv w:val="1"/>
      <w:marLeft w:val="0"/>
      <w:marRight w:val="0"/>
      <w:marTop w:val="0"/>
      <w:marBottom w:val="0"/>
      <w:divBdr>
        <w:top w:val="none" w:sz="0" w:space="0" w:color="auto"/>
        <w:left w:val="none" w:sz="0" w:space="0" w:color="auto"/>
        <w:bottom w:val="none" w:sz="0" w:space="0" w:color="auto"/>
        <w:right w:val="none" w:sz="0" w:space="0" w:color="auto"/>
      </w:divBdr>
      <w:divsChild>
        <w:div w:id="1033531334">
          <w:marLeft w:val="547"/>
          <w:marRight w:val="0"/>
          <w:marTop w:val="134"/>
          <w:marBottom w:val="0"/>
          <w:divBdr>
            <w:top w:val="none" w:sz="0" w:space="0" w:color="auto"/>
            <w:left w:val="none" w:sz="0" w:space="0" w:color="auto"/>
            <w:bottom w:val="none" w:sz="0" w:space="0" w:color="auto"/>
            <w:right w:val="none" w:sz="0" w:space="0" w:color="auto"/>
          </w:divBdr>
        </w:div>
        <w:div w:id="1413814391">
          <w:marLeft w:val="547"/>
          <w:marRight w:val="0"/>
          <w:marTop w:val="134"/>
          <w:marBottom w:val="0"/>
          <w:divBdr>
            <w:top w:val="none" w:sz="0" w:space="0" w:color="auto"/>
            <w:left w:val="none" w:sz="0" w:space="0" w:color="auto"/>
            <w:bottom w:val="none" w:sz="0" w:space="0" w:color="auto"/>
            <w:right w:val="none" w:sz="0" w:space="0" w:color="auto"/>
          </w:divBdr>
        </w:div>
      </w:divsChild>
    </w:div>
    <w:div w:id="880943319">
      <w:bodyDiv w:val="1"/>
      <w:marLeft w:val="0"/>
      <w:marRight w:val="0"/>
      <w:marTop w:val="0"/>
      <w:marBottom w:val="0"/>
      <w:divBdr>
        <w:top w:val="none" w:sz="0" w:space="0" w:color="auto"/>
        <w:left w:val="none" w:sz="0" w:space="0" w:color="auto"/>
        <w:bottom w:val="none" w:sz="0" w:space="0" w:color="auto"/>
        <w:right w:val="none" w:sz="0" w:space="0" w:color="auto"/>
      </w:divBdr>
    </w:div>
    <w:div w:id="918906323">
      <w:bodyDiv w:val="1"/>
      <w:marLeft w:val="0"/>
      <w:marRight w:val="0"/>
      <w:marTop w:val="0"/>
      <w:marBottom w:val="0"/>
      <w:divBdr>
        <w:top w:val="none" w:sz="0" w:space="0" w:color="auto"/>
        <w:left w:val="none" w:sz="0" w:space="0" w:color="auto"/>
        <w:bottom w:val="none" w:sz="0" w:space="0" w:color="auto"/>
        <w:right w:val="none" w:sz="0" w:space="0" w:color="auto"/>
      </w:divBdr>
      <w:divsChild>
        <w:div w:id="38479806">
          <w:marLeft w:val="0"/>
          <w:marRight w:val="0"/>
          <w:marTop w:val="0"/>
          <w:marBottom w:val="0"/>
          <w:divBdr>
            <w:top w:val="none" w:sz="0" w:space="0" w:color="auto"/>
            <w:left w:val="none" w:sz="0" w:space="0" w:color="auto"/>
            <w:bottom w:val="none" w:sz="0" w:space="0" w:color="auto"/>
            <w:right w:val="none" w:sz="0" w:space="0" w:color="auto"/>
          </w:divBdr>
        </w:div>
        <w:div w:id="270087868">
          <w:marLeft w:val="0"/>
          <w:marRight w:val="0"/>
          <w:marTop w:val="0"/>
          <w:marBottom w:val="0"/>
          <w:divBdr>
            <w:top w:val="none" w:sz="0" w:space="0" w:color="auto"/>
            <w:left w:val="none" w:sz="0" w:space="0" w:color="auto"/>
            <w:bottom w:val="none" w:sz="0" w:space="0" w:color="auto"/>
            <w:right w:val="none" w:sz="0" w:space="0" w:color="auto"/>
          </w:divBdr>
        </w:div>
        <w:div w:id="503741325">
          <w:marLeft w:val="0"/>
          <w:marRight w:val="0"/>
          <w:marTop w:val="0"/>
          <w:marBottom w:val="0"/>
          <w:divBdr>
            <w:top w:val="none" w:sz="0" w:space="0" w:color="auto"/>
            <w:left w:val="none" w:sz="0" w:space="0" w:color="auto"/>
            <w:bottom w:val="none" w:sz="0" w:space="0" w:color="auto"/>
            <w:right w:val="none" w:sz="0" w:space="0" w:color="auto"/>
          </w:divBdr>
        </w:div>
        <w:div w:id="616957773">
          <w:marLeft w:val="0"/>
          <w:marRight w:val="0"/>
          <w:marTop w:val="0"/>
          <w:marBottom w:val="0"/>
          <w:divBdr>
            <w:top w:val="none" w:sz="0" w:space="0" w:color="auto"/>
            <w:left w:val="none" w:sz="0" w:space="0" w:color="auto"/>
            <w:bottom w:val="none" w:sz="0" w:space="0" w:color="auto"/>
            <w:right w:val="none" w:sz="0" w:space="0" w:color="auto"/>
          </w:divBdr>
        </w:div>
        <w:div w:id="844784143">
          <w:marLeft w:val="0"/>
          <w:marRight w:val="0"/>
          <w:marTop w:val="0"/>
          <w:marBottom w:val="0"/>
          <w:divBdr>
            <w:top w:val="none" w:sz="0" w:space="0" w:color="auto"/>
            <w:left w:val="none" w:sz="0" w:space="0" w:color="auto"/>
            <w:bottom w:val="none" w:sz="0" w:space="0" w:color="auto"/>
            <w:right w:val="none" w:sz="0" w:space="0" w:color="auto"/>
          </w:divBdr>
        </w:div>
        <w:div w:id="1515999689">
          <w:marLeft w:val="0"/>
          <w:marRight w:val="0"/>
          <w:marTop w:val="0"/>
          <w:marBottom w:val="0"/>
          <w:divBdr>
            <w:top w:val="none" w:sz="0" w:space="0" w:color="auto"/>
            <w:left w:val="none" w:sz="0" w:space="0" w:color="auto"/>
            <w:bottom w:val="none" w:sz="0" w:space="0" w:color="auto"/>
            <w:right w:val="none" w:sz="0" w:space="0" w:color="auto"/>
          </w:divBdr>
        </w:div>
      </w:divsChild>
    </w:div>
    <w:div w:id="949363337">
      <w:bodyDiv w:val="1"/>
      <w:marLeft w:val="0"/>
      <w:marRight w:val="0"/>
      <w:marTop w:val="0"/>
      <w:marBottom w:val="0"/>
      <w:divBdr>
        <w:top w:val="none" w:sz="0" w:space="0" w:color="auto"/>
        <w:left w:val="none" w:sz="0" w:space="0" w:color="auto"/>
        <w:bottom w:val="none" w:sz="0" w:space="0" w:color="auto"/>
        <w:right w:val="none" w:sz="0" w:space="0" w:color="auto"/>
      </w:divBdr>
      <w:divsChild>
        <w:div w:id="442727874">
          <w:marLeft w:val="1195"/>
          <w:marRight w:val="14"/>
          <w:marTop w:val="0"/>
          <w:marBottom w:val="0"/>
          <w:divBdr>
            <w:top w:val="none" w:sz="0" w:space="0" w:color="auto"/>
            <w:left w:val="none" w:sz="0" w:space="0" w:color="auto"/>
            <w:bottom w:val="none" w:sz="0" w:space="0" w:color="auto"/>
            <w:right w:val="none" w:sz="0" w:space="0" w:color="auto"/>
          </w:divBdr>
        </w:div>
        <w:div w:id="614600678">
          <w:marLeft w:val="1195"/>
          <w:marRight w:val="0"/>
          <w:marTop w:val="68"/>
          <w:marBottom w:val="0"/>
          <w:divBdr>
            <w:top w:val="none" w:sz="0" w:space="0" w:color="auto"/>
            <w:left w:val="none" w:sz="0" w:space="0" w:color="auto"/>
            <w:bottom w:val="none" w:sz="0" w:space="0" w:color="auto"/>
            <w:right w:val="none" w:sz="0" w:space="0" w:color="auto"/>
          </w:divBdr>
        </w:div>
        <w:div w:id="775951402">
          <w:marLeft w:val="1195"/>
          <w:marRight w:val="0"/>
          <w:marTop w:val="68"/>
          <w:marBottom w:val="0"/>
          <w:divBdr>
            <w:top w:val="none" w:sz="0" w:space="0" w:color="auto"/>
            <w:left w:val="none" w:sz="0" w:space="0" w:color="auto"/>
            <w:bottom w:val="none" w:sz="0" w:space="0" w:color="auto"/>
            <w:right w:val="none" w:sz="0" w:space="0" w:color="auto"/>
          </w:divBdr>
        </w:div>
        <w:div w:id="1164517292">
          <w:marLeft w:val="1195"/>
          <w:marRight w:val="0"/>
          <w:marTop w:val="67"/>
          <w:marBottom w:val="0"/>
          <w:divBdr>
            <w:top w:val="none" w:sz="0" w:space="0" w:color="auto"/>
            <w:left w:val="none" w:sz="0" w:space="0" w:color="auto"/>
            <w:bottom w:val="none" w:sz="0" w:space="0" w:color="auto"/>
            <w:right w:val="none" w:sz="0" w:space="0" w:color="auto"/>
          </w:divBdr>
        </w:div>
        <w:div w:id="1279097098">
          <w:marLeft w:val="562"/>
          <w:marRight w:val="0"/>
          <w:marTop w:val="0"/>
          <w:marBottom w:val="0"/>
          <w:divBdr>
            <w:top w:val="none" w:sz="0" w:space="0" w:color="auto"/>
            <w:left w:val="none" w:sz="0" w:space="0" w:color="auto"/>
            <w:bottom w:val="none" w:sz="0" w:space="0" w:color="auto"/>
            <w:right w:val="none" w:sz="0" w:space="0" w:color="auto"/>
          </w:divBdr>
        </w:div>
        <w:div w:id="1642232071">
          <w:marLeft w:val="1195"/>
          <w:marRight w:val="0"/>
          <w:marTop w:val="67"/>
          <w:marBottom w:val="0"/>
          <w:divBdr>
            <w:top w:val="none" w:sz="0" w:space="0" w:color="auto"/>
            <w:left w:val="none" w:sz="0" w:space="0" w:color="auto"/>
            <w:bottom w:val="none" w:sz="0" w:space="0" w:color="auto"/>
            <w:right w:val="none" w:sz="0" w:space="0" w:color="auto"/>
          </w:divBdr>
        </w:div>
        <w:div w:id="1957591245">
          <w:marLeft w:val="1195"/>
          <w:marRight w:val="0"/>
          <w:marTop w:val="68"/>
          <w:marBottom w:val="0"/>
          <w:divBdr>
            <w:top w:val="none" w:sz="0" w:space="0" w:color="auto"/>
            <w:left w:val="none" w:sz="0" w:space="0" w:color="auto"/>
            <w:bottom w:val="none" w:sz="0" w:space="0" w:color="auto"/>
            <w:right w:val="none" w:sz="0" w:space="0" w:color="auto"/>
          </w:divBdr>
        </w:div>
      </w:divsChild>
    </w:div>
    <w:div w:id="1044866658">
      <w:bodyDiv w:val="1"/>
      <w:marLeft w:val="0"/>
      <w:marRight w:val="0"/>
      <w:marTop w:val="0"/>
      <w:marBottom w:val="0"/>
      <w:divBdr>
        <w:top w:val="none" w:sz="0" w:space="0" w:color="auto"/>
        <w:left w:val="none" w:sz="0" w:space="0" w:color="auto"/>
        <w:bottom w:val="none" w:sz="0" w:space="0" w:color="auto"/>
        <w:right w:val="none" w:sz="0" w:space="0" w:color="auto"/>
      </w:divBdr>
    </w:div>
    <w:div w:id="1091665374">
      <w:bodyDiv w:val="1"/>
      <w:marLeft w:val="0"/>
      <w:marRight w:val="0"/>
      <w:marTop w:val="0"/>
      <w:marBottom w:val="0"/>
      <w:divBdr>
        <w:top w:val="none" w:sz="0" w:space="0" w:color="auto"/>
        <w:left w:val="none" w:sz="0" w:space="0" w:color="auto"/>
        <w:bottom w:val="none" w:sz="0" w:space="0" w:color="auto"/>
        <w:right w:val="none" w:sz="0" w:space="0" w:color="auto"/>
      </w:divBdr>
    </w:div>
    <w:div w:id="1332948397">
      <w:bodyDiv w:val="1"/>
      <w:marLeft w:val="0"/>
      <w:marRight w:val="0"/>
      <w:marTop w:val="0"/>
      <w:marBottom w:val="0"/>
      <w:divBdr>
        <w:top w:val="none" w:sz="0" w:space="0" w:color="auto"/>
        <w:left w:val="none" w:sz="0" w:space="0" w:color="auto"/>
        <w:bottom w:val="none" w:sz="0" w:space="0" w:color="auto"/>
        <w:right w:val="none" w:sz="0" w:space="0" w:color="auto"/>
      </w:divBdr>
    </w:div>
    <w:div w:id="1379402583">
      <w:bodyDiv w:val="1"/>
      <w:marLeft w:val="0"/>
      <w:marRight w:val="0"/>
      <w:marTop w:val="0"/>
      <w:marBottom w:val="0"/>
      <w:divBdr>
        <w:top w:val="none" w:sz="0" w:space="0" w:color="auto"/>
        <w:left w:val="none" w:sz="0" w:space="0" w:color="auto"/>
        <w:bottom w:val="none" w:sz="0" w:space="0" w:color="auto"/>
        <w:right w:val="none" w:sz="0" w:space="0" w:color="auto"/>
      </w:divBdr>
    </w:div>
    <w:div w:id="1397321325">
      <w:bodyDiv w:val="1"/>
      <w:marLeft w:val="0"/>
      <w:marRight w:val="0"/>
      <w:marTop w:val="0"/>
      <w:marBottom w:val="0"/>
      <w:divBdr>
        <w:top w:val="none" w:sz="0" w:space="0" w:color="auto"/>
        <w:left w:val="none" w:sz="0" w:space="0" w:color="auto"/>
        <w:bottom w:val="none" w:sz="0" w:space="0" w:color="auto"/>
        <w:right w:val="none" w:sz="0" w:space="0" w:color="auto"/>
      </w:divBdr>
    </w:div>
    <w:div w:id="1433089733">
      <w:bodyDiv w:val="1"/>
      <w:marLeft w:val="0"/>
      <w:marRight w:val="0"/>
      <w:marTop w:val="0"/>
      <w:marBottom w:val="0"/>
      <w:divBdr>
        <w:top w:val="none" w:sz="0" w:space="0" w:color="auto"/>
        <w:left w:val="none" w:sz="0" w:space="0" w:color="auto"/>
        <w:bottom w:val="none" w:sz="0" w:space="0" w:color="auto"/>
        <w:right w:val="none" w:sz="0" w:space="0" w:color="auto"/>
      </w:divBdr>
    </w:div>
    <w:div w:id="1435176955">
      <w:bodyDiv w:val="1"/>
      <w:marLeft w:val="0"/>
      <w:marRight w:val="0"/>
      <w:marTop w:val="0"/>
      <w:marBottom w:val="0"/>
      <w:divBdr>
        <w:top w:val="none" w:sz="0" w:space="0" w:color="auto"/>
        <w:left w:val="none" w:sz="0" w:space="0" w:color="auto"/>
        <w:bottom w:val="none" w:sz="0" w:space="0" w:color="auto"/>
        <w:right w:val="none" w:sz="0" w:space="0" w:color="auto"/>
      </w:divBdr>
    </w:div>
    <w:div w:id="1454208961">
      <w:bodyDiv w:val="1"/>
      <w:marLeft w:val="0"/>
      <w:marRight w:val="0"/>
      <w:marTop w:val="0"/>
      <w:marBottom w:val="0"/>
      <w:divBdr>
        <w:top w:val="none" w:sz="0" w:space="0" w:color="auto"/>
        <w:left w:val="none" w:sz="0" w:space="0" w:color="auto"/>
        <w:bottom w:val="none" w:sz="0" w:space="0" w:color="auto"/>
        <w:right w:val="none" w:sz="0" w:space="0" w:color="auto"/>
      </w:divBdr>
    </w:div>
    <w:div w:id="1515875798">
      <w:bodyDiv w:val="1"/>
      <w:marLeft w:val="0"/>
      <w:marRight w:val="0"/>
      <w:marTop w:val="0"/>
      <w:marBottom w:val="0"/>
      <w:divBdr>
        <w:top w:val="none" w:sz="0" w:space="0" w:color="auto"/>
        <w:left w:val="none" w:sz="0" w:space="0" w:color="auto"/>
        <w:bottom w:val="none" w:sz="0" w:space="0" w:color="auto"/>
        <w:right w:val="none" w:sz="0" w:space="0" w:color="auto"/>
      </w:divBdr>
    </w:div>
    <w:div w:id="1546020679">
      <w:bodyDiv w:val="1"/>
      <w:marLeft w:val="0"/>
      <w:marRight w:val="0"/>
      <w:marTop w:val="0"/>
      <w:marBottom w:val="0"/>
      <w:divBdr>
        <w:top w:val="none" w:sz="0" w:space="0" w:color="auto"/>
        <w:left w:val="none" w:sz="0" w:space="0" w:color="auto"/>
        <w:bottom w:val="none" w:sz="0" w:space="0" w:color="auto"/>
        <w:right w:val="none" w:sz="0" w:space="0" w:color="auto"/>
      </w:divBdr>
    </w:div>
    <w:div w:id="1599022303">
      <w:bodyDiv w:val="1"/>
      <w:marLeft w:val="0"/>
      <w:marRight w:val="0"/>
      <w:marTop w:val="0"/>
      <w:marBottom w:val="0"/>
      <w:divBdr>
        <w:top w:val="none" w:sz="0" w:space="0" w:color="auto"/>
        <w:left w:val="none" w:sz="0" w:space="0" w:color="auto"/>
        <w:bottom w:val="none" w:sz="0" w:space="0" w:color="auto"/>
        <w:right w:val="none" w:sz="0" w:space="0" w:color="auto"/>
      </w:divBdr>
      <w:divsChild>
        <w:div w:id="364452381">
          <w:marLeft w:val="547"/>
          <w:marRight w:val="0"/>
          <w:marTop w:val="134"/>
          <w:marBottom w:val="0"/>
          <w:divBdr>
            <w:top w:val="none" w:sz="0" w:space="0" w:color="auto"/>
            <w:left w:val="none" w:sz="0" w:space="0" w:color="auto"/>
            <w:bottom w:val="none" w:sz="0" w:space="0" w:color="auto"/>
            <w:right w:val="none" w:sz="0" w:space="0" w:color="auto"/>
          </w:divBdr>
        </w:div>
      </w:divsChild>
    </w:div>
    <w:div w:id="1636058938">
      <w:bodyDiv w:val="1"/>
      <w:marLeft w:val="0"/>
      <w:marRight w:val="0"/>
      <w:marTop w:val="0"/>
      <w:marBottom w:val="0"/>
      <w:divBdr>
        <w:top w:val="none" w:sz="0" w:space="0" w:color="auto"/>
        <w:left w:val="none" w:sz="0" w:space="0" w:color="auto"/>
        <w:bottom w:val="none" w:sz="0" w:space="0" w:color="auto"/>
        <w:right w:val="none" w:sz="0" w:space="0" w:color="auto"/>
      </w:divBdr>
      <w:divsChild>
        <w:div w:id="532696712">
          <w:marLeft w:val="547"/>
          <w:marRight w:val="0"/>
          <w:marTop w:val="134"/>
          <w:marBottom w:val="0"/>
          <w:divBdr>
            <w:top w:val="none" w:sz="0" w:space="0" w:color="auto"/>
            <w:left w:val="none" w:sz="0" w:space="0" w:color="auto"/>
            <w:bottom w:val="none" w:sz="0" w:space="0" w:color="auto"/>
            <w:right w:val="none" w:sz="0" w:space="0" w:color="auto"/>
          </w:divBdr>
        </w:div>
      </w:divsChild>
    </w:div>
    <w:div w:id="1669598972">
      <w:bodyDiv w:val="1"/>
      <w:marLeft w:val="0"/>
      <w:marRight w:val="0"/>
      <w:marTop w:val="0"/>
      <w:marBottom w:val="0"/>
      <w:divBdr>
        <w:top w:val="none" w:sz="0" w:space="0" w:color="auto"/>
        <w:left w:val="none" w:sz="0" w:space="0" w:color="auto"/>
        <w:bottom w:val="none" w:sz="0" w:space="0" w:color="auto"/>
        <w:right w:val="none" w:sz="0" w:space="0" w:color="auto"/>
      </w:divBdr>
    </w:div>
    <w:div w:id="1687098484">
      <w:bodyDiv w:val="1"/>
      <w:marLeft w:val="0"/>
      <w:marRight w:val="0"/>
      <w:marTop w:val="0"/>
      <w:marBottom w:val="0"/>
      <w:divBdr>
        <w:top w:val="none" w:sz="0" w:space="0" w:color="auto"/>
        <w:left w:val="none" w:sz="0" w:space="0" w:color="auto"/>
        <w:bottom w:val="none" w:sz="0" w:space="0" w:color="auto"/>
        <w:right w:val="none" w:sz="0" w:space="0" w:color="auto"/>
      </w:divBdr>
      <w:divsChild>
        <w:div w:id="28799920">
          <w:marLeft w:val="0"/>
          <w:marRight w:val="0"/>
          <w:marTop w:val="0"/>
          <w:marBottom w:val="0"/>
          <w:divBdr>
            <w:top w:val="none" w:sz="0" w:space="0" w:color="auto"/>
            <w:left w:val="none" w:sz="0" w:space="0" w:color="auto"/>
            <w:bottom w:val="none" w:sz="0" w:space="0" w:color="auto"/>
            <w:right w:val="none" w:sz="0" w:space="0" w:color="auto"/>
          </w:divBdr>
        </w:div>
        <w:div w:id="66147475">
          <w:marLeft w:val="0"/>
          <w:marRight w:val="0"/>
          <w:marTop w:val="0"/>
          <w:marBottom w:val="0"/>
          <w:divBdr>
            <w:top w:val="none" w:sz="0" w:space="0" w:color="auto"/>
            <w:left w:val="none" w:sz="0" w:space="0" w:color="auto"/>
            <w:bottom w:val="none" w:sz="0" w:space="0" w:color="auto"/>
            <w:right w:val="none" w:sz="0" w:space="0" w:color="auto"/>
          </w:divBdr>
        </w:div>
        <w:div w:id="475415033">
          <w:marLeft w:val="0"/>
          <w:marRight w:val="0"/>
          <w:marTop w:val="0"/>
          <w:marBottom w:val="0"/>
          <w:divBdr>
            <w:top w:val="none" w:sz="0" w:space="0" w:color="auto"/>
            <w:left w:val="none" w:sz="0" w:space="0" w:color="auto"/>
            <w:bottom w:val="none" w:sz="0" w:space="0" w:color="auto"/>
            <w:right w:val="none" w:sz="0" w:space="0" w:color="auto"/>
          </w:divBdr>
        </w:div>
        <w:div w:id="543326012">
          <w:marLeft w:val="0"/>
          <w:marRight w:val="0"/>
          <w:marTop w:val="0"/>
          <w:marBottom w:val="0"/>
          <w:divBdr>
            <w:top w:val="none" w:sz="0" w:space="0" w:color="auto"/>
            <w:left w:val="none" w:sz="0" w:space="0" w:color="auto"/>
            <w:bottom w:val="none" w:sz="0" w:space="0" w:color="auto"/>
            <w:right w:val="none" w:sz="0" w:space="0" w:color="auto"/>
          </w:divBdr>
        </w:div>
        <w:div w:id="815681286">
          <w:marLeft w:val="0"/>
          <w:marRight w:val="0"/>
          <w:marTop w:val="0"/>
          <w:marBottom w:val="0"/>
          <w:divBdr>
            <w:top w:val="none" w:sz="0" w:space="0" w:color="auto"/>
            <w:left w:val="none" w:sz="0" w:space="0" w:color="auto"/>
            <w:bottom w:val="none" w:sz="0" w:space="0" w:color="auto"/>
            <w:right w:val="none" w:sz="0" w:space="0" w:color="auto"/>
          </w:divBdr>
        </w:div>
        <w:div w:id="872153442">
          <w:marLeft w:val="0"/>
          <w:marRight w:val="0"/>
          <w:marTop w:val="0"/>
          <w:marBottom w:val="0"/>
          <w:divBdr>
            <w:top w:val="none" w:sz="0" w:space="0" w:color="auto"/>
            <w:left w:val="none" w:sz="0" w:space="0" w:color="auto"/>
            <w:bottom w:val="none" w:sz="0" w:space="0" w:color="auto"/>
            <w:right w:val="none" w:sz="0" w:space="0" w:color="auto"/>
          </w:divBdr>
        </w:div>
        <w:div w:id="1049692826">
          <w:marLeft w:val="0"/>
          <w:marRight w:val="0"/>
          <w:marTop w:val="0"/>
          <w:marBottom w:val="0"/>
          <w:divBdr>
            <w:top w:val="none" w:sz="0" w:space="0" w:color="auto"/>
            <w:left w:val="none" w:sz="0" w:space="0" w:color="auto"/>
            <w:bottom w:val="none" w:sz="0" w:space="0" w:color="auto"/>
            <w:right w:val="none" w:sz="0" w:space="0" w:color="auto"/>
          </w:divBdr>
        </w:div>
        <w:div w:id="1074085519">
          <w:marLeft w:val="0"/>
          <w:marRight w:val="0"/>
          <w:marTop w:val="0"/>
          <w:marBottom w:val="0"/>
          <w:divBdr>
            <w:top w:val="none" w:sz="0" w:space="0" w:color="auto"/>
            <w:left w:val="none" w:sz="0" w:space="0" w:color="auto"/>
            <w:bottom w:val="none" w:sz="0" w:space="0" w:color="auto"/>
            <w:right w:val="none" w:sz="0" w:space="0" w:color="auto"/>
          </w:divBdr>
        </w:div>
        <w:div w:id="1169903531">
          <w:marLeft w:val="0"/>
          <w:marRight w:val="0"/>
          <w:marTop w:val="0"/>
          <w:marBottom w:val="0"/>
          <w:divBdr>
            <w:top w:val="none" w:sz="0" w:space="0" w:color="auto"/>
            <w:left w:val="none" w:sz="0" w:space="0" w:color="auto"/>
            <w:bottom w:val="none" w:sz="0" w:space="0" w:color="auto"/>
            <w:right w:val="none" w:sz="0" w:space="0" w:color="auto"/>
          </w:divBdr>
        </w:div>
      </w:divsChild>
    </w:div>
    <w:div w:id="1692223658">
      <w:bodyDiv w:val="1"/>
      <w:marLeft w:val="0"/>
      <w:marRight w:val="0"/>
      <w:marTop w:val="0"/>
      <w:marBottom w:val="0"/>
      <w:divBdr>
        <w:top w:val="none" w:sz="0" w:space="0" w:color="auto"/>
        <w:left w:val="none" w:sz="0" w:space="0" w:color="auto"/>
        <w:bottom w:val="none" w:sz="0" w:space="0" w:color="auto"/>
        <w:right w:val="none" w:sz="0" w:space="0" w:color="auto"/>
      </w:divBdr>
    </w:div>
    <w:div w:id="1720202935">
      <w:bodyDiv w:val="1"/>
      <w:marLeft w:val="0"/>
      <w:marRight w:val="0"/>
      <w:marTop w:val="0"/>
      <w:marBottom w:val="0"/>
      <w:divBdr>
        <w:top w:val="none" w:sz="0" w:space="0" w:color="auto"/>
        <w:left w:val="none" w:sz="0" w:space="0" w:color="auto"/>
        <w:bottom w:val="none" w:sz="0" w:space="0" w:color="auto"/>
        <w:right w:val="none" w:sz="0" w:space="0" w:color="auto"/>
      </w:divBdr>
      <w:divsChild>
        <w:div w:id="2049647948">
          <w:marLeft w:val="547"/>
          <w:marRight w:val="0"/>
          <w:marTop w:val="115"/>
          <w:marBottom w:val="0"/>
          <w:divBdr>
            <w:top w:val="none" w:sz="0" w:space="0" w:color="auto"/>
            <w:left w:val="none" w:sz="0" w:space="0" w:color="auto"/>
            <w:bottom w:val="none" w:sz="0" w:space="0" w:color="auto"/>
            <w:right w:val="none" w:sz="0" w:space="0" w:color="auto"/>
          </w:divBdr>
        </w:div>
      </w:divsChild>
    </w:div>
    <w:div w:id="1720402396">
      <w:bodyDiv w:val="1"/>
      <w:marLeft w:val="0"/>
      <w:marRight w:val="0"/>
      <w:marTop w:val="0"/>
      <w:marBottom w:val="0"/>
      <w:divBdr>
        <w:top w:val="none" w:sz="0" w:space="0" w:color="auto"/>
        <w:left w:val="none" w:sz="0" w:space="0" w:color="auto"/>
        <w:bottom w:val="none" w:sz="0" w:space="0" w:color="auto"/>
        <w:right w:val="none" w:sz="0" w:space="0" w:color="auto"/>
      </w:divBdr>
    </w:div>
    <w:div w:id="1774015489">
      <w:bodyDiv w:val="1"/>
      <w:marLeft w:val="0"/>
      <w:marRight w:val="0"/>
      <w:marTop w:val="0"/>
      <w:marBottom w:val="0"/>
      <w:divBdr>
        <w:top w:val="none" w:sz="0" w:space="0" w:color="auto"/>
        <w:left w:val="none" w:sz="0" w:space="0" w:color="auto"/>
        <w:bottom w:val="none" w:sz="0" w:space="0" w:color="auto"/>
        <w:right w:val="none" w:sz="0" w:space="0" w:color="auto"/>
      </w:divBdr>
    </w:div>
    <w:div w:id="1832990751">
      <w:bodyDiv w:val="1"/>
      <w:marLeft w:val="0"/>
      <w:marRight w:val="0"/>
      <w:marTop w:val="0"/>
      <w:marBottom w:val="0"/>
      <w:divBdr>
        <w:top w:val="none" w:sz="0" w:space="0" w:color="auto"/>
        <w:left w:val="none" w:sz="0" w:space="0" w:color="auto"/>
        <w:bottom w:val="none" w:sz="0" w:space="0" w:color="auto"/>
        <w:right w:val="none" w:sz="0" w:space="0" w:color="auto"/>
      </w:divBdr>
    </w:div>
    <w:div w:id="1947687979">
      <w:bodyDiv w:val="1"/>
      <w:marLeft w:val="0"/>
      <w:marRight w:val="0"/>
      <w:marTop w:val="0"/>
      <w:marBottom w:val="0"/>
      <w:divBdr>
        <w:top w:val="none" w:sz="0" w:space="0" w:color="auto"/>
        <w:left w:val="none" w:sz="0" w:space="0" w:color="auto"/>
        <w:bottom w:val="none" w:sz="0" w:space="0" w:color="auto"/>
        <w:right w:val="none" w:sz="0" w:space="0" w:color="auto"/>
      </w:divBdr>
    </w:div>
    <w:div w:id="1990286923">
      <w:bodyDiv w:val="1"/>
      <w:marLeft w:val="0"/>
      <w:marRight w:val="0"/>
      <w:marTop w:val="0"/>
      <w:marBottom w:val="0"/>
      <w:divBdr>
        <w:top w:val="none" w:sz="0" w:space="0" w:color="auto"/>
        <w:left w:val="none" w:sz="0" w:space="0" w:color="auto"/>
        <w:bottom w:val="none" w:sz="0" w:space="0" w:color="auto"/>
        <w:right w:val="none" w:sz="0" w:space="0" w:color="auto"/>
      </w:divBdr>
      <w:divsChild>
        <w:div w:id="777792034">
          <w:marLeft w:val="547"/>
          <w:marRight w:val="0"/>
          <w:marTop w:val="134"/>
          <w:marBottom w:val="0"/>
          <w:divBdr>
            <w:top w:val="none" w:sz="0" w:space="0" w:color="auto"/>
            <w:left w:val="none" w:sz="0" w:space="0" w:color="auto"/>
            <w:bottom w:val="none" w:sz="0" w:space="0" w:color="auto"/>
            <w:right w:val="none" w:sz="0" w:space="0" w:color="auto"/>
          </w:divBdr>
        </w:div>
      </w:divsChild>
    </w:div>
    <w:div w:id="2014720238">
      <w:bodyDiv w:val="1"/>
      <w:marLeft w:val="0"/>
      <w:marRight w:val="0"/>
      <w:marTop w:val="0"/>
      <w:marBottom w:val="0"/>
      <w:divBdr>
        <w:top w:val="none" w:sz="0" w:space="0" w:color="auto"/>
        <w:left w:val="none" w:sz="0" w:space="0" w:color="auto"/>
        <w:bottom w:val="none" w:sz="0" w:space="0" w:color="auto"/>
        <w:right w:val="none" w:sz="0" w:space="0" w:color="auto"/>
      </w:divBdr>
      <w:divsChild>
        <w:div w:id="35156529">
          <w:marLeft w:val="1166"/>
          <w:marRight w:val="0"/>
          <w:marTop w:val="134"/>
          <w:marBottom w:val="0"/>
          <w:divBdr>
            <w:top w:val="none" w:sz="0" w:space="0" w:color="auto"/>
            <w:left w:val="none" w:sz="0" w:space="0" w:color="auto"/>
            <w:bottom w:val="none" w:sz="0" w:space="0" w:color="auto"/>
            <w:right w:val="none" w:sz="0" w:space="0" w:color="auto"/>
          </w:divBdr>
        </w:div>
        <w:div w:id="209196850">
          <w:marLeft w:val="1166"/>
          <w:marRight w:val="0"/>
          <w:marTop w:val="134"/>
          <w:marBottom w:val="0"/>
          <w:divBdr>
            <w:top w:val="none" w:sz="0" w:space="0" w:color="auto"/>
            <w:left w:val="none" w:sz="0" w:space="0" w:color="auto"/>
            <w:bottom w:val="none" w:sz="0" w:space="0" w:color="auto"/>
            <w:right w:val="none" w:sz="0" w:space="0" w:color="auto"/>
          </w:divBdr>
        </w:div>
        <w:div w:id="445655608">
          <w:marLeft w:val="1166"/>
          <w:marRight w:val="0"/>
          <w:marTop w:val="134"/>
          <w:marBottom w:val="0"/>
          <w:divBdr>
            <w:top w:val="none" w:sz="0" w:space="0" w:color="auto"/>
            <w:left w:val="none" w:sz="0" w:space="0" w:color="auto"/>
            <w:bottom w:val="none" w:sz="0" w:space="0" w:color="auto"/>
            <w:right w:val="none" w:sz="0" w:space="0" w:color="auto"/>
          </w:divBdr>
        </w:div>
        <w:div w:id="749498195">
          <w:marLeft w:val="547"/>
          <w:marRight w:val="0"/>
          <w:marTop w:val="134"/>
          <w:marBottom w:val="0"/>
          <w:divBdr>
            <w:top w:val="none" w:sz="0" w:space="0" w:color="auto"/>
            <w:left w:val="none" w:sz="0" w:space="0" w:color="auto"/>
            <w:bottom w:val="none" w:sz="0" w:space="0" w:color="auto"/>
            <w:right w:val="none" w:sz="0" w:space="0" w:color="auto"/>
          </w:divBdr>
        </w:div>
        <w:div w:id="788276748">
          <w:marLeft w:val="547"/>
          <w:marRight w:val="0"/>
          <w:marTop w:val="134"/>
          <w:marBottom w:val="0"/>
          <w:divBdr>
            <w:top w:val="none" w:sz="0" w:space="0" w:color="auto"/>
            <w:left w:val="none" w:sz="0" w:space="0" w:color="auto"/>
            <w:bottom w:val="none" w:sz="0" w:space="0" w:color="auto"/>
            <w:right w:val="none" w:sz="0" w:space="0" w:color="auto"/>
          </w:divBdr>
        </w:div>
        <w:div w:id="911432972">
          <w:marLeft w:val="547"/>
          <w:marRight w:val="0"/>
          <w:marTop w:val="154"/>
          <w:marBottom w:val="0"/>
          <w:divBdr>
            <w:top w:val="none" w:sz="0" w:space="0" w:color="auto"/>
            <w:left w:val="none" w:sz="0" w:space="0" w:color="auto"/>
            <w:bottom w:val="none" w:sz="0" w:space="0" w:color="auto"/>
            <w:right w:val="none" w:sz="0" w:space="0" w:color="auto"/>
          </w:divBdr>
        </w:div>
        <w:div w:id="1324163527">
          <w:marLeft w:val="1166"/>
          <w:marRight w:val="0"/>
          <w:marTop w:val="134"/>
          <w:marBottom w:val="0"/>
          <w:divBdr>
            <w:top w:val="none" w:sz="0" w:space="0" w:color="auto"/>
            <w:left w:val="none" w:sz="0" w:space="0" w:color="auto"/>
            <w:bottom w:val="none" w:sz="0" w:space="0" w:color="auto"/>
            <w:right w:val="none" w:sz="0" w:space="0" w:color="auto"/>
          </w:divBdr>
        </w:div>
      </w:divsChild>
    </w:div>
    <w:div w:id="2040816970">
      <w:bodyDiv w:val="1"/>
      <w:marLeft w:val="0"/>
      <w:marRight w:val="0"/>
      <w:marTop w:val="0"/>
      <w:marBottom w:val="0"/>
      <w:divBdr>
        <w:top w:val="none" w:sz="0" w:space="0" w:color="auto"/>
        <w:left w:val="none" w:sz="0" w:space="0" w:color="auto"/>
        <w:bottom w:val="none" w:sz="0" w:space="0" w:color="auto"/>
        <w:right w:val="none" w:sz="0" w:space="0" w:color="auto"/>
      </w:divBdr>
    </w:div>
    <w:div w:id="2084138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54"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4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6CE2CB-B917-4442-A460-E487B3E2A2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123</Pages>
  <Words>51686</Words>
  <Characters>294614</Characters>
  <Application>Microsoft Office Word</Application>
  <DocSecurity>0</DocSecurity>
  <Lines>2455</Lines>
  <Paragraphs>691</Paragraphs>
  <ScaleCrop>false</ScaleCrop>
  <HeadingPairs>
    <vt:vector size="2" baseType="variant">
      <vt:variant>
        <vt:lpstr>Title</vt:lpstr>
      </vt:variant>
      <vt:variant>
        <vt:i4>1</vt:i4>
      </vt:variant>
    </vt:vector>
  </HeadingPairs>
  <TitlesOfParts>
    <vt:vector size="1" baseType="lpstr">
      <vt:lpstr/>
    </vt:vector>
  </TitlesOfParts>
  <Company>University of Wolverhampton</Company>
  <LinksUpToDate>false</LinksUpToDate>
  <CharactersWithSpaces>3456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ptop</dc:creator>
  <cp:keywords/>
  <dc:description/>
  <cp:lastModifiedBy>mdp13lfe</cp:lastModifiedBy>
  <cp:revision>5</cp:revision>
  <cp:lastPrinted>2018-07-31T08:40:00Z</cp:lastPrinted>
  <dcterms:created xsi:type="dcterms:W3CDTF">2018-07-31T05:23:00Z</dcterms:created>
  <dcterms:modified xsi:type="dcterms:W3CDTF">2018-07-31T09:05:00Z</dcterms:modified>
</cp:coreProperties>
</file>